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54BFC2" w14:textId="77777777" w:rsidR="009F7A88" w:rsidRDefault="009F7A88" w:rsidP="00D134D5">
      <w:pPr>
        <w:pStyle w:val="Titletext"/>
        <w:tabs>
          <w:tab w:val="left" w:pos="3890"/>
        </w:tabs>
      </w:pPr>
      <w:bookmarkStart w:id="0" w:name="_Toc118533845"/>
      <w:bookmarkStart w:id="1" w:name="_Toc121209920"/>
      <w:bookmarkStart w:id="2" w:name="_Toc110915462"/>
    </w:p>
    <w:p w14:paraId="68E29866" w14:textId="1A52F6D6" w:rsidR="00F56FE9" w:rsidRPr="0000143A" w:rsidRDefault="006A0AAF" w:rsidP="00D134D5">
      <w:pPr>
        <w:pStyle w:val="Titletext"/>
        <w:tabs>
          <w:tab w:val="left" w:pos="3890"/>
        </w:tabs>
      </w:pPr>
      <w:r>
        <w:rPr>
          <w:noProof/>
        </w:rPr>
        <w:drawing>
          <wp:inline distT="0" distB="0" distL="0" distR="0" wp14:anchorId="7BD41ECB" wp14:editId="571B66F5">
            <wp:extent cx="3383479" cy="694706"/>
            <wp:effectExtent l="0" t="0" r="7620" b="0"/>
            <wp:docPr id="3" name="Picture 3"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08627" cy="699870"/>
                    </a:xfrm>
                    <a:prstGeom prst="rect">
                      <a:avLst/>
                    </a:prstGeom>
                    <a:noFill/>
                    <a:ln>
                      <a:noFill/>
                    </a:ln>
                  </pic:spPr>
                </pic:pic>
              </a:graphicData>
            </a:graphic>
          </wp:inline>
        </w:drawing>
      </w:r>
    </w:p>
    <w:p w14:paraId="7258AD34" w14:textId="3B0AD301" w:rsidR="00D630C8" w:rsidRPr="00127778" w:rsidRDefault="00127778" w:rsidP="00127778">
      <w:pPr>
        <w:pStyle w:val="Titletext"/>
        <w:spacing w:before="480" w:after="120"/>
        <w:jc w:val="right"/>
        <w:rPr>
          <w:szCs w:val="22"/>
        </w:rPr>
      </w:pPr>
      <w:r>
        <w:rPr>
          <w:szCs w:val="22"/>
        </w:rPr>
        <w:t>February 2026</w:t>
      </w:r>
    </w:p>
    <w:p w14:paraId="41B30381" w14:textId="77777777" w:rsidR="00103BD1" w:rsidRDefault="00103BD1" w:rsidP="00C70F54">
      <w:pPr>
        <w:pStyle w:val="Titletext"/>
        <w:spacing w:before="480" w:after="120"/>
        <w:jc w:val="center"/>
        <w:rPr>
          <w:sz w:val="52"/>
          <w:szCs w:val="52"/>
        </w:rPr>
      </w:pPr>
    </w:p>
    <w:p w14:paraId="57FD6CA7" w14:textId="2E34FBF7" w:rsidR="00F56FE9" w:rsidRPr="0000143A" w:rsidRDefault="00C449D7" w:rsidP="00C70F54">
      <w:pPr>
        <w:pStyle w:val="Titletext"/>
        <w:spacing w:before="48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for</w:t>
      </w:r>
    </w:p>
    <w:p w14:paraId="303E1637" w14:textId="27A3E4FC" w:rsidR="00F56FE9" w:rsidRPr="00204367" w:rsidRDefault="00F56FE9" w:rsidP="00931BCD">
      <w:pPr>
        <w:pStyle w:val="Titletext"/>
        <w:spacing w:before="600" w:after="120"/>
        <w:jc w:val="center"/>
        <w:rPr>
          <w:sz w:val="52"/>
          <w:szCs w:val="52"/>
        </w:rPr>
      </w:pPr>
      <w:r w:rsidRPr="00204367">
        <w:rPr>
          <w:b/>
          <w:bCs/>
          <w:sz w:val="52"/>
          <w:szCs w:val="52"/>
        </w:rPr>
        <w:t>DIR</w:t>
      </w:r>
      <w:r w:rsidR="00497D38">
        <w:rPr>
          <w:b/>
          <w:bCs/>
          <w:sz w:val="52"/>
          <w:szCs w:val="52"/>
        </w:rPr>
        <w:t>-2</w:t>
      </w:r>
      <w:r w:rsidR="009D5338">
        <w:rPr>
          <w:b/>
          <w:bCs/>
          <w:sz w:val="52"/>
          <w:szCs w:val="52"/>
        </w:rPr>
        <w:t>21</w:t>
      </w:r>
    </w:p>
    <w:p w14:paraId="6EF2F96A" w14:textId="3A10A15A" w:rsidR="000E3E87" w:rsidRDefault="000E3E87" w:rsidP="000E3E87">
      <w:pPr>
        <w:spacing w:before="480"/>
        <w:jc w:val="center"/>
        <w:rPr>
          <w:rFonts w:eastAsia="SimSun"/>
          <w:sz w:val="48"/>
          <w:szCs w:val="48"/>
        </w:rPr>
      </w:pPr>
      <w:r w:rsidRPr="00216584">
        <w:rPr>
          <w:rFonts w:eastAsia="SimSun"/>
          <w:sz w:val="48"/>
          <w:szCs w:val="48"/>
        </w:rPr>
        <w:t xml:space="preserve">Clinical trial </w:t>
      </w:r>
      <w:r>
        <w:rPr>
          <w:rFonts w:eastAsia="SimSun"/>
          <w:sz w:val="48"/>
          <w:szCs w:val="48"/>
        </w:rPr>
        <w:t xml:space="preserve">of a genetically modified </w:t>
      </w:r>
      <w:r w:rsidR="006C2F31" w:rsidRPr="00BB4EDF">
        <w:rPr>
          <w:rFonts w:eastAsia="SimSun"/>
          <w:i/>
          <w:iCs/>
          <w:sz w:val="48"/>
          <w:szCs w:val="48"/>
        </w:rPr>
        <w:t>E</w:t>
      </w:r>
      <w:r w:rsidR="00BB4EDF" w:rsidRPr="00BB4EDF">
        <w:rPr>
          <w:rFonts w:eastAsia="SimSun"/>
          <w:i/>
          <w:iCs/>
          <w:sz w:val="48"/>
          <w:szCs w:val="48"/>
        </w:rPr>
        <w:t>scherichia</w:t>
      </w:r>
      <w:r w:rsidR="006C2F31">
        <w:rPr>
          <w:rFonts w:eastAsia="SimSun"/>
          <w:sz w:val="48"/>
          <w:szCs w:val="48"/>
        </w:rPr>
        <w:t xml:space="preserve"> </w:t>
      </w:r>
      <w:r w:rsidR="006C2F31" w:rsidRPr="00BB4EDF">
        <w:rPr>
          <w:rFonts w:eastAsia="SimSun"/>
          <w:i/>
          <w:iCs/>
          <w:sz w:val="48"/>
          <w:szCs w:val="48"/>
        </w:rPr>
        <w:t>coli</w:t>
      </w:r>
      <w:r w:rsidR="006C2F31">
        <w:rPr>
          <w:rFonts w:eastAsia="SimSun"/>
          <w:sz w:val="48"/>
          <w:szCs w:val="48"/>
        </w:rPr>
        <w:t xml:space="preserve"> for the treatment of ulcerative colitis</w:t>
      </w:r>
    </w:p>
    <w:p w14:paraId="7A574846" w14:textId="7F96917B" w:rsidR="000E3E87" w:rsidRDefault="000E3E87" w:rsidP="000E3E87">
      <w:pPr>
        <w:spacing w:before="480"/>
        <w:jc w:val="center"/>
        <w:rPr>
          <w:rFonts w:eastAsia="SimSun"/>
          <w:sz w:val="40"/>
          <w:szCs w:val="40"/>
        </w:rPr>
      </w:pPr>
      <w:r w:rsidRPr="004C52D7">
        <w:rPr>
          <w:rFonts w:eastAsia="SimSun"/>
          <w:bCs/>
          <w:sz w:val="40"/>
          <w:szCs w:val="40"/>
        </w:rPr>
        <w:t>Applicant</w:t>
      </w:r>
      <w:r>
        <w:rPr>
          <w:rFonts w:eastAsia="SimSun"/>
          <w:sz w:val="40"/>
          <w:szCs w:val="40"/>
        </w:rPr>
        <w:t>:</w:t>
      </w:r>
      <w:r w:rsidRPr="00262D7C">
        <w:rPr>
          <w:rFonts w:eastAsia="SimSun"/>
          <w:sz w:val="40"/>
          <w:szCs w:val="40"/>
        </w:rPr>
        <w:t xml:space="preserve"> </w:t>
      </w:r>
      <w:r w:rsidR="006C2F31">
        <w:rPr>
          <w:rFonts w:eastAsia="SimSun"/>
          <w:sz w:val="40"/>
          <w:szCs w:val="40"/>
        </w:rPr>
        <w:t xml:space="preserve">Melius MicroBiomics </w:t>
      </w:r>
      <w:r>
        <w:rPr>
          <w:rFonts w:eastAsia="SimSun"/>
          <w:sz w:val="40"/>
          <w:szCs w:val="40"/>
        </w:rPr>
        <w:t>Pty Ltd</w:t>
      </w:r>
    </w:p>
    <w:p w14:paraId="46B0A7AA" w14:textId="11DCAF34" w:rsidR="00417088" w:rsidRDefault="00417088" w:rsidP="000E3E87">
      <w:pPr>
        <w:spacing w:before="480"/>
        <w:jc w:val="center"/>
        <w:rPr>
          <w:rFonts w:eastAsia="SimSun"/>
          <w:sz w:val="40"/>
          <w:szCs w:val="40"/>
        </w:rPr>
      </w:pPr>
      <w:r>
        <w:rPr>
          <w:rFonts w:eastAsia="SimSun"/>
          <w:sz w:val="40"/>
          <w:szCs w:val="40"/>
        </w:rPr>
        <w:br w:type="page"/>
      </w:r>
    </w:p>
    <w:p w14:paraId="7CDCF371" w14:textId="77777777" w:rsidR="00306444" w:rsidRPr="0000143A" w:rsidRDefault="003B4A34" w:rsidP="004D2EFE">
      <w:pPr>
        <w:pStyle w:val="Heading1"/>
      </w:pPr>
      <w:bookmarkStart w:id="3" w:name="_Toc47536733"/>
      <w:bookmarkStart w:id="4" w:name="_Toc220571238"/>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0143A">
        <w:lastRenderedPageBreak/>
        <w:t>Summary of the Risk Assessment and Risk Management Plan</w:t>
      </w:r>
      <w:bookmarkEnd w:id="3"/>
      <w:bookmarkEnd w:id="4"/>
    </w:p>
    <w:p w14:paraId="437422C6" w14:textId="35DCD327" w:rsidR="00306444" w:rsidRPr="0000143A" w:rsidRDefault="003B4A34" w:rsidP="00DB3074">
      <w:pPr>
        <w:keepNext/>
        <w:jc w:val="center"/>
        <w:rPr>
          <w:rFonts w:cs="Arial"/>
          <w:b/>
          <w:bCs/>
          <w:kern w:val="32"/>
          <w:sz w:val="28"/>
          <w:szCs w:val="28"/>
          <w:lang w:eastAsia="en-US"/>
        </w:rPr>
      </w:pPr>
      <w:r w:rsidRPr="0000143A">
        <w:rPr>
          <w:rFonts w:cs="Arial"/>
          <w:b/>
          <w:bCs/>
          <w:kern w:val="32"/>
          <w:sz w:val="28"/>
          <w:szCs w:val="28"/>
          <w:lang w:eastAsia="en-US"/>
        </w:rPr>
        <w:t>for</w:t>
      </w:r>
    </w:p>
    <w:p w14:paraId="5966CEFC" w14:textId="77511459" w:rsidR="003B4A34" w:rsidRPr="00F736DB"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A52640">
        <w:rPr>
          <w:rFonts w:cs="Arial"/>
          <w:b/>
          <w:bCs/>
          <w:kern w:val="32"/>
          <w:sz w:val="36"/>
          <w:szCs w:val="36"/>
          <w:lang w:eastAsia="en-US"/>
        </w:rPr>
        <w:t>-2</w:t>
      </w:r>
      <w:r w:rsidR="007E5D85">
        <w:rPr>
          <w:rFonts w:cs="Arial"/>
          <w:b/>
          <w:bCs/>
          <w:kern w:val="32"/>
          <w:sz w:val="36"/>
          <w:szCs w:val="36"/>
          <w:lang w:eastAsia="en-US"/>
        </w:rPr>
        <w:t>21</w:t>
      </w:r>
    </w:p>
    <w:p w14:paraId="581F7735" w14:textId="704231AD" w:rsidR="00981194" w:rsidRPr="00F736DB" w:rsidRDefault="0082272C" w:rsidP="00BE23F9">
      <w:pPr>
        <w:pStyle w:val="Heading2"/>
        <w:numPr>
          <w:ilvl w:val="0"/>
          <w:numId w:val="0"/>
        </w:numPr>
        <w:rPr>
          <w:lang w:eastAsia="en-US"/>
        </w:rPr>
      </w:pPr>
      <w:bookmarkStart w:id="13" w:name="_Toc220571239"/>
      <w:r>
        <w:rPr>
          <w:lang w:eastAsia="en-US"/>
        </w:rPr>
        <w:t>Decision</w:t>
      </w:r>
      <w:bookmarkEnd w:id="13"/>
    </w:p>
    <w:p w14:paraId="57197677" w14:textId="3D158118" w:rsidR="00C3625B" w:rsidRDefault="00C3625B" w:rsidP="00495868">
      <w:bookmarkStart w:id="14" w:name="_Toc342042135"/>
      <w:bookmarkStart w:id="15" w:name="_Toc47536735"/>
      <w:bookmarkStart w:id="16" w:name="_Toc291151777"/>
      <w:bookmarkStart w:id="17" w:name="_Toc274904727"/>
      <w:bookmarkStart w:id="18" w:name="_Toc209859548"/>
      <w:bookmarkEnd w:id="5"/>
      <w:bookmarkEnd w:id="6"/>
      <w:bookmarkEnd w:id="7"/>
      <w:bookmarkEnd w:id="8"/>
      <w:bookmarkEnd w:id="9"/>
      <w:bookmarkEnd w:id="10"/>
      <w:bookmarkEnd w:id="11"/>
      <w:bookmarkEnd w:id="12"/>
      <w:r w:rsidRPr="004E066E">
        <w:t>The Gene Technology Regulator (the Regulator</w:t>
      </w:r>
      <w:r w:rsidRPr="001F5798">
        <w:t xml:space="preserve">) has </w:t>
      </w:r>
      <w:r w:rsidRPr="00F6321E">
        <w:t>decided to issue</w:t>
      </w:r>
      <w:r w:rsidRPr="001F5798">
        <w:t xml:space="preserve"> a licence </w:t>
      </w:r>
      <w:r>
        <w:t xml:space="preserve">for this </w:t>
      </w:r>
      <w:r w:rsidRPr="004E066E">
        <w:t xml:space="preserve">application </w:t>
      </w:r>
      <w:r>
        <w:t xml:space="preserve">for the intentional release of a </w:t>
      </w:r>
      <w:r w:rsidRPr="004E066E">
        <w:t>genetically modified organism (GMO)</w:t>
      </w:r>
      <w:r>
        <w:t xml:space="preserve"> into the environment</w:t>
      </w:r>
      <w:r w:rsidRPr="004E066E">
        <w:t xml:space="preserve">. </w:t>
      </w:r>
      <w:r>
        <w:t xml:space="preserve">A Risk Assessment and Risk Management Plan (RARMP) for this application has been prepared by the Regulator in accordance with the </w:t>
      </w:r>
      <w:r>
        <w:rPr>
          <w:i/>
          <w:iCs/>
        </w:rPr>
        <w:t xml:space="preserve">Gene Technology Act 2000 </w:t>
      </w:r>
      <w:r>
        <w:t xml:space="preserve">(the Act) and corresponding state and territory legislation, and finalised following consultation with a wide range of expert, agencies and authorities, and the public. The RARMP concluded that the proposed trial poses negligible to low risks to human health and safety and the environment and that any risks posed by the dealings can be managed by imposing conditions on the release. </w:t>
      </w:r>
    </w:p>
    <w:p w14:paraId="71E7D6DB" w14:textId="373EEB1F" w:rsidR="00495868" w:rsidRPr="00A01D03" w:rsidRDefault="00495868" w:rsidP="00495868">
      <w:r w:rsidRPr="004E066E">
        <w:t xml:space="preserve">The applicant, </w:t>
      </w:r>
      <w:r w:rsidR="007E5D85">
        <w:rPr>
          <w:rFonts w:asciiTheme="minorHAnsi" w:hAnsiTheme="minorHAnsi" w:cstheme="minorHAnsi"/>
          <w:szCs w:val="22"/>
        </w:rPr>
        <w:t>Melius MicroBiomics</w:t>
      </w:r>
      <w:r w:rsidR="00491373">
        <w:rPr>
          <w:rFonts w:asciiTheme="minorHAnsi" w:hAnsiTheme="minorHAnsi" w:cstheme="minorHAnsi"/>
          <w:szCs w:val="22"/>
        </w:rPr>
        <w:t xml:space="preserve"> </w:t>
      </w:r>
      <w:r w:rsidR="00F47562">
        <w:rPr>
          <w:rFonts w:asciiTheme="minorHAnsi" w:hAnsiTheme="minorHAnsi" w:cstheme="minorHAnsi"/>
          <w:szCs w:val="22"/>
        </w:rPr>
        <w:t>Pty Ltd (Melius)</w:t>
      </w:r>
      <w:r>
        <w:t>,</w:t>
      </w:r>
      <w:r w:rsidRPr="004E066E">
        <w:t xml:space="preserve"> proposes to conduct a clinical trial to evaluate the safety and efficacy of </w:t>
      </w:r>
      <w:r>
        <w:t xml:space="preserve">a </w:t>
      </w:r>
      <w:r w:rsidRPr="004E066E">
        <w:t xml:space="preserve">genetically modified (GM) </w:t>
      </w:r>
      <w:r w:rsidR="00F47562" w:rsidRPr="0053463D">
        <w:rPr>
          <w:i/>
          <w:iCs/>
        </w:rPr>
        <w:t>E</w:t>
      </w:r>
      <w:r w:rsidR="004C213D" w:rsidRPr="0053463D">
        <w:rPr>
          <w:i/>
          <w:iCs/>
        </w:rPr>
        <w:t>scherichia coli</w:t>
      </w:r>
      <w:r w:rsidRPr="004E066E">
        <w:rPr>
          <w:rFonts w:asciiTheme="minorHAnsi" w:hAnsiTheme="minorHAnsi" w:cstheme="minorHAnsi"/>
          <w:szCs w:val="22"/>
        </w:rPr>
        <w:t xml:space="preserve"> for the treatment of Australian</w:t>
      </w:r>
      <w:r>
        <w:rPr>
          <w:rFonts w:asciiTheme="minorHAnsi" w:hAnsiTheme="minorHAnsi" w:cstheme="minorHAnsi"/>
          <w:szCs w:val="22"/>
        </w:rPr>
        <w:t xml:space="preserve"> patients with </w:t>
      </w:r>
      <w:r w:rsidR="004C213D">
        <w:rPr>
          <w:rFonts w:asciiTheme="minorHAnsi" w:hAnsiTheme="minorHAnsi" w:cstheme="minorHAnsi"/>
          <w:szCs w:val="22"/>
        </w:rPr>
        <w:t>ulcerative colitis</w:t>
      </w:r>
      <w:r w:rsidRPr="004E066E">
        <w:rPr>
          <w:rFonts w:cs="Calibri"/>
          <w:szCs w:val="22"/>
        </w:rPr>
        <w:t>.</w:t>
      </w:r>
      <w:r w:rsidR="002B2978">
        <w:rPr>
          <w:rFonts w:cs="Calibri"/>
          <w:szCs w:val="22"/>
        </w:rPr>
        <w:t xml:space="preserve"> </w:t>
      </w:r>
      <w:r w:rsidR="00734140" w:rsidRPr="00E342C3">
        <w:t>Ulcerative colitis is a type of inflammatory bowel disease (IB</w:t>
      </w:r>
      <w:r w:rsidR="00876CA8">
        <w:t>D</w:t>
      </w:r>
      <w:r w:rsidR="00734140" w:rsidRPr="00E342C3">
        <w:t>)</w:t>
      </w:r>
      <w:r w:rsidR="00261711" w:rsidRPr="00E342C3">
        <w:t xml:space="preserve"> that causes </w:t>
      </w:r>
      <w:r w:rsidR="000B4706" w:rsidRPr="00E342C3">
        <w:t>the formation of sores due to inflammation that affects the lining of the large in</w:t>
      </w:r>
      <w:r w:rsidR="00180F9D" w:rsidRPr="00E342C3">
        <w:t xml:space="preserve">testine (colon) and rectum. </w:t>
      </w:r>
    </w:p>
    <w:p w14:paraId="662A8079" w14:textId="25AE4205" w:rsidR="00495868" w:rsidRPr="00A51210" w:rsidRDefault="00495868" w:rsidP="00495868">
      <w:r w:rsidRPr="00A51210">
        <w:t xml:space="preserve">Clinical trials in Australia are conducted in accordance with requirements of the </w:t>
      </w:r>
      <w:r w:rsidRPr="00A51210">
        <w:rPr>
          <w:i/>
        </w:rPr>
        <w:t>Therapeutic Goods Act 1989</w:t>
      </w:r>
      <w:r w:rsidRPr="00A51210">
        <w:t>, which is administered by the</w:t>
      </w:r>
      <w:r w:rsidR="00C73384">
        <w:t xml:space="preserve"> </w:t>
      </w:r>
      <w:r w:rsidR="0052652B" w:rsidRPr="0052652B">
        <w:t>Therapeutic Goods Administration (TGA)</w:t>
      </w:r>
      <w:r w:rsidR="00245EE6">
        <w:t>. Therefore, in addition to approval by the Regulator,</w:t>
      </w:r>
      <w:r w:rsidR="0052652B">
        <w:t xml:space="preserve"> </w:t>
      </w:r>
      <w:r w:rsidR="00C73384">
        <w:t xml:space="preserve">Melius </w:t>
      </w:r>
      <w:r w:rsidRPr="00C95AD1">
        <w:rPr>
          <w:color w:val="000000" w:themeColor="text1"/>
        </w:rPr>
        <w:t xml:space="preserve">would also require authorisation from TGA before the trial commences. Clinical trials conducted in Australia must also be conducted in accordance with the </w:t>
      </w:r>
      <w:hyperlink r:id="rId9" w:history="1">
        <w:r w:rsidRPr="00C95AD1">
          <w:rPr>
            <w:rStyle w:val="Hyperlink"/>
            <w:i/>
            <w:color w:val="000000" w:themeColor="text1"/>
          </w:rPr>
          <w:t>National Statement on Ethical Conduct in Human Research</w:t>
        </w:r>
      </w:hyperlink>
      <w:r w:rsidRPr="00C95AD1">
        <w:rPr>
          <w:i/>
          <w:color w:val="000000" w:themeColor="text1"/>
        </w:rPr>
        <w:t xml:space="preserve"> </w:t>
      </w:r>
      <w:r w:rsidRPr="00C95AD1">
        <w:rPr>
          <w:color w:val="000000" w:themeColor="text1"/>
        </w:rPr>
        <w:t xml:space="preserve">and with the </w:t>
      </w:r>
      <w:hyperlink r:id="rId10" w:history="1">
        <w:r w:rsidRPr="00C95AD1">
          <w:rPr>
            <w:rStyle w:val="Hyperlink"/>
            <w:i/>
            <w:color w:val="000000" w:themeColor="text1"/>
          </w:rPr>
          <w:t>Guidelines for Good Clinical</w:t>
        </w:r>
        <w:r w:rsidRPr="00C95AD1">
          <w:rPr>
            <w:rStyle w:val="Hyperlink"/>
            <w:color w:val="000000" w:themeColor="text1"/>
          </w:rPr>
          <w:t xml:space="preserve"> </w:t>
        </w:r>
        <w:r w:rsidRPr="00C95AD1">
          <w:rPr>
            <w:rStyle w:val="Hyperlink"/>
            <w:i/>
            <w:color w:val="000000" w:themeColor="text1"/>
          </w:rPr>
          <w:t>Practice</w:t>
        </w:r>
      </w:hyperlink>
      <w:r w:rsidRPr="00C95AD1">
        <w:rPr>
          <w:color w:val="000000" w:themeColor="text1"/>
        </w:rPr>
        <w:t xml:space="preserve"> of the International Council for Harmoni</w:t>
      </w:r>
      <w:r w:rsidRPr="00A51210">
        <w:t xml:space="preserve">sation of Technical Requirements for Registration of Pharmaceuticals for Human Use. </w:t>
      </w:r>
      <w:r w:rsidR="00C73384">
        <w:t xml:space="preserve">Melius </w:t>
      </w:r>
      <w:r w:rsidRPr="00A51210">
        <w:t>would also require approval from the</w:t>
      </w:r>
      <w:r>
        <w:t xml:space="preserve"> </w:t>
      </w:r>
      <w:r w:rsidRPr="00CD5087">
        <w:t>Department of Agriculture, Fisheries and Forestry</w:t>
      </w:r>
      <w:r>
        <w:t xml:space="preserve"> (DAFF) for</w:t>
      </w:r>
      <w:r w:rsidRPr="00A51210">
        <w:t xml:space="preserve"> import of the GMO</w:t>
      </w:r>
      <w:r>
        <w:t xml:space="preserve"> into Australia</w:t>
      </w:r>
      <w:r w:rsidRPr="00A51210">
        <w:t>.</w:t>
      </w:r>
    </w:p>
    <w:p w14:paraId="7D248385" w14:textId="33E78356" w:rsidR="00DB5481" w:rsidRPr="00DB5481" w:rsidRDefault="00302CAD" w:rsidP="000D2884">
      <w:pPr>
        <w:pStyle w:val="Heading2"/>
        <w:numPr>
          <w:ilvl w:val="0"/>
          <w:numId w:val="0"/>
        </w:numPr>
      </w:pPr>
      <w:bookmarkStart w:id="19" w:name="_Toc220571240"/>
      <w:r w:rsidRPr="0000143A">
        <w:t>The application</w:t>
      </w:r>
      <w:bookmarkEnd w:id="14"/>
      <w:bookmarkEnd w:id="15"/>
      <w:bookmarkEnd w:id="19"/>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75514A" w:rsidRPr="00224EE9" w14:paraId="53EBE785" w14:textId="77777777" w:rsidTr="00387093">
        <w:trPr>
          <w:jc w:val="center"/>
        </w:trPr>
        <w:tc>
          <w:tcPr>
            <w:tcW w:w="2681" w:type="dxa"/>
            <w:vAlign w:val="center"/>
          </w:tcPr>
          <w:p w14:paraId="3722F38A" w14:textId="77777777" w:rsidR="0075514A" w:rsidRPr="0096596B" w:rsidRDefault="0075514A" w:rsidP="00387093">
            <w:pPr>
              <w:rPr>
                <w:b/>
                <w:bCs/>
              </w:rPr>
            </w:pPr>
            <w:bookmarkStart w:id="20" w:name="_Hlk193704864"/>
            <w:bookmarkStart w:id="21" w:name="_Toc342042136"/>
            <w:bookmarkStart w:id="22" w:name="_Toc47536736"/>
            <w:r w:rsidRPr="0096596B">
              <w:rPr>
                <w:b/>
                <w:bCs/>
              </w:rPr>
              <w:t>Project Title</w:t>
            </w:r>
          </w:p>
        </w:tc>
        <w:tc>
          <w:tcPr>
            <w:tcW w:w="7214" w:type="dxa"/>
          </w:tcPr>
          <w:p w14:paraId="52E5C60E" w14:textId="7F2F76D2" w:rsidR="0075514A" w:rsidRPr="00224EE9" w:rsidRDefault="009E33EE" w:rsidP="00387093">
            <w:r w:rsidRPr="009E33EE">
              <w:rPr>
                <w:bCs/>
              </w:rPr>
              <w:t xml:space="preserve">Clinical trial with genetically modified </w:t>
            </w:r>
            <w:r w:rsidRPr="009E33EE">
              <w:rPr>
                <w:bCs/>
                <w:i/>
                <w:iCs/>
              </w:rPr>
              <w:t>Escherichia Coli</w:t>
            </w:r>
            <w:r w:rsidRPr="009E33EE">
              <w:rPr>
                <w:bCs/>
              </w:rPr>
              <w:t xml:space="preserve"> for the treatment of ulcerative colitis.</w:t>
            </w:r>
          </w:p>
        </w:tc>
      </w:tr>
      <w:tr w:rsidR="0075514A" w:rsidRPr="00224EE9" w14:paraId="63145A12" w14:textId="77777777" w:rsidTr="00387093">
        <w:trPr>
          <w:jc w:val="center"/>
        </w:trPr>
        <w:tc>
          <w:tcPr>
            <w:tcW w:w="2681" w:type="dxa"/>
            <w:vAlign w:val="center"/>
          </w:tcPr>
          <w:p w14:paraId="1C1DAA64" w14:textId="77777777" w:rsidR="0075514A" w:rsidRPr="0096596B" w:rsidRDefault="0075514A" w:rsidP="00387093">
            <w:pPr>
              <w:rPr>
                <w:b/>
                <w:bCs/>
              </w:rPr>
            </w:pPr>
            <w:r w:rsidRPr="0096596B">
              <w:rPr>
                <w:b/>
                <w:bCs/>
              </w:rPr>
              <w:t>Parent organism</w:t>
            </w:r>
          </w:p>
        </w:tc>
        <w:tc>
          <w:tcPr>
            <w:tcW w:w="7214" w:type="dxa"/>
          </w:tcPr>
          <w:p w14:paraId="391E8656" w14:textId="357D6A6B" w:rsidR="0075514A" w:rsidRPr="00224EE9" w:rsidRDefault="00B81A63" w:rsidP="00387093">
            <w:r w:rsidRPr="00B81A63">
              <w:rPr>
                <w:i/>
              </w:rPr>
              <w:t>Escherichia coli</w:t>
            </w:r>
            <w:r w:rsidRPr="00B81A63">
              <w:t xml:space="preserve"> (Nissle strain).</w:t>
            </w:r>
          </w:p>
        </w:tc>
      </w:tr>
      <w:tr w:rsidR="0075514A" w:rsidRPr="006543A6" w14:paraId="2A552A3C" w14:textId="77777777" w:rsidTr="00387093">
        <w:trPr>
          <w:jc w:val="center"/>
        </w:trPr>
        <w:tc>
          <w:tcPr>
            <w:tcW w:w="2681" w:type="dxa"/>
            <w:vAlign w:val="center"/>
          </w:tcPr>
          <w:p w14:paraId="1ED053A9" w14:textId="77777777" w:rsidR="0075514A" w:rsidRPr="0096596B" w:rsidRDefault="0075514A" w:rsidP="00387093">
            <w:pPr>
              <w:rPr>
                <w:b/>
                <w:bCs/>
              </w:rPr>
            </w:pPr>
            <w:r w:rsidRPr="0096596B">
              <w:rPr>
                <w:b/>
                <w:bCs/>
              </w:rPr>
              <w:t>Genetic modifications</w:t>
            </w:r>
          </w:p>
        </w:tc>
        <w:tc>
          <w:tcPr>
            <w:tcW w:w="7214" w:type="dxa"/>
            <w:vAlign w:val="center"/>
          </w:tcPr>
          <w:p w14:paraId="4B9BC5C5" w14:textId="77777777" w:rsidR="005E2AAD" w:rsidRPr="005E2AAD" w:rsidRDefault="005E2AAD" w:rsidP="005E2AAD">
            <w:pPr>
              <w:pStyle w:val="RIGHTLIST"/>
              <w:widowControl w:val="0"/>
              <w:spacing w:before="60" w:after="60"/>
              <w:rPr>
                <w:rFonts w:ascii="Calibri" w:hAnsi="Calibri"/>
              </w:rPr>
            </w:pPr>
            <w:r w:rsidRPr="00346AE0">
              <w:rPr>
                <w:rFonts w:ascii="Calibri" w:hAnsi="Calibri"/>
                <w:i/>
                <w:iCs/>
              </w:rPr>
              <w:t>E. coli</w:t>
            </w:r>
            <w:r w:rsidRPr="005E2AAD">
              <w:rPr>
                <w:rFonts w:ascii="Calibri" w:hAnsi="Calibri"/>
              </w:rPr>
              <w:t xml:space="preserve"> has been modified by the:</w:t>
            </w:r>
          </w:p>
          <w:p w14:paraId="1FC37024" w14:textId="2639C917" w:rsidR="005E2AAD" w:rsidRPr="00371FE4" w:rsidRDefault="005E2AAD" w:rsidP="00341ABC">
            <w:pPr>
              <w:pStyle w:val="RIGHTLIST"/>
              <w:widowControl w:val="0"/>
              <w:numPr>
                <w:ilvl w:val="0"/>
                <w:numId w:val="59"/>
              </w:numPr>
              <w:spacing w:before="60" w:after="60"/>
              <w:ind w:left="330" w:hanging="284"/>
              <w:rPr>
                <w:rFonts w:ascii="Calibri" w:hAnsi="Calibri"/>
                <w:u w:val="single"/>
              </w:rPr>
            </w:pPr>
            <w:r w:rsidRPr="00371FE4">
              <w:rPr>
                <w:rFonts w:ascii="Calibri" w:hAnsi="Calibri"/>
              </w:rPr>
              <w:t>Insertion of</w:t>
            </w:r>
            <w:r w:rsidR="00E43309">
              <w:rPr>
                <w:rFonts w:ascii="Calibri" w:hAnsi="Calibri"/>
              </w:rPr>
              <w:t xml:space="preserve"> 2 copies of</w:t>
            </w:r>
            <w:r w:rsidR="00CC09B9">
              <w:rPr>
                <w:rFonts w:ascii="Calibri" w:hAnsi="Calibri"/>
              </w:rPr>
              <w:t xml:space="preserve"> the</w:t>
            </w:r>
            <w:r w:rsidR="00371FE4" w:rsidRPr="00371FE4">
              <w:rPr>
                <w:rFonts w:ascii="Calibri" w:hAnsi="Calibri"/>
              </w:rPr>
              <w:t xml:space="preserve"> t</w:t>
            </w:r>
            <w:r w:rsidRPr="00371FE4">
              <w:rPr>
                <w:rFonts w:ascii="Calibri" w:hAnsi="Calibri"/>
              </w:rPr>
              <w:t>etrathionate</w:t>
            </w:r>
            <w:r w:rsidRPr="005E2AAD">
              <w:rPr>
                <w:rFonts w:ascii="Calibri" w:hAnsi="Calibri"/>
              </w:rPr>
              <w:t xml:space="preserve"> reductase (</w:t>
            </w:r>
            <w:r w:rsidRPr="00A51AC6">
              <w:rPr>
                <w:rFonts w:ascii="Calibri" w:hAnsi="Calibri"/>
                <w:i/>
                <w:iCs/>
              </w:rPr>
              <w:t>ttr</w:t>
            </w:r>
            <w:r w:rsidRPr="005E2AAD">
              <w:rPr>
                <w:rFonts w:ascii="Calibri" w:hAnsi="Calibri"/>
              </w:rPr>
              <w:t xml:space="preserve">) </w:t>
            </w:r>
            <w:r w:rsidR="00E43309">
              <w:rPr>
                <w:rFonts w:ascii="Calibri" w:hAnsi="Calibri"/>
              </w:rPr>
              <w:t>operon</w:t>
            </w:r>
            <w:r w:rsidR="00E43309" w:rsidRPr="005E2AAD">
              <w:rPr>
                <w:rFonts w:ascii="Calibri" w:hAnsi="Calibri"/>
              </w:rPr>
              <w:t xml:space="preserve"> </w:t>
            </w:r>
            <w:r w:rsidRPr="005E2AAD">
              <w:rPr>
                <w:rFonts w:ascii="Calibri" w:hAnsi="Calibri"/>
              </w:rPr>
              <w:t xml:space="preserve">from </w:t>
            </w:r>
            <w:r w:rsidRPr="00A51AC6">
              <w:rPr>
                <w:rFonts w:ascii="Calibri" w:hAnsi="Calibri"/>
                <w:i/>
                <w:iCs/>
              </w:rPr>
              <w:t>Salmonella enterica</w:t>
            </w:r>
            <w:r w:rsidRPr="005E2AAD">
              <w:rPr>
                <w:rFonts w:ascii="Calibri" w:hAnsi="Calibri"/>
              </w:rPr>
              <w:t xml:space="preserve"> – survival advantage in inflammatory environment. </w:t>
            </w:r>
          </w:p>
          <w:p w14:paraId="631A1D93" w14:textId="77777777" w:rsidR="00024804" w:rsidRDefault="005E2AAD" w:rsidP="00341ABC">
            <w:pPr>
              <w:pStyle w:val="RIGHTLIST"/>
              <w:widowControl w:val="0"/>
              <w:numPr>
                <w:ilvl w:val="0"/>
                <w:numId w:val="59"/>
              </w:numPr>
              <w:spacing w:before="60" w:after="60"/>
              <w:ind w:left="330" w:hanging="284"/>
              <w:rPr>
                <w:rFonts w:ascii="Calibri" w:hAnsi="Calibri"/>
              </w:rPr>
            </w:pPr>
            <w:r w:rsidRPr="005E2AAD">
              <w:rPr>
                <w:rFonts w:ascii="Calibri" w:hAnsi="Calibri"/>
              </w:rPr>
              <w:t>Deletion of</w:t>
            </w:r>
            <w:r w:rsidR="00371FE4">
              <w:rPr>
                <w:rFonts w:ascii="Calibri" w:hAnsi="Calibri"/>
              </w:rPr>
              <w:t xml:space="preserve"> </w:t>
            </w:r>
            <w:r w:rsidR="001E13A2">
              <w:rPr>
                <w:rFonts w:ascii="Calibri" w:hAnsi="Calibri"/>
              </w:rPr>
              <w:t>2</w:t>
            </w:r>
            <w:r w:rsidRPr="005E2AAD">
              <w:rPr>
                <w:rFonts w:ascii="Calibri" w:hAnsi="Calibri"/>
              </w:rPr>
              <w:t xml:space="preserve"> genes</w:t>
            </w:r>
            <w:r w:rsidR="00346AE0" w:rsidRPr="00843FEA">
              <w:rPr>
                <w:rStyle w:val="FootnoteReference"/>
                <w:rFonts w:ascii="Calibri" w:hAnsi="Calibri"/>
              </w:rPr>
              <w:footnoteReference w:id="1"/>
            </w:r>
            <w:r w:rsidR="00346AE0">
              <w:rPr>
                <w:rFonts w:ascii="Calibri" w:hAnsi="Calibri"/>
                <w:iCs/>
              </w:rPr>
              <w:t xml:space="preserve"> </w:t>
            </w:r>
          </w:p>
          <w:p w14:paraId="72839B57" w14:textId="6AD910CB" w:rsidR="00B80D19" w:rsidRDefault="00024804" w:rsidP="00341ABC">
            <w:pPr>
              <w:pStyle w:val="RIGHTLIST"/>
              <w:widowControl w:val="0"/>
              <w:numPr>
                <w:ilvl w:val="1"/>
                <w:numId w:val="59"/>
              </w:numPr>
              <w:spacing w:before="60" w:after="60"/>
              <w:ind w:left="755" w:hanging="425"/>
              <w:rPr>
                <w:rFonts w:ascii="Calibri" w:hAnsi="Calibri"/>
              </w:rPr>
            </w:pPr>
            <w:r>
              <w:rPr>
                <w:rFonts w:ascii="Calibri" w:hAnsi="Calibri"/>
              </w:rPr>
              <w:t xml:space="preserve">Gene A - </w:t>
            </w:r>
            <w:r w:rsidR="005E2AAD" w:rsidRPr="005E2AAD">
              <w:rPr>
                <w:rFonts w:ascii="Calibri" w:hAnsi="Calibri"/>
              </w:rPr>
              <w:t xml:space="preserve">reduced survivability in the </w:t>
            </w:r>
            <w:r w:rsidR="00954C13">
              <w:rPr>
                <w:rFonts w:ascii="Calibri" w:hAnsi="Calibri"/>
              </w:rPr>
              <w:t xml:space="preserve">broader </w:t>
            </w:r>
            <w:r w:rsidR="005E2AAD" w:rsidRPr="005E2AAD">
              <w:rPr>
                <w:rFonts w:ascii="Calibri" w:hAnsi="Calibri"/>
              </w:rPr>
              <w:t>environment</w:t>
            </w:r>
            <w:r>
              <w:rPr>
                <w:rFonts w:ascii="Calibri" w:hAnsi="Calibri"/>
              </w:rPr>
              <w:t>;</w:t>
            </w:r>
            <w:r w:rsidR="005D0F93">
              <w:rPr>
                <w:rFonts w:ascii="Calibri" w:hAnsi="Calibri"/>
              </w:rPr>
              <w:t xml:space="preserve"> and </w:t>
            </w:r>
          </w:p>
          <w:p w14:paraId="007F2FB0" w14:textId="017E265F" w:rsidR="0084718D" w:rsidRPr="00BB4EDF" w:rsidRDefault="00B80D19" w:rsidP="00341ABC">
            <w:pPr>
              <w:pStyle w:val="RIGHTLIST"/>
              <w:widowControl w:val="0"/>
              <w:numPr>
                <w:ilvl w:val="1"/>
                <w:numId w:val="59"/>
              </w:numPr>
              <w:spacing w:before="60" w:after="60"/>
              <w:ind w:left="755" w:hanging="425"/>
              <w:rPr>
                <w:rFonts w:ascii="Calibri" w:hAnsi="Calibri"/>
              </w:rPr>
            </w:pPr>
            <w:r>
              <w:rPr>
                <w:rFonts w:ascii="Calibri" w:hAnsi="Calibri"/>
              </w:rPr>
              <w:t xml:space="preserve">Gene B - </w:t>
            </w:r>
            <w:r w:rsidR="00E43309">
              <w:rPr>
                <w:rFonts w:ascii="Calibri" w:hAnsi="Calibri"/>
              </w:rPr>
              <w:t>potential</w:t>
            </w:r>
            <w:r w:rsidR="00A64C10">
              <w:rPr>
                <w:rFonts w:ascii="Calibri" w:hAnsi="Calibri"/>
              </w:rPr>
              <w:t>ly</w:t>
            </w:r>
            <w:r w:rsidR="00E43309">
              <w:rPr>
                <w:rFonts w:ascii="Calibri" w:hAnsi="Calibri"/>
              </w:rPr>
              <w:t xml:space="preserve"> </w:t>
            </w:r>
            <w:r w:rsidR="005D0F93">
              <w:rPr>
                <w:rFonts w:ascii="Calibri" w:hAnsi="Calibri"/>
              </w:rPr>
              <w:t>reduce</w:t>
            </w:r>
            <w:r w:rsidR="00AC6BD9">
              <w:rPr>
                <w:rFonts w:ascii="Calibri" w:hAnsi="Calibri"/>
              </w:rPr>
              <w:t>d</w:t>
            </w:r>
            <w:r w:rsidR="005D0F93">
              <w:rPr>
                <w:rFonts w:ascii="Calibri" w:hAnsi="Calibri"/>
              </w:rPr>
              <w:t xml:space="preserve"> ability to colonise the healthy gut</w:t>
            </w:r>
            <w:r>
              <w:rPr>
                <w:rFonts w:ascii="Calibri" w:hAnsi="Calibri"/>
              </w:rPr>
              <w:t xml:space="preserve"> compared to </w:t>
            </w:r>
            <w:r w:rsidR="00B23557">
              <w:rPr>
                <w:rFonts w:ascii="Calibri" w:hAnsi="Calibri"/>
              </w:rPr>
              <w:t>wild type (</w:t>
            </w:r>
            <w:r>
              <w:rPr>
                <w:rFonts w:ascii="Calibri" w:hAnsi="Calibri"/>
              </w:rPr>
              <w:t>WT</w:t>
            </w:r>
            <w:r w:rsidR="00B23557">
              <w:rPr>
                <w:rFonts w:ascii="Calibri" w:hAnsi="Calibri"/>
              </w:rPr>
              <w:t>)</w:t>
            </w:r>
            <w:r>
              <w:rPr>
                <w:rFonts w:ascii="Calibri" w:hAnsi="Calibri"/>
              </w:rPr>
              <w:t xml:space="preserve"> </w:t>
            </w:r>
          </w:p>
        </w:tc>
      </w:tr>
      <w:tr w:rsidR="0075514A" w:rsidRPr="002E3104" w14:paraId="7B250228" w14:textId="77777777" w:rsidTr="00387093">
        <w:trPr>
          <w:jc w:val="center"/>
        </w:trPr>
        <w:tc>
          <w:tcPr>
            <w:tcW w:w="2681" w:type="dxa"/>
            <w:vAlign w:val="center"/>
          </w:tcPr>
          <w:p w14:paraId="20421B96" w14:textId="77777777" w:rsidR="0075514A" w:rsidRPr="0096596B" w:rsidRDefault="0075514A" w:rsidP="00387093">
            <w:pPr>
              <w:rPr>
                <w:b/>
                <w:bCs/>
              </w:rPr>
            </w:pPr>
            <w:r w:rsidRPr="0096596B">
              <w:rPr>
                <w:b/>
                <w:bCs/>
              </w:rPr>
              <w:lastRenderedPageBreak/>
              <w:t>Principal purpose</w:t>
            </w:r>
          </w:p>
        </w:tc>
        <w:tc>
          <w:tcPr>
            <w:tcW w:w="7214" w:type="dxa"/>
            <w:vAlign w:val="center"/>
          </w:tcPr>
          <w:p w14:paraId="23291C07" w14:textId="1CB98B0B" w:rsidR="0075514A" w:rsidRPr="002E3104" w:rsidRDefault="001460F8" w:rsidP="00387093">
            <w:r w:rsidRPr="001460F8">
              <w:rPr>
                <w:rFonts w:asciiTheme="minorHAnsi" w:hAnsiTheme="minorHAnsi" w:cstheme="minorHAnsi"/>
              </w:rPr>
              <w:t xml:space="preserve">The proposed trial is a Phase 1 study designed to evaluate the safety and efficacy of </w:t>
            </w:r>
            <w:r w:rsidR="002B2978">
              <w:rPr>
                <w:rFonts w:asciiTheme="minorHAnsi" w:hAnsiTheme="minorHAnsi" w:cstheme="minorHAnsi"/>
              </w:rPr>
              <w:t>GM</w:t>
            </w:r>
            <w:r w:rsidRPr="001460F8">
              <w:rPr>
                <w:rFonts w:asciiTheme="minorHAnsi" w:hAnsiTheme="minorHAnsi" w:cstheme="minorHAnsi"/>
              </w:rPr>
              <w:t xml:space="preserve"> </w:t>
            </w:r>
            <w:r w:rsidRPr="001460F8">
              <w:rPr>
                <w:rFonts w:asciiTheme="minorHAnsi" w:hAnsiTheme="minorHAnsi" w:cstheme="minorHAnsi"/>
                <w:i/>
                <w:iCs/>
              </w:rPr>
              <w:t>E. coli</w:t>
            </w:r>
            <w:r w:rsidRPr="001460F8">
              <w:rPr>
                <w:rFonts w:asciiTheme="minorHAnsi" w:hAnsiTheme="minorHAnsi" w:cstheme="minorHAnsi"/>
              </w:rPr>
              <w:t>, for the treatment of Australian patients with ulcerative colitis.</w:t>
            </w:r>
          </w:p>
        </w:tc>
      </w:tr>
      <w:tr w:rsidR="0075514A" w:rsidRPr="00224EE9" w14:paraId="5D5AD043" w14:textId="77777777" w:rsidTr="00387093">
        <w:trPr>
          <w:jc w:val="center"/>
        </w:trPr>
        <w:tc>
          <w:tcPr>
            <w:tcW w:w="2681" w:type="dxa"/>
            <w:vAlign w:val="center"/>
          </w:tcPr>
          <w:p w14:paraId="55D0B745" w14:textId="77777777" w:rsidR="0075514A" w:rsidRPr="0096596B" w:rsidRDefault="0075514A" w:rsidP="00387093">
            <w:pPr>
              <w:rPr>
                <w:b/>
                <w:bCs/>
              </w:rPr>
            </w:pPr>
            <w:r w:rsidRPr="0096596B">
              <w:rPr>
                <w:b/>
                <w:bCs/>
              </w:rPr>
              <w:t>Previous clinical trials</w:t>
            </w:r>
          </w:p>
        </w:tc>
        <w:tc>
          <w:tcPr>
            <w:tcW w:w="7214" w:type="dxa"/>
            <w:vAlign w:val="center"/>
          </w:tcPr>
          <w:p w14:paraId="6900C38C" w14:textId="5813468A" w:rsidR="0075514A" w:rsidRPr="00224EE9" w:rsidRDefault="00D10BE3" w:rsidP="00387093">
            <w:r>
              <w:t xml:space="preserve">None, this </w:t>
            </w:r>
            <w:r w:rsidR="0075514A">
              <w:t>is a first in human clinical trial</w:t>
            </w:r>
            <w:r w:rsidR="00D86607">
              <w:t>.</w:t>
            </w:r>
          </w:p>
        </w:tc>
      </w:tr>
      <w:tr w:rsidR="0075514A" w:rsidRPr="00224EE9" w14:paraId="628F5E0F" w14:textId="77777777" w:rsidTr="00387093">
        <w:trPr>
          <w:jc w:val="center"/>
        </w:trPr>
        <w:tc>
          <w:tcPr>
            <w:tcW w:w="9895" w:type="dxa"/>
            <w:gridSpan w:val="2"/>
          </w:tcPr>
          <w:p w14:paraId="7FF48496" w14:textId="77777777" w:rsidR="0075514A" w:rsidRPr="00224EE9" w:rsidRDefault="0075514A" w:rsidP="00387093">
            <w:pPr>
              <w:jc w:val="center"/>
              <w:rPr>
                <w:b/>
                <w:bCs/>
              </w:rPr>
            </w:pPr>
            <w:r w:rsidRPr="00224EE9">
              <w:rPr>
                <w:b/>
                <w:bCs/>
              </w:rPr>
              <w:t>Proposed limits and controls</w:t>
            </w:r>
          </w:p>
        </w:tc>
      </w:tr>
      <w:tr w:rsidR="0075514A" w:rsidRPr="00224EE9" w14:paraId="784451F3" w14:textId="77777777" w:rsidTr="00387093">
        <w:trPr>
          <w:jc w:val="center"/>
        </w:trPr>
        <w:tc>
          <w:tcPr>
            <w:tcW w:w="2681" w:type="dxa"/>
            <w:vAlign w:val="center"/>
          </w:tcPr>
          <w:p w14:paraId="3118511F" w14:textId="77777777" w:rsidR="0075514A" w:rsidRPr="0096596B" w:rsidRDefault="0075514A" w:rsidP="00387093">
            <w:pPr>
              <w:rPr>
                <w:b/>
                <w:bCs/>
              </w:rPr>
            </w:pPr>
            <w:r w:rsidRPr="0096596B">
              <w:rPr>
                <w:b/>
                <w:bCs/>
              </w:rPr>
              <w:t>Proposed duration</w:t>
            </w:r>
          </w:p>
        </w:tc>
        <w:tc>
          <w:tcPr>
            <w:tcW w:w="7214" w:type="dxa"/>
            <w:vAlign w:val="center"/>
          </w:tcPr>
          <w:p w14:paraId="0CECECC7" w14:textId="7D6E552A" w:rsidR="0075514A" w:rsidRPr="00224EE9" w:rsidRDefault="00D86607" w:rsidP="00387093">
            <w:r>
              <w:t xml:space="preserve">5 </w:t>
            </w:r>
            <w:r w:rsidR="0075514A" w:rsidRPr="00224EE9">
              <w:t>years</w:t>
            </w:r>
          </w:p>
        </w:tc>
      </w:tr>
      <w:tr w:rsidR="0075514A" w:rsidRPr="00224EE9" w14:paraId="3CACD810" w14:textId="77777777" w:rsidTr="00387093">
        <w:trPr>
          <w:jc w:val="center"/>
        </w:trPr>
        <w:tc>
          <w:tcPr>
            <w:tcW w:w="2681" w:type="dxa"/>
            <w:vAlign w:val="center"/>
          </w:tcPr>
          <w:p w14:paraId="7008D84D" w14:textId="77777777" w:rsidR="0075514A" w:rsidRPr="0096596B" w:rsidRDefault="0075514A" w:rsidP="00387093">
            <w:pPr>
              <w:rPr>
                <w:b/>
                <w:bCs/>
              </w:rPr>
            </w:pPr>
            <w:r w:rsidRPr="0096596B">
              <w:rPr>
                <w:b/>
                <w:bCs/>
              </w:rPr>
              <w:t>Proposed release size</w:t>
            </w:r>
          </w:p>
        </w:tc>
        <w:tc>
          <w:tcPr>
            <w:tcW w:w="7214" w:type="dxa"/>
            <w:vAlign w:val="center"/>
          </w:tcPr>
          <w:p w14:paraId="1E5EFA16" w14:textId="18BC0E68" w:rsidR="0075514A" w:rsidRPr="00224EE9" w:rsidRDefault="0075514A" w:rsidP="00387093">
            <w:r>
              <w:t xml:space="preserve">Up to </w:t>
            </w:r>
            <w:r w:rsidR="00EA447D">
              <w:t>3</w:t>
            </w:r>
            <w:r w:rsidR="00D86607">
              <w:t>6</w:t>
            </w:r>
            <w:r w:rsidRPr="00224EE9">
              <w:t xml:space="preserve"> participants in Australia</w:t>
            </w:r>
            <w:r w:rsidR="00D86607">
              <w:t xml:space="preserve"> (including placebo).</w:t>
            </w:r>
          </w:p>
        </w:tc>
      </w:tr>
      <w:tr w:rsidR="0075514A" w:rsidRPr="00FD1C8B" w14:paraId="7156A4C9" w14:textId="77777777" w:rsidTr="00387093">
        <w:trPr>
          <w:jc w:val="center"/>
        </w:trPr>
        <w:tc>
          <w:tcPr>
            <w:tcW w:w="2681" w:type="dxa"/>
            <w:vAlign w:val="center"/>
          </w:tcPr>
          <w:p w14:paraId="4DE9AEE2" w14:textId="77777777" w:rsidR="0075514A" w:rsidRPr="0096596B" w:rsidRDefault="0075514A" w:rsidP="00387093">
            <w:pPr>
              <w:rPr>
                <w:b/>
                <w:bCs/>
              </w:rPr>
            </w:pPr>
            <w:r w:rsidRPr="0096596B">
              <w:rPr>
                <w:b/>
                <w:bCs/>
              </w:rPr>
              <w:t>Proposed locations</w:t>
            </w:r>
          </w:p>
        </w:tc>
        <w:tc>
          <w:tcPr>
            <w:tcW w:w="7214" w:type="dxa"/>
            <w:vAlign w:val="center"/>
          </w:tcPr>
          <w:p w14:paraId="18E70279" w14:textId="42F17318" w:rsidR="0075514A" w:rsidRPr="00FD1C8B" w:rsidRDefault="0075514A" w:rsidP="00387093">
            <w:pPr>
              <w:spacing w:after="240"/>
              <w:rPr>
                <w:szCs w:val="22"/>
                <w:highlight w:val="yellow"/>
              </w:rPr>
            </w:pPr>
            <w:r w:rsidRPr="00EB3F18">
              <w:rPr>
                <w:rFonts w:cs="Calibri"/>
              </w:rPr>
              <w:t xml:space="preserve">This </w:t>
            </w:r>
            <w:r>
              <w:rPr>
                <w:rFonts w:cs="Calibri"/>
              </w:rPr>
              <w:t xml:space="preserve">clinical </w:t>
            </w:r>
            <w:r w:rsidRPr="00EB3F18">
              <w:rPr>
                <w:rFonts w:cs="Calibri"/>
              </w:rPr>
              <w:t xml:space="preserve">trial </w:t>
            </w:r>
            <w:r>
              <w:rPr>
                <w:rFonts w:cs="Calibri"/>
              </w:rPr>
              <w:t xml:space="preserve">would be conducted within Australia at </w:t>
            </w:r>
            <w:r w:rsidR="00A87F53">
              <w:rPr>
                <w:rFonts w:cs="Calibri"/>
              </w:rPr>
              <w:t xml:space="preserve">a hospital or </w:t>
            </w:r>
            <w:r>
              <w:rPr>
                <w:rFonts w:cs="Calibri"/>
              </w:rPr>
              <w:t>clinical trial sites</w:t>
            </w:r>
            <w:r w:rsidR="00AC6BD9">
              <w:rPr>
                <w:rFonts w:cs="Calibri"/>
              </w:rPr>
              <w:t xml:space="preserve"> (medical facilities)</w:t>
            </w:r>
            <w:r>
              <w:rPr>
                <w:rFonts w:cs="Calibri"/>
              </w:rPr>
              <w:t>. The specific clinical trial sites are yet to be identified.</w:t>
            </w:r>
          </w:p>
        </w:tc>
      </w:tr>
      <w:tr w:rsidR="0075514A" w:rsidRPr="00044BBD" w14:paraId="279835C5" w14:textId="77777777" w:rsidTr="00387093">
        <w:trPr>
          <w:jc w:val="center"/>
        </w:trPr>
        <w:tc>
          <w:tcPr>
            <w:tcW w:w="2681" w:type="dxa"/>
          </w:tcPr>
          <w:p w14:paraId="23FCA224" w14:textId="77777777" w:rsidR="0075514A" w:rsidRPr="0096596B" w:rsidRDefault="0075514A" w:rsidP="00387093">
            <w:pPr>
              <w:rPr>
                <w:b/>
                <w:bCs/>
              </w:rPr>
            </w:pPr>
            <w:r w:rsidRPr="0096596B">
              <w:rPr>
                <w:b/>
                <w:bCs/>
              </w:rPr>
              <w:t>Proposed controls</w:t>
            </w:r>
          </w:p>
        </w:tc>
        <w:tc>
          <w:tcPr>
            <w:tcW w:w="7214" w:type="dxa"/>
          </w:tcPr>
          <w:p w14:paraId="764B44E2" w14:textId="014AD984" w:rsidR="00712955" w:rsidRPr="00252FAB" w:rsidRDefault="00712955" w:rsidP="00341ABC">
            <w:pPr>
              <w:pStyle w:val="RIGHTLIST"/>
              <w:keepNext w:val="0"/>
              <w:widowControl w:val="0"/>
              <w:numPr>
                <w:ilvl w:val="0"/>
                <w:numId w:val="58"/>
              </w:numPr>
              <w:spacing w:before="60" w:after="60"/>
              <w:ind w:left="317" w:hanging="283"/>
              <w:rPr>
                <w:rFonts w:ascii="Calibri" w:hAnsi="Calibri"/>
                <w:iCs/>
              </w:rPr>
            </w:pPr>
            <w:r w:rsidRPr="00252FAB">
              <w:rPr>
                <w:rFonts w:ascii="Calibri" w:hAnsi="Calibri"/>
                <w:iCs/>
              </w:rPr>
              <w:t xml:space="preserve">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administered to trial participants within </w:t>
            </w:r>
            <w:r>
              <w:rPr>
                <w:rFonts w:ascii="Calibri" w:hAnsi="Calibri"/>
                <w:iCs/>
              </w:rPr>
              <w:t>clinical trial sites.</w:t>
            </w:r>
          </w:p>
          <w:p w14:paraId="409E8617" w14:textId="55E487C8" w:rsidR="00712955" w:rsidRPr="00252FAB" w:rsidRDefault="00712955" w:rsidP="00341ABC">
            <w:pPr>
              <w:pStyle w:val="RIGHTLIST"/>
              <w:keepNext w:val="0"/>
              <w:widowControl w:val="0"/>
              <w:numPr>
                <w:ilvl w:val="0"/>
                <w:numId w:val="58"/>
              </w:numPr>
              <w:spacing w:before="60" w:after="60"/>
              <w:ind w:left="317" w:hanging="283"/>
              <w:rPr>
                <w:rFonts w:ascii="Calibri" w:hAnsi="Calibri"/>
                <w:iCs/>
              </w:rPr>
            </w:pPr>
            <w:r w:rsidRPr="00252FAB">
              <w:rPr>
                <w:rFonts w:ascii="Calibri" w:hAnsi="Calibri"/>
                <w:iCs/>
              </w:rPr>
              <w:t xml:space="preserve">Staff handling 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trained and </w:t>
            </w:r>
            <w:r w:rsidR="00954C13">
              <w:rPr>
                <w:rFonts w:ascii="Calibri" w:hAnsi="Calibri"/>
                <w:iCs/>
              </w:rPr>
              <w:t xml:space="preserve">would </w:t>
            </w:r>
            <w:r w:rsidRPr="00252FAB">
              <w:rPr>
                <w:rFonts w:ascii="Calibri" w:hAnsi="Calibri"/>
                <w:iCs/>
              </w:rPr>
              <w:t>wear personal protective equipment</w:t>
            </w:r>
            <w:r>
              <w:rPr>
                <w:rFonts w:ascii="Calibri" w:hAnsi="Calibri"/>
                <w:iCs/>
              </w:rPr>
              <w:t>.</w:t>
            </w:r>
          </w:p>
          <w:p w14:paraId="1C8B0117" w14:textId="7AE5EA61" w:rsidR="00712955" w:rsidRDefault="00712955" w:rsidP="00341ABC">
            <w:pPr>
              <w:pStyle w:val="RIGHTLIST"/>
              <w:keepNext w:val="0"/>
              <w:widowControl w:val="0"/>
              <w:numPr>
                <w:ilvl w:val="0"/>
                <w:numId w:val="58"/>
              </w:numPr>
              <w:spacing w:before="60" w:after="60"/>
              <w:ind w:left="317" w:hanging="283"/>
              <w:rPr>
                <w:rFonts w:ascii="Calibri" w:hAnsi="Calibri"/>
                <w:iCs/>
              </w:rPr>
            </w:pPr>
            <w:r w:rsidRPr="00252FAB">
              <w:rPr>
                <w:rFonts w:ascii="Calibri" w:hAnsi="Calibri"/>
                <w:iCs/>
              </w:rPr>
              <w:t xml:space="preserve">Waste that may contain 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disposed of via the </w:t>
            </w:r>
            <w:r w:rsidR="001E13A2">
              <w:rPr>
                <w:rFonts w:ascii="Calibri" w:hAnsi="Calibri"/>
                <w:iCs/>
              </w:rPr>
              <w:t xml:space="preserve">facility </w:t>
            </w:r>
            <w:r>
              <w:rPr>
                <w:rFonts w:ascii="Calibri" w:hAnsi="Calibri"/>
                <w:iCs/>
              </w:rPr>
              <w:t xml:space="preserve">standard practices for disposal of biological waste. </w:t>
            </w:r>
          </w:p>
          <w:p w14:paraId="1BB595F1" w14:textId="2A728EE8" w:rsidR="00712955" w:rsidRDefault="00712955" w:rsidP="00341ABC">
            <w:pPr>
              <w:pStyle w:val="RIGHTLIST"/>
              <w:keepNext w:val="0"/>
              <w:widowControl w:val="0"/>
              <w:numPr>
                <w:ilvl w:val="0"/>
                <w:numId w:val="58"/>
              </w:numPr>
              <w:spacing w:before="60" w:after="60"/>
              <w:ind w:left="317" w:hanging="283"/>
              <w:rPr>
                <w:rFonts w:ascii="Calibri" w:hAnsi="Calibri"/>
                <w:iCs/>
              </w:rPr>
            </w:pPr>
            <w:r>
              <w:rPr>
                <w:rFonts w:ascii="Calibri" w:hAnsi="Calibri"/>
                <w:iCs/>
              </w:rPr>
              <w:t xml:space="preserve">Any unused doses of GMO </w:t>
            </w:r>
            <w:r w:rsidR="00954C13">
              <w:rPr>
                <w:rFonts w:ascii="Calibri" w:hAnsi="Calibri"/>
                <w:iCs/>
              </w:rPr>
              <w:t xml:space="preserve">would </w:t>
            </w:r>
            <w:r>
              <w:rPr>
                <w:rFonts w:ascii="Calibri" w:hAnsi="Calibri"/>
                <w:iCs/>
              </w:rPr>
              <w:t xml:space="preserve">be disposed </w:t>
            </w:r>
            <w:r w:rsidR="0052652B">
              <w:rPr>
                <w:rFonts w:ascii="Calibri" w:hAnsi="Calibri"/>
                <w:iCs/>
              </w:rPr>
              <w:t xml:space="preserve">of </w:t>
            </w:r>
            <w:r>
              <w:rPr>
                <w:rFonts w:ascii="Calibri" w:hAnsi="Calibri"/>
                <w:iCs/>
              </w:rPr>
              <w:t xml:space="preserve">at the clinical trial site at the end of the trial, in accordance with the </w:t>
            </w:r>
            <w:r w:rsidRPr="00BE4AAA">
              <w:rPr>
                <w:rFonts w:ascii="Calibri" w:hAnsi="Calibri"/>
                <w:i/>
              </w:rPr>
              <w:t>Transport, Storage and Disposal Guidelines</w:t>
            </w:r>
            <w:r>
              <w:rPr>
                <w:rFonts w:ascii="Calibri" w:hAnsi="Calibri"/>
                <w:iCs/>
              </w:rPr>
              <w:t xml:space="preserve">. </w:t>
            </w:r>
          </w:p>
          <w:p w14:paraId="2045F613" w14:textId="7EE601D7" w:rsidR="00712955" w:rsidRDefault="00712955" w:rsidP="00341ABC">
            <w:pPr>
              <w:pStyle w:val="RIGHTLIST"/>
              <w:keepNext w:val="0"/>
              <w:widowControl w:val="0"/>
              <w:numPr>
                <w:ilvl w:val="0"/>
                <w:numId w:val="58"/>
              </w:numPr>
              <w:spacing w:before="60" w:after="60"/>
              <w:ind w:left="317" w:hanging="283"/>
              <w:rPr>
                <w:rFonts w:ascii="Calibri" w:hAnsi="Calibri"/>
                <w:iCs/>
              </w:rPr>
            </w:pPr>
            <w:r>
              <w:rPr>
                <w:rFonts w:ascii="Calibri" w:hAnsi="Calibri"/>
                <w:iCs/>
              </w:rPr>
              <w:t xml:space="preserve">Participants would be instructed: </w:t>
            </w:r>
          </w:p>
          <w:p w14:paraId="36FE013B" w14:textId="77777777" w:rsidR="00712955" w:rsidRDefault="00712955" w:rsidP="00341ABC">
            <w:pPr>
              <w:pStyle w:val="RIGHTLIST"/>
              <w:keepNext w:val="0"/>
              <w:widowControl w:val="0"/>
              <w:numPr>
                <w:ilvl w:val="1"/>
                <w:numId w:val="58"/>
              </w:numPr>
              <w:spacing w:before="60" w:after="60"/>
              <w:ind w:left="612" w:hanging="283"/>
              <w:rPr>
                <w:rFonts w:ascii="Calibri" w:hAnsi="Calibri"/>
                <w:iCs/>
              </w:rPr>
            </w:pPr>
            <w:r>
              <w:rPr>
                <w:rFonts w:ascii="Calibri" w:hAnsi="Calibri"/>
                <w:iCs/>
              </w:rPr>
              <w:t xml:space="preserve">on appropriate hygiene practices, including proper hand washing procedures following toilet use. </w:t>
            </w:r>
          </w:p>
          <w:p w14:paraId="49821577" w14:textId="77777777" w:rsidR="00712955" w:rsidRPr="00D803A6" w:rsidRDefault="00712955" w:rsidP="00341ABC">
            <w:pPr>
              <w:pStyle w:val="RIGHTLIST"/>
              <w:keepNext w:val="0"/>
              <w:widowControl w:val="0"/>
              <w:numPr>
                <w:ilvl w:val="1"/>
                <w:numId w:val="58"/>
              </w:numPr>
              <w:spacing w:before="60" w:after="60"/>
              <w:ind w:left="612" w:hanging="283"/>
              <w:rPr>
                <w:rFonts w:ascii="Calibri" w:hAnsi="Calibri"/>
                <w:iCs/>
              </w:rPr>
            </w:pPr>
            <w:r>
              <w:rPr>
                <w:rFonts w:ascii="Calibri" w:hAnsi="Calibri"/>
                <w:iCs/>
              </w:rPr>
              <w:t>to abstain from unprotected sex and to use a double barrier method.</w:t>
            </w:r>
          </w:p>
          <w:p w14:paraId="33A6F881" w14:textId="40E7E350" w:rsidR="0075514A" w:rsidRPr="00044BBD" w:rsidRDefault="00712955" w:rsidP="00712955">
            <w:pPr>
              <w:pStyle w:val="D1stlevelbullets"/>
            </w:pPr>
            <w:r w:rsidRPr="00252FAB">
              <w:rPr>
                <w:iCs/>
              </w:rPr>
              <w:t xml:space="preserve">The GMO </w:t>
            </w:r>
            <w:r w:rsidR="00954C13" w:rsidRPr="00252FAB">
              <w:rPr>
                <w:iCs/>
              </w:rPr>
              <w:t>w</w:t>
            </w:r>
            <w:r w:rsidR="00954C13">
              <w:rPr>
                <w:iCs/>
              </w:rPr>
              <w:t>ould</w:t>
            </w:r>
            <w:r w:rsidR="00954C13" w:rsidRPr="00252FAB">
              <w:rPr>
                <w:iCs/>
              </w:rPr>
              <w:t xml:space="preserve"> </w:t>
            </w:r>
            <w:r w:rsidRPr="00252FAB">
              <w:rPr>
                <w:iCs/>
              </w:rPr>
              <w:t xml:space="preserve">be transported and stored according to </w:t>
            </w:r>
            <w:r w:rsidRPr="00BE4AAA">
              <w:rPr>
                <w:i/>
              </w:rPr>
              <w:t>Transport, Storage and Disposal Guidelines</w:t>
            </w:r>
            <w:r>
              <w:rPr>
                <w:iCs/>
              </w:rPr>
              <w:t>.</w:t>
            </w:r>
          </w:p>
        </w:tc>
      </w:tr>
    </w:tbl>
    <w:p w14:paraId="12BE047F" w14:textId="61224E19" w:rsidR="00302CAD" w:rsidRPr="0000143A" w:rsidRDefault="00302CAD" w:rsidP="00BE23F9">
      <w:pPr>
        <w:pStyle w:val="Heading2"/>
        <w:numPr>
          <w:ilvl w:val="0"/>
          <w:numId w:val="0"/>
        </w:numPr>
      </w:pPr>
      <w:bookmarkStart w:id="23" w:name="_Toc220571241"/>
      <w:bookmarkEnd w:id="20"/>
      <w:r w:rsidRPr="0000143A">
        <w:t>Risk assessment</w:t>
      </w:r>
      <w:bookmarkEnd w:id="16"/>
      <w:bookmarkEnd w:id="17"/>
      <w:bookmarkEnd w:id="18"/>
      <w:bookmarkEnd w:id="21"/>
      <w:bookmarkEnd w:id="22"/>
      <w:bookmarkEnd w:id="23"/>
    </w:p>
    <w:p w14:paraId="154B584C" w14:textId="77777777" w:rsidR="00F979FC" w:rsidRPr="000A29BE" w:rsidRDefault="00F979FC" w:rsidP="00F979FC">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r the environment</w:t>
      </w:r>
      <w:r w:rsidRPr="000A29BE">
        <w:rPr>
          <w:rFonts w:cs="Calibri"/>
        </w:rPr>
        <w:t>. Risks are characterised in relation to both</w:t>
      </w:r>
      <w:r w:rsidRPr="000A29BE">
        <w:rPr>
          <w:rFonts w:cs="Calibri"/>
          <w:szCs w:val="22"/>
        </w:rPr>
        <w:t xml:space="preserve"> the seriousness and likelihood of harm, taking into account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6D671B97" w14:textId="77777777" w:rsidR="00F979FC" w:rsidRDefault="00F979FC" w:rsidP="00F979FC">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w:t>
      </w:r>
      <w:r>
        <w:rPr>
          <w:rFonts w:ascii="Calibri" w:hAnsi="Calibri" w:cs="Calibri"/>
          <w:sz w:val="22"/>
          <w:szCs w:val="22"/>
        </w:rPr>
        <w:t>O and</w:t>
      </w:r>
      <w:r w:rsidRPr="000A29BE">
        <w:rPr>
          <w:rFonts w:ascii="Calibri" w:hAnsi="Calibri" w:cs="Calibri"/>
          <w:sz w:val="22"/>
          <w:szCs w:val="22"/>
        </w:rPr>
        <w:t xml:space="preserve"> the potential for </w:t>
      </w:r>
      <w:r>
        <w:rPr>
          <w:rFonts w:ascii="Calibri" w:hAnsi="Calibri" w:cs="Calibri"/>
          <w:sz w:val="22"/>
          <w:szCs w:val="22"/>
        </w:rPr>
        <w:t xml:space="preserve">transfer of genetic material to and from </w:t>
      </w:r>
      <w:r w:rsidRPr="000A29BE">
        <w:rPr>
          <w:rFonts w:ascii="Calibri" w:hAnsi="Calibri" w:cs="Calibri"/>
          <w:sz w:val="22"/>
          <w:szCs w:val="22"/>
        </w:rPr>
        <w:t>the GMO</w:t>
      </w:r>
      <w:r>
        <w:rPr>
          <w:rFonts w:ascii="Calibri" w:hAnsi="Calibri" w:cs="Calibri"/>
          <w:sz w:val="22"/>
          <w:szCs w:val="22"/>
        </w:rPr>
        <w:t xml:space="preserve">. The potential for the GMO to be released into the environment and its effects was also considered. </w:t>
      </w:r>
    </w:p>
    <w:p w14:paraId="6C0479D9" w14:textId="286E6684" w:rsidR="00351FD6" w:rsidRDefault="00351FD6" w:rsidP="00351FD6">
      <w:pPr>
        <w:pStyle w:val="RARMPnumberedparagraphs"/>
        <w:numPr>
          <w:ilvl w:val="0"/>
          <w:numId w:val="0"/>
        </w:numPr>
        <w:rPr>
          <w:rFonts w:cs="Calibri"/>
        </w:rPr>
      </w:pPr>
      <w:r w:rsidRPr="000A29BE">
        <w:rPr>
          <w:rFonts w:cs="Calibri"/>
        </w:rPr>
        <w:t xml:space="preserve">The risk assessment </w:t>
      </w:r>
      <w:r>
        <w:rPr>
          <w:rFonts w:cs="Calibri"/>
        </w:rPr>
        <w:t xml:space="preserve">concludes that the </w:t>
      </w:r>
      <w:r w:rsidR="00004150">
        <w:rPr>
          <w:rFonts w:cs="Calibri"/>
        </w:rPr>
        <w:t xml:space="preserve">proposed clinical </w:t>
      </w:r>
      <w:r>
        <w:rPr>
          <w:rFonts w:cs="Calibri"/>
        </w:rPr>
        <w:t xml:space="preserve">trial </w:t>
      </w:r>
      <w:r w:rsidRPr="004B442C">
        <w:rPr>
          <w:rFonts w:cs="Calibri"/>
        </w:rPr>
        <w:t>poses negligible</w:t>
      </w:r>
      <w:r w:rsidR="00004150">
        <w:rPr>
          <w:rFonts w:cs="Calibri"/>
        </w:rPr>
        <w:t xml:space="preserve"> to low</w:t>
      </w:r>
      <w:r w:rsidRPr="004B442C">
        <w:rPr>
          <w:rFonts w:cs="Calibri"/>
        </w:rPr>
        <w:t xml:space="preserve"> risks to human </w:t>
      </w:r>
      <w:r>
        <w:rPr>
          <w:rFonts w:cs="Calibri"/>
        </w:rPr>
        <w:t xml:space="preserve">health and safety and </w:t>
      </w:r>
      <w:r w:rsidR="0082272C">
        <w:rPr>
          <w:rFonts w:cs="Calibri"/>
        </w:rPr>
        <w:t xml:space="preserve">negligible risks </w:t>
      </w:r>
      <w:r>
        <w:rPr>
          <w:rFonts w:cs="Calibri"/>
        </w:rPr>
        <w:t xml:space="preserve">to the environment. </w:t>
      </w:r>
      <w:r w:rsidR="00004150">
        <w:rPr>
          <w:rFonts w:cs="Calibri"/>
        </w:rPr>
        <w:t>S</w:t>
      </w:r>
      <w:r>
        <w:rPr>
          <w:rFonts w:cs="Calibri"/>
        </w:rPr>
        <w:t xml:space="preserve">pecific risk treatment measures are </w:t>
      </w:r>
      <w:r w:rsidR="003C01CC">
        <w:rPr>
          <w:rFonts w:cs="Calibri"/>
        </w:rPr>
        <w:t xml:space="preserve">imposed </w:t>
      </w:r>
      <w:r>
        <w:rPr>
          <w:rFonts w:cs="Calibri"/>
        </w:rPr>
        <w:t>to manage these risks</w:t>
      </w:r>
      <w:r w:rsidR="0082272C">
        <w:rPr>
          <w:rFonts w:cs="Calibri"/>
        </w:rPr>
        <w:t xml:space="preserve"> to people</w:t>
      </w:r>
      <w:r>
        <w:rPr>
          <w:rFonts w:cs="Calibri"/>
        </w:rPr>
        <w:t xml:space="preserve">. </w:t>
      </w:r>
    </w:p>
    <w:p w14:paraId="3FE7D051" w14:textId="77777777" w:rsidR="00477E1A" w:rsidRDefault="00351FD6" w:rsidP="00351FD6">
      <w:pPr>
        <w:pStyle w:val="Paranonumbers"/>
        <w:rPr>
          <w:rFonts w:ascii="Calibri" w:hAnsi="Calibri" w:cs="Calibri"/>
          <w:sz w:val="22"/>
          <w:szCs w:val="22"/>
        </w:rPr>
      </w:pPr>
      <w:r>
        <w:rPr>
          <w:rFonts w:ascii="Calibri" w:hAnsi="Calibri" w:cs="Calibri"/>
          <w:sz w:val="22"/>
          <w:szCs w:val="22"/>
        </w:rPr>
        <w:t>Important factors in reaching the conclusions of the risk assessment included that</w:t>
      </w:r>
      <w:r w:rsidR="00477E1A">
        <w:rPr>
          <w:rFonts w:ascii="Calibri" w:hAnsi="Calibri" w:cs="Calibri"/>
          <w:sz w:val="22"/>
          <w:szCs w:val="22"/>
        </w:rPr>
        <w:t>:</w:t>
      </w:r>
      <w:r>
        <w:rPr>
          <w:rFonts w:ascii="Calibri" w:hAnsi="Calibri" w:cs="Calibri"/>
          <w:sz w:val="22"/>
          <w:szCs w:val="22"/>
        </w:rPr>
        <w:t xml:space="preserve"> </w:t>
      </w:r>
    </w:p>
    <w:p w14:paraId="50D527E3" w14:textId="77777777" w:rsidR="00477E1A" w:rsidRDefault="00351FD6" w:rsidP="00341ABC">
      <w:pPr>
        <w:pStyle w:val="Paranonumbers"/>
        <w:numPr>
          <w:ilvl w:val="0"/>
          <w:numId w:val="66"/>
        </w:numPr>
        <w:rPr>
          <w:rFonts w:ascii="Calibri" w:hAnsi="Calibri" w:cs="Calibri"/>
          <w:sz w:val="22"/>
          <w:szCs w:val="22"/>
        </w:rPr>
      </w:pPr>
      <w:r>
        <w:rPr>
          <w:rFonts w:ascii="Calibri" w:hAnsi="Calibri" w:cs="Calibri"/>
          <w:sz w:val="22"/>
          <w:szCs w:val="22"/>
        </w:rPr>
        <w:t xml:space="preserve">the </w:t>
      </w:r>
      <w:r w:rsidR="00A317E9">
        <w:rPr>
          <w:rFonts w:ascii="Calibri" w:hAnsi="Calibri" w:cs="Calibri"/>
          <w:sz w:val="22"/>
          <w:szCs w:val="22"/>
        </w:rPr>
        <w:t>parent organism</w:t>
      </w:r>
      <w:r w:rsidR="00112F2F">
        <w:rPr>
          <w:rFonts w:ascii="Calibri" w:hAnsi="Calibri" w:cs="Calibri"/>
          <w:sz w:val="22"/>
          <w:szCs w:val="22"/>
        </w:rPr>
        <w:t xml:space="preserve"> </w:t>
      </w:r>
      <w:r w:rsidR="008F7833">
        <w:rPr>
          <w:rFonts w:ascii="Calibri" w:hAnsi="Calibri" w:cs="Calibri"/>
          <w:sz w:val="22"/>
          <w:szCs w:val="22"/>
        </w:rPr>
        <w:t>has a long history of safe use</w:t>
      </w:r>
      <w:r w:rsidR="00A317E9">
        <w:rPr>
          <w:rFonts w:ascii="Calibri" w:hAnsi="Calibri" w:cs="Calibri"/>
          <w:sz w:val="22"/>
          <w:szCs w:val="22"/>
        </w:rPr>
        <w:t xml:space="preserve"> as a probiotic</w:t>
      </w:r>
      <w:r w:rsidR="008F7833">
        <w:rPr>
          <w:rFonts w:ascii="Calibri" w:hAnsi="Calibri" w:cs="Calibri"/>
          <w:sz w:val="22"/>
          <w:szCs w:val="22"/>
        </w:rPr>
        <w:t xml:space="preserve">, </w:t>
      </w:r>
    </w:p>
    <w:p w14:paraId="5DA953A7" w14:textId="77777777" w:rsidR="00477E1A" w:rsidRDefault="00F979FC" w:rsidP="00341ABC">
      <w:pPr>
        <w:pStyle w:val="Paranonumbers"/>
        <w:numPr>
          <w:ilvl w:val="0"/>
          <w:numId w:val="66"/>
        </w:numPr>
        <w:rPr>
          <w:rFonts w:ascii="Calibri" w:hAnsi="Calibri" w:cs="Calibri"/>
          <w:sz w:val="22"/>
          <w:szCs w:val="22"/>
        </w:rPr>
      </w:pPr>
      <w:r>
        <w:rPr>
          <w:rFonts w:ascii="Calibri" w:hAnsi="Calibri" w:cs="Calibri"/>
          <w:sz w:val="22"/>
          <w:szCs w:val="22"/>
        </w:rPr>
        <w:t xml:space="preserve">the GMO has </w:t>
      </w:r>
      <w:r w:rsidR="008F7833">
        <w:rPr>
          <w:rFonts w:ascii="Calibri" w:hAnsi="Calibri" w:cs="Calibri"/>
          <w:sz w:val="22"/>
          <w:szCs w:val="22"/>
        </w:rPr>
        <w:t>selective replication in patient</w:t>
      </w:r>
      <w:r w:rsidR="0052652B">
        <w:rPr>
          <w:rFonts w:ascii="Calibri" w:hAnsi="Calibri" w:cs="Calibri"/>
          <w:sz w:val="22"/>
          <w:szCs w:val="22"/>
        </w:rPr>
        <w:t>s</w:t>
      </w:r>
      <w:r w:rsidR="008F7833">
        <w:rPr>
          <w:rFonts w:ascii="Calibri" w:hAnsi="Calibri" w:cs="Calibri"/>
          <w:sz w:val="22"/>
          <w:szCs w:val="22"/>
        </w:rPr>
        <w:t xml:space="preserve"> with inflammatory bowel disease, </w:t>
      </w:r>
    </w:p>
    <w:p w14:paraId="62703BB6" w14:textId="77777777" w:rsidR="00D84BD7" w:rsidRDefault="00351FD6" w:rsidP="00341ABC">
      <w:pPr>
        <w:pStyle w:val="Paranonumbers"/>
        <w:numPr>
          <w:ilvl w:val="0"/>
          <w:numId w:val="66"/>
        </w:numPr>
        <w:rPr>
          <w:rFonts w:ascii="Calibri" w:hAnsi="Calibri" w:cs="Calibri"/>
          <w:sz w:val="22"/>
          <w:szCs w:val="22"/>
        </w:rPr>
      </w:pPr>
      <w:r>
        <w:rPr>
          <w:rFonts w:ascii="Calibri" w:hAnsi="Calibri" w:cs="Calibri"/>
          <w:sz w:val="22"/>
          <w:szCs w:val="22"/>
        </w:rPr>
        <w:lastRenderedPageBreak/>
        <w:t xml:space="preserve">unintended exposure to the GMO would be minimised by the </w:t>
      </w:r>
      <w:r w:rsidR="007E2F9E">
        <w:rPr>
          <w:rFonts w:ascii="Calibri" w:hAnsi="Calibri" w:cs="Calibri"/>
          <w:sz w:val="22"/>
          <w:szCs w:val="22"/>
        </w:rPr>
        <w:t xml:space="preserve">proposed </w:t>
      </w:r>
      <w:r>
        <w:rPr>
          <w:rFonts w:ascii="Calibri" w:hAnsi="Calibri" w:cs="Calibri"/>
          <w:sz w:val="22"/>
          <w:szCs w:val="22"/>
        </w:rPr>
        <w:t>limits and controls</w:t>
      </w:r>
      <w:r w:rsidR="007E2F9E">
        <w:rPr>
          <w:rFonts w:ascii="Calibri" w:hAnsi="Calibri" w:cs="Calibri"/>
          <w:sz w:val="22"/>
          <w:szCs w:val="22"/>
        </w:rPr>
        <w:t xml:space="preserve"> outlined in the risk management plan</w:t>
      </w:r>
      <w:r w:rsidR="00F979FC">
        <w:rPr>
          <w:rFonts w:ascii="Calibri" w:hAnsi="Calibri" w:cs="Calibri"/>
          <w:sz w:val="22"/>
          <w:szCs w:val="22"/>
        </w:rPr>
        <w:t>,</w:t>
      </w:r>
      <w:r>
        <w:rPr>
          <w:rFonts w:ascii="Calibri" w:hAnsi="Calibri" w:cs="Calibri"/>
          <w:sz w:val="22"/>
          <w:szCs w:val="22"/>
        </w:rPr>
        <w:t xml:space="preserve"> </w:t>
      </w:r>
    </w:p>
    <w:p w14:paraId="0C84FD72" w14:textId="17EF24E9" w:rsidR="00477E1A" w:rsidRDefault="00D84BD7" w:rsidP="00341ABC">
      <w:pPr>
        <w:pStyle w:val="Paranonumbers"/>
        <w:numPr>
          <w:ilvl w:val="0"/>
          <w:numId w:val="66"/>
        </w:numPr>
        <w:rPr>
          <w:rFonts w:ascii="Calibri" w:hAnsi="Calibri" w:cs="Calibri"/>
          <w:sz w:val="22"/>
          <w:szCs w:val="22"/>
        </w:rPr>
      </w:pPr>
      <w:r>
        <w:rPr>
          <w:rFonts w:ascii="Calibri" w:hAnsi="Calibri" w:cs="Calibri"/>
          <w:sz w:val="22"/>
          <w:szCs w:val="22"/>
        </w:rPr>
        <w:t xml:space="preserve">bacterial infections usually self-resolve, but in some cases may need antibiotic or hospital treatment, </w:t>
      </w:r>
      <w:r w:rsidR="00351FD6">
        <w:rPr>
          <w:rFonts w:ascii="Calibri" w:hAnsi="Calibri" w:cs="Calibri"/>
          <w:sz w:val="22"/>
          <w:szCs w:val="22"/>
        </w:rPr>
        <w:t>and</w:t>
      </w:r>
      <w:r w:rsidR="00D43C3D">
        <w:rPr>
          <w:rFonts w:ascii="Calibri" w:hAnsi="Calibri" w:cs="Calibri"/>
          <w:sz w:val="22"/>
          <w:szCs w:val="22"/>
        </w:rPr>
        <w:t xml:space="preserve"> </w:t>
      </w:r>
    </w:p>
    <w:p w14:paraId="1F8EF0C9" w14:textId="77777777" w:rsidR="00D84BD7" w:rsidRDefault="00351FD6" w:rsidP="00341ABC">
      <w:pPr>
        <w:pStyle w:val="Paranonumbers"/>
        <w:numPr>
          <w:ilvl w:val="0"/>
          <w:numId w:val="66"/>
        </w:numPr>
        <w:rPr>
          <w:rFonts w:ascii="Calibri" w:hAnsi="Calibri" w:cs="Calibri"/>
          <w:sz w:val="22"/>
          <w:szCs w:val="22"/>
        </w:rPr>
      </w:pPr>
      <w:r>
        <w:rPr>
          <w:rFonts w:ascii="Calibri" w:hAnsi="Calibri" w:cs="Calibri"/>
          <w:sz w:val="22"/>
          <w:szCs w:val="22"/>
        </w:rPr>
        <w:t xml:space="preserve">the likelihood of complementation and recombination of the GMO with other </w:t>
      </w:r>
      <w:r w:rsidR="008F7833">
        <w:rPr>
          <w:rFonts w:ascii="Calibri" w:hAnsi="Calibri" w:cs="Calibri"/>
          <w:sz w:val="22"/>
          <w:szCs w:val="22"/>
        </w:rPr>
        <w:t>bacteria is unlikely to result in bacteria that is more pathogenic than the parent organism</w:t>
      </w:r>
      <w:r w:rsidR="00D84BD7">
        <w:rPr>
          <w:rFonts w:ascii="Calibri" w:hAnsi="Calibri" w:cs="Calibri"/>
          <w:sz w:val="22"/>
          <w:szCs w:val="22"/>
        </w:rPr>
        <w:t>, and</w:t>
      </w:r>
    </w:p>
    <w:p w14:paraId="29A228A1" w14:textId="3C8FE067" w:rsidR="00351FD6" w:rsidRPr="000A29BE" w:rsidRDefault="00D84BD7" w:rsidP="00341ABC">
      <w:pPr>
        <w:pStyle w:val="Paranonumbers"/>
        <w:numPr>
          <w:ilvl w:val="0"/>
          <w:numId w:val="66"/>
        </w:numPr>
        <w:rPr>
          <w:rFonts w:ascii="Calibri" w:hAnsi="Calibri" w:cs="Calibri"/>
          <w:sz w:val="22"/>
          <w:szCs w:val="22"/>
        </w:rPr>
      </w:pPr>
      <w:r>
        <w:rPr>
          <w:rFonts w:ascii="Calibri" w:hAnsi="Calibri" w:cs="Calibri"/>
          <w:sz w:val="22"/>
          <w:szCs w:val="22"/>
        </w:rPr>
        <w:t>bacterial infections usually self-resolving</w:t>
      </w:r>
      <w:r w:rsidR="003D3014">
        <w:rPr>
          <w:rFonts w:ascii="Calibri" w:hAnsi="Calibri" w:cs="Calibri"/>
          <w:sz w:val="22"/>
          <w:szCs w:val="22"/>
        </w:rPr>
        <w:t>,</w:t>
      </w:r>
      <w:r>
        <w:rPr>
          <w:rFonts w:ascii="Calibri" w:hAnsi="Calibri" w:cs="Calibri"/>
          <w:sz w:val="22"/>
          <w:szCs w:val="22"/>
        </w:rPr>
        <w:t xml:space="preserve"> could be treated by antibiotics or may require specific hospital care i</w:t>
      </w:r>
      <w:r w:rsidR="00603139">
        <w:rPr>
          <w:rFonts w:ascii="Calibri" w:hAnsi="Calibri" w:cs="Calibri"/>
          <w:sz w:val="22"/>
          <w:szCs w:val="22"/>
        </w:rPr>
        <w:t>n</w:t>
      </w:r>
      <w:r>
        <w:rPr>
          <w:rFonts w:ascii="Calibri" w:hAnsi="Calibri" w:cs="Calibri"/>
          <w:sz w:val="22"/>
          <w:szCs w:val="22"/>
        </w:rPr>
        <w:t xml:space="preserve"> cases of severe infection. </w:t>
      </w:r>
      <w:r w:rsidR="00351FD6">
        <w:rPr>
          <w:rFonts w:ascii="Calibri" w:hAnsi="Calibri" w:cs="Calibri"/>
          <w:sz w:val="22"/>
          <w:szCs w:val="22"/>
        </w:rPr>
        <w:t xml:space="preserve"> </w:t>
      </w:r>
    </w:p>
    <w:p w14:paraId="0E4916A3" w14:textId="53391F5F" w:rsidR="00A35744" w:rsidRPr="001C0B7C" w:rsidRDefault="009F5A5E" w:rsidP="001C0B7C">
      <w:r>
        <w:t>Therefore</w:t>
      </w:r>
      <w:r w:rsidR="00351FD6" w:rsidRPr="005D5B4C">
        <w:t xml:space="preserve">, the Regulator considers that the dealings involved do not pose a significant risk to either people or the environment. </w:t>
      </w:r>
    </w:p>
    <w:p w14:paraId="4E82D840" w14:textId="0CB4157C" w:rsidR="00302CAD" w:rsidRPr="0000143A" w:rsidRDefault="00302CAD" w:rsidP="00DB5481">
      <w:pPr>
        <w:pStyle w:val="Heading2"/>
        <w:numPr>
          <w:ilvl w:val="0"/>
          <w:numId w:val="0"/>
        </w:numPr>
      </w:pPr>
      <w:bookmarkStart w:id="24" w:name="_Toc47536737"/>
      <w:bookmarkStart w:id="25" w:name="_Toc220571242"/>
      <w:r w:rsidRPr="009842DD">
        <w:t>Risk ma</w:t>
      </w:r>
      <w:bookmarkStart w:id="26" w:name="_Toc209859549"/>
      <w:bookmarkStart w:id="27" w:name="_Toc342042137"/>
      <w:bookmarkStart w:id="28" w:name="_Toc291151778"/>
      <w:bookmarkStart w:id="29" w:name="_Toc274904728"/>
      <w:r w:rsidRPr="009842DD">
        <w:t>nagement</w:t>
      </w:r>
      <w:bookmarkEnd w:id="24"/>
      <w:bookmarkEnd w:id="25"/>
      <w:bookmarkEnd w:id="26"/>
      <w:bookmarkEnd w:id="27"/>
      <w:bookmarkEnd w:id="28"/>
      <w:bookmarkEnd w:id="29"/>
    </w:p>
    <w:p w14:paraId="539F7711" w14:textId="21213DEA" w:rsidR="00A35744" w:rsidRDefault="00A35744" w:rsidP="00A35744">
      <w:pPr>
        <w:rPr>
          <w:rFonts w:eastAsia="SimSun"/>
          <w:szCs w:val="22"/>
        </w:rPr>
      </w:pPr>
      <w:r w:rsidRPr="00961290">
        <w:rPr>
          <w:rFonts w:eastAsia="SimSun"/>
          <w:szCs w:val="22"/>
        </w:rPr>
        <w:t xml:space="preserve">The risk management plan describes measures to protect the health and safety of people and to protect the environment by controlling or mitigating risk. The risk management plan is given effect through licence conditions. </w:t>
      </w:r>
    </w:p>
    <w:p w14:paraId="1D129E3D" w14:textId="02E47F90" w:rsidR="003E4A5B" w:rsidRPr="00961290" w:rsidRDefault="003E4A5B" w:rsidP="00A35744">
      <w:pPr>
        <w:rPr>
          <w:rFonts w:eastAsia="SimSun"/>
          <w:szCs w:val="22"/>
        </w:rPr>
      </w:pPr>
      <w:r w:rsidRPr="00E2049A">
        <w:rPr>
          <w:rFonts w:eastAsia="SimSun"/>
          <w:szCs w:val="22"/>
        </w:rPr>
        <w:t xml:space="preserve">The risk management plan concludes that the identified negligible to </w:t>
      </w:r>
      <w:r>
        <w:rPr>
          <w:rFonts w:eastAsia="SimSun"/>
          <w:szCs w:val="22"/>
        </w:rPr>
        <w:t>low</w:t>
      </w:r>
      <w:r w:rsidRPr="00E2049A">
        <w:rPr>
          <w:rFonts w:eastAsia="SimSun"/>
          <w:szCs w:val="22"/>
        </w:rPr>
        <w:t xml:space="preserve"> risks can be managed to protect the health and safety of people by imposing</w:t>
      </w:r>
      <w:r>
        <w:rPr>
          <w:rFonts w:eastAsia="SimSun"/>
          <w:szCs w:val="22"/>
        </w:rPr>
        <w:t xml:space="preserve"> specific</w:t>
      </w:r>
      <w:r w:rsidRPr="00E2049A">
        <w:rPr>
          <w:rFonts w:eastAsia="SimSun"/>
          <w:szCs w:val="22"/>
        </w:rPr>
        <w:t xml:space="preserve"> risk treatment measures. </w:t>
      </w:r>
      <w:r w:rsidR="00004150">
        <w:rPr>
          <w:rFonts w:eastAsia="SimSun"/>
          <w:szCs w:val="22"/>
        </w:rPr>
        <w:t>L</w:t>
      </w:r>
      <w:r w:rsidRPr="00E2049A">
        <w:rPr>
          <w:rFonts w:eastAsia="SimSun"/>
          <w:szCs w:val="22"/>
        </w:rPr>
        <w:t xml:space="preserve">icence conditions are </w:t>
      </w:r>
      <w:r>
        <w:rPr>
          <w:rFonts w:eastAsia="SimSun"/>
          <w:szCs w:val="22"/>
        </w:rPr>
        <w:t>imposed</w:t>
      </w:r>
      <w:r w:rsidRPr="00E2049A">
        <w:rPr>
          <w:rFonts w:eastAsia="SimSun"/>
          <w:szCs w:val="22"/>
        </w:rPr>
        <w:t xml:space="preserve"> to</w:t>
      </w:r>
      <w:r>
        <w:rPr>
          <w:rFonts w:eastAsia="SimSun"/>
          <w:szCs w:val="22"/>
        </w:rPr>
        <w:t xml:space="preserve"> </w:t>
      </w:r>
      <w:r w:rsidR="0082272C">
        <w:rPr>
          <w:rFonts w:eastAsia="SimSun"/>
          <w:szCs w:val="22"/>
        </w:rPr>
        <w:t>minimise</w:t>
      </w:r>
      <w:r>
        <w:rPr>
          <w:rFonts w:eastAsia="SimSun"/>
          <w:szCs w:val="22"/>
        </w:rPr>
        <w:t xml:space="preserve"> the </w:t>
      </w:r>
      <w:r w:rsidR="001C461C">
        <w:rPr>
          <w:rFonts w:eastAsia="SimSun"/>
          <w:szCs w:val="22"/>
        </w:rPr>
        <w:t xml:space="preserve">exposure </w:t>
      </w:r>
      <w:r>
        <w:rPr>
          <w:rFonts w:eastAsia="SimSun"/>
          <w:szCs w:val="22"/>
        </w:rPr>
        <w:t>of the GMO</w:t>
      </w:r>
      <w:r w:rsidR="0082272C">
        <w:rPr>
          <w:rFonts w:eastAsia="SimSun"/>
          <w:szCs w:val="22"/>
        </w:rPr>
        <w:t xml:space="preserve"> or novel bacteria</w:t>
      </w:r>
      <w:r>
        <w:rPr>
          <w:rFonts w:eastAsia="SimSun"/>
          <w:szCs w:val="22"/>
        </w:rPr>
        <w:t xml:space="preserve"> to other people and the environment. </w:t>
      </w:r>
    </w:p>
    <w:p w14:paraId="078DDCC6" w14:textId="76DA4E58" w:rsidR="00815DA9" w:rsidRDefault="003E4A5B" w:rsidP="00A35744">
      <w:pPr>
        <w:rPr>
          <w:rFonts w:eastAsia="SimSun"/>
          <w:szCs w:val="22"/>
        </w:rPr>
      </w:pPr>
      <w:r>
        <w:rPr>
          <w:rFonts w:eastAsia="SimSun"/>
          <w:szCs w:val="22"/>
        </w:rPr>
        <w:t>The</w:t>
      </w:r>
      <w:r w:rsidRPr="00E2049A">
        <w:rPr>
          <w:rFonts w:eastAsia="SimSun"/>
          <w:szCs w:val="22"/>
        </w:rPr>
        <w:t xml:space="preserve"> licence includes limits on the number of trial participants and duration of the trial, as well as a range of controls </w:t>
      </w:r>
      <w:r>
        <w:rPr>
          <w:rFonts w:eastAsia="SimSun"/>
          <w:szCs w:val="22"/>
        </w:rPr>
        <w:t>to minimise the potential for the GMO to spread in the environment</w:t>
      </w:r>
      <w:r w:rsidRPr="00E2049A">
        <w:rPr>
          <w:rFonts w:eastAsia="SimSun"/>
          <w:szCs w:val="22"/>
        </w:rPr>
        <w:t>. In addition, there are several general conditions relating to ongoing licence holder suitability, auditing and monitoring, and reporting requirements which include an obligation to report any unintended effects</w:t>
      </w:r>
      <w:r w:rsidR="00A35744" w:rsidRPr="00961290">
        <w:rPr>
          <w:rFonts w:eastAsia="SimSun"/>
          <w:szCs w:val="22"/>
        </w:rPr>
        <w:t>.</w:t>
      </w:r>
    </w:p>
    <w:p w14:paraId="1CBE5C3C" w14:textId="77777777" w:rsidR="00815DA9" w:rsidRPr="004F7C78" w:rsidRDefault="00815DA9" w:rsidP="001156D4">
      <w:pPr>
        <w:rPr>
          <w:rFonts w:eastAsia="SimSun"/>
          <w:szCs w:val="22"/>
        </w:rPr>
        <w:sectPr w:rsidR="00815DA9" w:rsidRPr="004F7C78" w:rsidSect="00103BD1">
          <w:headerReference w:type="default" r:id="rId11"/>
          <w:footerReference w:type="default" r:id="rId12"/>
          <w:pgSz w:w="11909" w:h="16834" w:code="9"/>
          <w:pgMar w:top="1418" w:right="1134" w:bottom="1134" w:left="1134" w:header="567" w:footer="567" w:gutter="0"/>
          <w:pgNumType w:fmt="upperRoman" w:start="1"/>
          <w:cols w:space="720"/>
          <w:titlePg/>
          <w:docGrid w:linePitch="299"/>
        </w:sectPr>
      </w:pPr>
    </w:p>
    <w:p w14:paraId="5A7D17BD" w14:textId="07138879" w:rsidR="00FC503D" w:rsidRPr="0000143A" w:rsidRDefault="00F56FE9" w:rsidP="004D2EFE">
      <w:pPr>
        <w:pStyle w:val="Heading1"/>
      </w:pPr>
      <w:bookmarkStart w:id="30" w:name="_Toc47536738"/>
      <w:bookmarkStart w:id="31" w:name="_Toc220571243"/>
      <w:r w:rsidRPr="0000143A">
        <w:lastRenderedPageBreak/>
        <w:t>Table of contents</w:t>
      </w:r>
      <w:bookmarkEnd w:id="30"/>
      <w:bookmarkEnd w:id="31"/>
    </w:p>
    <w:p w14:paraId="4837AE91" w14:textId="483B1C0D" w:rsidR="00DC7A35"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0143A">
        <w:rPr>
          <w:color w:val="auto"/>
        </w:rPr>
        <w:fldChar w:fldCharType="begin"/>
      </w:r>
      <w:r w:rsidRPr="0000143A">
        <w:rPr>
          <w:color w:val="auto"/>
        </w:rPr>
        <w:instrText xml:space="preserve"> TOC \o "1-3" \h \z \u </w:instrText>
      </w:r>
      <w:r w:rsidRPr="0000143A">
        <w:rPr>
          <w:color w:val="auto"/>
        </w:rPr>
        <w:fldChar w:fldCharType="separate"/>
      </w:r>
      <w:hyperlink w:anchor="_Toc220571238" w:history="1">
        <w:r w:rsidR="00DC7A35" w:rsidRPr="006F33D9">
          <w:rPr>
            <w:rStyle w:val="Hyperlink"/>
          </w:rPr>
          <w:t>Summary of the Risk Assessment and Risk Management Plan</w:t>
        </w:r>
        <w:r w:rsidR="00DC7A35">
          <w:rPr>
            <w:webHidden/>
          </w:rPr>
          <w:tab/>
        </w:r>
        <w:r w:rsidR="00DC7A35">
          <w:rPr>
            <w:webHidden/>
          </w:rPr>
          <w:fldChar w:fldCharType="begin"/>
        </w:r>
        <w:r w:rsidR="00DC7A35">
          <w:rPr>
            <w:webHidden/>
          </w:rPr>
          <w:instrText xml:space="preserve"> PAGEREF _Toc220571238 \h </w:instrText>
        </w:r>
        <w:r w:rsidR="00DC7A35">
          <w:rPr>
            <w:webHidden/>
          </w:rPr>
        </w:r>
        <w:r w:rsidR="00DC7A35">
          <w:rPr>
            <w:webHidden/>
          </w:rPr>
          <w:fldChar w:fldCharType="separate"/>
        </w:r>
        <w:r w:rsidR="00DC7A35">
          <w:rPr>
            <w:webHidden/>
          </w:rPr>
          <w:t>II</w:t>
        </w:r>
        <w:r w:rsidR="00DC7A35">
          <w:rPr>
            <w:webHidden/>
          </w:rPr>
          <w:fldChar w:fldCharType="end"/>
        </w:r>
      </w:hyperlink>
    </w:p>
    <w:p w14:paraId="1B30D083" w14:textId="194E5064"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39" w:history="1">
        <w:r w:rsidRPr="006F33D9">
          <w:rPr>
            <w:rStyle w:val="Hyperlink"/>
          </w:rPr>
          <w:t>Decision</w:t>
        </w:r>
        <w:r>
          <w:rPr>
            <w:webHidden/>
          </w:rPr>
          <w:tab/>
          <w:t>………………….</w:t>
        </w:r>
        <w:r>
          <w:rPr>
            <w:webHidden/>
          </w:rPr>
          <w:tab/>
        </w:r>
        <w:r>
          <w:rPr>
            <w:webHidden/>
          </w:rPr>
          <w:fldChar w:fldCharType="begin"/>
        </w:r>
        <w:r>
          <w:rPr>
            <w:webHidden/>
          </w:rPr>
          <w:instrText xml:space="preserve"> PAGEREF _Toc220571239 \h </w:instrText>
        </w:r>
        <w:r>
          <w:rPr>
            <w:webHidden/>
          </w:rPr>
        </w:r>
        <w:r>
          <w:rPr>
            <w:webHidden/>
          </w:rPr>
          <w:fldChar w:fldCharType="separate"/>
        </w:r>
        <w:r>
          <w:rPr>
            <w:webHidden/>
          </w:rPr>
          <w:t>II</w:t>
        </w:r>
        <w:r>
          <w:rPr>
            <w:webHidden/>
          </w:rPr>
          <w:fldChar w:fldCharType="end"/>
        </w:r>
      </w:hyperlink>
    </w:p>
    <w:p w14:paraId="3ABBF148" w14:textId="171A7FB5"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40" w:history="1">
        <w:r w:rsidRPr="006F33D9">
          <w:rPr>
            <w:rStyle w:val="Hyperlink"/>
          </w:rPr>
          <w:t>The application</w:t>
        </w:r>
        <w:r>
          <w:rPr>
            <w:webHidden/>
          </w:rPr>
          <w:tab/>
        </w:r>
        <w:r>
          <w:rPr>
            <w:webHidden/>
          </w:rPr>
          <w:fldChar w:fldCharType="begin"/>
        </w:r>
        <w:r>
          <w:rPr>
            <w:webHidden/>
          </w:rPr>
          <w:instrText xml:space="preserve"> PAGEREF _Toc220571240 \h </w:instrText>
        </w:r>
        <w:r>
          <w:rPr>
            <w:webHidden/>
          </w:rPr>
        </w:r>
        <w:r>
          <w:rPr>
            <w:webHidden/>
          </w:rPr>
          <w:fldChar w:fldCharType="separate"/>
        </w:r>
        <w:r>
          <w:rPr>
            <w:webHidden/>
          </w:rPr>
          <w:t>II</w:t>
        </w:r>
        <w:r>
          <w:rPr>
            <w:webHidden/>
          </w:rPr>
          <w:fldChar w:fldCharType="end"/>
        </w:r>
      </w:hyperlink>
    </w:p>
    <w:p w14:paraId="572419C4" w14:textId="55F18CCB"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41" w:history="1">
        <w:r w:rsidRPr="006F33D9">
          <w:rPr>
            <w:rStyle w:val="Hyperlink"/>
          </w:rPr>
          <w:t>Risk assessment</w:t>
        </w:r>
        <w:r>
          <w:rPr>
            <w:webHidden/>
          </w:rPr>
          <w:tab/>
        </w:r>
        <w:r>
          <w:rPr>
            <w:webHidden/>
          </w:rPr>
          <w:fldChar w:fldCharType="begin"/>
        </w:r>
        <w:r>
          <w:rPr>
            <w:webHidden/>
          </w:rPr>
          <w:instrText xml:space="preserve"> PAGEREF _Toc220571241 \h </w:instrText>
        </w:r>
        <w:r>
          <w:rPr>
            <w:webHidden/>
          </w:rPr>
        </w:r>
        <w:r>
          <w:rPr>
            <w:webHidden/>
          </w:rPr>
          <w:fldChar w:fldCharType="separate"/>
        </w:r>
        <w:r>
          <w:rPr>
            <w:webHidden/>
          </w:rPr>
          <w:t>III</w:t>
        </w:r>
        <w:r>
          <w:rPr>
            <w:webHidden/>
          </w:rPr>
          <w:fldChar w:fldCharType="end"/>
        </w:r>
      </w:hyperlink>
    </w:p>
    <w:p w14:paraId="1EFD6067" w14:textId="2D3E1993"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42" w:history="1">
        <w:r w:rsidRPr="006F33D9">
          <w:rPr>
            <w:rStyle w:val="Hyperlink"/>
          </w:rPr>
          <w:t>Risk management</w:t>
        </w:r>
        <w:r>
          <w:rPr>
            <w:webHidden/>
          </w:rPr>
          <w:tab/>
        </w:r>
        <w:r>
          <w:rPr>
            <w:webHidden/>
          </w:rPr>
          <w:fldChar w:fldCharType="begin"/>
        </w:r>
        <w:r>
          <w:rPr>
            <w:webHidden/>
          </w:rPr>
          <w:instrText xml:space="preserve"> PAGEREF _Toc220571242 \h </w:instrText>
        </w:r>
        <w:r>
          <w:rPr>
            <w:webHidden/>
          </w:rPr>
        </w:r>
        <w:r>
          <w:rPr>
            <w:webHidden/>
          </w:rPr>
          <w:fldChar w:fldCharType="separate"/>
        </w:r>
        <w:r>
          <w:rPr>
            <w:webHidden/>
          </w:rPr>
          <w:t>IV</w:t>
        </w:r>
        <w:r>
          <w:rPr>
            <w:webHidden/>
          </w:rPr>
          <w:fldChar w:fldCharType="end"/>
        </w:r>
      </w:hyperlink>
    </w:p>
    <w:p w14:paraId="79680DFB" w14:textId="263F5E26"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43" w:history="1">
        <w:r w:rsidRPr="006F33D9">
          <w:rPr>
            <w:rStyle w:val="Hyperlink"/>
          </w:rPr>
          <w:t>Table of contents</w:t>
        </w:r>
        <w:r>
          <w:rPr>
            <w:webHidden/>
          </w:rPr>
          <w:tab/>
        </w:r>
        <w:r>
          <w:rPr>
            <w:webHidden/>
          </w:rPr>
          <w:fldChar w:fldCharType="begin"/>
        </w:r>
        <w:r>
          <w:rPr>
            <w:webHidden/>
          </w:rPr>
          <w:instrText xml:space="preserve"> PAGEREF _Toc220571243 \h </w:instrText>
        </w:r>
        <w:r>
          <w:rPr>
            <w:webHidden/>
          </w:rPr>
        </w:r>
        <w:r>
          <w:rPr>
            <w:webHidden/>
          </w:rPr>
          <w:fldChar w:fldCharType="separate"/>
        </w:r>
        <w:r>
          <w:rPr>
            <w:webHidden/>
          </w:rPr>
          <w:t>v</w:t>
        </w:r>
        <w:r>
          <w:rPr>
            <w:webHidden/>
          </w:rPr>
          <w:fldChar w:fldCharType="end"/>
        </w:r>
      </w:hyperlink>
    </w:p>
    <w:p w14:paraId="27ED49BA" w14:textId="22D06272"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44" w:history="1">
        <w:r w:rsidRPr="006F33D9">
          <w:rPr>
            <w:rStyle w:val="Hyperlink"/>
          </w:rPr>
          <w:t>Abbreviations</w:t>
        </w:r>
        <w:r>
          <w:rPr>
            <w:webHidden/>
          </w:rPr>
          <w:tab/>
        </w:r>
        <w:r>
          <w:rPr>
            <w:webHidden/>
          </w:rPr>
          <w:fldChar w:fldCharType="begin"/>
        </w:r>
        <w:r>
          <w:rPr>
            <w:webHidden/>
          </w:rPr>
          <w:instrText xml:space="preserve"> PAGEREF _Toc220571244 \h </w:instrText>
        </w:r>
        <w:r>
          <w:rPr>
            <w:webHidden/>
          </w:rPr>
        </w:r>
        <w:r>
          <w:rPr>
            <w:webHidden/>
          </w:rPr>
          <w:fldChar w:fldCharType="separate"/>
        </w:r>
        <w:r>
          <w:rPr>
            <w:webHidden/>
          </w:rPr>
          <w:t>VII</w:t>
        </w:r>
        <w:r>
          <w:rPr>
            <w:webHidden/>
          </w:rPr>
          <w:fldChar w:fldCharType="end"/>
        </w:r>
      </w:hyperlink>
    </w:p>
    <w:p w14:paraId="55321BA4" w14:textId="2D87CC6A"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45" w:history="1">
        <w:r w:rsidRPr="006F33D9">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6F33D9">
          <w:rPr>
            <w:rStyle w:val="Hyperlink"/>
          </w:rPr>
          <w:t>Risk assessment context</w:t>
        </w:r>
        <w:r>
          <w:rPr>
            <w:webHidden/>
          </w:rPr>
          <w:tab/>
        </w:r>
        <w:r>
          <w:rPr>
            <w:webHidden/>
          </w:rPr>
          <w:fldChar w:fldCharType="begin"/>
        </w:r>
        <w:r>
          <w:rPr>
            <w:webHidden/>
          </w:rPr>
          <w:instrText xml:space="preserve"> PAGEREF _Toc220571245 \h </w:instrText>
        </w:r>
        <w:r>
          <w:rPr>
            <w:webHidden/>
          </w:rPr>
        </w:r>
        <w:r>
          <w:rPr>
            <w:webHidden/>
          </w:rPr>
          <w:fldChar w:fldCharType="separate"/>
        </w:r>
        <w:r>
          <w:rPr>
            <w:webHidden/>
          </w:rPr>
          <w:t>8</w:t>
        </w:r>
        <w:r>
          <w:rPr>
            <w:webHidden/>
          </w:rPr>
          <w:fldChar w:fldCharType="end"/>
        </w:r>
      </w:hyperlink>
    </w:p>
    <w:p w14:paraId="7E5B4FD2" w14:textId="6B6EB9DE"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46" w:history="1">
        <w:r w:rsidRPr="006F33D9">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Background</w:t>
        </w:r>
        <w:r>
          <w:rPr>
            <w:webHidden/>
          </w:rPr>
          <w:tab/>
        </w:r>
        <w:r>
          <w:rPr>
            <w:webHidden/>
          </w:rPr>
          <w:fldChar w:fldCharType="begin"/>
        </w:r>
        <w:r>
          <w:rPr>
            <w:webHidden/>
          </w:rPr>
          <w:instrText xml:space="preserve"> PAGEREF _Toc220571246 \h </w:instrText>
        </w:r>
        <w:r>
          <w:rPr>
            <w:webHidden/>
          </w:rPr>
        </w:r>
        <w:r>
          <w:rPr>
            <w:webHidden/>
          </w:rPr>
          <w:fldChar w:fldCharType="separate"/>
        </w:r>
        <w:r>
          <w:rPr>
            <w:webHidden/>
          </w:rPr>
          <w:t>8</w:t>
        </w:r>
        <w:r>
          <w:rPr>
            <w:webHidden/>
          </w:rPr>
          <w:fldChar w:fldCharType="end"/>
        </w:r>
      </w:hyperlink>
    </w:p>
    <w:p w14:paraId="1012250D" w14:textId="759054DB"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47" w:history="1">
        <w:r w:rsidRPr="006F33D9">
          <w:rPr>
            <w:rStyle w:val="Hyperlink"/>
          </w:rPr>
          <w:t>1.1</w:t>
        </w:r>
        <w:r>
          <w:rPr>
            <w:rFonts w:asciiTheme="minorHAnsi" w:eastAsiaTheme="minorEastAsia" w:hAnsiTheme="minorHAnsi" w:cstheme="minorBidi"/>
            <w:iCs w:val="0"/>
            <w:kern w:val="2"/>
            <w:sz w:val="24"/>
            <w:szCs w:val="24"/>
            <w14:ligatures w14:val="standardContextual"/>
          </w:rPr>
          <w:tab/>
        </w:r>
        <w:r w:rsidRPr="006F33D9">
          <w:rPr>
            <w:rStyle w:val="Hyperlink"/>
          </w:rPr>
          <w:t>Interface with other regulatory schemes</w:t>
        </w:r>
        <w:r>
          <w:rPr>
            <w:webHidden/>
          </w:rPr>
          <w:tab/>
        </w:r>
        <w:r>
          <w:rPr>
            <w:webHidden/>
          </w:rPr>
          <w:fldChar w:fldCharType="begin"/>
        </w:r>
        <w:r>
          <w:rPr>
            <w:webHidden/>
          </w:rPr>
          <w:instrText xml:space="preserve"> PAGEREF _Toc220571247 \h </w:instrText>
        </w:r>
        <w:r>
          <w:rPr>
            <w:webHidden/>
          </w:rPr>
        </w:r>
        <w:r>
          <w:rPr>
            <w:webHidden/>
          </w:rPr>
          <w:fldChar w:fldCharType="separate"/>
        </w:r>
        <w:r>
          <w:rPr>
            <w:webHidden/>
          </w:rPr>
          <w:t>9</w:t>
        </w:r>
        <w:r>
          <w:rPr>
            <w:webHidden/>
          </w:rPr>
          <w:fldChar w:fldCharType="end"/>
        </w:r>
      </w:hyperlink>
    </w:p>
    <w:p w14:paraId="23241DA5" w14:textId="512AC000"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48" w:history="1">
        <w:r w:rsidRPr="006F33D9">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The proposed dealings</w:t>
        </w:r>
        <w:r>
          <w:rPr>
            <w:webHidden/>
          </w:rPr>
          <w:tab/>
        </w:r>
        <w:r>
          <w:rPr>
            <w:webHidden/>
          </w:rPr>
          <w:fldChar w:fldCharType="begin"/>
        </w:r>
        <w:r>
          <w:rPr>
            <w:webHidden/>
          </w:rPr>
          <w:instrText xml:space="preserve"> PAGEREF _Toc220571248 \h </w:instrText>
        </w:r>
        <w:r>
          <w:rPr>
            <w:webHidden/>
          </w:rPr>
        </w:r>
        <w:r>
          <w:rPr>
            <w:webHidden/>
          </w:rPr>
          <w:fldChar w:fldCharType="separate"/>
        </w:r>
        <w:r>
          <w:rPr>
            <w:webHidden/>
          </w:rPr>
          <w:t>10</w:t>
        </w:r>
        <w:r>
          <w:rPr>
            <w:webHidden/>
          </w:rPr>
          <w:fldChar w:fldCharType="end"/>
        </w:r>
      </w:hyperlink>
    </w:p>
    <w:p w14:paraId="3B920614" w14:textId="63D42274"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49" w:history="1">
        <w:r w:rsidRPr="006F33D9">
          <w:rPr>
            <w:rStyle w:val="Hyperlink"/>
            <w:bCs/>
          </w:rPr>
          <w:t>2.1</w:t>
        </w:r>
        <w:r>
          <w:rPr>
            <w:rFonts w:asciiTheme="minorHAnsi" w:eastAsiaTheme="minorEastAsia" w:hAnsiTheme="minorHAnsi" w:cstheme="minorBidi"/>
            <w:iCs w:val="0"/>
            <w:kern w:val="2"/>
            <w:sz w:val="24"/>
            <w:szCs w:val="24"/>
            <w14:ligatures w14:val="standardContextual"/>
          </w:rPr>
          <w:tab/>
        </w:r>
        <w:r w:rsidRPr="006F33D9">
          <w:rPr>
            <w:rStyle w:val="Hyperlink"/>
          </w:rPr>
          <w:t>The proposed limits of the trial</w:t>
        </w:r>
        <w:r>
          <w:rPr>
            <w:webHidden/>
          </w:rPr>
          <w:tab/>
        </w:r>
        <w:r>
          <w:rPr>
            <w:webHidden/>
          </w:rPr>
          <w:fldChar w:fldCharType="begin"/>
        </w:r>
        <w:r>
          <w:rPr>
            <w:webHidden/>
          </w:rPr>
          <w:instrText xml:space="preserve"> PAGEREF _Toc220571249 \h </w:instrText>
        </w:r>
        <w:r>
          <w:rPr>
            <w:webHidden/>
          </w:rPr>
        </w:r>
        <w:r>
          <w:rPr>
            <w:webHidden/>
          </w:rPr>
          <w:fldChar w:fldCharType="separate"/>
        </w:r>
        <w:r>
          <w:rPr>
            <w:webHidden/>
          </w:rPr>
          <w:t>11</w:t>
        </w:r>
        <w:r>
          <w:rPr>
            <w:webHidden/>
          </w:rPr>
          <w:fldChar w:fldCharType="end"/>
        </w:r>
      </w:hyperlink>
    </w:p>
    <w:p w14:paraId="6BFFFD83" w14:textId="5144B113"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0" w:history="1">
        <w:r w:rsidRPr="006F33D9">
          <w:rPr>
            <w:rStyle w:val="Hyperlink"/>
            <w:bCs/>
          </w:rPr>
          <w:t>2.2</w:t>
        </w:r>
        <w:r>
          <w:rPr>
            <w:rFonts w:asciiTheme="minorHAnsi" w:eastAsiaTheme="minorEastAsia" w:hAnsiTheme="minorHAnsi" w:cstheme="minorBidi"/>
            <w:iCs w:val="0"/>
            <w:kern w:val="2"/>
            <w:sz w:val="24"/>
            <w:szCs w:val="24"/>
            <w14:ligatures w14:val="standardContextual"/>
          </w:rPr>
          <w:tab/>
        </w:r>
        <w:r w:rsidRPr="006F33D9">
          <w:rPr>
            <w:rStyle w:val="Hyperlink"/>
          </w:rPr>
          <w:t>The proposed controls to restrict the spread and persistence of the GMO in the environment</w:t>
        </w:r>
        <w:r>
          <w:rPr>
            <w:webHidden/>
          </w:rPr>
          <w:tab/>
        </w:r>
        <w:r>
          <w:rPr>
            <w:webHidden/>
          </w:rPr>
          <w:fldChar w:fldCharType="begin"/>
        </w:r>
        <w:r>
          <w:rPr>
            <w:webHidden/>
          </w:rPr>
          <w:instrText xml:space="preserve"> PAGEREF _Toc220571250 \h </w:instrText>
        </w:r>
        <w:r>
          <w:rPr>
            <w:webHidden/>
          </w:rPr>
        </w:r>
        <w:r>
          <w:rPr>
            <w:webHidden/>
          </w:rPr>
          <w:fldChar w:fldCharType="separate"/>
        </w:r>
        <w:r>
          <w:rPr>
            <w:webHidden/>
          </w:rPr>
          <w:t>11</w:t>
        </w:r>
        <w:r>
          <w:rPr>
            <w:webHidden/>
          </w:rPr>
          <w:fldChar w:fldCharType="end"/>
        </w:r>
      </w:hyperlink>
    </w:p>
    <w:p w14:paraId="56AD7908" w14:textId="5B51D1C2"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1" w:history="1">
        <w:r w:rsidRPr="006F33D9">
          <w:rPr>
            <w:rStyle w:val="Hyperlink"/>
          </w:rPr>
          <w:t>2.3</w:t>
        </w:r>
        <w:r>
          <w:rPr>
            <w:rFonts w:asciiTheme="minorHAnsi" w:eastAsiaTheme="minorEastAsia" w:hAnsiTheme="minorHAnsi" w:cstheme="minorBidi"/>
            <w:iCs w:val="0"/>
            <w:kern w:val="2"/>
            <w:sz w:val="24"/>
            <w:szCs w:val="24"/>
            <w14:ligatures w14:val="standardContextual"/>
          </w:rPr>
          <w:tab/>
        </w:r>
        <w:r w:rsidRPr="006F33D9">
          <w:rPr>
            <w:rStyle w:val="Hyperlink"/>
          </w:rPr>
          <w:t>Details of the proposed dealings</w:t>
        </w:r>
        <w:r>
          <w:rPr>
            <w:webHidden/>
          </w:rPr>
          <w:tab/>
        </w:r>
        <w:r>
          <w:rPr>
            <w:webHidden/>
          </w:rPr>
          <w:fldChar w:fldCharType="begin"/>
        </w:r>
        <w:r>
          <w:rPr>
            <w:webHidden/>
          </w:rPr>
          <w:instrText xml:space="preserve"> PAGEREF _Toc220571251 \h </w:instrText>
        </w:r>
        <w:r>
          <w:rPr>
            <w:webHidden/>
          </w:rPr>
        </w:r>
        <w:r>
          <w:rPr>
            <w:webHidden/>
          </w:rPr>
          <w:fldChar w:fldCharType="separate"/>
        </w:r>
        <w:r>
          <w:rPr>
            <w:webHidden/>
          </w:rPr>
          <w:t>11</w:t>
        </w:r>
        <w:r>
          <w:rPr>
            <w:webHidden/>
          </w:rPr>
          <w:fldChar w:fldCharType="end"/>
        </w:r>
      </w:hyperlink>
    </w:p>
    <w:p w14:paraId="58091E38" w14:textId="4069561C"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52" w:history="1">
        <w:r w:rsidRPr="006F33D9">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Parent organism</w:t>
        </w:r>
        <w:r>
          <w:rPr>
            <w:webHidden/>
          </w:rPr>
          <w:tab/>
        </w:r>
        <w:r>
          <w:rPr>
            <w:webHidden/>
          </w:rPr>
          <w:fldChar w:fldCharType="begin"/>
        </w:r>
        <w:r>
          <w:rPr>
            <w:webHidden/>
          </w:rPr>
          <w:instrText xml:space="preserve"> PAGEREF _Toc220571252 \h </w:instrText>
        </w:r>
        <w:r>
          <w:rPr>
            <w:webHidden/>
          </w:rPr>
        </w:r>
        <w:r>
          <w:rPr>
            <w:webHidden/>
          </w:rPr>
          <w:fldChar w:fldCharType="separate"/>
        </w:r>
        <w:r>
          <w:rPr>
            <w:webHidden/>
          </w:rPr>
          <w:t>14</w:t>
        </w:r>
        <w:r>
          <w:rPr>
            <w:webHidden/>
          </w:rPr>
          <w:fldChar w:fldCharType="end"/>
        </w:r>
      </w:hyperlink>
    </w:p>
    <w:p w14:paraId="70D91CE9" w14:textId="7819B3B1"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3" w:history="1">
        <w:r w:rsidRPr="006F33D9">
          <w:rPr>
            <w:rStyle w:val="Hyperlink"/>
          </w:rPr>
          <w:t>3.1</w:t>
        </w:r>
        <w:r>
          <w:rPr>
            <w:rFonts w:asciiTheme="minorHAnsi" w:eastAsiaTheme="minorEastAsia" w:hAnsiTheme="minorHAnsi" w:cstheme="minorBidi"/>
            <w:iCs w:val="0"/>
            <w:kern w:val="2"/>
            <w:sz w:val="24"/>
            <w:szCs w:val="24"/>
            <w14:ligatures w14:val="standardContextual"/>
          </w:rPr>
          <w:tab/>
        </w:r>
        <w:r w:rsidRPr="006F33D9">
          <w:rPr>
            <w:rStyle w:val="Hyperlink"/>
          </w:rPr>
          <w:t xml:space="preserve">Commensal </w:t>
        </w:r>
        <w:r w:rsidRPr="006F33D9">
          <w:rPr>
            <w:rStyle w:val="Hyperlink"/>
            <w:i/>
          </w:rPr>
          <w:t>E. coli</w:t>
        </w:r>
        <w:r>
          <w:rPr>
            <w:webHidden/>
          </w:rPr>
          <w:tab/>
        </w:r>
        <w:r>
          <w:rPr>
            <w:webHidden/>
          </w:rPr>
          <w:fldChar w:fldCharType="begin"/>
        </w:r>
        <w:r>
          <w:rPr>
            <w:webHidden/>
          </w:rPr>
          <w:instrText xml:space="preserve"> PAGEREF _Toc220571253 \h </w:instrText>
        </w:r>
        <w:r>
          <w:rPr>
            <w:webHidden/>
          </w:rPr>
        </w:r>
        <w:r>
          <w:rPr>
            <w:webHidden/>
          </w:rPr>
          <w:fldChar w:fldCharType="separate"/>
        </w:r>
        <w:r>
          <w:rPr>
            <w:webHidden/>
          </w:rPr>
          <w:t>15</w:t>
        </w:r>
        <w:r>
          <w:rPr>
            <w:webHidden/>
          </w:rPr>
          <w:fldChar w:fldCharType="end"/>
        </w:r>
      </w:hyperlink>
    </w:p>
    <w:p w14:paraId="54371D4A" w14:textId="2727B175"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4" w:history="1">
        <w:r w:rsidRPr="006F33D9">
          <w:rPr>
            <w:rStyle w:val="Hyperlink"/>
          </w:rPr>
          <w:t>3.2</w:t>
        </w:r>
        <w:r>
          <w:rPr>
            <w:rFonts w:asciiTheme="minorHAnsi" w:eastAsiaTheme="minorEastAsia" w:hAnsiTheme="minorHAnsi" w:cstheme="minorBidi"/>
            <w:iCs w:val="0"/>
            <w:kern w:val="2"/>
            <w:sz w:val="24"/>
            <w:szCs w:val="24"/>
            <w14:ligatures w14:val="standardContextual"/>
          </w:rPr>
          <w:tab/>
        </w:r>
        <w:r w:rsidRPr="006F33D9">
          <w:rPr>
            <w:rStyle w:val="Hyperlink"/>
          </w:rPr>
          <w:t xml:space="preserve">Pathogenic </w:t>
        </w:r>
        <w:r w:rsidRPr="006F33D9">
          <w:rPr>
            <w:rStyle w:val="Hyperlink"/>
            <w:i/>
          </w:rPr>
          <w:t>E. coli</w:t>
        </w:r>
        <w:r>
          <w:rPr>
            <w:webHidden/>
          </w:rPr>
          <w:tab/>
        </w:r>
        <w:r>
          <w:rPr>
            <w:webHidden/>
          </w:rPr>
          <w:fldChar w:fldCharType="begin"/>
        </w:r>
        <w:r>
          <w:rPr>
            <w:webHidden/>
          </w:rPr>
          <w:instrText xml:space="preserve"> PAGEREF _Toc220571254 \h </w:instrText>
        </w:r>
        <w:r>
          <w:rPr>
            <w:webHidden/>
          </w:rPr>
        </w:r>
        <w:r>
          <w:rPr>
            <w:webHidden/>
          </w:rPr>
          <w:fldChar w:fldCharType="separate"/>
        </w:r>
        <w:r>
          <w:rPr>
            <w:webHidden/>
          </w:rPr>
          <w:t>15</w:t>
        </w:r>
        <w:r>
          <w:rPr>
            <w:webHidden/>
          </w:rPr>
          <w:fldChar w:fldCharType="end"/>
        </w:r>
      </w:hyperlink>
    </w:p>
    <w:p w14:paraId="616B8974" w14:textId="127DF508"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5" w:history="1">
        <w:r w:rsidRPr="006F33D9">
          <w:rPr>
            <w:rStyle w:val="Hyperlink"/>
          </w:rPr>
          <w:t>3.3</w:t>
        </w:r>
        <w:r>
          <w:rPr>
            <w:rFonts w:asciiTheme="minorHAnsi" w:eastAsiaTheme="minorEastAsia" w:hAnsiTheme="minorHAnsi" w:cstheme="minorBidi"/>
            <w:iCs w:val="0"/>
            <w:kern w:val="2"/>
            <w:sz w:val="24"/>
            <w:szCs w:val="24"/>
            <w14:ligatures w14:val="standardContextual"/>
          </w:rPr>
          <w:tab/>
        </w:r>
        <w:r w:rsidRPr="006F33D9">
          <w:rPr>
            <w:rStyle w:val="Hyperlink"/>
          </w:rPr>
          <w:t xml:space="preserve">Free-living </w:t>
        </w:r>
        <w:r w:rsidRPr="006F33D9">
          <w:rPr>
            <w:rStyle w:val="Hyperlink"/>
            <w:i/>
          </w:rPr>
          <w:t>E. coli</w:t>
        </w:r>
        <w:r>
          <w:rPr>
            <w:webHidden/>
          </w:rPr>
          <w:tab/>
        </w:r>
        <w:r>
          <w:rPr>
            <w:webHidden/>
          </w:rPr>
          <w:fldChar w:fldCharType="begin"/>
        </w:r>
        <w:r>
          <w:rPr>
            <w:webHidden/>
          </w:rPr>
          <w:instrText xml:space="preserve"> PAGEREF _Toc220571255 \h </w:instrText>
        </w:r>
        <w:r>
          <w:rPr>
            <w:webHidden/>
          </w:rPr>
        </w:r>
        <w:r>
          <w:rPr>
            <w:webHidden/>
          </w:rPr>
          <w:fldChar w:fldCharType="separate"/>
        </w:r>
        <w:r>
          <w:rPr>
            <w:webHidden/>
          </w:rPr>
          <w:t>16</w:t>
        </w:r>
        <w:r>
          <w:rPr>
            <w:webHidden/>
          </w:rPr>
          <w:fldChar w:fldCharType="end"/>
        </w:r>
      </w:hyperlink>
    </w:p>
    <w:p w14:paraId="758524B8" w14:textId="4EDB77B6"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6" w:history="1">
        <w:r w:rsidRPr="006F33D9">
          <w:rPr>
            <w:rStyle w:val="Hyperlink"/>
          </w:rPr>
          <w:t>3.4</w:t>
        </w:r>
        <w:r>
          <w:rPr>
            <w:rFonts w:asciiTheme="minorHAnsi" w:eastAsiaTheme="minorEastAsia" w:hAnsiTheme="minorHAnsi" w:cstheme="minorBidi"/>
            <w:iCs w:val="0"/>
            <w:kern w:val="2"/>
            <w:sz w:val="24"/>
            <w:szCs w:val="24"/>
            <w14:ligatures w14:val="standardContextual"/>
          </w:rPr>
          <w:tab/>
        </w:r>
        <w:r w:rsidRPr="006F33D9">
          <w:rPr>
            <w:rStyle w:val="Hyperlink"/>
            <w:i/>
          </w:rPr>
          <w:t>E. coli</w:t>
        </w:r>
        <w:r w:rsidRPr="006F33D9">
          <w:rPr>
            <w:rStyle w:val="Hyperlink"/>
          </w:rPr>
          <w:t xml:space="preserve"> Nissle strain</w:t>
        </w:r>
        <w:r>
          <w:rPr>
            <w:webHidden/>
          </w:rPr>
          <w:tab/>
        </w:r>
        <w:r>
          <w:rPr>
            <w:webHidden/>
          </w:rPr>
          <w:fldChar w:fldCharType="begin"/>
        </w:r>
        <w:r>
          <w:rPr>
            <w:webHidden/>
          </w:rPr>
          <w:instrText xml:space="preserve"> PAGEREF _Toc220571256 \h </w:instrText>
        </w:r>
        <w:r>
          <w:rPr>
            <w:webHidden/>
          </w:rPr>
        </w:r>
        <w:r>
          <w:rPr>
            <w:webHidden/>
          </w:rPr>
          <w:fldChar w:fldCharType="separate"/>
        </w:r>
        <w:r>
          <w:rPr>
            <w:webHidden/>
          </w:rPr>
          <w:t>16</w:t>
        </w:r>
        <w:r>
          <w:rPr>
            <w:webHidden/>
          </w:rPr>
          <w:fldChar w:fldCharType="end"/>
        </w:r>
      </w:hyperlink>
    </w:p>
    <w:p w14:paraId="0FDE912C" w14:textId="270320C2"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7" w:history="1">
        <w:r w:rsidRPr="006F33D9">
          <w:rPr>
            <w:rStyle w:val="Hyperlink"/>
          </w:rPr>
          <w:t>3.5</w:t>
        </w:r>
        <w:r>
          <w:rPr>
            <w:rFonts w:asciiTheme="minorHAnsi" w:eastAsiaTheme="minorEastAsia" w:hAnsiTheme="minorHAnsi" w:cstheme="minorBidi"/>
            <w:iCs w:val="0"/>
            <w:kern w:val="2"/>
            <w:sz w:val="24"/>
            <w:szCs w:val="24"/>
            <w14:ligatures w14:val="standardContextual"/>
          </w:rPr>
          <w:tab/>
        </w:r>
        <w:r w:rsidRPr="006F33D9">
          <w:rPr>
            <w:rStyle w:val="Hyperlink"/>
          </w:rPr>
          <w:t xml:space="preserve">Genetics of </w:t>
        </w:r>
        <w:r w:rsidRPr="006F33D9">
          <w:rPr>
            <w:rStyle w:val="Hyperlink"/>
            <w:i/>
          </w:rPr>
          <w:t>E. coli</w:t>
        </w:r>
        <w:r>
          <w:rPr>
            <w:webHidden/>
          </w:rPr>
          <w:tab/>
        </w:r>
        <w:r>
          <w:rPr>
            <w:webHidden/>
          </w:rPr>
          <w:fldChar w:fldCharType="begin"/>
        </w:r>
        <w:r>
          <w:rPr>
            <w:webHidden/>
          </w:rPr>
          <w:instrText xml:space="preserve"> PAGEREF _Toc220571257 \h </w:instrText>
        </w:r>
        <w:r>
          <w:rPr>
            <w:webHidden/>
          </w:rPr>
        </w:r>
        <w:r>
          <w:rPr>
            <w:webHidden/>
          </w:rPr>
          <w:fldChar w:fldCharType="separate"/>
        </w:r>
        <w:r>
          <w:rPr>
            <w:webHidden/>
          </w:rPr>
          <w:t>17</w:t>
        </w:r>
        <w:r>
          <w:rPr>
            <w:webHidden/>
          </w:rPr>
          <w:fldChar w:fldCharType="end"/>
        </w:r>
      </w:hyperlink>
    </w:p>
    <w:p w14:paraId="6873EEDE" w14:textId="7CE6B0DA"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8" w:history="1">
        <w:r w:rsidRPr="006F33D9">
          <w:rPr>
            <w:rStyle w:val="Hyperlink"/>
          </w:rPr>
          <w:t>3.6</w:t>
        </w:r>
        <w:r>
          <w:rPr>
            <w:rFonts w:asciiTheme="minorHAnsi" w:eastAsiaTheme="minorEastAsia" w:hAnsiTheme="minorHAnsi" w:cstheme="minorBidi"/>
            <w:iCs w:val="0"/>
            <w:kern w:val="2"/>
            <w:sz w:val="24"/>
            <w:szCs w:val="24"/>
            <w14:ligatures w14:val="standardContextual"/>
          </w:rPr>
          <w:tab/>
        </w:r>
        <w:r w:rsidRPr="006F33D9">
          <w:rPr>
            <w:rStyle w:val="Hyperlink"/>
            <w:shd w:val="clear" w:color="auto" w:fill="FFFFFF"/>
          </w:rPr>
          <w:t>Bio-distribution and shedding</w:t>
        </w:r>
        <w:r>
          <w:rPr>
            <w:webHidden/>
          </w:rPr>
          <w:tab/>
        </w:r>
        <w:r>
          <w:rPr>
            <w:webHidden/>
          </w:rPr>
          <w:fldChar w:fldCharType="begin"/>
        </w:r>
        <w:r>
          <w:rPr>
            <w:webHidden/>
          </w:rPr>
          <w:instrText xml:space="preserve"> PAGEREF _Toc220571258 \h </w:instrText>
        </w:r>
        <w:r>
          <w:rPr>
            <w:webHidden/>
          </w:rPr>
        </w:r>
        <w:r>
          <w:rPr>
            <w:webHidden/>
          </w:rPr>
          <w:fldChar w:fldCharType="separate"/>
        </w:r>
        <w:r>
          <w:rPr>
            <w:webHidden/>
          </w:rPr>
          <w:t>18</w:t>
        </w:r>
        <w:r>
          <w:rPr>
            <w:webHidden/>
          </w:rPr>
          <w:fldChar w:fldCharType="end"/>
        </w:r>
      </w:hyperlink>
    </w:p>
    <w:p w14:paraId="429FA918" w14:textId="72D7CD37"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59" w:history="1">
        <w:r w:rsidRPr="006F33D9">
          <w:rPr>
            <w:rStyle w:val="Hyperlink"/>
          </w:rPr>
          <w:t>3.7</w:t>
        </w:r>
        <w:r>
          <w:rPr>
            <w:rFonts w:asciiTheme="minorHAnsi" w:eastAsiaTheme="minorEastAsia" w:hAnsiTheme="minorHAnsi" w:cstheme="minorBidi"/>
            <w:iCs w:val="0"/>
            <w:kern w:val="2"/>
            <w:sz w:val="24"/>
            <w:szCs w:val="24"/>
            <w14:ligatures w14:val="standardContextual"/>
          </w:rPr>
          <w:tab/>
        </w:r>
        <w:r w:rsidRPr="006F33D9">
          <w:rPr>
            <w:rStyle w:val="Hyperlink"/>
            <w:shd w:val="clear" w:color="auto" w:fill="FFFFFF"/>
          </w:rPr>
          <w:t>Control, environmental stability and decontamination methods</w:t>
        </w:r>
        <w:r>
          <w:rPr>
            <w:webHidden/>
          </w:rPr>
          <w:tab/>
        </w:r>
        <w:r>
          <w:rPr>
            <w:webHidden/>
          </w:rPr>
          <w:fldChar w:fldCharType="begin"/>
        </w:r>
        <w:r>
          <w:rPr>
            <w:webHidden/>
          </w:rPr>
          <w:instrText xml:space="preserve"> PAGEREF _Toc220571259 \h </w:instrText>
        </w:r>
        <w:r>
          <w:rPr>
            <w:webHidden/>
          </w:rPr>
        </w:r>
        <w:r>
          <w:rPr>
            <w:webHidden/>
          </w:rPr>
          <w:fldChar w:fldCharType="separate"/>
        </w:r>
        <w:r>
          <w:rPr>
            <w:webHidden/>
          </w:rPr>
          <w:t>19</w:t>
        </w:r>
        <w:r>
          <w:rPr>
            <w:webHidden/>
          </w:rPr>
          <w:fldChar w:fldCharType="end"/>
        </w:r>
      </w:hyperlink>
    </w:p>
    <w:p w14:paraId="0226CD85" w14:textId="09247F45"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60" w:history="1">
        <w:r w:rsidRPr="006F33D9">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The GMO - nature and effect of the genetic modification</w:t>
        </w:r>
        <w:r>
          <w:rPr>
            <w:webHidden/>
          </w:rPr>
          <w:tab/>
        </w:r>
        <w:r>
          <w:rPr>
            <w:webHidden/>
          </w:rPr>
          <w:fldChar w:fldCharType="begin"/>
        </w:r>
        <w:r>
          <w:rPr>
            <w:webHidden/>
          </w:rPr>
          <w:instrText xml:space="preserve"> PAGEREF _Toc220571260 \h </w:instrText>
        </w:r>
        <w:r>
          <w:rPr>
            <w:webHidden/>
          </w:rPr>
        </w:r>
        <w:r>
          <w:rPr>
            <w:webHidden/>
          </w:rPr>
          <w:fldChar w:fldCharType="separate"/>
        </w:r>
        <w:r>
          <w:rPr>
            <w:webHidden/>
          </w:rPr>
          <w:t>20</w:t>
        </w:r>
        <w:r>
          <w:rPr>
            <w:webHidden/>
          </w:rPr>
          <w:fldChar w:fldCharType="end"/>
        </w:r>
      </w:hyperlink>
    </w:p>
    <w:p w14:paraId="25A72BF4" w14:textId="41217FBE"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1" w:history="1">
        <w:r w:rsidRPr="006F33D9">
          <w:rPr>
            <w:rStyle w:val="Hyperlink"/>
          </w:rPr>
          <w:t>4.1</w:t>
        </w:r>
        <w:r>
          <w:rPr>
            <w:rFonts w:asciiTheme="minorHAnsi" w:eastAsiaTheme="minorEastAsia" w:hAnsiTheme="minorHAnsi" w:cstheme="minorBidi"/>
            <w:iCs w:val="0"/>
            <w:kern w:val="2"/>
            <w:sz w:val="24"/>
            <w:szCs w:val="24"/>
            <w14:ligatures w14:val="standardContextual"/>
          </w:rPr>
          <w:tab/>
        </w:r>
        <w:r w:rsidRPr="006F33D9">
          <w:rPr>
            <w:rStyle w:val="Hyperlink"/>
          </w:rPr>
          <w:t>Tetrathionate reductase operon</w:t>
        </w:r>
        <w:r>
          <w:rPr>
            <w:webHidden/>
          </w:rPr>
          <w:tab/>
        </w:r>
        <w:r>
          <w:rPr>
            <w:webHidden/>
          </w:rPr>
          <w:fldChar w:fldCharType="begin"/>
        </w:r>
        <w:r>
          <w:rPr>
            <w:webHidden/>
          </w:rPr>
          <w:instrText xml:space="preserve"> PAGEREF _Toc220571261 \h </w:instrText>
        </w:r>
        <w:r>
          <w:rPr>
            <w:webHidden/>
          </w:rPr>
        </w:r>
        <w:r>
          <w:rPr>
            <w:webHidden/>
          </w:rPr>
          <w:fldChar w:fldCharType="separate"/>
        </w:r>
        <w:r>
          <w:rPr>
            <w:webHidden/>
          </w:rPr>
          <w:t>20</w:t>
        </w:r>
        <w:r>
          <w:rPr>
            <w:webHidden/>
          </w:rPr>
          <w:fldChar w:fldCharType="end"/>
        </w:r>
      </w:hyperlink>
    </w:p>
    <w:p w14:paraId="194DF1CF" w14:textId="39C2D897"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2" w:history="1">
        <w:r w:rsidRPr="006F33D9">
          <w:rPr>
            <w:rStyle w:val="Hyperlink"/>
          </w:rPr>
          <w:t>4.2</w:t>
        </w:r>
        <w:r>
          <w:rPr>
            <w:rFonts w:asciiTheme="minorHAnsi" w:eastAsiaTheme="minorEastAsia" w:hAnsiTheme="minorHAnsi" w:cstheme="minorBidi"/>
            <w:iCs w:val="0"/>
            <w:kern w:val="2"/>
            <w:sz w:val="24"/>
            <w:szCs w:val="24"/>
            <w14:ligatures w14:val="standardContextual"/>
          </w:rPr>
          <w:tab/>
        </w:r>
        <w:r w:rsidRPr="006F33D9">
          <w:rPr>
            <w:rStyle w:val="Hyperlink"/>
          </w:rPr>
          <w:t>Other genes</w:t>
        </w:r>
        <w:r>
          <w:rPr>
            <w:webHidden/>
          </w:rPr>
          <w:tab/>
        </w:r>
        <w:r>
          <w:rPr>
            <w:webHidden/>
          </w:rPr>
          <w:fldChar w:fldCharType="begin"/>
        </w:r>
        <w:r>
          <w:rPr>
            <w:webHidden/>
          </w:rPr>
          <w:instrText xml:space="preserve"> PAGEREF _Toc220571262 \h </w:instrText>
        </w:r>
        <w:r>
          <w:rPr>
            <w:webHidden/>
          </w:rPr>
        </w:r>
        <w:r>
          <w:rPr>
            <w:webHidden/>
          </w:rPr>
          <w:fldChar w:fldCharType="separate"/>
        </w:r>
        <w:r>
          <w:rPr>
            <w:webHidden/>
          </w:rPr>
          <w:t>20</w:t>
        </w:r>
        <w:r>
          <w:rPr>
            <w:webHidden/>
          </w:rPr>
          <w:fldChar w:fldCharType="end"/>
        </w:r>
      </w:hyperlink>
    </w:p>
    <w:p w14:paraId="5E424539" w14:textId="12BAB4F5"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3" w:history="1">
        <w:r w:rsidRPr="006F33D9">
          <w:rPr>
            <w:rStyle w:val="Hyperlink"/>
          </w:rPr>
          <w:t>4.3</w:t>
        </w:r>
        <w:r>
          <w:rPr>
            <w:rFonts w:asciiTheme="minorHAnsi" w:eastAsiaTheme="minorEastAsia" w:hAnsiTheme="minorHAnsi" w:cstheme="minorBidi"/>
            <w:iCs w:val="0"/>
            <w:kern w:val="2"/>
            <w:sz w:val="24"/>
            <w:szCs w:val="24"/>
            <w14:ligatures w14:val="standardContextual"/>
          </w:rPr>
          <w:tab/>
        </w:r>
        <w:r w:rsidRPr="006F33D9">
          <w:rPr>
            <w:rStyle w:val="Hyperlink"/>
          </w:rPr>
          <w:t>Characterisation of the GMO</w:t>
        </w:r>
        <w:r>
          <w:rPr>
            <w:webHidden/>
          </w:rPr>
          <w:tab/>
        </w:r>
        <w:r>
          <w:rPr>
            <w:webHidden/>
          </w:rPr>
          <w:fldChar w:fldCharType="begin"/>
        </w:r>
        <w:r>
          <w:rPr>
            <w:webHidden/>
          </w:rPr>
          <w:instrText xml:space="preserve"> PAGEREF _Toc220571263 \h </w:instrText>
        </w:r>
        <w:r>
          <w:rPr>
            <w:webHidden/>
          </w:rPr>
        </w:r>
        <w:r>
          <w:rPr>
            <w:webHidden/>
          </w:rPr>
          <w:fldChar w:fldCharType="separate"/>
        </w:r>
        <w:r>
          <w:rPr>
            <w:webHidden/>
          </w:rPr>
          <w:t>20</w:t>
        </w:r>
        <w:r>
          <w:rPr>
            <w:webHidden/>
          </w:rPr>
          <w:fldChar w:fldCharType="end"/>
        </w:r>
      </w:hyperlink>
    </w:p>
    <w:p w14:paraId="2F66904C" w14:textId="29920A21"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64" w:history="1">
        <w:r w:rsidRPr="006F33D9">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The receiving environment</w:t>
        </w:r>
        <w:r>
          <w:rPr>
            <w:webHidden/>
          </w:rPr>
          <w:tab/>
        </w:r>
        <w:r>
          <w:rPr>
            <w:webHidden/>
          </w:rPr>
          <w:fldChar w:fldCharType="begin"/>
        </w:r>
        <w:r>
          <w:rPr>
            <w:webHidden/>
          </w:rPr>
          <w:instrText xml:space="preserve"> PAGEREF _Toc220571264 \h </w:instrText>
        </w:r>
        <w:r>
          <w:rPr>
            <w:webHidden/>
          </w:rPr>
        </w:r>
        <w:r>
          <w:rPr>
            <w:webHidden/>
          </w:rPr>
          <w:fldChar w:fldCharType="separate"/>
        </w:r>
        <w:r>
          <w:rPr>
            <w:webHidden/>
          </w:rPr>
          <w:t>22</w:t>
        </w:r>
        <w:r>
          <w:rPr>
            <w:webHidden/>
          </w:rPr>
          <w:fldChar w:fldCharType="end"/>
        </w:r>
      </w:hyperlink>
    </w:p>
    <w:p w14:paraId="0CBA7F5E" w14:textId="7A732D81"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5" w:history="1">
        <w:r w:rsidRPr="006F33D9">
          <w:rPr>
            <w:rStyle w:val="Hyperlink"/>
          </w:rPr>
          <w:t>5.1</w:t>
        </w:r>
        <w:r>
          <w:rPr>
            <w:rFonts w:asciiTheme="minorHAnsi" w:eastAsiaTheme="minorEastAsia" w:hAnsiTheme="minorHAnsi" w:cstheme="minorBidi"/>
            <w:iCs w:val="0"/>
            <w:kern w:val="2"/>
            <w:sz w:val="24"/>
            <w:szCs w:val="24"/>
            <w14:ligatures w14:val="standardContextual"/>
          </w:rPr>
          <w:tab/>
        </w:r>
        <w:r w:rsidRPr="006F33D9">
          <w:rPr>
            <w:rStyle w:val="Hyperlink"/>
          </w:rPr>
          <w:t>Site of administration (Gastrointestinal tract)</w:t>
        </w:r>
        <w:r>
          <w:rPr>
            <w:webHidden/>
          </w:rPr>
          <w:tab/>
        </w:r>
        <w:r>
          <w:rPr>
            <w:webHidden/>
          </w:rPr>
          <w:fldChar w:fldCharType="begin"/>
        </w:r>
        <w:r>
          <w:rPr>
            <w:webHidden/>
          </w:rPr>
          <w:instrText xml:space="preserve"> PAGEREF _Toc220571265 \h </w:instrText>
        </w:r>
        <w:r>
          <w:rPr>
            <w:webHidden/>
          </w:rPr>
        </w:r>
        <w:r>
          <w:rPr>
            <w:webHidden/>
          </w:rPr>
          <w:fldChar w:fldCharType="separate"/>
        </w:r>
        <w:r>
          <w:rPr>
            <w:webHidden/>
          </w:rPr>
          <w:t>22</w:t>
        </w:r>
        <w:r>
          <w:rPr>
            <w:webHidden/>
          </w:rPr>
          <w:fldChar w:fldCharType="end"/>
        </w:r>
      </w:hyperlink>
    </w:p>
    <w:p w14:paraId="69B4DEC3" w14:textId="7E423FE4"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6" w:history="1">
        <w:r w:rsidRPr="006F33D9">
          <w:rPr>
            <w:rStyle w:val="Hyperlink"/>
          </w:rPr>
          <w:t>5.2</w:t>
        </w:r>
        <w:r>
          <w:rPr>
            <w:rFonts w:asciiTheme="minorHAnsi" w:eastAsiaTheme="minorEastAsia" w:hAnsiTheme="minorHAnsi" w:cstheme="minorBidi"/>
            <w:iCs w:val="0"/>
            <w:kern w:val="2"/>
            <w:sz w:val="24"/>
            <w:szCs w:val="24"/>
            <w14:ligatures w14:val="standardContextual"/>
          </w:rPr>
          <w:tab/>
        </w:r>
        <w:r w:rsidRPr="006F33D9">
          <w:rPr>
            <w:rStyle w:val="Hyperlink"/>
          </w:rPr>
          <w:t>Presence of related bacterial species in the receiving environment</w:t>
        </w:r>
        <w:r>
          <w:rPr>
            <w:webHidden/>
          </w:rPr>
          <w:tab/>
        </w:r>
        <w:r>
          <w:rPr>
            <w:webHidden/>
          </w:rPr>
          <w:fldChar w:fldCharType="begin"/>
        </w:r>
        <w:r>
          <w:rPr>
            <w:webHidden/>
          </w:rPr>
          <w:instrText xml:space="preserve"> PAGEREF _Toc220571266 \h </w:instrText>
        </w:r>
        <w:r>
          <w:rPr>
            <w:webHidden/>
          </w:rPr>
        </w:r>
        <w:r>
          <w:rPr>
            <w:webHidden/>
          </w:rPr>
          <w:fldChar w:fldCharType="separate"/>
        </w:r>
        <w:r>
          <w:rPr>
            <w:webHidden/>
          </w:rPr>
          <w:t>22</w:t>
        </w:r>
        <w:r>
          <w:rPr>
            <w:webHidden/>
          </w:rPr>
          <w:fldChar w:fldCharType="end"/>
        </w:r>
      </w:hyperlink>
    </w:p>
    <w:p w14:paraId="5AD2BFB9" w14:textId="0555CF09"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67" w:history="1">
        <w:r w:rsidRPr="006F33D9">
          <w:rPr>
            <w:rStyle w:val="Hyperlink"/>
          </w:rPr>
          <w:t>5.3</w:t>
        </w:r>
        <w:r>
          <w:rPr>
            <w:rFonts w:asciiTheme="minorHAnsi" w:eastAsiaTheme="minorEastAsia" w:hAnsiTheme="minorHAnsi" w:cstheme="minorBidi"/>
            <w:iCs w:val="0"/>
            <w:kern w:val="2"/>
            <w:sz w:val="24"/>
            <w:szCs w:val="24"/>
            <w14:ligatures w14:val="standardContextual"/>
          </w:rPr>
          <w:tab/>
        </w:r>
        <w:r w:rsidRPr="006F33D9">
          <w:rPr>
            <w:rStyle w:val="Hyperlink"/>
          </w:rPr>
          <w:t>Presence of similar genetic material in the environment</w:t>
        </w:r>
        <w:r>
          <w:rPr>
            <w:webHidden/>
          </w:rPr>
          <w:tab/>
        </w:r>
        <w:r>
          <w:rPr>
            <w:webHidden/>
          </w:rPr>
          <w:fldChar w:fldCharType="begin"/>
        </w:r>
        <w:r>
          <w:rPr>
            <w:webHidden/>
          </w:rPr>
          <w:instrText xml:space="preserve"> PAGEREF _Toc220571267 \h </w:instrText>
        </w:r>
        <w:r>
          <w:rPr>
            <w:webHidden/>
          </w:rPr>
        </w:r>
        <w:r>
          <w:rPr>
            <w:webHidden/>
          </w:rPr>
          <w:fldChar w:fldCharType="separate"/>
        </w:r>
        <w:r>
          <w:rPr>
            <w:webHidden/>
          </w:rPr>
          <w:t>23</w:t>
        </w:r>
        <w:r>
          <w:rPr>
            <w:webHidden/>
          </w:rPr>
          <w:fldChar w:fldCharType="end"/>
        </w:r>
      </w:hyperlink>
    </w:p>
    <w:p w14:paraId="6211F0B9" w14:textId="017D65B5"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68" w:history="1">
        <w:r w:rsidRPr="006F33D9">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Previous authorisations</w:t>
        </w:r>
        <w:r>
          <w:rPr>
            <w:webHidden/>
          </w:rPr>
          <w:tab/>
        </w:r>
        <w:r>
          <w:rPr>
            <w:webHidden/>
          </w:rPr>
          <w:fldChar w:fldCharType="begin"/>
        </w:r>
        <w:r>
          <w:rPr>
            <w:webHidden/>
          </w:rPr>
          <w:instrText xml:space="preserve"> PAGEREF _Toc220571268 \h </w:instrText>
        </w:r>
        <w:r>
          <w:rPr>
            <w:webHidden/>
          </w:rPr>
        </w:r>
        <w:r>
          <w:rPr>
            <w:webHidden/>
          </w:rPr>
          <w:fldChar w:fldCharType="separate"/>
        </w:r>
        <w:r>
          <w:rPr>
            <w:webHidden/>
          </w:rPr>
          <w:t>23</w:t>
        </w:r>
        <w:r>
          <w:rPr>
            <w:webHidden/>
          </w:rPr>
          <w:fldChar w:fldCharType="end"/>
        </w:r>
      </w:hyperlink>
    </w:p>
    <w:p w14:paraId="654CE536" w14:textId="7C4378D6"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69" w:history="1">
        <w:r w:rsidRPr="006F33D9">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6F33D9">
          <w:rPr>
            <w:rStyle w:val="Hyperlink"/>
          </w:rPr>
          <w:t>Risk assessment</w:t>
        </w:r>
        <w:r>
          <w:rPr>
            <w:webHidden/>
          </w:rPr>
          <w:tab/>
        </w:r>
        <w:r>
          <w:rPr>
            <w:webHidden/>
          </w:rPr>
          <w:fldChar w:fldCharType="begin"/>
        </w:r>
        <w:r>
          <w:rPr>
            <w:webHidden/>
          </w:rPr>
          <w:instrText xml:space="preserve"> PAGEREF _Toc220571269 \h </w:instrText>
        </w:r>
        <w:r>
          <w:rPr>
            <w:webHidden/>
          </w:rPr>
        </w:r>
        <w:r>
          <w:rPr>
            <w:webHidden/>
          </w:rPr>
          <w:fldChar w:fldCharType="separate"/>
        </w:r>
        <w:r>
          <w:rPr>
            <w:webHidden/>
          </w:rPr>
          <w:t>24</w:t>
        </w:r>
        <w:r>
          <w:rPr>
            <w:webHidden/>
          </w:rPr>
          <w:fldChar w:fldCharType="end"/>
        </w:r>
      </w:hyperlink>
    </w:p>
    <w:p w14:paraId="52023A0F" w14:textId="122C0BBC"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70" w:history="1">
        <w:r w:rsidRPr="006F33D9">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Introduction</w:t>
        </w:r>
        <w:r>
          <w:rPr>
            <w:webHidden/>
          </w:rPr>
          <w:tab/>
        </w:r>
        <w:r>
          <w:rPr>
            <w:webHidden/>
          </w:rPr>
          <w:fldChar w:fldCharType="begin"/>
        </w:r>
        <w:r>
          <w:rPr>
            <w:webHidden/>
          </w:rPr>
          <w:instrText xml:space="preserve"> PAGEREF _Toc220571270 \h </w:instrText>
        </w:r>
        <w:r>
          <w:rPr>
            <w:webHidden/>
          </w:rPr>
        </w:r>
        <w:r>
          <w:rPr>
            <w:webHidden/>
          </w:rPr>
          <w:fldChar w:fldCharType="separate"/>
        </w:r>
        <w:r>
          <w:rPr>
            <w:webHidden/>
          </w:rPr>
          <w:t>24</w:t>
        </w:r>
        <w:r>
          <w:rPr>
            <w:webHidden/>
          </w:rPr>
          <w:fldChar w:fldCharType="end"/>
        </w:r>
      </w:hyperlink>
    </w:p>
    <w:p w14:paraId="3A7A2B70" w14:textId="09D3AC75"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71" w:history="1">
        <w:r w:rsidRPr="006F33D9">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Risk identification</w:t>
        </w:r>
        <w:r>
          <w:rPr>
            <w:webHidden/>
          </w:rPr>
          <w:tab/>
        </w:r>
        <w:r>
          <w:rPr>
            <w:webHidden/>
          </w:rPr>
          <w:fldChar w:fldCharType="begin"/>
        </w:r>
        <w:r>
          <w:rPr>
            <w:webHidden/>
          </w:rPr>
          <w:instrText xml:space="preserve"> PAGEREF _Toc220571271 \h </w:instrText>
        </w:r>
        <w:r>
          <w:rPr>
            <w:webHidden/>
          </w:rPr>
        </w:r>
        <w:r>
          <w:rPr>
            <w:webHidden/>
          </w:rPr>
          <w:fldChar w:fldCharType="separate"/>
        </w:r>
        <w:r>
          <w:rPr>
            <w:webHidden/>
          </w:rPr>
          <w:t>25</w:t>
        </w:r>
        <w:r>
          <w:rPr>
            <w:webHidden/>
          </w:rPr>
          <w:fldChar w:fldCharType="end"/>
        </w:r>
      </w:hyperlink>
    </w:p>
    <w:p w14:paraId="7BE1474B" w14:textId="41BC59C3"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2" w:history="1">
        <w:r w:rsidRPr="006F33D9">
          <w:rPr>
            <w:rStyle w:val="Hyperlink"/>
          </w:rPr>
          <w:t>2.1</w:t>
        </w:r>
        <w:r>
          <w:rPr>
            <w:rFonts w:asciiTheme="minorHAnsi" w:eastAsiaTheme="minorEastAsia" w:hAnsiTheme="minorHAnsi" w:cstheme="minorBidi"/>
            <w:iCs w:val="0"/>
            <w:kern w:val="2"/>
            <w:sz w:val="24"/>
            <w:szCs w:val="24"/>
            <w14:ligatures w14:val="standardContextual"/>
          </w:rPr>
          <w:tab/>
        </w:r>
        <w:r w:rsidRPr="006F33D9">
          <w:rPr>
            <w:rStyle w:val="Hyperlink"/>
          </w:rPr>
          <w:t>Risk source</w:t>
        </w:r>
        <w:r>
          <w:rPr>
            <w:webHidden/>
          </w:rPr>
          <w:tab/>
        </w:r>
        <w:r>
          <w:rPr>
            <w:webHidden/>
          </w:rPr>
          <w:fldChar w:fldCharType="begin"/>
        </w:r>
        <w:r>
          <w:rPr>
            <w:webHidden/>
          </w:rPr>
          <w:instrText xml:space="preserve"> PAGEREF _Toc220571272 \h </w:instrText>
        </w:r>
        <w:r>
          <w:rPr>
            <w:webHidden/>
          </w:rPr>
        </w:r>
        <w:r>
          <w:rPr>
            <w:webHidden/>
          </w:rPr>
          <w:fldChar w:fldCharType="separate"/>
        </w:r>
        <w:r>
          <w:rPr>
            <w:webHidden/>
          </w:rPr>
          <w:t>25</w:t>
        </w:r>
        <w:r>
          <w:rPr>
            <w:webHidden/>
          </w:rPr>
          <w:fldChar w:fldCharType="end"/>
        </w:r>
      </w:hyperlink>
    </w:p>
    <w:p w14:paraId="0C78FFC3" w14:textId="4ADA6290"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3" w:history="1">
        <w:r w:rsidRPr="006F33D9">
          <w:rPr>
            <w:rStyle w:val="Hyperlink"/>
          </w:rPr>
          <w:t>2.2</w:t>
        </w:r>
        <w:r>
          <w:rPr>
            <w:rFonts w:asciiTheme="minorHAnsi" w:eastAsiaTheme="minorEastAsia" w:hAnsiTheme="minorHAnsi" w:cstheme="minorBidi"/>
            <w:iCs w:val="0"/>
            <w:kern w:val="2"/>
            <w:sz w:val="24"/>
            <w:szCs w:val="24"/>
            <w14:ligatures w14:val="standardContextual"/>
          </w:rPr>
          <w:tab/>
        </w:r>
        <w:r w:rsidRPr="006F33D9">
          <w:rPr>
            <w:rStyle w:val="Hyperlink"/>
          </w:rPr>
          <w:t>Causal pathway</w:t>
        </w:r>
        <w:r>
          <w:rPr>
            <w:webHidden/>
          </w:rPr>
          <w:tab/>
        </w:r>
        <w:r>
          <w:rPr>
            <w:webHidden/>
          </w:rPr>
          <w:fldChar w:fldCharType="begin"/>
        </w:r>
        <w:r>
          <w:rPr>
            <w:webHidden/>
          </w:rPr>
          <w:instrText xml:space="preserve"> PAGEREF _Toc220571273 \h </w:instrText>
        </w:r>
        <w:r>
          <w:rPr>
            <w:webHidden/>
          </w:rPr>
        </w:r>
        <w:r>
          <w:rPr>
            <w:webHidden/>
          </w:rPr>
          <w:fldChar w:fldCharType="separate"/>
        </w:r>
        <w:r>
          <w:rPr>
            <w:webHidden/>
          </w:rPr>
          <w:t>26</w:t>
        </w:r>
        <w:r>
          <w:rPr>
            <w:webHidden/>
          </w:rPr>
          <w:fldChar w:fldCharType="end"/>
        </w:r>
      </w:hyperlink>
    </w:p>
    <w:p w14:paraId="18F88487" w14:textId="304C56C1"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4" w:history="1">
        <w:r w:rsidRPr="006F33D9">
          <w:rPr>
            <w:rStyle w:val="Hyperlink"/>
          </w:rPr>
          <w:t>2.3</w:t>
        </w:r>
        <w:r>
          <w:rPr>
            <w:rFonts w:asciiTheme="minorHAnsi" w:eastAsiaTheme="minorEastAsia" w:hAnsiTheme="minorHAnsi" w:cstheme="minorBidi"/>
            <w:iCs w:val="0"/>
            <w:kern w:val="2"/>
            <w:sz w:val="24"/>
            <w:szCs w:val="24"/>
            <w14:ligatures w14:val="standardContextual"/>
          </w:rPr>
          <w:tab/>
        </w:r>
        <w:r w:rsidRPr="006F33D9">
          <w:rPr>
            <w:rStyle w:val="Hyperlink"/>
          </w:rPr>
          <w:t>Potential harms</w:t>
        </w:r>
        <w:r>
          <w:rPr>
            <w:webHidden/>
          </w:rPr>
          <w:tab/>
        </w:r>
        <w:r>
          <w:rPr>
            <w:webHidden/>
          </w:rPr>
          <w:fldChar w:fldCharType="begin"/>
        </w:r>
        <w:r>
          <w:rPr>
            <w:webHidden/>
          </w:rPr>
          <w:instrText xml:space="preserve"> PAGEREF _Toc220571274 \h </w:instrText>
        </w:r>
        <w:r>
          <w:rPr>
            <w:webHidden/>
          </w:rPr>
        </w:r>
        <w:r>
          <w:rPr>
            <w:webHidden/>
          </w:rPr>
          <w:fldChar w:fldCharType="separate"/>
        </w:r>
        <w:r>
          <w:rPr>
            <w:webHidden/>
          </w:rPr>
          <w:t>26</w:t>
        </w:r>
        <w:r>
          <w:rPr>
            <w:webHidden/>
          </w:rPr>
          <w:fldChar w:fldCharType="end"/>
        </w:r>
      </w:hyperlink>
    </w:p>
    <w:p w14:paraId="1100FAB9" w14:textId="1E70F4A9"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5" w:history="1">
        <w:r w:rsidRPr="006F33D9">
          <w:rPr>
            <w:rStyle w:val="Hyperlink"/>
          </w:rPr>
          <w:t>2.4</w:t>
        </w:r>
        <w:r>
          <w:rPr>
            <w:rFonts w:asciiTheme="minorHAnsi" w:eastAsiaTheme="minorEastAsia" w:hAnsiTheme="minorHAnsi" w:cstheme="minorBidi"/>
            <w:iCs w:val="0"/>
            <w:kern w:val="2"/>
            <w:sz w:val="24"/>
            <w:szCs w:val="24"/>
            <w14:ligatures w14:val="standardContextual"/>
          </w:rPr>
          <w:tab/>
        </w:r>
        <w:r w:rsidRPr="006F33D9">
          <w:rPr>
            <w:rStyle w:val="Hyperlink"/>
          </w:rPr>
          <w:t>Postulated risk scenarios</w:t>
        </w:r>
        <w:r>
          <w:rPr>
            <w:webHidden/>
          </w:rPr>
          <w:tab/>
        </w:r>
        <w:r>
          <w:rPr>
            <w:webHidden/>
          </w:rPr>
          <w:fldChar w:fldCharType="begin"/>
        </w:r>
        <w:r>
          <w:rPr>
            <w:webHidden/>
          </w:rPr>
          <w:instrText xml:space="preserve"> PAGEREF _Toc220571275 \h </w:instrText>
        </w:r>
        <w:r>
          <w:rPr>
            <w:webHidden/>
          </w:rPr>
        </w:r>
        <w:r>
          <w:rPr>
            <w:webHidden/>
          </w:rPr>
          <w:fldChar w:fldCharType="separate"/>
        </w:r>
        <w:r>
          <w:rPr>
            <w:webHidden/>
          </w:rPr>
          <w:t>26</w:t>
        </w:r>
        <w:r>
          <w:rPr>
            <w:webHidden/>
          </w:rPr>
          <w:fldChar w:fldCharType="end"/>
        </w:r>
      </w:hyperlink>
    </w:p>
    <w:p w14:paraId="6D9F5037" w14:textId="746DF667"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76" w:history="1">
        <w:r w:rsidRPr="006F33D9">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Risk characterisation</w:t>
        </w:r>
        <w:r>
          <w:rPr>
            <w:webHidden/>
          </w:rPr>
          <w:tab/>
        </w:r>
        <w:r>
          <w:rPr>
            <w:webHidden/>
          </w:rPr>
          <w:fldChar w:fldCharType="begin"/>
        </w:r>
        <w:r>
          <w:rPr>
            <w:webHidden/>
          </w:rPr>
          <w:instrText xml:space="preserve"> PAGEREF _Toc220571276 \h </w:instrText>
        </w:r>
        <w:r>
          <w:rPr>
            <w:webHidden/>
          </w:rPr>
        </w:r>
        <w:r>
          <w:rPr>
            <w:webHidden/>
          </w:rPr>
          <w:fldChar w:fldCharType="separate"/>
        </w:r>
        <w:r>
          <w:rPr>
            <w:webHidden/>
          </w:rPr>
          <w:t>32</w:t>
        </w:r>
        <w:r>
          <w:rPr>
            <w:webHidden/>
          </w:rPr>
          <w:fldChar w:fldCharType="end"/>
        </w:r>
      </w:hyperlink>
    </w:p>
    <w:p w14:paraId="13D532FD" w14:textId="509396C0"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7" w:history="1">
        <w:r w:rsidRPr="006F33D9">
          <w:rPr>
            <w:rStyle w:val="Hyperlink"/>
          </w:rPr>
          <w:t>3.1</w:t>
        </w:r>
        <w:r>
          <w:rPr>
            <w:rFonts w:asciiTheme="minorHAnsi" w:eastAsiaTheme="minorEastAsia" w:hAnsiTheme="minorHAnsi" w:cstheme="minorBidi"/>
            <w:iCs w:val="0"/>
            <w:kern w:val="2"/>
            <w:sz w:val="24"/>
            <w:szCs w:val="24"/>
            <w14:ligatures w14:val="standardContextual"/>
          </w:rPr>
          <w:tab/>
        </w:r>
        <w:r w:rsidRPr="006F33D9">
          <w:rPr>
            <w:rStyle w:val="Hyperlink"/>
          </w:rPr>
          <w:t>Risk scenario 2</w:t>
        </w:r>
        <w:r>
          <w:rPr>
            <w:webHidden/>
          </w:rPr>
          <w:tab/>
        </w:r>
        <w:r>
          <w:rPr>
            <w:webHidden/>
          </w:rPr>
          <w:fldChar w:fldCharType="begin"/>
        </w:r>
        <w:r>
          <w:rPr>
            <w:webHidden/>
          </w:rPr>
          <w:instrText xml:space="preserve"> PAGEREF _Toc220571277 \h </w:instrText>
        </w:r>
        <w:r>
          <w:rPr>
            <w:webHidden/>
          </w:rPr>
        </w:r>
        <w:r>
          <w:rPr>
            <w:webHidden/>
          </w:rPr>
          <w:fldChar w:fldCharType="separate"/>
        </w:r>
        <w:r>
          <w:rPr>
            <w:webHidden/>
          </w:rPr>
          <w:t>33</w:t>
        </w:r>
        <w:r>
          <w:rPr>
            <w:webHidden/>
          </w:rPr>
          <w:fldChar w:fldCharType="end"/>
        </w:r>
      </w:hyperlink>
    </w:p>
    <w:p w14:paraId="7511C1B0" w14:textId="48E5ADC3" w:rsidR="00DC7A35" w:rsidRDefault="00DC7A35">
      <w:pPr>
        <w:pStyle w:val="TOC3"/>
        <w:rPr>
          <w:rFonts w:asciiTheme="minorHAnsi" w:eastAsiaTheme="minorEastAsia" w:hAnsiTheme="minorHAnsi" w:cstheme="minorBidi"/>
          <w:iCs w:val="0"/>
          <w:kern w:val="2"/>
          <w:sz w:val="24"/>
          <w:szCs w:val="24"/>
          <w14:ligatures w14:val="standardContextual"/>
        </w:rPr>
      </w:pPr>
      <w:hyperlink w:anchor="_Toc220571278" w:history="1">
        <w:r w:rsidRPr="006F33D9">
          <w:rPr>
            <w:rStyle w:val="Hyperlink"/>
          </w:rPr>
          <w:t>3.2</w:t>
        </w:r>
        <w:r>
          <w:rPr>
            <w:rFonts w:asciiTheme="minorHAnsi" w:eastAsiaTheme="minorEastAsia" w:hAnsiTheme="minorHAnsi" w:cstheme="minorBidi"/>
            <w:iCs w:val="0"/>
            <w:kern w:val="2"/>
            <w:sz w:val="24"/>
            <w:szCs w:val="24"/>
            <w14:ligatures w14:val="standardContextual"/>
          </w:rPr>
          <w:tab/>
        </w:r>
        <w:r w:rsidRPr="006F33D9">
          <w:rPr>
            <w:rStyle w:val="Hyperlink"/>
          </w:rPr>
          <w:t>Risk scenario 3</w:t>
        </w:r>
        <w:r>
          <w:rPr>
            <w:webHidden/>
          </w:rPr>
          <w:tab/>
        </w:r>
        <w:r>
          <w:rPr>
            <w:webHidden/>
          </w:rPr>
          <w:fldChar w:fldCharType="begin"/>
        </w:r>
        <w:r>
          <w:rPr>
            <w:webHidden/>
          </w:rPr>
          <w:instrText xml:space="preserve"> PAGEREF _Toc220571278 \h </w:instrText>
        </w:r>
        <w:r>
          <w:rPr>
            <w:webHidden/>
          </w:rPr>
        </w:r>
        <w:r>
          <w:rPr>
            <w:webHidden/>
          </w:rPr>
          <w:fldChar w:fldCharType="separate"/>
        </w:r>
        <w:r>
          <w:rPr>
            <w:webHidden/>
          </w:rPr>
          <w:t>37</w:t>
        </w:r>
        <w:r>
          <w:rPr>
            <w:webHidden/>
          </w:rPr>
          <w:fldChar w:fldCharType="end"/>
        </w:r>
      </w:hyperlink>
    </w:p>
    <w:p w14:paraId="45407C77" w14:textId="18EF9AF6"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79" w:history="1">
        <w:r w:rsidRPr="006F33D9">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Uncertainty</w:t>
        </w:r>
        <w:r>
          <w:rPr>
            <w:webHidden/>
          </w:rPr>
          <w:tab/>
        </w:r>
        <w:r>
          <w:rPr>
            <w:webHidden/>
          </w:rPr>
          <w:fldChar w:fldCharType="begin"/>
        </w:r>
        <w:r>
          <w:rPr>
            <w:webHidden/>
          </w:rPr>
          <w:instrText xml:space="preserve"> PAGEREF _Toc220571279 \h </w:instrText>
        </w:r>
        <w:r>
          <w:rPr>
            <w:webHidden/>
          </w:rPr>
        </w:r>
        <w:r>
          <w:rPr>
            <w:webHidden/>
          </w:rPr>
          <w:fldChar w:fldCharType="separate"/>
        </w:r>
        <w:r>
          <w:rPr>
            <w:webHidden/>
          </w:rPr>
          <w:t>39</w:t>
        </w:r>
        <w:r>
          <w:rPr>
            <w:webHidden/>
          </w:rPr>
          <w:fldChar w:fldCharType="end"/>
        </w:r>
      </w:hyperlink>
    </w:p>
    <w:p w14:paraId="55F3C110" w14:textId="39B063FD"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0" w:history="1">
        <w:r w:rsidRPr="006F33D9">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Risk evaluation</w:t>
        </w:r>
        <w:r>
          <w:rPr>
            <w:webHidden/>
          </w:rPr>
          <w:tab/>
        </w:r>
        <w:r>
          <w:rPr>
            <w:webHidden/>
          </w:rPr>
          <w:fldChar w:fldCharType="begin"/>
        </w:r>
        <w:r>
          <w:rPr>
            <w:webHidden/>
          </w:rPr>
          <w:instrText xml:space="preserve"> PAGEREF _Toc220571280 \h </w:instrText>
        </w:r>
        <w:r>
          <w:rPr>
            <w:webHidden/>
          </w:rPr>
        </w:r>
        <w:r>
          <w:rPr>
            <w:webHidden/>
          </w:rPr>
          <w:fldChar w:fldCharType="separate"/>
        </w:r>
        <w:r>
          <w:rPr>
            <w:webHidden/>
          </w:rPr>
          <w:t>40</w:t>
        </w:r>
        <w:r>
          <w:rPr>
            <w:webHidden/>
          </w:rPr>
          <w:fldChar w:fldCharType="end"/>
        </w:r>
      </w:hyperlink>
    </w:p>
    <w:p w14:paraId="034268DE" w14:textId="68D8F5A2"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81" w:history="1">
        <w:r w:rsidRPr="006F33D9">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6F33D9">
          <w:rPr>
            <w:rStyle w:val="Hyperlink"/>
          </w:rPr>
          <w:t>Risk management plan</w:t>
        </w:r>
        <w:r>
          <w:rPr>
            <w:webHidden/>
          </w:rPr>
          <w:tab/>
        </w:r>
        <w:r>
          <w:rPr>
            <w:webHidden/>
          </w:rPr>
          <w:fldChar w:fldCharType="begin"/>
        </w:r>
        <w:r>
          <w:rPr>
            <w:webHidden/>
          </w:rPr>
          <w:instrText xml:space="preserve"> PAGEREF _Toc220571281 \h </w:instrText>
        </w:r>
        <w:r>
          <w:rPr>
            <w:webHidden/>
          </w:rPr>
        </w:r>
        <w:r>
          <w:rPr>
            <w:webHidden/>
          </w:rPr>
          <w:fldChar w:fldCharType="separate"/>
        </w:r>
        <w:r>
          <w:rPr>
            <w:webHidden/>
          </w:rPr>
          <w:t>42</w:t>
        </w:r>
        <w:r>
          <w:rPr>
            <w:webHidden/>
          </w:rPr>
          <w:fldChar w:fldCharType="end"/>
        </w:r>
      </w:hyperlink>
    </w:p>
    <w:p w14:paraId="25BDCF43" w14:textId="47CAD060"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2" w:history="1">
        <w:r w:rsidRPr="006F33D9">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Background</w:t>
        </w:r>
        <w:r>
          <w:rPr>
            <w:webHidden/>
          </w:rPr>
          <w:tab/>
        </w:r>
        <w:r>
          <w:rPr>
            <w:webHidden/>
          </w:rPr>
          <w:fldChar w:fldCharType="begin"/>
        </w:r>
        <w:r>
          <w:rPr>
            <w:webHidden/>
          </w:rPr>
          <w:instrText xml:space="preserve"> PAGEREF _Toc220571282 \h </w:instrText>
        </w:r>
        <w:r>
          <w:rPr>
            <w:webHidden/>
          </w:rPr>
        </w:r>
        <w:r>
          <w:rPr>
            <w:webHidden/>
          </w:rPr>
          <w:fldChar w:fldCharType="separate"/>
        </w:r>
        <w:r>
          <w:rPr>
            <w:webHidden/>
          </w:rPr>
          <w:t>42</w:t>
        </w:r>
        <w:r>
          <w:rPr>
            <w:webHidden/>
          </w:rPr>
          <w:fldChar w:fldCharType="end"/>
        </w:r>
      </w:hyperlink>
    </w:p>
    <w:p w14:paraId="7DC5032C" w14:textId="4663D571"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3" w:history="1">
        <w:r w:rsidRPr="006F33D9">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Risk treatment measures for substantive risks</w:t>
        </w:r>
        <w:r>
          <w:rPr>
            <w:webHidden/>
          </w:rPr>
          <w:tab/>
        </w:r>
        <w:r>
          <w:rPr>
            <w:webHidden/>
          </w:rPr>
          <w:fldChar w:fldCharType="begin"/>
        </w:r>
        <w:r>
          <w:rPr>
            <w:webHidden/>
          </w:rPr>
          <w:instrText xml:space="preserve"> PAGEREF _Toc220571283 \h </w:instrText>
        </w:r>
        <w:r>
          <w:rPr>
            <w:webHidden/>
          </w:rPr>
        </w:r>
        <w:r>
          <w:rPr>
            <w:webHidden/>
          </w:rPr>
          <w:fldChar w:fldCharType="separate"/>
        </w:r>
        <w:r>
          <w:rPr>
            <w:webHidden/>
          </w:rPr>
          <w:t>42</w:t>
        </w:r>
        <w:r>
          <w:rPr>
            <w:webHidden/>
          </w:rPr>
          <w:fldChar w:fldCharType="end"/>
        </w:r>
      </w:hyperlink>
    </w:p>
    <w:p w14:paraId="0A17AAEB" w14:textId="42571864"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4" w:history="1">
        <w:r w:rsidRPr="006F33D9">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General risk management</w:t>
        </w:r>
        <w:r>
          <w:rPr>
            <w:webHidden/>
          </w:rPr>
          <w:tab/>
        </w:r>
        <w:r>
          <w:rPr>
            <w:webHidden/>
          </w:rPr>
          <w:fldChar w:fldCharType="begin"/>
        </w:r>
        <w:r>
          <w:rPr>
            <w:webHidden/>
          </w:rPr>
          <w:instrText xml:space="preserve"> PAGEREF _Toc220571284 \h </w:instrText>
        </w:r>
        <w:r>
          <w:rPr>
            <w:webHidden/>
          </w:rPr>
        </w:r>
        <w:r>
          <w:rPr>
            <w:webHidden/>
          </w:rPr>
          <w:fldChar w:fldCharType="separate"/>
        </w:r>
        <w:r>
          <w:rPr>
            <w:webHidden/>
          </w:rPr>
          <w:t>43</w:t>
        </w:r>
        <w:r>
          <w:rPr>
            <w:webHidden/>
          </w:rPr>
          <w:fldChar w:fldCharType="end"/>
        </w:r>
      </w:hyperlink>
    </w:p>
    <w:p w14:paraId="4EA01FC3" w14:textId="2A70ACA1"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7" w:history="1">
        <w:r w:rsidRPr="006F33D9">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Issues to be addressed for future releases</w:t>
        </w:r>
        <w:r>
          <w:rPr>
            <w:webHidden/>
          </w:rPr>
          <w:tab/>
        </w:r>
        <w:r>
          <w:rPr>
            <w:webHidden/>
          </w:rPr>
          <w:fldChar w:fldCharType="begin"/>
        </w:r>
        <w:r>
          <w:rPr>
            <w:webHidden/>
          </w:rPr>
          <w:instrText xml:space="preserve"> PAGEREF _Toc220571287 \h </w:instrText>
        </w:r>
        <w:r>
          <w:rPr>
            <w:webHidden/>
          </w:rPr>
        </w:r>
        <w:r>
          <w:rPr>
            <w:webHidden/>
          </w:rPr>
          <w:fldChar w:fldCharType="separate"/>
        </w:r>
        <w:r>
          <w:rPr>
            <w:webHidden/>
          </w:rPr>
          <w:t>48</w:t>
        </w:r>
        <w:r>
          <w:rPr>
            <w:webHidden/>
          </w:rPr>
          <w:fldChar w:fldCharType="end"/>
        </w:r>
      </w:hyperlink>
    </w:p>
    <w:p w14:paraId="6FEF5141" w14:textId="45F575C8" w:rsidR="00DC7A35" w:rsidRDefault="00DC7A35">
      <w:pPr>
        <w:pStyle w:val="TOC2"/>
        <w:rPr>
          <w:rFonts w:asciiTheme="minorHAnsi" w:eastAsiaTheme="minorEastAsia" w:hAnsiTheme="minorHAnsi" w:cstheme="minorBidi"/>
          <w:smallCaps w:val="0"/>
          <w:kern w:val="2"/>
          <w:sz w:val="24"/>
          <w:szCs w:val="24"/>
          <w:lang w:eastAsia="en-AU"/>
          <w14:ligatures w14:val="standardContextual"/>
        </w:rPr>
      </w:pPr>
      <w:hyperlink w:anchor="_Toc220571288" w:history="1">
        <w:r w:rsidRPr="006F33D9">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6F33D9">
          <w:rPr>
            <w:rStyle w:val="Hyperlink"/>
          </w:rPr>
          <w:t>Conclusions of the RARMP</w:t>
        </w:r>
        <w:r>
          <w:rPr>
            <w:webHidden/>
          </w:rPr>
          <w:tab/>
        </w:r>
        <w:r>
          <w:rPr>
            <w:webHidden/>
          </w:rPr>
          <w:fldChar w:fldCharType="begin"/>
        </w:r>
        <w:r>
          <w:rPr>
            <w:webHidden/>
          </w:rPr>
          <w:instrText xml:space="preserve"> PAGEREF _Toc220571288 \h </w:instrText>
        </w:r>
        <w:r>
          <w:rPr>
            <w:webHidden/>
          </w:rPr>
        </w:r>
        <w:r>
          <w:rPr>
            <w:webHidden/>
          </w:rPr>
          <w:fldChar w:fldCharType="separate"/>
        </w:r>
        <w:r>
          <w:rPr>
            <w:webHidden/>
          </w:rPr>
          <w:t>48</w:t>
        </w:r>
        <w:r>
          <w:rPr>
            <w:webHidden/>
          </w:rPr>
          <w:fldChar w:fldCharType="end"/>
        </w:r>
      </w:hyperlink>
    </w:p>
    <w:p w14:paraId="4B0D2D83" w14:textId="0C90A201"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89" w:history="1">
        <w:r w:rsidRPr="006F33D9">
          <w:rPr>
            <w:rStyle w:val="Hyperlink"/>
          </w:rPr>
          <w:t>References</w:t>
        </w:r>
        <w:r>
          <w:rPr>
            <w:rStyle w:val="Hyperlink"/>
          </w:rPr>
          <w:t>..</w:t>
        </w:r>
        <w:r>
          <w:rPr>
            <w:webHidden/>
          </w:rPr>
          <w:tab/>
        </w:r>
        <w:r>
          <w:rPr>
            <w:webHidden/>
          </w:rPr>
          <w:fldChar w:fldCharType="begin"/>
        </w:r>
        <w:r>
          <w:rPr>
            <w:webHidden/>
          </w:rPr>
          <w:instrText xml:space="preserve"> PAGEREF _Toc220571289 \h </w:instrText>
        </w:r>
        <w:r>
          <w:rPr>
            <w:webHidden/>
          </w:rPr>
        </w:r>
        <w:r>
          <w:rPr>
            <w:webHidden/>
          </w:rPr>
          <w:fldChar w:fldCharType="separate"/>
        </w:r>
        <w:r>
          <w:rPr>
            <w:webHidden/>
          </w:rPr>
          <w:t>49</w:t>
        </w:r>
        <w:r>
          <w:rPr>
            <w:webHidden/>
          </w:rPr>
          <w:fldChar w:fldCharType="end"/>
        </w:r>
      </w:hyperlink>
    </w:p>
    <w:p w14:paraId="5397E104" w14:textId="19460334" w:rsidR="00DC7A35" w:rsidRDefault="00DC7A3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0571290" w:history="1">
        <w:r w:rsidRPr="006F33D9">
          <w:rPr>
            <w:rStyle w:val="Hyperlink"/>
          </w:rPr>
          <w:t>Appendix A: Summary of submissions from prescribed experts, agencies and authorities on the consultation RARMP</w:t>
        </w:r>
        <w:r>
          <w:rPr>
            <w:webHidden/>
          </w:rPr>
          <w:tab/>
        </w:r>
        <w:r>
          <w:rPr>
            <w:webHidden/>
          </w:rPr>
          <w:fldChar w:fldCharType="begin"/>
        </w:r>
        <w:r>
          <w:rPr>
            <w:webHidden/>
          </w:rPr>
          <w:instrText xml:space="preserve"> PAGEREF _Toc220571290 \h </w:instrText>
        </w:r>
        <w:r>
          <w:rPr>
            <w:webHidden/>
          </w:rPr>
        </w:r>
        <w:r>
          <w:rPr>
            <w:webHidden/>
          </w:rPr>
          <w:fldChar w:fldCharType="separate"/>
        </w:r>
        <w:r>
          <w:rPr>
            <w:webHidden/>
          </w:rPr>
          <w:t>58</w:t>
        </w:r>
        <w:r>
          <w:rPr>
            <w:webHidden/>
          </w:rPr>
          <w:fldChar w:fldCharType="end"/>
        </w:r>
      </w:hyperlink>
    </w:p>
    <w:p w14:paraId="21D474A3" w14:textId="04A03BE9" w:rsidR="00FC503D" w:rsidRPr="0000143A" w:rsidRDefault="00887AC7" w:rsidP="00F56FE9">
      <w:r w:rsidRPr="0000143A">
        <w:rPr>
          <w:b/>
          <w:bCs/>
          <w:caps/>
          <w:noProof/>
          <w:sz w:val="20"/>
        </w:rPr>
        <w:fldChar w:fldCharType="end"/>
      </w:r>
    </w:p>
    <w:p w14:paraId="6E8B47E9" w14:textId="77777777" w:rsidR="00FC503D" w:rsidRPr="0000143A" w:rsidRDefault="00FC503D" w:rsidP="00F56FE9">
      <w:pPr>
        <w:sectPr w:rsidR="00FC503D" w:rsidRPr="0000143A" w:rsidSect="00112F2F">
          <w:footerReference w:type="default" r:id="rId13"/>
          <w:pgSz w:w="11909" w:h="16834" w:code="9"/>
          <w:pgMar w:top="1247" w:right="1361" w:bottom="1247" w:left="1361" w:header="567" w:footer="567" w:gutter="0"/>
          <w:pgNumType w:fmt="lowerRoman"/>
          <w:cols w:space="720"/>
        </w:sectPr>
      </w:pPr>
    </w:p>
    <w:p w14:paraId="7052A669" w14:textId="124F2986" w:rsidR="0042710A" w:rsidRPr="0000143A" w:rsidRDefault="00F56FE9" w:rsidP="004D2EFE">
      <w:pPr>
        <w:pStyle w:val="Heading1"/>
      </w:pPr>
      <w:bookmarkStart w:id="32" w:name="_Toc127695704"/>
      <w:bookmarkStart w:id="33" w:name="_Toc142471133"/>
      <w:bookmarkStart w:id="34" w:name="_Toc142987500"/>
      <w:bookmarkStart w:id="35" w:name="_Toc143058789"/>
      <w:bookmarkStart w:id="36" w:name="_Toc47536739"/>
      <w:bookmarkStart w:id="37" w:name="_Toc220571244"/>
      <w:r w:rsidRPr="0000143A">
        <w:lastRenderedPageBreak/>
        <w:t>Abbreviations</w:t>
      </w:r>
      <w:bookmarkEnd w:id="32"/>
      <w:bookmarkEnd w:id="33"/>
      <w:bookmarkEnd w:id="34"/>
      <w:bookmarkEnd w:id="35"/>
      <w:bookmarkEnd w:id="36"/>
      <w:bookmarkEnd w:id="37"/>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667"/>
      </w:tblGrid>
      <w:tr w:rsidR="00984C69" w:rsidRPr="00707A27" w14:paraId="6E738CF7" w14:textId="77777777" w:rsidTr="003A58BA">
        <w:trPr>
          <w:trHeight w:val="20"/>
        </w:trPr>
        <w:tc>
          <w:tcPr>
            <w:tcW w:w="1967" w:type="dxa"/>
            <w:tcBorders>
              <w:top w:val="single" w:sz="4" w:space="0" w:color="auto"/>
              <w:left w:val="single" w:sz="4" w:space="0" w:color="auto"/>
              <w:bottom w:val="single" w:sz="4" w:space="0" w:color="auto"/>
              <w:right w:val="single" w:sz="4" w:space="0" w:color="auto"/>
            </w:tcBorders>
          </w:tcPr>
          <w:p w14:paraId="0B1133FD" w14:textId="69A9C16B" w:rsidR="00984C69" w:rsidRPr="00B55EDD"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AICIS</w:t>
            </w:r>
          </w:p>
        </w:tc>
        <w:tc>
          <w:tcPr>
            <w:tcW w:w="7667" w:type="dxa"/>
            <w:tcBorders>
              <w:top w:val="single" w:sz="4" w:space="0" w:color="auto"/>
              <w:left w:val="single" w:sz="4" w:space="0" w:color="auto"/>
              <w:bottom w:val="single" w:sz="4" w:space="0" w:color="auto"/>
              <w:right w:val="single" w:sz="4" w:space="0" w:color="auto"/>
            </w:tcBorders>
          </w:tcPr>
          <w:p w14:paraId="2E041A59" w14:textId="6DBA13F1" w:rsidR="00984C69" w:rsidRPr="00707A27" w:rsidRDefault="00984C69" w:rsidP="003A58BA">
            <w:pPr>
              <w:spacing w:before="0" w:after="0"/>
              <w:contextualSpacing/>
              <w:rPr>
                <w:rFonts w:asciiTheme="minorHAnsi" w:hAnsiTheme="minorHAnsi" w:cstheme="minorHAnsi"/>
                <w:szCs w:val="22"/>
              </w:rPr>
            </w:pPr>
            <w:r w:rsidRPr="00F364D2">
              <w:t>Australian Industrial Chemicals Introduction Scheme</w:t>
            </w:r>
          </w:p>
        </w:tc>
      </w:tr>
      <w:tr w:rsidR="009C63C9" w:rsidRPr="00707A27" w14:paraId="64B47E18" w14:textId="77777777" w:rsidTr="003A58BA">
        <w:trPr>
          <w:trHeight w:val="20"/>
        </w:trPr>
        <w:tc>
          <w:tcPr>
            <w:tcW w:w="1967" w:type="dxa"/>
            <w:tcBorders>
              <w:top w:val="single" w:sz="4" w:space="0" w:color="auto"/>
              <w:left w:val="single" w:sz="4" w:space="0" w:color="auto"/>
              <w:bottom w:val="single" w:sz="4" w:space="0" w:color="auto"/>
              <w:right w:val="single" w:sz="4" w:space="0" w:color="auto"/>
            </w:tcBorders>
          </w:tcPr>
          <w:p w14:paraId="063C59A6" w14:textId="77777777" w:rsidR="009C63C9" w:rsidRPr="00B55EDD" w:rsidRDefault="009C63C9" w:rsidP="003A58BA">
            <w:pPr>
              <w:spacing w:before="0" w:after="0"/>
              <w:contextualSpacing/>
              <w:rPr>
                <w:rFonts w:asciiTheme="minorHAnsi" w:hAnsiTheme="minorHAnsi" w:cstheme="minorHAnsi"/>
                <w:szCs w:val="22"/>
              </w:rPr>
            </w:pPr>
            <w:r w:rsidRPr="00B55EDD">
              <w:rPr>
                <w:rFonts w:asciiTheme="minorHAnsi" w:hAnsiTheme="minorHAnsi" w:cstheme="minorHAnsi"/>
                <w:szCs w:val="22"/>
              </w:rPr>
              <w:t>APVMA</w:t>
            </w:r>
          </w:p>
        </w:tc>
        <w:tc>
          <w:tcPr>
            <w:tcW w:w="7667" w:type="dxa"/>
            <w:tcBorders>
              <w:top w:val="single" w:sz="4" w:space="0" w:color="auto"/>
              <w:left w:val="single" w:sz="4" w:space="0" w:color="auto"/>
              <w:bottom w:val="single" w:sz="4" w:space="0" w:color="auto"/>
              <w:right w:val="single" w:sz="4" w:space="0" w:color="auto"/>
            </w:tcBorders>
          </w:tcPr>
          <w:p w14:paraId="5447E1F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Australian Pesticides and Veterinary Medicines Authority</w:t>
            </w:r>
          </w:p>
        </w:tc>
      </w:tr>
      <w:tr w:rsidR="009C63C9" w:rsidRPr="00707A27" w14:paraId="3F85437A"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B5655DA" w14:textId="77777777" w:rsidR="009C63C9" w:rsidRPr="00B55EDD" w:rsidRDefault="009C63C9" w:rsidP="003A58BA">
            <w:pPr>
              <w:spacing w:before="0" w:after="0"/>
              <w:ind w:right="-30"/>
              <w:rPr>
                <w:rFonts w:asciiTheme="minorHAnsi" w:hAnsiTheme="minorHAnsi" w:cstheme="minorHAnsi"/>
                <w:szCs w:val="22"/>
              </w:rPr>
            </w:pPr>
            <w:r w:rsidRPr="00B55EDD">
              <w:rPr>
                <w:rFonts w:asciiTheme="minorHAnsi" w:hAnsiTheme="minorHAnsi" w:cstheme="minorHAnsi"/>
                <w:szCs w:val="22"/>
              </w:rPr>
              <w:t>CDC</w:t>
            </w:r>
          </w:p>
        </w:tc>
        <w:tc>
          <w:tcPr>
            <w:tcW w:w="7667" w:type="dxa"/>
            <w:tcBorders>
              <w:top w:val="single" w:sz="4" w:space="0" w:color="auto"/>
              <w:left w:val="single" w:sz="4" w:space="0" w:color="auto"/>
              <w:bottom w:val="single" w:sz="4" w:space="0" w:color="auto"/>
              <w:right w:val="single" w:sz="4" w:space="0" w:color="auto"/>
            </w:tcBorders>
          </w:tcPr>
          <w:p w14:paraId="3A28850E" w14:textId="77777777" w:rsidR="009C63C9" w:rsidRPr="00707A27" w:rsidRDefault="009C63C9" w:rsidP="003A58BA">
            <w:pPr>
              <w:spacing w:before="0" w:after="0"/>
              <w:ind w:right="-30"/>
              <w:rPr>
                <w:rFonts w:asciiTheme="minorHAnsi" w:hAnsiTheme="minorHAnsi" w:cstheme="minorHAnsi"/>
                <w:szCs w:val="22"/>
              </w:rPr>
            </w:pPr>
            <w:r w:rsidRPr="00707A27">
              <w:rPr>
                <w:rFonts w:asciiTheme="minorHAnsi" w:hAnsiTheme="minorHAnsi" w:cstheme="minorHAnsi"/>
                <w:szCs w:val="22"/>
              </w:rPr>
              <w:t>Centers for Disease Control and Prevention</w:t>
            </w:r>
          </w:p>
        </w:tc>
      </w:tr>
      <w:tr w:rsidR="00984C69" w:rsidRPr="00707A27" w14:paraId="5B8FBB6B"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CE1E3DC" w14:textId="10265517" w:rsidR="00984C69" w:rsidRPr="00B55EDD"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FU</w:t>
            </w:r>
          </w:p>
        </w:tc>
        <w:tc>
          <w:tcPr>
            <w:tcW w:w="7667" w:type="dxa"/>
            <w:tcBorders>
              <w:top w:val="single" w:sz="4" w:space="0" w:color="auto"/>
              <w:left w:val="single" w:sz="4" w:space="0" w:color="auto"/>
              <w:bottom w:val="single" w:sz="4" w:space="0" w:color="auto"/>
              <w:right w:val="single" w:sz="4" w:space="0" w:color="auto"/>
            </w:tcBorders>
          </w:tcPr>
          <w:p w14:paraId="60EF68AE" w14:textId="64AA9255" w:rsidR="00984C69" w:rsidRPr="00707A27"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olony forming units</w:t>
            </w:r>
          </w:p>
        </w:tc>
      </w:tr>
      <w:tr w:rsidR="00984C69" w:rsidRPr="00707A27" w14:paraId="11CC7340"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277A250" w14:textId="00EBBAC8" w:rsidR="00984C69"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TA</w:t>
            </w:r>
          </w:p>
        </w:tc>
        <w:tc>
          <w:tcPr>
            <w:tcW w:w="7667" w:type="dxa"/>
            <w:tcBorders>
              <w:top w:val="single" w:sz="4" w:space="0" w:color="auto"/>
              <w:left w:val="single" w:sz="4" w:space="0" w:color="auto"/>
              <w:bottom w:val="single" w:sz="4" w:space="0" w:color="auto"/>
              <w:right w:val="single" w:sz="4" w:space="0" w:color="auto"/>
            </w:tcBorders>
          </w:tcPr>
          <w:p w14:paraId="529AA583" w14:textId="5A2DBFD3" w:rsidR="00984C69" w:rsidRDefault="00984C69" w:rsidP="003A58BA">
            <w:pPr>
              <w:spacing w:before="0" w:after="0"/>
              <w:ind w:right="-30"/>
              <w:rPr>
                <w:rFonts w:asciiTheme="minorHAnsi" w:hAnsiTheme="minorHAnsi" w:cstheme="minorHAnsi"/>
                <w:szCs w:val="22"/>
              </w:rPr>
            </w:pPr>
            <w:r w:rsidRPr="00F364D2">
              <w:t>Clinical Trial Approval</w:t>
            </w:r>
          </w:p>
        </w:tc>
      </w:tr>
      <w:tr w:rsidR="00984C69" w:rsidRPr="00707A27" w14:paraId="545DC732"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6ABCC34" w14:textId="6BE087EF" w:rsidR="00984C69"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TN</w:t>
            </w:r>
          </w:p>
        </w:tc>
        <w:tc>
          <w:tcPr>
            <w:tcW w:w="7667" w:type="dxa"/>
            <w:tcBorders>
              <w:top w:val="single" w:sz="4" w:space="0" w:color="auto"/>
              <w:left w:val="single" w:sz="4" w:space="0" w:color="auto"/>
              <w:bottom w:val="single" w:sz="4" w:space="0" w:color="auto"/>
              <w:right w:val="single" w:sz="4" w:space="0" w:color="auto"/>
            </w:tcBorders>
          </w:tcPr>
          <w:p w14:paraId="57C5A528" w14:textId="75296B33" w:rsidR="00984C69" w:rsidRDefault="00984C69" w:rsidP="003A58BA">
            <w:pPr>
              <w:spacing w:before="0" w:after="0"/>
              <w:ind w:right="-30"/>
              <w:rPr>
                <w:rFonts w:asciiTheme="minorHAnsi" w:hAnsiTheme="minorHAnsi" w:cstheme="minorHAnsi"/>
                <w:szCs w:val="22"/>
              </w:rPr>
            </w:pPr>
            <w:r w:rsidRPr="00F364D2">
              <w:t xml:space="preserve">Clinical Trial </w:t>
            </w:r>
            <w:r>
              <w:t>Notification</w:t>
            </w:r>
          </w:p>
        </w:tc>
      </w:tr>
      <w:tr w:rsidR="00984C69" w:rsidRPr="00707A27" w14:paraId="299398A0"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A77A4F9" w14:textId="7781FC5D"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DAFF</w:t>
            </w:r>
          </w:p>
        </w:tc>
        <w:tc>
          <w:tcPr>
            <w:tcW w:w="7667" w:type="dxa"/>
            <w:tcBorders>
              <w:top w:val="single" w:sz="4" w:space="0" w:color="auto"/>
              <w:left w:val="single" w:sz="4" w:space="0" w:color="auto"/>
              <w:bottom w:val="single" w:sz="4" w:space="0" w:color="auto"/>
              <w:right w:val="single" w:sz="4" w:space="0" w:color="auto"/>
            </w:tcBorders>
          </w:tcPr>
          <w:p w14:paraId="3B00D261" w14:textId="088A28B0" w:rsidR="00984C69" w:rsidRPr="00707A27" w:rsidRDefault="00984C69" w:rsidP="003A58BA">
            <w:pPr>
              <w:spacing w:before="0" w:after="0"/>
              <w:contextualSpacing/>
              <w:rPr>
                <w:rFonts w:asciiTheme="minorHAnsi" w:hAnsiTheme="minorHAnsi" w:cstheme="minorHAnsi"/>
                <w:szCs w:val="22"/>
              </w:rPr>
            </w:pPr>
            <w:r w:rsidRPr="00F364D2">
              <w:t xml:space="preserve">Department of </w:t>
            </w:r>
            <w:r w:rsidRPr="009D5274">
              <w:t>Agriculture, Fisheries and Forestry</w:t>
            </w:r>
          </w:p>
        </w:tc>
      </w:tr>
      <w:tr w:rsidR="009C63C9" w:rsidRPr="00707A27" w14:paraId="3565D617"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67A6D8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IR</w:t>
            </w:r>
          </w:p>
        </w:tc>
        <w:tc>
          <w:tcPr>
            <w:tcW w:w="7667" w:type="dxa"/>
            <w:tcBorders>
              <w:top w:val="single" w:sz="4" w:space="0" w:color="auto"/>
              <w:left w:val="single" w:sz="4" w:space="0" w:color="auto"/>
              <w:bottom w:val="single" w:sz="4" w:space="0" w:color="auto"/>
              <w:right w:val="single" w:sz="4" w:space="0" w:color="auto"/>
            </w:tcBorders>
          </w:tcPr>
          <w:p w14:paraId="51C95F9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9C63C9" w:rsidRPr="00707A27" w14:paraId="6DF809AA"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ED2F1D8"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NA</w:t>
            </w:r>
          </w:p>
        </w:tc>
        <w:tc>
          <w:tcPr>
            <w:tcW w:w="7667" w:type="dxa"/>
            <w:tcBorders>
              <w:top w:val="single" w:sz="4" w:space="0" w:color="auto"/>
              <w:left w:val="single" w:sz="4" w:space="0" w:color="auto"/>
              <w:bottom w:val="single" w:sz="4" w:space="0" w:color="auto"/>
              <w:right w:val="single" w:sz="4" w:space="0" w:color="auto"/>
            </w:tcBorders>
          </w:tcPr>
          <w:p w14:paraId="1D94BBDF"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984C69" w:rsidRPr="00707A27" w14:paraId="2F68441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13729A1" w14:textId="67F804E3"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cN</w:t>
            </w:r>
          </w:p>
        </w:tc>
        <w:tc>
          <w:tcPr>
            <w:tcW w:w="7667" w:type="dxa"/>
            <w:tcBorders>
              <w:top w:val="single" w:sz="4" w:space="0" w:color="auto"/>
              <w:left w:val="single" w:sz="4" w:space="0" w:color="auto"/>
              <w:bottom w:val="single" w:sz="4" w:space="0" w:color="auto"/>
              <w:right w:val="single" w:sz="4" w:space="0" w:color="auto"/>
            </w:tcBorders>
          </w:tcPr>
          <w:p w14:paraId="6C45089C" w14:textId="1FCC816E" w:rsidR="00984C69" w:rsidRPr="00707A27" w:rsidRDefault="00984C69" w:rsidP="003A58BA">
            <w:pPr>
              <w:spacing w:before="0" w:after="0"/>
              <w:contextualSpacing/>
              <w:rPr>
                <w:rFonts w:asciiTheme="minorHAnsi" w:hAnsiTheme="minorHAnsi" w:cstheme="minorHAnsi"/>
                <w:szCs w:val="22"/>
              </w:rPr>
            </w:pPr>
            <w:r w:rsidRPr="00984C69">
              <w:rPr>
                <w:rFonts w:asciiTheme="minorHAnsi" w:hAnsiTheme="minorHAnsi" w:cstheme="minorHAnsi"/>
                <w:i/>
                <w:iCs/>
                <w:szCs w:val="22"/>
              </w:rPr>
              <w:t>E</w:t>
            </w:r>
            <w:r>
              <w:rPr>
                <w:rFonts w:asciiTheme="minorHAnsi" w:hAnsiTheme="minorHAnsi" w:cstheme="minorHAnsi"/>
                <w:i/>
                <w:iCs/>
                <w:szCs w:val="22"/>
              </w:rPr>
              <w:t>scherichia</w:t>
            </w:r>
            <w:r w:rsidRPr="00984C69">
              <w:rPr>
                <w:rFonts w:asciiTheme="minorHAnsi" w:hAnsiTheme="minorHAnsi" w:cstheme="minorHAnsi"/>
                <w:i/>
                <w:iCs/>
                <w:szCs w:val="22"/>
              </w:rPr>
              <w:t xml:space="preserve"> coli</w:t>
            </w:r>
            <w:r>
              <w:rPr>
                <w:rFonts w:asciiTheme="minorHAnsi" w:hAnsiTheme="minorHAnsi" w:cstheme="minorHAnsi"/>
                <w:szCs w:val="22"/>
              </w:rPr>
              <w:t xml:space="preserve"> Nissle strain 1917</w:t>
            </w:r>
          </w:p>
        </w:tc>
      </w:tr>
      <w:tr w:rsidR="00984C69" w:rsidRPr="00707A27" w14:paraId="08E62D2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737018B" w14:textId="19188CBE" w:rsidR="00984C69"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U</w:t>
            </w:r>
          </w:p>
        </w:tc>
        <w:tc>
          <w:tcPr>
            <w:tcW w:w="7667" w:type="dxa"/>
            <w:tcBorders>
              <w:top w:val="single" w:sz="4" w:space="0" w:color="auto"/>
              <w:left w:val="single" w:sz="4" w:space="0" w:color="auto"/>
              <w:bottom w:val="single" w:sz="4" w:space="0" w:color="auto"/>
              <w:right w:val="single" w:sz="4" w:space="0" w:color="auto"/>
            </w:tcBorders>
          </w:tcPr>
          <w:p w14:paraId="3442FCBA" w14:textId="21B06E95" w:rsidR="00984C69" w:rsidRPr="00984C69"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uropean Union</w:t>
            </w:r>
          </w:p>
        </w:tc>
      </w:tr>
      <w:tr w:rsidR="009C63C9" w:rsidRPr="00707A27" w14:paraId="18650C9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F97ACAD" w14:textId="77777777" w:rsidR="009C63C9" w:rsidRPr="00FE0ADF" w:rsidRDefault="009C63C9" w:rsidP="003A58BA">
            <w:pPr>
              <w:spacing w:before="0" w:after="0"/>
              <w:contextualSpacing/>
              <w:rPr>
                <w:rFonts w:asciiTheme="minorHAnsi" w:hAnsiTheme="minorHAnsi" w:cstheme="minorHAnsi"/>
                <w:szCs w:val="22"/>
              </w:rPr>
            </w:pPr>
            <w:r w:rsidRPr="00FE0ADF">
              <w:rPr>
                <w:rFonts w:asciiTheme="minorHAnsi" w:hAnsiTheme="minorHAnsi" w:cstheme="minorHAnsi"/>
                <w:szCs w:val="22"/>
              </w:rPr>
              <w:t>FSANZ</w:t>
            </w:r>
          </w:p>
        </w:tc>
        <w:tc>
          <w:tcPr>
            <w:tcW w:w="7667" w:type="dxa"/>
            <w:tcBorders>
              <w:top w:val="single" w:sz="4" w:space="0" w:color="auto"/>
              <w:left w:val="single" w:sz="4" w:space="0" w:color="auto"/>
              <w:bottom w:val="single" w:sz="4" w:space="0" w:color="auto"/>
              <w:right w:val="single" w:sz="4" w:space="0" w:color="auto"/>
            </w:tcBorders>
          </w:tcPr>
          <w:p w14:paraId="58C854A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Food Standards Australia New Zealand</w:t>
            </w:r>
          </w:p>
        </w:tc>
      </w:tr>
      <w:tr w:rsidR="009C63C9" w:rsidRPr="00707A27" w14:paraId="137178F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7A01ED1"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TTAC</w:t>
            </w:r>
          </w:p>
        </w:tc>
        <w:tc>
          <w:tcPr>
            <w:tcW w:w="7667" w:type="dxa"/>
            <w:tcBorders>
              <w:top w:val="single" w:sz="4" w:space="0" w:color="auto"/>
              <w:left w:val="single" w:sz="4" w:space="0" w:color="auto"/>
              <w:bottom w:val="single" w:sz="4" w:space="0" w:color="auto"/>
              <w:right w:val="single" w:sz="4" w:space="0" w:color="auto"/>
            </w:tcBorders>
          </w:tcPr>
          <w:p w14:paraId="54CB39B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9C63C9" w:rsidRPr="00707A27" w14:paraId="55A41364"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339AB7E"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M</w:t>
            </w:r>
          </w:p>
        </w:tc>
        <w:tc>
          <w:tcPr>
            <w:tcW w:w="7667" w:type="dxa"/>
            <w:tcBorders>
              <w:top w:val="single" w:sz="4" w:space="0" w:color="auto"/>
              <w:left w:val="single" w:sz="4" w:space="0" w:color="auto"/>
              <w:bottom w:val="single" w:sz="4" w:space="0" w:color="auto"/>
              <w:right w:val="single" w:sz="4" w:space="0" w:color="auto"/>
            </w:tcBorders>
          </w:tcPr>
          <w:p w14:paraId="5674B080"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9C63C9" w:rsidRPr="00707A27" w14:paraId="452822E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288BB9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MO</w:t>
            </w:r>
          </w:p>
        </w:tc>
        <w:tc>
          <w:tcPr>
            <w:tcW w:w="7667" w:type="dxa"/>
            <w:tcBorders>
              <w:top w:val="single" w:sz="4" w:space="0" w:color="auto"/>
              <w:left w:val="single" w:sz="4" w:space="0" w:color="auto"/>
              <w:bottom w:val="single" w:sz="4" w:space="0" w:color="auto"/>
              <w:right w:val="single" w:sz="4" w:space="0" w:color="auto"/>
            </w:tcBorders>
          </w:tcPr>
          <w:p w14:paraId="22918F0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9C63C9" w14:paraId="7EB52CC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FD0F12F"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HREC</w:t>
            </w:r>
          </w:p>
        </w:tc>
        <w:tc>
          <w:tcPr>
            <w:tcW w:w="7667" w:type="dxa"/>
            <w:tcBorders>
              <w:top w:val="single" w:sz="4" w:space="0" w:color="auto"/>
              <w:left w:val="single" w:sz="4" w:space="0" w:color="auto"/>
              <w:bottom w:val="single" w:sz="4" w:space="0" w:color="auto"/>
              <w:right w:val="single" w:sz="4" w:space="0" w:color="auto"/>
            </w:tcBorders>
          </w:tcPr>
          <w:p w14:paraId="7DC1610D"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Human Research Ethics Committee</w:t>
            </w:r>
          </w:p>
        </w:tc>
      </w:tr>
      <w:tr w:rsidR="009C63C9" w14:paraId="5D437479"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783AE48"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ATA</w:t>
            </w:r>
          </w:p>
        </w:tc>
        <w:tc>
          <w:tcPr>
            <w:tcW w:w="7667" w:type="dxa"/>
            <w:tcBorders>
              <w:top w:val="single" w:sz="4" w:space="0" w:color="auto"/>
              <w:left w:val="single" w:sz="4" w:space="0" w:color="auto"/>
              <w:bottom w:val="single" w:sz="4" w:space="0" w:color="auto"/>
              <w:right w:val="single" w:sz="4" w:space="0" w:color="auto"/>
            </w:tcBorders>
          </w:tcPr>
          <w:p w14:paraId="61C1A77E"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9C63C9" w:rsidRPr="00707A27" w14:paraId="2235DA5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FD82EC7"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BC</w:t>
            </w:r>
          </w:p>
        </w:tc>
        <w:tc>
          <w:tcPr>
            <w:tcW w:w="7667" w:type="dxa"/>
            <w:tcBorders>
              <w:top w:val="single" w:sz="4" w:space="0" w:color="auto"/>
              <w:left w:val="single" w:sz="4" w:space="0" w:color="auto"/>
              <w:bottom w:val="single" w:sz="4" w:space="0" w:color="auto"/>
              <w:right w:val="single" w:sz="4" w:space="0" w:color="auto"/>
            </w:tcBorders>
          </w:tcPr>
          <w:p w14:paraId="23878CEB"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9C63C9" w:rsidRPr="00707A27" w14:paraId="6EF01A8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705A2E2" w14:textId="77777777" w:rsidR="009C63C9" w:rsidRPr="00B55EDD" w:rsidRDefault="009C63C9" w:rsidP="003A58BA">
            <w:pPr>
              <w:spacing w:before="0" w:after="0"/>
              <w:contextualSpacing/>
              <w:rPr>
                <w:rFonts w:asciiTheme="minorHAnsi" w:hAnsiTheme="minorHAnsi" w:cstheme="minorHAnsi"/>
                <w:szCs w:val="22"/>
              </w:rPr>
            </w:pPr>
            <w:r w:rsidRPr="00B55EDD">
              <w:rPr>
                <w:rFonts w:asciiTheme="minorHAnsi" w:hAnsiTheme="minorHAnsi" w:cstheme="minorHAnsi"/>
                <w:szCs w:val="22"/>
              </w:rPr>
              <w:t>ICH-GCP</w:t>
            </w:r>
          </w:p>
        </w:tc>
        <w:tc>
          <w:tcPr>
            <w:tcW w:w="7667" w:type="dxa"/>
            <w:tcBorders>
              <w:top w:val="single" w:sz="4" w:space="0" w:color="auto"/>
              <w:left w:val="single" w:sz="4" w:space="0" w:color="auto"/>
              <w:bottom w:val="single" w:sz="4" w:space="0" w:color="auto"/>
              <w:right w:val="single" w:sz="4" w:space="0" w:color="auto"/>
            </w:tcBorders>
          </w:tcPr>
          <w:p w14:paraId="7E466DD2" w14:textId="3ECAB47E"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International Council for Harmonisation of Technical Requirements for Registration of Pharmaceuticals for Human Use</w:t>
            </w:r>
            <w:r w:rsidR="003D1E7D">
              <w:rPr>
                <w:rFonts w:asciiTheme="minorHAnsi" w:hAnsiTheme="minorHAnsi" w:cstheme="minorHAnsi"/>
                <w:szCs w:val="22"/>
              </w:rPr>
              <w:t xml:space="preserve"> – Guidelines for Good Clinical Practice </w:t>
            </w:r>
          </w:p>
        </w:tc>
      </w:tr>
      <w:tr w:rsidR="00984C69" w:rsidRPr="00707A27" w14:paraId="4531CD0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63CD94A" w14:textId="7F818CD3"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NATA</w:t>
            </w:r>
          </w:p>
        </w:tc>
        <w:tc>
          <w:tcPr>
            <w:tcW w:w="7667" w:type="dxa"/>
            <w:tcBorders>
              <w:top w:val="single" w:sz="4" w:space="0" w:color="auto"/>
              <w:left w:val="single" w:sz="4" w:space="0" w:color="auto"/>
              <w:bottom w:val="single" w:sz="4" w:space="0" w:color="auto"/>
              <w:right w:val="single" w:sz="4" w:space="0" w:color="auto"/>
            </w:tcBorders>
          </w:tcPr>
          <w:p w14:paraId="3768A940" w14:textId="2831FA78" w:rsidR="00984C69" w:rsidRPr="00707A27" w:rsidRDefault="00984C69" w:rsidP="003A58BA">
            <w:pPr>
              <w:spacing w:before="0" w:after="0"/>
              <w:contextualSpacing/>
              <w:rPr>
                <w:rFonts w:asciiTheme="minorHAnsi" w:hAnsiTheme="minorHAnsi" w:cstheme="minorHAnsi"/>
                <w:szCs w:val="22"/>
              </w:rPr>
            </w:pPr>
            <w:r w:rsidRPr="00273E51">
              <w:t>National Association of Testing Authorities</w:t>
            </w:r>
          </w:p>
        </w:tc>
      </w:tr>
      <w:tr w:rsidR="009C63C9" w:rsidRPr="00707A27" w14:paraId="1537D90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71CE73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NHMRC</w:t>
            </w:r>
          </w:p>
        </w:tc>
        <w:tc>
          <w:tcPr>
            <w:tcW w:w="7667" w:type="dxa"/>
            <w:tcBorders>
              <w:top w:val="single" w:sz="4" w:space="0" w:color="auto"/>
              <w:left w:val="single" w:sz="4" w:space="0" w:color="auto"/>
              <w:bottom w:val="single" w:sz="4" w:space="0" w:color="auto"/>
              <w:right w:val="single" w:sz="4" w:space="0" w:color="auto"/>
            </w:tcBorders>
          </w:tcPr>
          <w:p w14:paraId="1ADFC290"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AE01C1" w:rsidRPr="00707A27" w14:paraId="5072412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0E482AE" w14:textId="2BD61415"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PAAC</w:t>
            </w:r>
          </w:p>
        </w:tc>
        <w:tc>
          <w:tcPr>
            <w:tcW w:w="7667" w:type="dxa"/>
            <w:tcBorders>
              <w:top w:val="single" w:sz="4" w:space="0" w:color="auto"/>
              <w:left w:val="single" w:sz="4" w:space="0" w:color="auto"/>
              <w:bottom w:val="single" w:sz="4" w:space="0" w:color="auto"/>
              <w:right w:val="single" w:sz="4" w:space="0" w:color="auto"/>
            </w:tcBorders>
          </w:tcPr>
          <w:p w14:paraId="49760A34" w14:textId="64745A6D"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AE01C1" w:rsidRPr="00707A27" w14:paraId="63A36D0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4BBC863F" w14:textId="5998B379"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SQHS</w:t>
            </w:r>
          </w:p>
        </w:tc>
        <w:tc>
          <w:tcPr>
            <w:tcW w:w="7667" w:type="dxa"/>
            <w:tcBorders>
              <w:top w:val="single" w:sz="4" w:space="0" w:color="auto"/>
              <w:left w:val="single" w:sz="4" w:space="0" w:color="auto"/>
              <w:bottom w:val="single" w:sz="4" w:space="0" w:color="auto"/>
              <w:right w:val="single" w:sz="4" w:space="0" w:color="auto"/>
            </w:tcBorders>
          </w:tcPr>
          <w:p w14:paraId="1A770910" w14:textId="187A0F64"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9C63C9" w:rsidRPr="00707A27" w14:paraId="7F90F36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A8D4BF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OGTR</w:t>
            </w:r>
          </w:p>
        </w:tc>
        <w:tc>
          <w:tcPr>
            <w:tcW w:w="7667" w:type="dxa"/>
            <w:tcBorders>
              <w:top w:val="single" w:sz="4" w:space="0" w:color="auto"/>
              <w:left w:val="single" w:sz="4" w:space="0" w:color="auto"/>
              <w:bottom w:val="single" w:sz="4" w:space="0" w:color="auto"/>
              <w:right w:val="single" w:sz="4" w:space="0" w:color="auto"/>
            </w:tcBorders>
          </w:tcPr>
          <w:p w14:paraId="39A81095"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9C63C9" w:rsidRPr="00707A27" w14:paraId="3CCEA4CD"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6D696FF"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PE</w:t>
            </w:r>
          </w:p>
        </w:tc>
        <w:tc>
          <w:tcPr>
            <w:tcW w:w="7667" w:type="dxa"/>
            <w:tcBorders>
              <w:top w:val="single" w:sz="4" w:space="0" w:color="auto"/>
              <w:left w:val="single" w:sz="4" w:space="0" w:color="auto"/>
              <w:bottom w:val="single" w:sz="4" w:space="0" w:color="auto"/>
              <w:right w:val="single" w:sz="4" w:space="0" w:color="auto"/>
            </w:tcBorders>
          </w:tcPr>
          <w:p w14:paraId="216BBA16"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9C63C9" w:rsidRPr="00707A27" w14:paraId="307264D1"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A9966DE"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CR</w:t>
            </w:r>
          </w:p>
        </w:tc>
        <w:tc>
          <w:tcPr>
            <w:tcW w:w="7667" w:type="dxa"/>
            <w:tcBorders>
              <w:top w:val="single" w:sz="4" w:space="0" w:color="auto"/>
              <w:left w:val="single" w:sz="4" w:space="0" w:color="auto"/>
              <w:bottom w:val="single" w:sz="4" w:space="0" w:color="auto"/>
              <w:right w:val="single" w:sz="4" w:space="0" w:color="auto"/>
            </w:tcBorders>
          </w:tcPr>
          <w:p w14:paraId="2A0C2EF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9C63C9" w:rsidRPr="00633AAB" w14:paraId="3B06AEED"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F926A6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RAF</w:t>
            </w:r>
          </w:p>
        </w:tc>
        <w:tc>
          <w:tcPr>
            <w:tcW w:w="7667" w:type="dxa"/>
            <w:tcBorders>
              <w:top w:val="single" w:sz="4" w:space="0" w:color="auto"/>
              <w:left w:val="single" w:sz="4" w:space="0" w:color="auto"/>
              <w:bottom w:val="single" w:sz="4" w:space="0" w:color="auto"/>
              <w:right w:val="single" w:sz="4" w:space="0" w:color="auto"/>
            </w:tcBorders>
          </w:tcPr>
          <w:p w14:paraId="1F0918BC" w14:textId="77777777" w:rsidR="009C63C9" w:rsidRPr="00633AAB" w:rsidRDefault="009C63C9" w:rsidP="003A58BA">
            <w:pPr>
              <w:spacing w:before="0" w:after="0"/>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9C63C9" w:rsidRPr="00707A27" w14:paraId="7F2FB11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A7190A5" w14:textId="77777777" w:rsidR="009C63C9" w:rsidRPr="00707A27" w:rsidRDefault="009C63C9" w:rsidP="003A58BA">
            <w:pPr>
              <w:spacing w:before="0" w:after="0"/>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667" w:type="dxa"/>
            <w:tcBorders>
              <w:top w:val="single" w:sz="4" w:space="0" w:color="auto"/>
              <w:left w:val="single" w:sz="4" w:space="0" w:color="auto"/>
              <w:bottom w:val="single" w:sz="4" w:space="0" w:color="auto"/>
              <w:right w:val="single" w:sz="4" w:space="0" w:color="auto"/>
            </w:tcBorders>
          </w:tcPr>
          <w:p w14:paraId="41C6B58D"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9C63C9" w:rsidRPr="00707A27" w14:paraId="7CB2AA4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3AAD65D"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SOP</w:t>
            </w:r>
          </w:p>
        </w:tc>
        <w:tc>
          <w:tcPr>
            <w:tcW w:w="7667" w:type="dxa"/>
            <w:tcBorders>
              <w:top w:val="single" w:sz="4" w:space="0" w:color="auto"/>
              <w:left w:val="single" w:sz="4" w:space="0" w:color="auto"/>
              <w:bottom w:val="single" w:sz="4" w:space="0" w:color="auto"/>
              <w:right w:val="single" w:sz="4" w:space="0" w:color="auto"/>
            </w:tcBorders>
          </w:tcPr>
          <w:p w14:paraId="2BEEA16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Standard Operating Procedure</w:t>
            </w:r>
          </w:p>
        </w:tc>
      </w:tr>
      <w:tr w:rsidR="009C63C9" w:rsidRPr="00707A27" w14:paraId="675932A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B3C35B5" w14:textId="77777777" w:rsidR="009C63C9" w:rsidRPr="004C5445" w:rsidRDefault="009C63C9" w:rsidP="003A58BA">
            <w:pPr>
              <w:spacing w:before="0" w:after="0"/>
              <w:contextualSpacing/>
              <w:rPr>
                <w:rFonts w:asciiTheme="minorHAnsi" w:hAnsiTheme="minorHAnsi" w:cstheme="minorHAnsi"/>
                <w:i/>
                <w:iCs/>
                <w:szCs w:val="22"/>
              </w:rPr>
            </w:pPr>
            <w:r w:rsidRPr="004C5445">
              <w:rPr>
                <w:rFonts w:asciiTheme="minorHAnsi" w:hAnsiTheme="minorHAnsi" w:cstheme="minorHAnsi"/>
                <w:i/>
                <w:iCs/>
                <w:szCs w:val="22"/>
              </w:rPr>
              <w:t>the Act</w:t>
            </w:r>
          </w:p>
        </w:tc>
        <w:tc>
          <w:tcPr>
            <w:tcW w:w="7667" w:type="dxa"/>
            <w:tcBorders>
              <w:top w:val="single" w:sz="4" w:space="0" w:color="auto"/>
              <w:left w:val="single" w:sz="4" w:space="0" w:color="auto"/>
              <w:bottom w:val="single" w:sz="4" w:space="0" w:color="auto"/>
              <w:right w:val="single" w:sz="4" w:space="0" w:color="auto"/>
            </w:tcBorders>
          </w:tcPr>
          <w:p w14:paraId="0FE5361A"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9C63C9" w:rsidRPr="00633AAB" w14:paraId="2659D2A7"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3F8F4C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667" w:type="dxa"/>
            <w:tcBorders>
              <w:top w:val="single" w:sz="4" w:space="0" w:color="auto"/>
              <w:left w:val="single" w:sz="4" w:space="0" w:color="auto"/>
              <w:bottom w:val="single" w:sz="4" w:space="0" w:color="auto"/>
              <w:right w:val="single" w:sz="4" w:space="0" w:color="auto"/>
            </w:tcBorders>
          </w:tcPr>
          <w:p w14:paraId="60D35467" w14:textId="77777777" w:rsidR="009C63C9" w:rsidRPr="00633AAB" w:rsidRDefault="009C63C9" w:rsidP="003A58BA">
            <w:pPr>
              <w:spacing w:before="0" w:after="0"/>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9C63C9" w:rsidRPr="00707A27" w14:paraId="71265C7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EF3255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Regulator</w:t>
            </w:r>
          </w:p>
        </w:tc>
        <w:tc>
          <w:tcPr>
            <w:tcW w:w="7667" w:type="dxa"/>
            <w:tcBorders>
              <w:top w:val="single" w:sz="4" w:space="0" w:color="auto"/>
              <w:left w:val="single" w:sz="4" w:space="0" w:color="auto"/>
              <w:bottom w:val="single" w:sz="4" w:space="0" w:color="auto"/>
              <w:right w:val="single" w:sz="4" w:space="0" w:color="auto"/>
            </w:tcBorders>
          </w:tcPr>
          <w:p w14:paraId="30EC37D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9C63C9" w:rsidRPr="00707A27" w14:paraId="3A809EA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7B70225"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GA</w:t>
            </w:r>
          </w:p>
        </w:tc>
        <w:tc>
          <w:tcPr>
            <w:tcW w:w="7667" w:type="dxa"/>
            <w:tcBorders>
              <w:top w:val="single" w:sz="4" w:space="0" w:color="auto"/>
              <w:left w:val="single" w:sz="4" w:space="0" w:color="auto"/>
              <w:bottom w:val="single" w:sz="4" w:space="0" w:color="auto"/>
              <w:right w:val="single" w:sz="4" w:space="0" w:color="auto"/>
            </w:tcBorders>
          </w:tcPr>
          <w:p w14:paraId="72DA4471"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9C63C9" w:rsidRPr="00707A27" w14:paraId="282BEB6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3546E52"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TSDs</w:t>
            </w:r>
          </w:p>
        </w:tc>
        <w:tc>
          <w:tcPr>
            <w:tcW w:w="7667" w:type="dxa"/>
            <w:tcBorders>
              <w:top w:val="single" w:sz="4" w:space="0" w:color="auto"/>
              <w:left w:val="single" w:sz="4" w:space="0" w:color="auto"/>
              <w:bottom w:val="single" w:sz="4" w:space="0" w:color="auto"/>
              <w:right w:val="single" w:sz="4" w:space="0" w:color="auto"/>
            </w:tcBorders>
          </w:tcPr>
          <w:p w14:paraId="09193C53"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p>
        </w:tc>
      </w:tr>
      <w:tr w:rsidR="009C63C9" w:rsidRPr="00707A27" w14:paraId="47402664"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7F3CC6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USA</w:t>
            </w:r>
          </w:p>
        </w:tc>
        <w:tc>
          <w:tcPr>
            <w:tcW w:w="7667" w:type="dxa"/>
            <w:tcBorders>
              <w:top w:val="single" w:sz="4" w:space="0" w:color="auto"/>
              <w:left w:val="single" w:sz="4" w:space="0" w:color="auto"/>
              <w:bottom w:val="single" w:sz="4" w:space="0" w:color="auto"/>
              <w:right w:val="single" w:sz="4" w:space="0" w:color="auto"/>
            </w:tcBorders>
          </w:tcPr>
          <w:p w14:paraId="1EF5656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9C63C9" w:rsidRPr="00707A27" w14:paraId="28EB365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30D9B7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WHO</w:t>
            </w:r>
          </w:p>
        </w:tc>
        <w:tc>
          <w:tcPr>
            <w:tcW w:w="7667" w:type="dxa"/>
            <w:tcBorders>
              <w:top w:val="single" w:sz="4" w:space="0" w:color="auto"/>
              <w:left w:val="single" w:sz="4" w:space="0" w:color="auto"/>
              <w:bottom w:val="single" w:sz="4" w:space="0" w:color="auto"/>
              <w:right w:val="single" w:sz="4" w:space="0" w:color="auto"/>
            </w:tcBorders>
          </w:tcPr>
          <w:p w14:paraId="3C12664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World Health Organization</w:t>
            </w:r>
          </w:p>
        </w:tc>
      </w:tr>
      <w:tr w:rsidR="003A58BA" w:rsidRPr="00707A27" w14:paraId="6C2F2D8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A5C7343" w14:textId="6DBBE00A" w:rsidR="003A58BA" w:rsidRPr="00707A27" w:rsidRDefault="003A58BA" w:rsidP="003A58BA">
            <w:pPr>
              <w:spacing w:before="0" w:after="0"/>
              <w:contextualSpacing/>
              <w:rPr>
                <w:rFonts w:asciiTheme="minorHAnsi" w:hAnsiTheme="minorHAnsi" w:cstheme="minorHAnsi"/>
                <w:szCs w:val="22"/>
              </w:rPr>
            </w:pPr>
            <w:r>
              <w:rPr>
                <w:rFonts w:asciiTheme="minorHAnsi" w:hAnsiTheme="minorHAnsi" w:cstheme="minorHAnsi"/>
                <w:szCs w:val="22"/>
              </w:rPr>
              <w:t>WT</w:t>
            </w:r>
          </w:p>
        </w:tc>
        <w:tc>
          <w:tcPr>
            <w:tcW w:w="7667" w:type="dxa"/>
            <w:tcBorders>
              <w:top w:val="single" w:sz="4" w:space="0" w:color="auto"/>
              <w:left w:val="single" w:sz="4" w:space="0" w:color="auto"/>
              <w:bottom w:val="single" w:sz="4" w:space="0" w:color="auto"/>
              <w:right w:val="single" w:sz="4" w:space="0" w:color="auto"/>
            </w:tcBorders>
          </w:tcPr>
          <w:p w14:paraId="77BEC241" w14:textId="305CDB4D" w:rsidR="003A58BA" w:rsidRPr="00707A27" w:rsidRDefault="003A58BA" w:rsidP="003A58BA">
            <w:pPr>
              <w:spacing w:before="0" w:after="0"/>
              <w:contextualSpacing/>
              <w:rPr>
                <w:rFonts w:asciiTheme="minorHAnsi" w:hAnsiTheme="minorHAnsi" w:cstheme="minorHAnsi"/>
                <w:szCs w:val="22"/>
              </w:rPr>
            </w:pPr>
            <w:r>
              <w:rPr>
                <w:rFonts w:asciiTheme="minorHAnsi" w:hAnsiTheme="minorHAnsi" w:cstheme="minorHAnsi"/>
                <w:szCs w:val="22"/>
              </w:rPr>
              <w:t>Wild type</w:t>
            </w:r>
          </w:p>
        </w:tc>
      </w:tr>
    </w:tbl>
    <w:p w14:paraId="3CF9F3C0" w14:textId="05EBDC96" w:rsidR="00F24F57" w:rsidRPr="0000143A" w:rsidRDefault="00F24F57" w:rsidP="00F56FE9">
      <w:pPr>
        <w:sectPr w:rsidR="00F24F57" w:rsidRPr="0000143A" w:rsidSect="00406E1A">
          <w:footerReference w:type="default" r:id="rId14"/>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38" w:name="_Toc301341824"/>
      <w:bookmarkStart w:id="39" w:name="_Toc47536740"/>
      <w:bookmarkStart w:id="40" w:name="_Ref57107670"/>
      <w:bookmarkStart w:id="41" w:name="_Ref57107703"/>
      <w:bookmarkStart w:id="42" w:name="_Ref57107745"/>
      <w:bookmarkStart w:id="43" w:name="_Ref57107833"/>
      <w:bookmarkStart w:id="44" w:name="_Ref57107847"/>
      <w:bookmarkStart w:id="45" w:name="_Ref57118890"/>
      <w:bookmarkStart w:id="46" w:name="_Ref57118926"/>
      <w:bookmarkStart w:id="47" w:name="_Ref57118937"/>
      <w:bookmarkStart w:id="48" w:name="_Ref57118949"/>
      <w:bookmarkStart w:id="49" w:name="_Ref57118962"/>
      <w:bookmarkStart w:id="50" w:name="_Ref57119022"/>
      <w:bookmarkStart w:id="51" w:name="_Ref57119079"/>
      <w:bookmarkStart w:id="52" w:name="_Ref57119151"/>
      <w:bookmarkStart w:id="53" w:name="_Ref57119245"/>
      <w:bookmarkStart w:id="54" w:name="_Ref58589090"/>
      <w:bookmarkStart w:id="55" w:name="_Ref58589095"/>
      <w:bookmarkStart w:id="56" w:name="_Ref58746019"/>
      <w:bookmarkStart w:id="57" w:name="_Ref61526715"/>
      <w:bookmarkStart w:id="58" w:name="_Ref61527328"/>
      <w:bookmarkStart w:id="59" w:name="_Ref67313083"/>
      <w:bookmarkStart w:id="60" w:name="_Ref67319228"/>
      <w:bookmarkStart w:id="61" w:name="_Ref67475058"/>
      <w:bookmarkStart w:id="62" w:name="_Ref67481049"/>
      <w:bookmarkStart w:id="63" w:name="_Ref67492375"/>
      <w:bookmarkStart w:id="64" w:name="_Ref67492394"/>
      <w:bookmarkStart w:id="65" w:name="_Ref67492471"/>
      <w:bookmarkStart w:id="66" w:name="_Ref67493429"/>
      <w:bookmarkStart w:id="67" w:name="_Ref68594429"/>
      <w:bookmarkStart w:id="68" w:name="_Ref68612879"/>
      <w:bookmarkStart w:id="69" w:name="_Ref68615635"/>
      <w:bookmarkStart w:id="70" w:name="_Ref68615652"/>
      <w:bookmarkStart w:id="71" w:name="_Ref210394072"/>
      <w:bookmarkStart w:id="72" w:name="_Ref211519425"/>
      <w:bookmarkStart w:id="73" w:name="_Ref211521352"/>
      <w:bookmarkStart w:id="74" w:name="_Ref211583851"/>
      <w:bookmarkStart w:id="75" w:name="_Ref211591924"/>
      <w:bookmarkStart w:id="76" w:name="_Ref211592992"/>
      <w:bookmarkStart w:id="77" w:name="_Ref211595332"/>
      <w:bookmarkStart w:id="78" w:name="_Ref211605735"/>
      <w:bookmarkStart w:id="79" w:name="_Ref211845027"/>
      <w:bookmarkStart w:id="80" w:name="_Ref211860226"/>
      <w:bookmarkStart w:id="81" w:name="_Ref211866055"/>
      <w:bookmarkStart w:id="82" w:name="_Ref211926511"/>
      <w:bookmarkStart w:id="83" w:name="_Ref212452305"/>
      <w:bookmarkStart w:id="84" w:name="_Ref212452372"/>
      <w:bookmarkStart w:id="85" w:name="_Ref212453199"/>
      <w:bookmarkStart w:id="86" w:name="_Ref212453875"/>
      <w:bookmarkStart w:id="87" w:name="_Ref212454113"/>
      <w:bookmarkStart w:id="88" w:name="_Ref212454659"/>
      <w:bookmarkStart w:id="89" w:name="_Ref212459645"/>
      <w:bookmarkStart w:id="90" w:name="_Ref212462906"/>
      <w:bookmarkStart w:id="91" w:name="_Ref213659252"/>
      <w:bookmarkStart w:id="92" w:name="_Ref216091320"/>
      <w:bookmarkStart w:id="93" w:name="_Ref216091924"/>
      <w:bookmarkStart w:id="94" w:name="_Ref216092864"/>
      <w:bookmarkStart w:id="95" w:name="_Ref216094395"/>
      <w:bookmarkStart w:id="96" w:name="_Toc220571245"/>
      <w:bookmarkStart w:id="97" w:name="_Toc142471144"/>
      <w:bookmarkStart w:id="98" w:name="_Toc142987511"/>
      <w:bookmarkStart w:id="99" w:name="_Toc143058800"/>
      <w:bookmarkStart w:id="100" w:name="_Toc94337984"/>
      <w:bookmarkStart w:id="101" w:name="_Toc97019206"/>
      <w:r w:rsidRPr="0000143A">
        <w:lastRenderedPageBreak/>
        <w:t>Risk assessment context</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5A30124D" w14:textId="77777777" w:rsidR="00F4070C" w:rsidRPr="0000143A" w:rsidRDefault="00F4070C" w:rsidP="00E1104A">
      <w:pPr>
        <w:pStyle w:val="2RARMP"/>
      </w:pPr>
      <w:bookmarkStart w:id="102" w:name="_Toc202859546"/>
      <w:bookmarkStart w:id="103" w:name="_Toc301341825"/>
      <w:bookmarkStart w:id="104" w:name="_Toc446425382"/>
      <w:bookmarkStart w:id="105" w:name="_Toc47536741"/>
      <w:bookmarkStart w:id="106" w:name="_Ref62051078"/>
      <w:bookmarkStart w:id="107" w:name="_Toc220571246"/>
      <w:r w:rsidRPr="0000143A">
        <w:t>Background</w:t>
      </w:r>
      <w:bookmarkEnd w:id="102"/>
      <w:bookmarkEnd w:id="103"/>
      <w:bookmarkEnd w:id="104"/>
      <w:bookmarkEnd w:id="105"/>
      <w:bookmarkEnd w:id="106"/>
      <w:bookmarkEnd w:id="107"/>
    </w:p>
    <w:p w14:paraId="013AED5E" w14:textId="77777777" w:rsidR="00B15FE0" w:rsidRPr="0000143A" w:rsidRDefault="00F54D39" w:rsidP="001156D4">
      <w:pPr>
        <w:pStyle w:val="RARMPnumberedparagraphs"/>
      </w:pPr>
      <w:r w:rsidRPr="0000143A">
        <w:t xml:space="preserve">An application has been made under the </w:t>
      </w:r>
      <w:r w:rsidRPr="0000143A">
        <w:rPr>
          <w:i/>
          <w:iCs/>
        </w:rPr>
        <w:t>Gene Technology Act 2000</w:t>
      </w:r>
      <w:r w:rsidRPr="0000143A">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objective is to protect the health and safety of people, and to protect the environment, by identifying risks posed by or as a result of gene technology, and by managing those risks through regulating certain dealings with GMOs.</w:t>
      </w:r>
    </w:p>
    <w:p w14:paraId="373559D8" w14:textId="77777777" w:rsidR="002F6367" w:rsidRPr="004D4C8A" w:rsidRDefault="002F6367" w:rsidP="001156D4">
      <w:pPr>
        <w:pStyle w:val="RARMPnumberedparagraphs"/>
      </w:pPr>
      <w:r w:rsidRPr="004D4C8A">
        <w:t>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take into account and who must be consulted when preparing the RARMP.</w:t>
      </w:r>
    </w:p>
    <w:p w14:paraId="14C48AEA" w14:textId="07EF0CBE"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E5400F">
        <w:fldChar w:fldCharType="begin"/>
      </w:r>
      <w:r w:rsidR="00647917">
        <w:instrText xml:space="preserve"> ADDIN EN.CITE &lt;EndNote&gt;&lt;Cite&gt;&lt;Author&gt;OGTR&lt;/Author&gt;&lt;Year&gt;2013&lt;/Year&gt;&lt;RecNum&gt;1&lt;/RecNum&gt;&lt;DisplayText&gt;(OGTR, 2013b)&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E5400F">
        <w:fldChar w:fldCharType="separate"/>
      </w:r>
      <w:r w:rsidR="00647917">
        <w:rPr>
          <w:noProof/>
        </w:rPr>
        <w:t>(</w:t>
      </w:r>
      <w:hyperlink w:anchor="_ENREF_75" w:tooltip="OGTR, 2013 #1" w:history="1">
        <w:r w:rsidR="00647917">
          <w:rPr>
            <w:noProof/>
          </w:rPr>
          <w:t>OGTR, 2013b</w:t>
        </w:r>
      </w:hyperlink>
      <w:r w:rsidR="00647917">
        <w:rPr>
          <w:noProof/>
        </w:rPr>
        <w:t>)</w:t>
      </w:r>
      <w:r w:rsidR="00E5400F">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15" w:history="1">
        <w:r w:rsidR="00023B69" w:rsidRPr="00023B69">
          <w:rPr>
            <w:rStyle w:val="Hyperlink"/>
            <w:color w:val="0070C0"/>
          </w:rPr>
          <w:t>OGTR website</w:t>
        </w:r>
      </w:hyperlink>
      <w:r w:rsidR="00023B69">
        <w:rPr>
          <w:rStyle w:val="Hyperlink"/>
        </w:rPr>
        <w:t>)</w:t>
      </w:r>
      <w:r w:rsidRPr="00425DA7">
        <w:rPr>
          <w:rStyle w:val="Hyperlink"/>
          <w:u w:val="none"/>
        </w:rPr>
        <w:t>.</w:t>
      </w:r>
    </w:p>
    <w:p w14:paraId="3F14C6BE" w14:textId="433D04BD"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DC7A35">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108" w:name="_Ref383596632"/>
      <w:r w:rsidRPr="00C63E8D">
        <w:t>Figure</w:t>
      </w:r>
      <w:bookmarkEnd w:id="108"/>
      <w:r w:rsidR="00AE01C1">
        <w:t xml:space="preserve"> 1</w:t>
      </w:r>
      <w:r w:rsidR="004D4C8A" w:rsidRPr="00C63E8D">
        <w:rPr>
          <w:noProof/>
        </w:rPr>
        <w:t>.</w:t>
      </w:r>
      <w:bookmarkStart w:id="109" w:name="_Ref256168805"/>
      <w:r w:rsidR="004D4C8A" w:rsidRPr="00C63E8D">
        <w:t xml:space="preserve"> </w:t>
      </w:r>
      <w:r w:rsidR="001266B9" w:rsidRPr="00C63E8D">
        <w:t xml:space="preserve">Summary of parameters </w:t>
      </w:r>
      <w:r w:rsidRPr="00C63E8D">
        <w:t>used to establish the risk assessment context</w:t>
      </w:r>
      <w:bookmarkEnd w:id="109"/>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0EFCAFA8" w14:textId="423BD917" w:rsidR="008C75CD" w:rsidRDefault="00C009AF" w:rsidP="008C75CD">
      <w:pPr>
        <w:pStyle w:val="RARMPnumberedparagraphs"/>
        <w:rPr>
          <w:szCs w:val="22"/>
        </w:rPr>
      </w:pPr>
      <w:r w:rsidRPr="00937960">
        <w:t>In accordance with Section 50A of the Act, this application is considered to be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1CDD1708" w14:textId="1722DE91" w:rsidR="00EB2E7F" w:rsidRPr="0084214A" w:rsidRDefault="00EB2E7F" w:rsidP="008C75CD">
      <w:pPr>
        <w:pStyle w:val="RARMPnumberedparagraphs"/>
        <w:rPr>
          <w:szCs w:val="22"/>
        </w:rPr>
      </w:pPr>
      <w:r w:rsidRPr="006905EE">
        <w:t xml:space="preserve">Section 52 of the Act requires the Regulator to seek comment on the RARMP from agencies - the Gene Technology Technical Advisory Committee (GTTAC), State and Territory Governments, Australian Government authorities or agencies prescribed in the Regulations, Australian local councils and the </w:t>
      </w:r>
      <w:r w:rsidRPr="006905EE">
        <w:lastRenderedPageBreak/>
        <w:t xml:space="preserve">Minister for the Environment - and from the public. The advice from the prescribed experts, agencies and authorities and how it was taken into account is summarised in Appendix A. </w:t>
      </w:r>
      <w:r w:rsidR="00B74D24" w:rsidRPr="0084214A">
        <w:t>No</w:t>
      </w:r>
      <w:r w:rsidRPr="0084214A">
        <w:t xml:space="preserve"> public submissions were received.</w:t>
      </w:r>
    </w:p>
    <w:p w14:paraId="0EEB8964" w14:textId="77777777" w:rsidR="00BE23F9" w:rsidRPr="00503030" w:rsidRDefault="00BE23F9" w:rsidP="00BE23F9">
      <w:pPr>
        <w:pStyle w:val="3RARMP"/>
        <w:tabs>
          <w:tab w:val="clear" w:pos="284"/>
          <w:tab w:val="num" w:pos="567"/>
        </w:tabs>
        <w:spacing w:before="240"/>
      </w:pPr>
      <w:bookmarkStart w:id="110" w:name="_Ref425251282"/>
      <w:bookmarkStart w:id="111" w:name="_Toc475694691"/>
      <w:bookmarkStart w:id="112" w:name="_Toc47536742"/>
      <w:bookmarkStart w:id="113" w:name="_Toc220571247"/>
      <w:r w:rsidRPr="00503030">
        <w:t>Interface with other regulatory schemes</w:t>
      </w:r>
      <w:bookmarkEnd w:id="110"/>
      <w:bookmarkEnd w:id="111"/>
      <w:bookmarkEnd w:id="112"/>
      <w:bookmarkEnd w:id="113"/>
    </w:p>
    <w:p w14:paraId="103FA8E3" w14:textId="4249D172" w:rsidR="00F364D2" w:rsidRPr="00F364D2" w:rsidRDefault="0011547C" w:rsidP="00F364D2">
      <w:pPr>
        <w:pStyle w:val="RARMPnumberedparagraphs"/>
      </w:pPr>
      <w:r w:rsidRPr="00DC2DD2">
        <w:t xml:space="preserve"> </w:t>
      </w:r>
      <w:r w:rsidR="00F364D2" w:rsidRPr="00F364D2">
        <w:t xml:space="preserve">Gene technology </w:t>
      </w:r>
      <w:r w:rsidR="005E504D" w:rsidRPr="00F364D2">
        <w:t xml:space="preserve">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00F364D2" w:rsidRPr="00F364D2">
        <w:t xml:space="preserve">. </w:t>
      </w:r>
    </w:p>
    <w:p w14:paraId="753EC7F4" w14:textId="77777777"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34B685ED"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xml:space="preserve">.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w:t>
      </w:r>
      <w:r w:rsidR="00E43309">
        <w:t>bacteria</w:t>
      </w:r>
      <w:r w:rsidRPr="00F364D2">
        <w:t>,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65E9BDA8" w:rsidR="00F364D2" w:rsidRPr="00F364D2" w:rsidRDefault="00F364D2" w:rsidP="00F364D2">
      <w:pPr>
        <w:pStyle w:val="RARMPnumberedparagraphs"/>
      </w:pPr>
      <w:r w:rsidRPr="00F364D2">
        <w:t xml:space="preserve">The National Health and Medical Research Council (NHMRC) has issued the </w:t>
      </w:r>
      <w:r w:rsidRPr="00F364D2">
        <w:rPr>
          <w:i/>
        </w:rPr>
        <w:t xml:space="preserve">National Statement on Ethical Conduct in Human Research </w:t>
      </w:r>
      <w:r w:rsidRPr="00F364D2">
        <w:fldChar w:fldCharType="begin"/>
      </w:r>
      <w:r w:rsidR="009347F7">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e2p5expr8xpzasea9ag5xrxnztseszre50vw" timestamp="1761605282"&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rsidRPr="00F364D2">
        <w:fldChar w:fldCharType="separate"/>
      </w:r>
      <w:r w:rsidRPr="00F364D2">
        <w:rPr>
          <w:noProof/>
        </w:rPr>
        <w:t>(</w:t>
      </w:r>
      <w:hyperlink w:anchor="_ENREF_69" w:tooltip="National Health and Medical Research Council, 2018 #2" w:history="1">
        <w:r w:rsidR="00647917" w:rsidRPr="00F364D2">
          <w:rPr>
            <w:noProof/>
          </w:rPr>
          <w:t>National Health and Medical Research Council et al., 2018</w:t>
        </w:r>
      </w:hyperlink>
      <w:r w:rsidRPr="00F364D2">
        <w:rPr>
          <w:noProof/>
        </w:rPr>
        <w:t>)</w:t>
      </w:r>
      <w:r w:rsidRPr="00F364D2">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2F41A49" w:rsidR="00F364D2" w:rsidRPr="00F364D2" w:rsidRDefault="00F364D2" w:rsidP="00F364D2">
      <w:pPr>
        <w:pStyle w:val="RARMPnumberedparagraphs"/>
      </w:pPr>
      <w:r w:rsidRPr="00F364D2">
        <w:t xml:space="preserve">Approval by a Human Research Ethics Committee (HREC) is also a fundamental requirement of a clinical trial. HRECs conduct both ethical and scientific assessment of the proposal and in addition often consider issues of research governance. Other elements of governance of clinical trials that are considered by HRECs include appropriate informed consent, specific inclusion and exclusion criteria, data monitoring and </w:t>
      </w:r>
      <w:r w:rsidR="003208BB">
        <w:t>GMO</w:t>
      </w:r>
      <w:r w:rsidR="003208BB" w:rsidRPr="00F364D2">
        <w:t xml:space="preserve"> </w:t>
      </w:r>
      <w:r w:rsidRPr="00F364D2">
        <w:t>accounting and reconciliation.</w:t>
      </w:r>
    </w:p>
    <w:p w14:paraId="6A40EA4F" w14:textId="0C72F983"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000740AA">
        <w:t>s</w:t>
      </w:r>
      <w:r w:rsidRPr="00F364D2">
        <w:t>)</w:t>
      </w:r>
      <w:r w:rsidR="00F364D2" w:rsidRPr="00F364D2">
        <w:t>.</w:t>
      </w:r>
    </w:p>
    <w:p w14:paraId="6612A0BC" w14:textId="3B49F4D6" w:rsidR="00E24D19" w:rsidRDefault="00F364D2" w:rsidP="00F364D2">
      <w:pPr>
        <w:pStyle w:val="RARMPnumberedparagraphs"/>
      </w:pPr>
      <w:r w:rsidRPr="00F364D2">
        <w:lastRenderedPageBreak/>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17"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18" w:history="1">
        <w:r w:rsidRPr="00F364D2">
          <w:rPr>
            <w:rStyle w:val="Hyperlink"/>
          </w:rPr>
          <w:t>NPAAC</w:t>
        </w:r>
      </w:hyperlink>
      <w:r>
        <w:t>).</w:t>
      </w:r>
    </w:p>
    <w:p w14:paraId="38E33D4F" w14:textId="1C3596C9" w:rsidR="00E7463C" w:rsidRDefault="00A56FC0" w:rsidP="00B74ABD">
      <w:pPr>
        <w:pStyle w:val="RARMPnumberedparagraphs"/>
      </w:pPr>
      <w:r w:rsidRPr="00A56FC0">
        <w:t xml:space="preserve">The </w:t>
      </w:r>
      <w:hyperlink r:id="rId19" w:history="1">
        <w:r w:rsidR="00E7463C" w:rsidRPr="000D648E">
          <w:rPr>
            <w:rStyle w:val="Hyperlink"/>
            <w:szCs w:val="22"/>
          </w:rPr>
          <w:t>NPAAC</w:t>
        </w:r>
      </w:hyperlink>
      <w:r w:rsidR="00E7463C" w:rsidRPr="00273E51">
        <w:t xml:space="preserve"> advises </w:t>
      </w:r>
      <w:r w:rsidR="00E7463C">
        <w:t>C</w:t>
      </w:r>
      <w:r w:rsidR="00E7463C" w:rsidRPr="00273E51">
        <w:t xml:space="preserve">ommonwealth, </w:t>
      </w:r>
      <w:r w:rsidR="00E7463C">
        <w:t>State and T</w:t>
      </w:r>
      <w:r w:rsidR="00E7463C" w:rsidRPr="00273E51">
        <w: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rsidR="00E7463C">
        <w:t xml:space="preserve"> (APA)</w:t>
      </w:r>
      <w:r w:rsidR="00E7463C" w:rsidRPr="00273E51">
        <w:t xml:space="preserve">. Accreditation of pathology services is overseen by </w:t>
      </w:r>
      <w:r w:rsidR="00E7463C">
        <w:t xml:space="preserve">Services Australia (formerly </w:t>
      </w:r>
      <w:r w:rsidR="00E7463C" w:rsidRPr="00273E51">
        <w:t>Department of Human Services</w:t>
      </w:r>
      <w:r w:rsidR="00E7463C">
        <w:t>)</w:t>
      </w:r>
      <w:r w:rsidR="00E7463C" w:rsidRPr="00273E51">
        <w:t>, and currently, the only endorsed assessing body for pathology accreditation is the National Association of Testing Authorities (</w:t>
      </w:r>
      <w:hyperlink r:id="rId20" w:history="1">
        <w:r w:rsidR="00E7463C" w:rsidRPr="00273E51">
          <w:t>NATA</w:t>
        </w:r>
      </w:hyperlink>
      <w:r w:rsidR="00E7463C">
        <w:t xml:space="preserve">). </w:t>
      </w:r>
    </w:p>
    <w:p w14:paraId="75B34058" w14:textId="76151983"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1"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3BCC7FB4" w:rsidR="00B74ABD" w:rsidRPr="00DC2DD2"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Centers for Disease Control and Prevention (CDC) and are known as the standard precautions for working with potentially infectious material. The standard precautions are described in the </w:t>
      </w:r>
      <w:hyperlink r:id="rId22" w:history="1">
        <w:r w:rsidRPr="00273E51">
          <w:rPr>
            <w:rStyle w:val="Hyperlink"/>
          </w:rPr>
          <w:t>Australian Guidelines for the Prevention and Control of Infection in Healthcare (2019)</w:t>
        </w:r>
      </w:hyperlink>
      <w:r w:rsidRPr="00273E51">
        <w:t>.</w:t>
      </w:r>
    </w:p>
    <w:p w14:paraId="23C90725" w14:textId="4F02E334" w:rsidR="000B3797" w:rsidRPr="0091295F" w:rsidRDefault="00E3313D" w:rsidP="0091295F">
      <w:pPr>
        <w:pStyle w:val="2RARMP"/>
      </w:pPr>
      <w:bookmarkStart w:id="114" w:name="_Toc202859548"/>
      <w:bookmarkStart w:id="115" w:name="_Ref233341201"/>
      <w:bookmarkStart w:id="116" w:name="_Toc301341827"/>
      <w:bookmarkStart w:id="117" w:name="_Toc47536743"/>
      <w:bookmarkStart w:id="118" w:name="_Ref57107423"/>
      <w:bookmarkStart w:id="119" w:name="_Toc220571248"/>
      <w:r w:rsidRPr="0000143A">
        <w:t xml:space="preserve">The proposed </w:t>
      </w:r>
      <w:bookmarkEnd w:id="114"/>
      <w:bookmarkEnd w:id="115"/>
      <w:bookmarkEnd w:id="116"/>
      <w:r w:rsidR="00AC5442">
        <w:t>dealings</w:t>
      </w:r>
      <w:bookmarkEnd w:id="117"/>
      <w:bookmarkEnd w:id="118"/>
      <w:bookmarkEnd w:id="119"/>
    </w:p>
    <w:p w14:paraId="0FEA1F95" w14:textId="06BB96BB" w:rsidR="00AD70A8" w:rsidRPr="00E52B4D" w:rsidRDefault="003B361E" w:rsidP="00A83B97">
      <w:pPr>
        <w:pStyle w:val="RARMPnumberedparagraphs"/>
        <w:rPr>
          <w:strike/>
          <w:szCs w:val="22"/>
        </w:rPr>
      </w:pPr>
      <w:r>
        <w:t>Melius</w:t>
      </w:r>
      <w:r w:rsidR="007C14CC">
        <w:t xml:space="preserve"> </w:t>
      </w:r>
      <w:r w:rsidR="00AE207E" w:rsidRPr="00AE2169">
        <w:t xml:space="preserve">is seeking authorisation to carry out a </w:t>
      </w:r>
      <w:r w:rsidR="00AE207E">
        <w:t xml:space="preserve">Phase 1 </w:t>
      </w:r>
      <w:r w:rsidR="00AE207E" w:rsidRPr="00AE2169">
        <w:t xml:space="preserve">clinical trial to assess the safety and efficacy of a genetically modified (GM) </w:t>
      </w:r>
      <w:r w:rsidR="007C14CC" w:rsidRPr="005E1DE6">
        <w:rPr>
          <w:i/>
          <w:iCs/>
        </w:rPr>
        <w:t>E. coli</w:t>
      </w:r>
      <w:r w:rsidR="00AE207E">
        <w:t xml:space="preserve"> that</w:t>
      </w:r>
      <w:r w:rsidR="00324C49">
        <w:t xml:space="preserve"> is modifie</w:t>
      </w:r>
      <w:r w:rsidR="00F978C6">
        <w:t xml:space="preserve">d to have a survival advantage in an inflammatory </w:t>
      </w:r>
      <w:r w:rsidR="005E1DE6">
        <w:t>environment</w:t>
      </w:r>
      <w:r w:rsidR="00D724BE">
        <w:t xml:space="preserve"> and a reduced survivability in the environment</w:t>
      </w:r>
      <w:r w:rsidR="00204367">
        <w:rPr>
          <w:szCs w:val="22"/>
        </w:rPr>
        <w:t>.</w:t>
      </w:r>
      <w:r w:rsidR="00AD70A8" w:rsidRPr="00E52B4D">
        <w:rPr>
          <w:szCs w:val="22"/>
        </w:rPr>
        <w:t xml:space="preserve"> </w:t>
      </w:r>
    </w:p>
    <w:p w14:paraId="40B31AAC" w14:textId="554134DD" w:rsidR="00520F69" w:rsidRPr="00E52B4D" w:rsidRDefault="00F364D2" w:rsidP="000C6B7A">
      <w:pPr>
        <w:pStyle w:val="RARMPnumberedparagraphs"/>
        <w:rPr>
          <w:szCs w:val="22"/>
        </w:rPr>
      </w:pPr>
      <w:r>
        <w:rPr>
          <w:szCs w:val="22"/>
        </w:rPr>
        <w:t>The dealings involved in the proposed clinical trial are</w:t>
      </w:r>
      <w:r w:rsidR="00E3313D" w:rsidRPr="00E52B4D">
        <w:rPr>
          <w:szCs w:val="22"/>
        </w:rPr>
        <w:t>:</w:t>
      </w:r>
    </w:p>
    <w:p w14:paraId="15FDF7D2" w14:textId="5934E77D" w:rsidR="00790EDC" w:rsidRDefault="00492E83" w:rsidP="003C754C">
      <w:pPr>
        <w:pStyle w:val="RARMPListletter"/>
      </w:pPr>
      <w:r>
        <w:t>i</w:t>
      </w:r>
      <w:r w:rsidR="00790EDC" w:rsidRPr="00E52B4D">
        <w:t>mport</w:t>
      </w:r>
      <w:r w:rsidR="00F364D2">
        <w:t xml:space="preserve"> the GMO</w:t>
      </w:r>
      <w:r w:rsidR="000A1DC3">
        <w:t>;</w:t>
      </w:r>
    </w:p>
    <w:p w14:paraId="738C812C" w14:textId="74A2FD2D" w:rsidR="00F364D2" w:rsidRDefault="00B81E89" w:rsidP="003C754C">
      <w:pPr>
        <w:pStyle w:val="RARMPListletter"/>
      </w:pPr>
      <w:r>
        <w:t xml:space="preserve">conduct the following </w:t>
      </w:r>
      <w:r w:rsidR="00AE01C1">
        <w:t xml:space="preserve">experiments </w:t>
      </w:r>
      <w:r>
        <w:t>with the GMO:</w:t>
      </w:r>
    </w:p>
    <w:p w14:paraId="06B26370" w14:textId="3C89D90F" w:rsidR="00B81E89" w:rsidRDefault="00B81E89" w:rsidP="003C754C">
      <w:pPr>
        <w:pStyle w:val="RARMPlist"/>
      </w:pPr>
      <w:r>
        <w:t>prepar</w:t>
      </w:r>
      <w:r w:rsidR="00AE207E">
        <w:t>e</w:t>
      </w:r>
      <w:r>
        <w:t xml:space="preserve"> the GMO for administration to trial participants;</w:t>
      </w:r>
    </w:p>
    <w:p w14:paraId="11A00352" w14:textId="5C5387A4" w:rsidR="00B81E89" w:rsidRDefault="00B81E89" w:rsidP="003C754C">
      <w:pPr>
        <w:pStyle w:val="RARMPlist"/>
      </w:pPr>
      <w:r>
        <w:t>administ</w:t>
      </w:r>
      <w:r w:rsidR="00061A01">
        <w:t>er</w:t>
      </w:r>
      <w:r>
        <w:t xml:space="preserve"> the GMO to clinical trial participants by </w:t>
      </w:r>
      <w:r w:rsidR="00183A10">
        <w:t>oral ingestion</w:t>
      </w:r>
      <w:r>
        <w:t>;</w:t>
      </w:r>
    </w:p>
    <w:p w14:paraId="5773E1A1" w14:textId="59511C79" w:rsidR="00B81E89" w:rsidRPr="00C901FC" w:rsidRDefault="00B81E89" w:rsidP="003C754C">
      <w:pPr>
        <w:pStyle w:val="RARMPlist"/>
      </w:pPr>
      <w:r w:rsidRPr="00C901FC">
        <w:t xml:space="preserve">collect </w:t>
      </w:r>
      <w:r w:rsidR="00C901FC" w:rsidRPr="00C901FC">
        <w:t>samples from trial participants</w:t>
      </w:r>
      <w:r w:rsidRPr="00C901FC">
        <w:t>;</w:t>
      </w:r>
    </w:p>
    <w:p w14:paraId="3F52C254" w14:textId="55CE9017" w:rsidR="00B81E89" w:rsidRPr="00C901FC" w:rsidRDefault="00C901FC" w:rsidP="003C754C">
      <w:pPr>
        <w:pStyle w:val="RARMPlist"/>
      </w:pPr>
      <w:r w:rsidRPr="00C901FC">
        <w:t xml:space="preserve">analyse </w:t>
      </w:r>
      <w:r w:rsidR="00061A01">
        <w:t>the samples</w:t>
      </w:r>
      <w:r w:rsidR="00B81E89" w:rsidRPr="00C901FC">
        <w:t>;</w:t>
      </w:r>
    </w:p>
    <w:p w14:paraId="32132129" w14:textId="6C5DDA3E" w:rsidR="00520F69" w:rsidRPr="00E52B4D" w:rsidRDefault="00F364D2" w:rsidP="003C754C">
      <w:pPr>
        <w:pStyle w:val="RARMPListletter"/>
      </w:pPr>
      <w:r>
        <w:lastRenderedPageBreak/>
        <w:t>t</w:t>
      </w:r>
      <w:r w:rsidR="00520F69" w:rsidRPr="00E52B4D">
        <w:t>ransport</w:t>
      </w:r>
      <w:r>
        <w:t xml:space="preserve"> the GMO</w:t>
      </w:r>
      <w:r w:rsidR="000A1DC3">
        <w:t>;</w:t>
      </w:r>
    </w:p>
    <w:p w14:paraId="22EBF238" w14:textId="461503AB" w:rsidR="00520F69" w:rsidRPr="00E52B4D" w:rsidRDefault="00520F69" w:rsidP="003C754C">
      <w:pPr>
        <w:pStyle w:val="RARMPListletter"/>
      </w:pPr>
      <w:r w:rsidRPr="00E52B4D">
        <w:t>dispos</w:t>
      </w:r>
      <w:r w:rsidR="00061A01">
        <w:t>e</w:t>
      </w:r>
      <w:r w:rsidR="00B81E89">
        <w:t xml:space="preserve"> of the GMO</w:t>
      </w:r>
      <w:r w:rsidR="00514965">
        <w:t>;</w:t>
      </w:r>
      <w:r w:rsidRPr="00E52B4D">
        <w:t xml:space="preserve"> </w:t>
      </w:r>
    </w:p>
    <w:p w14:paraId="50B81D64" w14:textId="272E1C7B" w:rsidR="00E3313D" w:rsidRPr="00E52B4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in the course of, any of the</w:t>
      </w:r>
      <w:r w:rsidR="00061A01">
        <w:rPr>
          <w:szCs w:val="22"/>
        </w:rPr>
        <w:t>se dealings</w:t>
      </w:r>
      <w:r w:rsidR="00E3313D" w:rsidRPr="00E52B4D">
        <w:rPr>
          <w:szCs w:val="22"/>
        </w:rPr>
        <w:t>.</w:t>
      </w:r>
    </w:p>
    <w:p w14:paraId="4D22B748" w14:textId="7371AC96" w:rsidR="003D53C8" w:rsidRDefault="003D53C8" w:rsidP="003D53C8">
      <w:pPr>
        <w:pStyle w:val="Style3"/>
        <w:numPr>
          <w:ilvl w:val="2"/>
          <w:numId w:val="2"/>
        </w:numPr>
        <w:tabs>
          <w:tab w:val="clear" w:pos="284"/>
          <w:tab w:val="num" w:pos="1985"/>
        </w:tabs>
      </w:pPr>
      <w:bookmarkStart w:id="120" w:name="_Ref56778381"/>
      <w:bookmarkStart w:id="121" w:name="_Toc61015620"/>
      <w:bookmarkStart w:id="122" w:name="_Toc220571249"/>
      <w:bookmarkStart w:id="123" w:name="_Toc47536744"/>
      <w:bookmarkStart w:id="124" w:name="_Ref57107502"/>
      <w:bookmarkStart w:id="125" w:name="_Ref57107516"/>
      <w:bookmarkStart w:id="126" w:name="_Ref57107551"/>
      <w:bookmarkStart w:id="127" w:name="_Ref57107555"/>
      <w:bookmarkStart w:id="128" w:name="_Ref57107559"/>
      <w:bookmarkStart w:id="129" w:name="_Ref57107567"/>
      <w:bookmarkStart w:id="130" w:name="_Ref57107597"/>
      <w:bookmarkStart w:id="131" w:name="_Ref57107659"/>
      <w:bookmarkStart w:id="132" w:name="_Ref57107711"/>
      <w:bookmarkStart w:id="133" w:name="_Ref58746028"/>
      <w:bookmarkStart w:id="134" w:name="_Ref61527344"/>
      <w:bookmarkStart w:id="135" w:name="_Ref67313111"/>
      <w:r>
        <w:t>The proposed limits of the trial</w:t>
      </w:r>
      <w:bookmarkEnd w:id="120"/>
      <w:bookmarkEnd w:id="121"/>
      <w:bookmarkEnd w:id="122"/>
    </w:p>
    <w:p w14:paraId="47DE1F25" w14:textId="08463BBC" w:rsidR="003D53C8" w:rsidRPr="003D55F6" w:rsidRDefault="003D53C8" w:rsidP="00423C2D">
      <w:pPr>
        <w:pStyle w:val="RARMPnumberedparagraphs"/>
      </w:pPr>
      <w:r w:rsidRPr="00961290">
        <w:t xml:space="preserve">The </w:t>
      </w:r>
      <w:r w:rsidR="00612239" w:rsidRPr="00ED21FD">
        <w:t>clinical</w:t>
      </w:r>
      <w:r w:rsidR="00612239" w:rsidRPr="00796CCD">
        <w:t xml:space="preserve"> trial is proposed to take place over a </w:t>
      </w:r>
      <w:r w:rsidR="00183A10">
        <w:t>five</w:t>
      </w:r>
      <w:r w:rsidR="00612239" w:rsidRPr="00796CCD">
        <w:t xml:space="preserve">-year period from the date of issue of the licence. </w:t>
      </w:r>
      <w:r w:rsidR="00612239">
        <w:t>Up</w:t>
      </w:r>
      <w:r w:rsidR="00612239" w:rsidRPr="00796CCD">
        <w:t xml:space="preserve"> </w:t>
      </w:r>
      <w:r w:rsidR="00612239">
        <w:t>to 3</w:t>
      </w:r>
      <w:r w:rsidR="00183A10">
        <w:t>6</w:t>
      </w:r>
      <w:r w:rsidR="00612239" w:rsidRPr="00796CCD">
        <w:t xml:space="preserve"> </w:t>
      </w:r>
      <w:r w:rsidR="00612239">
        <w:t>participant</w:t>
      </w:r>
      <w:r w:rsidR="00612239" w:rsidRPr="00796CCD">
        <w:t xml:space="preserve">s in Australia would receive </w:t>
      </w:r>
      <w:r w:rsidR="00A56FC0">
        <w:t>one to four</w:t>
      </w:r>
      <w:r w:rsidR="00612239">
        <w:t xml:space="preserve"> </w:t>
      </w:r>
      <w:r w:rsidR="00612239" w:rsidRPr="00796CCD">
        <w:t>doses of the GMO</w:t>
      </w:r>
      <w:r w:rsidR="00A05D81">
        <w:t xml:space="preserve"> or a placebo</w:t>
      </w:r>
      <w:r w:rsidR="00612239">
        <w:t xml:space="preserve"> via </w:t>
      </w:r>
      <w:r w:rsidR="00183A10">
        <w:t>oral ingestion</w:t>
      </w:r>
      <w:r w:rsidR="000857B8" w:rsidRPr="000857B8">
        <w:t>.</w:t>
      </w:r>
      <w:r w:rsidRPr="000857B8">
        <w:t xml:space="preserve"> </w:t>
      </w:r>
    </w:p>
    <w:p w14:paraId="2F5DAE0D" w14:textId="78017928" w:rsidR="003D53C8" w:rsidRDefault="003D53C8" w:rsidP="00423C2D">
      <w:pPr>
        <w:pStyle w:val="RARMPnumberedparagraphs"/>
      </w:pPr>
      <w:r w:rsidRPr="00961290">
        <w:t xml:space="preserve">The </w:t>
      </w:r>
      <w:r w:rsidR="00A929CB" w:rsidRPr="00796CCD">
        <w:t xml:space="preserve">clinical trial </w:t>
      </w:r>
      <w:r w:rsidR="007348D5">
        <w:t>would</w:t>
      </w:r>
      <w:r w:rsidR="00FD6F90" w:rsidRPr="00796CCD">
        <w:t xml:space="preserve"> </w:t>
      </w:r>
      <w:r w:rsidR="00A929CB" w:rsidRPr="00796CCD">
        <w:t>take place at</w:t>
      </w:r>
      <w:r w:rsidR="006801A6">
        <w:t xml:space="preserve"> Mater Miseri</w:t>
      </w:r>
      <w:r w:rsidR="006E25F7">
        <w:t xml:space="preserve">cordiae Hospital Brisbane. </w:t>
      </w:r>
      <w:r w:rsidR="00A56FC0">
        <w:t>A</w:t>
      </w:r>
      <w:r w:rsidR="006E25F7">
        <w:t>dditional sites</w:t>
      </w:r>
      <w:r w:rsidR="00C65C9A">
        <w:t xml:space="preserve"> in Brisbane may be engaged for the recruitment of healthy volunteers if needed</w:t>
      </w:r>
      <w:r w:rsidR="00A56FC0">
        <w:t>,</w:t>
      </w:r>
      <w:r w:rsidR="00C65C9A">
        <w:t xml:space="preserve"> but </w:t>
      </w:r>
      <w:r w:rsidR="00A56FC0">
        <w:t xml:space="preserve">this </w:t>
      </w:r>
      <w:r w:rsidR="00C65C9A">
        <w:t>is</w:t>
      </w:r>
      <w:r w:rsidR="00FE2F65">
        <w:t xml:space="preserve"> not anticipated by the applicant</w:t>
      </w:r>
      <w:r w:rsidR="00C65C9A">
        <w:t>.</w:t>
      </w:r>
    </w:p>
    <w:p w14:paraId="4C80AEFC" w14:textId="6F9E637B" w:rsidR="003D53C8" w:rsidRPr="00C016CD" w:rsidRDefault="003D53C8" w:rsidP="003D53C8">
      <w:pPr>
        <w:pStyle w:val="Style3"/>
        <w:numPr>
          <w:ilvl w:val="2"/>
          <w:numId w:val="2"/>
        </w:numPr>
        <w:tabs>
          <w:tab w:val="clear" w:pos="284"/>
          <w:tab w:val="num" w:pos="1985"/>
        </w:tabs>
      </w:pPr>
      <w:bookmarkStart w:id="136" w:name="_Ref57040802"/>
      <w:bookmarkStart w:id="137" w:name="_Toc61015621"/>
      <w:bookmarkStart w:id="138" w:name="_Toc220571250"/>
      <w:r w:rsidRPr="00C016CD">
        <w:t>The proposed controls to restrict the spread and persistence of the GMO in the environment</w:t>
      </w:r>
      <w:bookmarkEnd w:id="136"/>
      <w:bookmarkEnd w:id="137"/>
      <w:bookmarkEnd w:id="138"/>
    </w:p>
    <w:p w14:paraId="7FC5E49E" w14:textId="04D87A77" w:rsidR="003D53C8" w:rsidRPr="00941480" w:rsidRDefault="003D53C8" w:rsidP="00423C2D">
      <w:pPr>
        <w:pStyle w:val="RARMPnumberedparagraphs"/>
      </w:pPr>
      <w:r w:rsidRPr="00941480">
        <w:t xml:space="preserve">The applicant has proposed </w:t>
      </w:r>
      <w:r w:rsidR="009F5A5E">
        <w:t>several</w:t>
      </w:r>
      <w:r w:rsidRPr="00941480">
        <w:t xml:space="preserve"> controls to minimise exposure to the GMO, and to restrict the spread and persistence of the GMO in the environment. These include:</w:t>
      </w:r>
    </w:p>
    <w:p w14:paraId="65E070E4" w14:textId="6908434E" w:rsidR="003D53C8" w:rsidRPr="007D6A58" w:rsidRDefault="00C961CD" w:rsidP="00341ABC">
      <w:pPr>
        <w:pStyle w:val="ListParagraph"/>
        <w:numPr>
          <w:ilvl w:val="0"/>
          <w:numId w:val="52"/>
        </w:numPr>
        <w:ind w:left="714" w:hanging="357"/>
        <w:rPr>
          <w:rFonts w:asciiTheme="minorHAnsi" w:hAnsiTheme="minorHAnsi" w:cstheme="minorHAnsi"/>
        </w:rPr>
      </w:pPr>
      <w:r>
        <w:rPr>
          <w:rFonts w:asciiTheme="minorHAnsi" w:hAnsiTheme="minorHAnsi" w:cstheme="minorHAnsi"/>
        </w:rPr>
        <w:t>Only</w:t>
      </w:r>
      <w:r>
        <w:t xml:space="preserve"> trained personnel would conduct dealings with the GMO. </w:t>
      </w:r>
    </w:p>
    <w:p w14:paraId="3758C32C" w14:textId="685C879D" w:rsidR="003D53C8" w:rsidRPr="00807AE1" w:rsidRDefault="00C467D8" w:rsidP="00341ABC">
      <w:pPr>
        <w:pStyle w:val="ListParagraph"/>
        <w:numPr>
          <w:ilvl w:val="0"/>
          <w:numId w:val="52"/>
        </w:numPr>
        <w:ind w:left="714" w:hanging="357"/>
        <w:rPr>
          <w:rFonts w:asciiTheme="minorHAnsi" w:hAnsiTheme="minorHAnsi" w:cstheme="minorHAnsi"/>
        </w:rPr>
      </w:pPr>
      <w:r>
        <w:t>Staff preparing the GMO would be required to wear appropriate PPE (e.g. gown</w:t>
      </w:r>
      <w:r w:rsidR="00CC2072">
        <w:t xml:space="preserve"> and</w:t>
      </w:r>
      <w:r>
        <w:t xml:space="preserve"> gloves) during the procedures</w:t>
      </w:r>
      <w:r>
        <w:rPr>
          <w:i/>
        </w:rPr>
        <w:t>.</w:t>
      </w:r>
    </w:p>
    <w:p w14:paraId="575DBD64" w14:textId="7B3F9EB4" w:rsidR="00807AE1" w:rsidRPr="007D6A58" w:rsidRDefault="00A56FC0" w:rsidP="00341ABC">
      <w:pPr>
        <w:pStyle w:val="ListParagraph"/>
        <w:numPr>
          <w:ilvl w:val="0"/>
          <w:numId w:val="52"/>
        </w:numPr>
        <w:ind w:left="714" w:hanging="357"/>
        <w:rPr>
          <w:rFonts w:asciiTheme="minorHAnsi" w:hAnsiTheme="minorHAnsi" w:cstheme="minorHAnsi"/>
        </w:rPr>
      </w:pPr>
      <w:r>
        <w:rPr>
          <w:iCs/>
        </w:rPr>
        <w:t xml:space="preserve">Although the </w:t>
      </w:r>
      <w:r w:rsidR="00205726">
        <w:rPr>
          <w:iCs/>
        </w:rPr>
        <w:t xml:space="preserve">GMO </w:t>
      </w:r>
      <w:r>
        <w:rPr>
          <w:iCs/>
        </w:rPr>
        <w:t xml:space="preserve">would </w:t>
      </w:r>
      <w:r w:rsidR="00205726">
        <w:rPr>
          <w:iCs/>
        </w:rPr>
        <w:t xml:space="preserve">be self-administered orally, staff present would be required to also wear appropriate PPE (e.g. gloves). </w:t>
      </w:r>
    </w:p>
    <w:p w14:paraId="5EAFB95A" w14:textId="18B392C2" w:rsidR="003D53C8" w:rsidRDefault="00691BD4" w:rsidP="00341ABC">
      <w:pPr>
        <w:pStyle w:val="ListParagraph"/>
        <w:numPr>
          <w:ilvl w:val="0"/>
          <w:numId w:val="52"/>
        </w:numPr>
        <w:ind w:left="714" w:hanging="357"/>
      </w:pPr>
      <w:r>
        <w:t xml:space="preserve">Transport </w:t>
      </w:r>
      <w:r w:rsidR="00F84856">
        <w:t xml:space="preserve">to </w:t>
      </w:r>
      <w:r w:rsidR="00833A21">
        <w:t xml:space="preserve">and </w:t>
      </w:r>
      <w:r w:rsidR="00833A21" w:rsidRPr="00C67316">
        <w:t xml:space="preserve">storage of the GMO </w:t>
      </w:r>
      <w:r w:rsidR="00F84856">
        <w:t xml:space="preserve">at </w:t>
      </w:r>
      <w:r w:rsidR="00833A21">
        <w:t xml:space="preserve">a </w:t>
      </w:r>
      <w:r w:rsidR="00833A21" w:rsidRPr="00C67316">
        <w:t xml:space="preserve">clinical trial </w:t>
      </w:r>
      <w:r w:rsidR="00604C0C">
        <w:t>facility</w:t>
      </w:r>
      <w:r w:rsidR="00604C0C" w:rsidRPr="00C67316">
        <w:t xml:space="preserve"> </w:t>
      </w:r>
      <w:r w:rsidR="00833A21">
        <w:t xml:space="preserve">where it </w:t>
      </w:r>
      <w:r w:rsidR="007348D5">
        <w:t>would</w:t>
      </w:r>
      <w:r w:rsidR="00833A21">
        <w:t xml:space="preserve"> be administered </w:t>
      </w:r>
      <w:r w:rsidR="007348D5">
        <w:t>would</w:t>
      </w:r>
      <w:r w:rsidR="00833A21" w:rsidRPr="00C67316">
        <w:t xml:space="preserve"> be in accordance with the Regulator’s </w:t>
      </w:r>
      <w:r w:rsidR="00833A21" w:rsidRPr="00252095">
        <w:rPr>
          <w:i/>
          <w:iCs/>
        </w:rPr>
        <w:t xml:space="preserve">Guidelines for the Transport, Storage and Disposal of GMOs </w:t>
      </w:r>
      <w:r w:rsidR="00833A21" w:rsidRPr="00AD6F2D">
        <w:t>(TSDs</w:t>
      </w:r>
      <w:r w:rsidR="00833A21">
        <w:t xml:space="preserve">). </w:t>
      </w:r>
    </w:p>
    <w:p w14:paraId="3784A42A" w14:textId="1BBCF7F8" w:rsidR="00833A21" w:rsidRDefault="00506498" w:rsidP="00341ABC">
      <w:pPr>
        <w:pStyle w:val="ListParagraph"/>
        <w:numPr>
          <w:ilvl w:val="0"/>
          <w:numId w:val="52"/>
        </w:numPr>
        <w:ind w:left="714" w:hanging="357"/>
      </w:pPr>
      <w:r>
        <w:t>Disinfecting surfaces and equipment that come into contact with the GMO using an effective disinfectant (including</w:t>
      </w:r>
      <w:r w:rsidR="000119CA">
        <w:t>,</w:t>
      </w:r>
      <w:r>
        <w:t xml:space="preserve"> but not limited to</w:t>
      </w:r>
      <w:r w:rsidR="000119CA">
        <w:t>,</w:t>
      </w:r>
      <w:r>
        <w:t xml:space="preserve"> </w:t>
      </w:r>
      <w:r w:rsidR="00BA4F77">
        <w:t xml:space="preserve">bleach 1000-5000 ppm; 70% ethanol </w:t>
      </w:r>
      <w:r w:rsidR="00477E1A">
        <w:t>or</w:t>
      </w:r>
      <w:r w:rsidR="00BA4F77">
        <w:t xml:space="preserve"> 1% Virkon</w:t>
      </w:r>
      <w:r w:rsidR="00BA4F77" w:rsidRPr="003E5DA2">
        <w:rPr>
          <w:vertAlign w:val="superscript"/>
        </w:rPr>
        <w:t>TM</w:t>
      </w:r>
      <w:r>
        <w:t xml:space="preserve">). </w:t>
      </w:r>
    </w:p>
    <w:p w14:paraId="424C775F" w14:textId="4E84FB76" w:rsidR="0017137D" w:rsidRDefault="00143EA3" w:rsidP="0017137D">
      <w:pPr>
        <w:pStyle w:val="3RARMP"/>
      </w:pPr>
      <w:bookmarkStart w:id="139" w:name="_Ref211512704"/>
      <w:bookmarkStart w:id="140" w:name="_Ref211512720"/>
      <w:bookmarkStart w:id="141" w:name="_Ref211584155"/>
      <w:bookmarkStart w:id="142" w:name="_Toc220571251"/>
      <w:r w:rsidRPr="00EC16F0">
        <w:t>Details of the proposed dealings</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9"/>
      <w:bookmarkEnd w:id="140"/>
      <w:bookmarkEnd w:id="141"/>
      <w:bookmarkEnd w:id="142"/>
    </w:p>
    <w:p w14:paraId="40B9EEC9" w14:textId="44B676E1" w:rsidR="0066244D" w:rsidRDefault="0066244D" w:rsidP="00991711">
      <w:pPr>
        <w:pStyle w:val="4RARMP"/>
      </w:pPr>
      <w:r>
        <w:t>Manufacturing of the GMO</w:t>
      </w:r>
    </w:p>
    <w:p w14:paraId="0FD6CB96" w14:textId="11F65A3B" w:rsidR="0032563C" w:rsidRDefault="0066244D" w:rsidP="00541A4F">
      <w:pPr>
        <w:pStyle w:val="RARMPnumberedparagraphs"/>
      </w:pPr>
      <w:r>
        <w:t xml:space="preserve">The </w:t>
      </w:r>
      <w:r w:rsidR="007C4884" w:rsidRPr="00BB3621">
        <w:t xml:space="preserve">GMO </w:t>
      </w:r>
      <w:r w:rsidR="007348D5">
        <w:t>would</w:t>
      </w:r>
      <w:r w:rsidR="007C4884" w:rsidRPr="00BB3621">
        <w:t xml:space="preserve"> be manufactured</w:t>
      </w:r>
      <w:r w:rsidR="007C4884">
        <w:t xml:space="preserve"> </w:t>
      </w:r>
      <w:r w:rsidR="008E4063">
        <w:t>in Canada</w:t>
      </w:r>
      <w:r w:rsidR="007C4884">
        <w:t xml:space="preserve"> and imported into Australia</w:t>
      </w:r>
      <w:r w:rsidR="001961BB">
        <w:t xml:space="preserve">. </w:t>
      </w:r>
      <w:r w:rsidR="00A317E9">
        <w:t xml:space="preserve">The doses in the form of microbeads would be either packaged into blister packs, </w:t>
      </w:r>
      <w:r w:rsidR="00BC363D">
        <w:t xml:space="preserve">or </w:t>
      </w:r>
      <w:r w:rsidR="00A317E9">
        <w:t xml:space="preserve">in plastic vials or bottles composed of high-density polyethylene or equivalent materials. The applicant has stated that the type of primary packaging is still being finalised, and they would inform the OGTR when it has been finalised. The primary containers would then be enclosed within a secondary container of individual cartons with tamper-evident seals. </w:t>
      </w:r>
    </w:p>
    <w:p w14:paraId="496CDCE5" w14:textId="63DD642A" w:rsidR="0066244D" w:rsidRDefault="0066244D" w:rsidP="00991711">
      <w:pPr>
        <w:pStyle w:val="4RARMP"/>
      </w:pPr>
      <w:bookmarkStart w:id="143" w:name="_Ref66352797"/>
      <w:r>
        <w:t>Transport and storage of the GMO</w:t>
      </w:r>
      <w:bookmarkEnd w:id="143"/>
    </w:p>
    <w:p w14:paraId="5F16A93D" w14:textId="74FF9C00" w:rsidR="000C4A55" w:rsidRDefault="0092796C" w:rsidP="0066244D">
      <w:pPr>
        <w:pStyle w:val="RARMPnumberedparagraphs"/>
      </w:pPr>
      <w:r>
        <w:t xml:space="preserve">The GMO </w:t>
      </w:r>
      <w:r w:rsidR="00E54946">
        <w:t>w</w:t>
      </w:r>
      <w:r w:rsidR="00F219FD">
        <w:t>ou</w:t>
      </w:r>
      <w:r w:rsidR="00B03632">
        <w:t>l</w:t>
      </w:r>
      <w:r w:rsidR="00F219FD">
        <w:t>d</w:t>
      </w:r>
      <w:r>
        <w:t xml:space="preserve"> be imported </w:t>
      </w:r>
      <w:r w:rsidR="00541A4F">
        <w:t>according to the packaging and labelling requirements of the International Air Transport Association (IATA) code UN</w:t>
      </w:r>
      <w:r w:rsidR="0033584B">
        <w:t>3245</w:t>
      </w:r>
      <w:r w:rsidR="009078DA">
        <w:t xml:space="preserve">. </w:t>
      </w:r>
    </w:p>
    <w:p w14:paraId="42ABC41A" w14:textId="303EDD58" w:rsidR="00493ACD" w:rsidRDefault="00790B6F" w:rsidP="00891987">
      <w:pPr>
        <w:pStyle w:val="RARMPnumberedparagraphs"/>
      </w:pPr>
      <w:r>
        <w:t xml:space="preserve">Transport of the GMO from the Australian border would be directly to </w:t>
      </w:r>
      <w:r w:rsidR="00844251">
        <w:t>Mater Misericordiae Hospital Brisb</w:t>
      </w:r>
      <w:r w:rsidR="00257F2A">
        <w:t xml:space="preserve">ane or other </w:t>
      </w:r>
      <w:r w:rsidR="00532E5D">
        <w:t>clinical trial sites</w:t>
      </w:r>
      <w:r w:rsidR="00257F2A">
        <w:t xml:space="preserve"> if nee</w:t>
      </w:r>
      <w:r w:rsidR="00257F2A" w:rsidRPr="000A2DD7">
        <w:t>ded</w:t>
      </w:r>
      <w:r w:rsidR="00921FE3" w:rsidRPr="000A2DD7">
        <w:t xml:space="preserve">. </w:t>
      </w:r>
      <w:r w:rsidR="00BE666E" w:rsidRPr="000A2DD7">
        <w:t xml:space="preserve">The GMO </w:t>
      </w:r>
      <w:r w:rsidR="007348D5">
        <w:t>would</w:t>
      </w:r>
      <w:r w:rsidR="00BE666E" w:rsidRPr="000A2DD7">
        <w:t xml:space="preserve"> be</w:t>
      </w:r>
      <w:r w:rsidR="00DF15BC" w:rsidRPr="000A2DD7">
        <w:t xml:space="preserve"> packaged into blister packs, sealed</w:t>
      </w:r>
      <w:r w:rsidR="00A44B63" w:rsidRPr="000A2DD7">
        <w:t xml:space="preserve"> plastic vials or bottles composed of high-density polyethylene </w:t>
      </w:r>
      <w:r w:rsidR="00211063" w:rsidRPr="000A2DD7">
        <w:t xml:space="preserve">or equivalent material. They </w:t>
      </w:r>
      <w:r w:rsidR="007348D5">
        <w:t>would</w:t>
      </w:r>
      <w:r w:rsidR="00576696" w:rsidRPr="000A2DD7">
        <w:t xml:space="preserve"> then be placed into a container</w:t>
      </w:r>
      <w:r w:rsidR="003F4FAD" w:rsidRPr="000A2DD7">
        <w:t xml:space="preserve">, which </w:t>
      </w:r>
      <w:r w:rsidR="007348D5">
        <w:t>would</w:t>
      </w:r>
      <w:r w:rsidR="003F4FAD" w:rsidRPr="000A2DD7">
        <w:t xml:space="preserve"> be enclosed within secondary packaging</w:t>
      </w:r>
      <w:r w:rsidR="00AB037D" w:rsidRPr="000A2DD7">
        <w:t>, consisting of cartons with tamper-evident seals.</w:t>
      </w:r>
      <w:r w:rsidR="003F4FAD" w:rsidRPr="000A2DD7">
        <w:t xml:space="preserve"> </w:t>
      </w:r>
      <w:r w:rsidR="00BE666E" w:rsidRPr="000A2DD7">
        <w:t xml:space="preserve"> </w:t>
      </w:r>
    </w:p>
    <w:p w14:paraId="1B895207" w14:textId="6A422BA2" w:rsidR="0066244D" w:rsidRPr="0050101F" w:rsidRDefault="00D66F53" w:rsidP="0050101F">
      <w:pPr>
        <w:pStyle w:val="RARMPnumberedparagraphs"/>
      </w:pPr>
      <w:r w:rsidRPr="00E86880">
        <w:t xml:space="preserve">Procedures </w:t>
      </w:r>
      <w:r w:rsidR="007348D5">
        <w:t>would</w:t>
      </w:r>
      <w:r w:rsidRPr="00E86880">
        <w:t xml:space="preserve"> be in place to ensure that all transported GMOs can be accounted for, and that a loss of GMOs during transport can be detected; and</w:t>
      </w:r>
      <w:r>
        <w:t xml:space="preserve"> access to the GMOs </w:t>
      </w:r>
      <w:r w:rsidR="007348D5">
        <w:t>would</w:t>
      </w:r>
      <w:r>
        <w:t xml:space="preserve"> be restricted to authorised </w:t>
      </w:r>
      <w:r>
        <w:lastRenderedPageBreak/>
        <w:t xml:space="preserve">persons conducting dealings under the licence, who have been informed by the licence holder of any licence conditions that apply to them. </w:t>
      </w:r>
    </w:p>
    <w:p w14:paraId="48939E1A" w14:textId="738F6FE9" w:rsidR="004D16FE" w:rsidRDefault="00F35BB1" w:rsidP="00F35BB1">
      <w:pPr>
        <w:pStyle w:val="RARMPnumberedparagraphs"/>
      </w:pPr>
      <w:r>
        <w:rPr>
          <w:bCs/>
        </w:rPr>
        <w:t xml:space="preserve">The proposed </w:t>
      </w:r>
      <w:r w:rsidR="00D45782" w:rsidRPr="00DC351A">
        <w:t xml:space="preserve">method of supply and storage of the GMO, as advised by the applicant, would be in accordance with the </w:t>
      </w:r>
      <w:r w:rsidR="00D45782" w:rsidRPr="00103592">
        <w:rPr>
          <w:iCs/>
        </w:rPr>
        <w:t xml:space="preserve">Regulator’s </w:t>
      </w:r>
      <w:r w:rsidR="00D45782" w:rsidRPr="00DC351A">
        <w:rPr>
          <w:i/>
        </w:rPr>
        <w:t>Guidelines for the Transport, Storage and Disposal of GMOs</w:t>
      </w:r>
      <w:r w:rsidR="00D45782">
        <w:rPr>
          <w:i/>
        </w:rPr>
        <w:t xml:space="preserve"> </w:t>
      </w:r>
      <w:r w:rsidR="00D45782" w:rsidRPr="00C51386">
        <w:t>(TSD)</w:t>
      </w:r>
      <w:r w:rsidR="007D34EC">
        <w:rPr>
          <w:bCs/>
        </w:rPr>
        <w:t xml:space="preserve">. </w:t>
      </w:r>
    </w:p>
    <w:p w14:paraId="41E13AFB" w14:textId="3BEC2A78" w:rsidR="0066244D" w:rsidRDefault="0066244D" w:rsidP="00991711">
      <w:pPr>
        <w:pStyle w:val="4RARMP"/>
      </w:pPr>
      <w:bookmarkStart w:id="144" w:name="_Ref67409772"/>
      <w:r>
        <w:t>Clinical trial sites</w:t>
      </w:r>
      <w:bookmarkEnd w:id="144"/>
    </w:p>
    <w:p w14:paraId="06C0FDB0" w14:textId="119F16AF" w:rsidR="004D16FE" w:rsidRDefault="0066244D" w:rsidP="00C86B43">
      <w:pPr>
        <w:pStyle w:val="RARMPnumberedparagraphs"/>
      </w:pPr>
      <w:r w:rsidRPr="0066244D">
        <w:t xml:space="preserve">The clinical trial </w:t>
      </w:r>
      <w:r w:rsidR="00215D89">
        <w:t xml:space="preserve">would be carried out </w:t>
      </w:r>
      <w:r w:rsidR="003278CB">
        <w:t xml:space="preserve">at </w:t>
      </w:r>
      <w:r w:rsidR="00AE655B">
        <w:t>a clinical trial site</w:t>
      </w:r>
      <w:r w:rsidR="00EF367C">
        <w:t xml:space="preserve"> at the Mater Misericordiae Hospital</w:t>
      </w:r>
      <w:r w:rsidR="00E007D4">
        <w:t>,</w:t>
      </w:r>
      <w:r w:rsidR="00EF367C">
        <w:t xml:space="preserve"> Brisbane. </w:t>
      </w:r>
      <w:r w:rsidR="00420B81">
        <w:t xml:space="preserve">The applicant has also proposed that </w:t>
      </w:r>
      <w:r w:rsidR="00BC643A">
        <w:t xml:space="preserve">additional </w:t>
      </w:r>
      <w:r w:rsidR="00420B81">
        <w:t xml:space="preserve">clinical trial sites in the Brisbane </w:t>
      </w:r>
      <w:r w:rsidR="00477E1A">
        <w:t xml:space="preserve">area </w:t>
      </w:r>
      <w:r w:rsidR="00C86B43">
        <w:t>may be</w:t>
      </w:r>
      <w:r w:rsidR="00420B81">
        <w:t xml:space="preserve"> </w:t>
      </w:r>
      <w:r w:rsidR="00C86B43">
        <w:t xml:space="preserve">used to recruit healthy volunteers if needed. </w:t>
      </w:r>
      <w:r w:rsidR="0071508D">
        <w:t xml:space="preserve">Clinical trial sites would be assessed by the applicant for their ability </w:t>
      </w:r>
      <w:r w:rsidR="00495A69">
        <w:t>to comply with</w:t>
      </w:r>
      <w:r w:rsidR="00161B66">
        <w:t xml:space="preserve"> local biosafety requirements</w:t>
      </w:r>
      <w:r w:rsidR="0038737F">
        <w:t xml:space="preserve">. </w:t>
      </w:r>
      <w:r w:rsidR="001568BB">
        <w:t>C</w:t>
      </w:r>
      <w:r w:rsidR="0038737F">
        <w:t xml:space="preserve">linical trial sites </w:t>
      </w:r>
      <w:r w:rsidR="00FD6F90">
        <w:t xml:space="preserve">will </w:t>
      </w:r>
      <w:r w:rsidR="0038737F">
        <w:t>need to meet</w:t>
      </w:r>
      <w:r w:rsidR="00495A69">
        <w:t xml:space="preserve"> </w:t>
      </w:r>
      <w:r w:rsidR="00AB533B">
        <w:t>the International Council for Harmonisation of Technical Requirements for Pharmaceuticals for Human Use (ICH) Good Clinical Practise (GCP) guidelines</w:t>
      </w:r>
      <w:r w:rsidR="009C0E98">
        <w:t xml:space="preserve"> (</w:t>
      </w:r>
      <w:hyperlink r:id="rId23" w:history="1">
        <w:r w:rsidR="009C0E98">
          <w:rPr>
            <w:rStyle w:val="Hyperlink"/>
          </w:rPr>
          <w:t>ICH Guideline for Good Clinical Practice</w:t>
        </w:r>
      </w:hyperlink>
      <w:r w:rsidR="009C0E98">
        <w:rPr>
          <w:rStyle w:val="Hyperlink"/>
        </w:rPr>
        <w:t>)</w:t>
      </w:r>
      <w:r w:rsidR="00447B21">
        <w:t>.</w:t>
      </w:r>
      <w:r w:rsidR="00693361">
        <w:t xml:space="preserve"> Sites </w:t>
      </w:r>
      <w:r w:rsidR="00FD6F90">
        <w:t xml:space="preserve">will </w:t>
      </w:r>
      <w:r w:rsidR="00693361">
        <w:t xml:space="preserve">also be selected based on their ability to comply with the TSDs </w:t>
      </w:r>
      <w:r w:rsidR="00C773B6">
        <w:t xml:space="preserve">and the licence conditions. </w:t>
      </w:r>
      <w:r w:rsidR="00447B21">
        <w:t xml:space="preserve"> </w:t>
      </w:r>
    </w:p>
    <w:p w14:paraId="648A930C" w14:textId="5AB4DF9D" w:rsidR="00420205" w:rsidRDefault="009C0E98" w:rsidP="00991711">
      <w:pPr>
        <w:pStyle w:val="4RARMP"/>
      </w:pPr>
      <w:bookmarkStart w:id="145" w:name="_Ref66354871"/>
      <w:r>
        <w:t xml:space="preserve">The clinical trial </w:t>
      </w:r>
      <w:bookmarkEnd w:id="145"/>
    </w:p>
    <w:p w14:paraId="3B40BB41" w14:textId="7483EC80" w:rsidR="00420205" w:rsidRDefault="00420205" w:rsidP="00420205">
      <w:pPr>
        <w:pStyle w:val="RARMPnumberedparagraphs"/>
      </w:pPr>
      <w:r w:rsidRPr="00420205">
        <w:t xml:space="preserve">The applicant proposes a </w:t>
      </w:r>
      <w:r w:rsidR="005D2FE3">
        <w:t>P</w:t>
      </w:r>
      <w:r w:rsidRPr="00420205">
        <w:t>hase 1</w:t>
      </w:r>
      <w:r w:rsidR="00642361">
        <w:t xml:space="preserve"> study</w:t>
      </w:r>
      <w:r w:rsidRPr="00420205">
        <w:t xml:space="preserve">, which is to be conducted at </w:t>
      </w:r>
      <w:r w:rsidR="00C2558E">
        <w:t xml:space="preserve">clinical trial sites </w:t>
      </w:r>
      <w:r w:rsidR="00FD6F90">
        <w:t xml:space="preserve">at the Mater Misericordiae Hospital, Brisbane, or other clinical trial sites </w:t>
      </w:r>
      <w:r w:rsidR="00C2558E">
        <w:t xml:space="preserve">in the Brisbane area </w:t>
      </w:r>
      <w:r w:rsidR="00FB049E">
        <w:t xml:space="preserve">(as noted in Section </w:t>
      </w:r>
      <w:r w:rsidR="00FB049E">
        <w:fldChar w:fldCharType="begin"/>
      </w:r>
      <w:r w:rsidR="00FB049E">
        <w:instrText xml:space="preserve"> REF _Ref67409772 \r \h </w:instrText>
      </w:r>
      <w:r w:rsidR="00FB049E">
        <w:fldChar w:fldCharType="separate"/>
      </w:r>
      <w:r w:rsidR="00DC7A35">
        <w:t>2.3.3</w:t>
      </w:r>
      <w:r w:rsidR="00FB049E">
        <w:fldChar w:fldCharType="end"/>
      </w:r>
      <w:r w:rsidR="00FB049E">
        <w:t>)</w:t>
      </w:r>
      <w:r w:rsidR="00F67978">
        <w:t>.</w:t>
      </w:r>
      <w:r w:rsidR="009441D4">
        <w:t xml:space="preserve"> The study aims to assess the safety </w:t>
      </w:r>
      <w:r w:rsidR="00061F4F">
        <w:t>and tolerability</w:t>
      </w:r>
      <w:r w:rsidR="009441D4">
        <w:t xml:space="preserve"> </w:t>
      </w:r>
      <w:r w:rsidR="001067C9">
        <w:t xml:space="preserve">of the GMO. </w:t>
      </w:r>
    </w:p>
    <w:p w14:paraId="7F557DC3" w14:textId="787CCEED" w:rsidR="00DF4F47" w:rsidRDefault="00DF4F47" w:rsidP="00420205">
      <w:pPr>
        <w:pStyle w:val="RARMPnumberedparagraphs"/>
      </w:pPr>
      <w:r>
        <w:t xml:space="preserve">The study would involve </w:t>
      </w:r>
      <w:r w:rsidR="00C65FC8">
        <w:t>healthy participants and patients with ulcerative colitis</w:t>
      </w:r>
      <w:r w:rsidR="00A8520E">
        <w:t xml:space="preserve"> </w:t>
      </w:r>
      <w:r w:rsidR="00E51E10">
        <w:t xml:space="preserve">who will receive </w:t>
      </w:r>
      <w:r w:rsidR="000740AA">
        <w:t xml:space="preserve">either </w:t>
      </w:r>
      <w:r w:rsidR="00CB0521">
        <w:t>one</w:t>
      </w:r>
      <w:r w:rsidR="00E51E10">
        <w:t xml:space="preserve"> </w:t>
      </w:r>
      <w:r w:rsidR="000740AA">
        <w:t xml:space="preserve">dose </w:t>
      </w:r>
      <w:r w:rsidR="00E51E10">
        <w:t>or four oral weekly doses</w:t>
      </w:r>
      <w:r w:rsidR="008F67E9">
        <w:t xml:space="preserve"> </w:t>
      </w:r>
      <w:r w:rsidR="00F834A8">
        <w:t xml:space="preserve">of </w:t>
      </w:r>
      <w:r w:rsidR="006E587D">
        <w:t xml:space="preserve">the GMO or </w:t>
      </w:r>
      <w:r w:rsidR="005310EE">
        <w:t xml:space="preserve">receive </w:t>
      </w:r>
      <w:r w:rsidR="006E587D">
        <w:t>a placebo</w:t>
      </w:r>
      <w:r w:rsidR="008F67E9">
        <w:t>. All participants would be monitored for up to 28 days</w:t>
      </w:r>
      <w:r w:rsidR="00A317E9">
        <w:t xml:space="preserve"> after final dose</w:t>
      </w:r>
      <w:r w:rsidR="008F67E9">
        <w:t>.</w:t>
      </w:r>
      <w:r w:rsidR="00F834A8">
        <w:t xml:space="preserve"> </w:t>
      </w:r>
      <w:r w:rsidR="008F67E9">
        <w:t xml:space="preserve"> </w:t>
      </w:r>
    </w:p>
    <w:p w14:paraId="1B2BB80E" w14:textId="54E6B4C5" w:rsidR="00D359D5" w:rsidRPr="00420205" w:rsidRDefault="006E587D" w:rsidP="00EA3992">
      <w:pPr>
        <w:pStyle w:val="RARMPnumberedparagraphs"/>
      </w:pPr>
      <w:r>
        <w:t xml:space="preserve">The study </w:t>
      </w:r>
      <w:r w:rsidR="00325CCE">
        <w:t xml:space="preserve">is proposed to </w:t>
      </w:r>
      <w:r w:rsidR="00B319B2">
        <w:t xml:space="preserve">occur in </w:t>
      </w:r>
      <w:r w:rsidR="00BC643A">
        <w:t xml:space="preserve">2 </w:t>
      </w:r>
      <w:r w:rsidR="00B319B2">
        <w:t>stages</w:t>
      </w:r>
      <w:r w:rsidR="00CB0521">
        <w:t>,</w:t>
      </w:r>
      <w:r w:rsidR="00B319B2">
        <w:t xml:space="preserve"> </w:t>
      </w:r>
      <w:r w:rsidR="00CB0521">
        <w:t>the</w:t>
      </w:r>
      <w:r w:rsidR="00A84C28">
        <w:t xml:space="preserve"> first in healthy participants</w:t>
      </w:r>
      <w:r w:rsidR="00CB0521">
        <w:t>,</w:t>
      </w:r>
      <w:r w:rsidR="00A84C28">
        <w:t xml:space="preserve"> before </w:t>
      </w:r>
      <w:r w:rsidR="00EA3992">
        <w:t xml:space="preserve">administration to patients with </w:t>
      </w:r>
      <w:r w:rsidR="00D64092">
        <w:t xml:space="preserve">mild to moderate </w:t>
      </w:r>
      <w:r w:rsidR="00EA3992">
        <w:t xml:space="preserve">ulcerative colitis. </w:t>
      </w:r>
      <w:r w:rsidR="00D64092">
        <w:t>All participants</w:t>
      </w:r>
      <w:r w:rsidR="00D359D5">
        <w:t xml:space="preserve"> </w:t>
      </w:r>
      <w:r w:rsidR="00D64092">
        <w:t xml:space="preserve">(healthy and patients with ulcerative colitis) </w:t>
      </w:r>
      <w:r w:rsidR="007348D5">
        <w:t>would</w:t>
      </w:r>
      <w:r w:rsidR="00D359D5">
        <w:t xml:space="preserve"> be enrolled in </w:t>
      </w:r>
      <w:r w:rsidR="00003218">
        <w:t xml:space="preserve">3 </w:t>
      </w:r>
      <w:r w:rsidR="00D359D5">
        <w:t>cohorts</w:t>
      </w:r>
      <w:r w:rsidR="00003218">
        <w:t xml:space="preserve"> </w:t>
      </w:r>
      <w:r w:rsidR="00A22499">
        <w:t>of escalating doses</w:t>
      </w:r>
      <w:r w:rsidR="007D71EC">
        <w:t xml:space="preserve"> (10</w:t>
      </w:r>
      <w:r w:rsidR="007D71EC" w:rsidRPr="007D71EC">
        <w:rPr>
          <w:vertAlign w:val="superscript"/>
        </w:rPr>
        <w:t>6</w:t>
      </w:r>
      <w:r w:rsidR="007D71EC">
        <w:t xml:space="preserve"> colony forming units (CFU); 10</w:t>
      </w:r>
      <w:r w:rsidR="007D71EC" w:rsidRPr="007D71EC">
        <w:rPr>
          <w:vertAlign w:val="superscript"/>
        </w:rPr>
        <w:t>7</w:t>
      </w:r>
      <w:r w:rsidR="007D71EC">
        <w:t>-10</w:t>
      </w:r>
      <w:r w:rsidR="007D71EC" w:rsidRPr="007D71EC">
        <w:rPr>
          <w:vertAlign w:val="superscript"/>
        </w:rPr>
        <w:t>8</w:t>
      </w:r>
      <w:r w:rsidR="007D71EC">
        <w:t xml:space="preserve"> CFU; and 10</w:t>
      </w:r>
      <w:r w:rsidR="007D71EC" w:rsidRPr="007D71EC">
        <w:rPr>
          <w:vertAlign w:val="superscript"/>
        </w:rPr>
        <w:t>9</w:t>
      </w:r>
      <w:r w:rsidR="007D71EC">
        <w:t xml:space="preserve"> CFU)</w:t>
      </w:r>
      <w:r w:rsidR="00BC643A">
        <w:t>,</w:t>
      </w:r>
      <w:r w:rsidR="00F07B8D">
        <w:t xml:space="preserve"> with a placebo control</w:t>
      </w:r>
      <w:r w:rsidR="00A22499">
        <w:t>.</w:t>
      </w:r>
      <w:r w:rsidR="0059129D">
        <w:t xml:space="preserve"> </w:t>
      </w:r>
    </w:p>
    <w:p w14:paraId="1A9309BB" w14:textId="28F1EFD5" w:rsidR="0066244D" w:rsidRDefault="0066244D" w:rsidP="00991711">
      <w:pPr>
        <w:pStyle w:val="4RARMP"/>
      </w:pPr>
      <w:bookmarkStart w:id="146" w:name="_Ref67491471"/>
      <w:r>
        <w:t>Selection of trial participants</w:t>
      </w:r>
      <w:bookmarkEnd w:id="146"/>
    </w:p>
    <w:p w14:paraId="3C2BEB2C" w14:textId="05F0B553" w:rsidR="0001323A" w:rsidRPr="0001323A" w:rsidRDefault="008E7153" w:rsidP="0001323A">
      <w:pPr>
        <w:pStyle w:val="RARMPnumberedparagraphs"/>
      </w:pPr>
      <w:r>
        <w:t>I</w:t>
      </w:r>
      <w:r w:rsidR="0001323A" w:rsidRPr="0001323A">
        <w:t xml:space="preserve">nclusion criteria </w:t>
      </w:r>
      <w:r w:rsidR="00E768C2">
        <w:t xml:space="preserve">proposed by the applicant </w:t>
      </w:r>
      <w:r>
        <w:t xml:space="preserve">relevant </w:t>
      </w:r>
      <w:r w:rsidR="0001323A" w:rsidRPr="0001323A">
        <w:t xml:space="preserve">to </w:t>
      </w:r>
      <w:r w:rsidR="00F22C8F">
        <w:t xml:space="preserve">this assessment </w:t>
      </w:r>
      <w:r w:rsidR="00E768C2">
        <w:t>include that trial participants must</w:t>
      </w:r>
      <w:r w:rsidR="0001323A" w:rsidRPr="0001323A">
        <w:t>:</w:t>
      </w:r>
    </w:p>
    <w:p w14:paraId="51569ED8" w14:textId="055E67E5" w:rsidR="0001323A" w:rsidRDefault="00CB0521" w:rsidP="00341ABC">
      <w:pPr>
        <w:numPr>
          <w:ilvl w:val="0"/>
          <w:numId w:val="55"/>
        </w:numPr>
        <w:spacing w:before="0" w:after="160" w:line="259" w:lineRule="auto"/>
        <w:rPr>
          <w:rFonts w:cs="Calibri"/>
          <w:szCs w:val="22"/>
        </w:rPr>
      </w:pPr>
      <w:r>
        <w:rPr>
          <w:rFonts w:cs="Calibri"/>
          <w:szCs w:val="22"/>
        </w:rPr>
        <w:t>B</w:t>
      </w:r>
      <w:r w:rsidRPr="0001323A">
        <w:rPr>
          <w:rFonts w:cs="Calibri"/>
          <w:szCs w:val="22"/>
        </w:rPr>
        <w:t xml:space="preserve">e </w:t>
      </w:r>
      <w:r w:rsidR="00872795">
        <w:rPr>
          <w:rFonts w:cs="Calibri"/>
          <w:szCs w:val="22"/>
        </w:rPr>
        <w:t xml:space="preserve">18 </w:t>
      </w:r>
      <w:r w:rsidR="00AD15F4">
        <w:rPr>
          <w:rFonts w:cs="Calibri"/>
          <w:szCs w:val="22"/>
        </w:rPr>
        <w:t xml:space="preserve">to 75 </w:t>
      </w:r>
      <w:r w:rsidR="00872795">
        <w:rPr>
          <w:rFonts w:cs="Calibri"/>
          <w:szCs w:val="22"/>
        </w:rPr>
        <w:t>years of age.</w:t>
      </w:r>
    </w:p>
    <w:p w14:paraId="6A13D619" w14:textId="7FC6C9B4" w:rsidR="00A017F5" w:rsidRDefault="00F63777" w:rsidP="00341ABC">
      <w:pPr>
        <w:numPr>
          <w:ilvl w:val="0"/>
          <w:numId w:val="55"/>
        </w:numPr>
        <w:spacing w:before="0" w:after="160" w:line="259" w:lineRule="auto"/>
        <w:rPr>
          <w:rFonts w:cs="Calibri"/>
          <w:szCs w:val="22"/>
        </w:rPr>
      </w:pPr>
      <w:r>
        <w:rPr>
          <w:rFonts w:cs="Calibri"/>
          <w:szCs w:val="22"/>
        </w:rPr>
        <w:t xml:space="preserve">Agree to use </w:t>
      </w:r>
      <w:r w:rsidR="000A6641">
        <w:rPr>
          <w:rFonts w:cs="Calibri"/>
          <w:szCs w:val="22"/>
        </w:rPr>
        <w:t>effective barrier contraceptives</w:t>
      </w:r>
      <w:r w:rsidR="006D0D1B">
        <w:rPr>
          <w:rFonts w:cs="Calibri"/>
          <w:szCs w:val="22"/>
        </w:rPr>
        <w:t xml:space="preserve"> and abstain from unprotected</w:t>
      </w:r>
      <w:r w:rsidR="00FE50C5">
        <w:rPr>
          <w:rFonts w:cs="Calibri"/>
          <w:szCs w:val="22"/>
        </w:rPr>
        <w:t xml:space="preserve"> anal sex</w:t>
      </w:r>
      <w:r w:rsidR="000A6641">
        <w:rPr>
          <w:rFonts w:cs="Calibri"/>
          <w:szCs w:val="22"/>
        </w:rPr>
        <w:t xml:space="preserve"> </w:t>
      </w:r>
      <w:r w:rsidR="006D0D1B">
        <w:rPr>
          <w:rFonts w:cs="Calibri"/>
          <w:szCs w:val="22"/>
        </w:rPr>
        <w:t>for the duration of the trial</w:t>
      </w:r>
      <w:r w:rsidR="000A6641">
        <w:rPr>
          <w:rFonts w:cs="Calibri"/>
          <w:szCs w:val="22"/>
        </w:rPr>
        <w:t xml:space="preserve">. </w:t>
      </w:r>
    </w:p>
    <w:p w14:paraId="21594670" w14:textId="2E18A4C4" w:rsidR="0001323A" w:rsidRPr="00857720" w:rsidRDefault="0001323A" w:rsidP="0001323A">
      <w:pPr>
        <w:pStyle w:val="RARMPnumberedparagraphs"/>
      </w:pPr>
      <w:r w:rsidRPr="0001323A">
        <w:t xml:space="preserve">Relevant </w:t>
      </w:r>
      <w:r w:rsidRPr="00857720">
        <w:t>exclusion criteria include</w:t>
      </w:r>
      <w:r w:rsidR="007A04C4" w:rsidRPr="00857720">
        <w:t xml:space="preserve"> participants who</w:t>
      </w:r>
      <w:r w:rsidRPr="00857720">
        <w:t>:</w:t>
      </w:r>
    </w:p>
    <w:p w14:paraId="04624D06" w14:textId="6B558967" w:rsidR="00FE50C5" w:rsidRDefault="00FE50C5" w:rsidP="00341ABC">
      <w:pPr>
        <w:numPr>
          <w:ilvl w:val="0"/>
          <w:numId w:val="56"/>
        </w:numPr>
        <w:spacing w:before="0" w:after="160" w:line="259" w:lineRule="auto"/>
        <w:rPr>
          <w:rFonts w:cs="Calibri"/>
          <w:szCs w:val="22"/>
        </w:rPr>
      </w:pPr>
      <w:r w:rsidRPr="00857720">
        <w:rPr>
          <w:rFonts w:cs="Calibri"/>
          <w:szCs w:val="22"/>
        </w:rPr>
        <w:t>Have diagnosis of any non-I</w:t>
      </w:r>
      <w:r w:rsidR="00857720" w:rsidRPr="00857720">
        <w:rPr>
          <w:rFonts w:cs="Calibri"/>
          <w:szCs w:val="22"/>
        </w:rPr>
        <w:t>nflammatory bowel disease</w:t>
      </w:r>
      <w:r w:rsidRPr="00857720">
        <w:rPr>
          <w:rFonts w:cs="Calibri"/>
          <w:szCs w:val="22"/>
        </w:rPr>
        <w:t xml:space="preserve"> </w:t>
      </w:r>
      <w:r w:rsidR="00857720" w:rsidRPr="00857720">
        <w:rPr>
          <w:rFonts w:cs="Calibri"/>
          <w:szCs w:val="22"/>
        </w:rPr>
        <w:t xml:space="preserve">related </w:t>
      </w:r>
      <w:r w:rsidR="002A0560" w:rsidRPr="00857720">
        <w:rPr>
          <w:rFonts w:cs="Calibri"/>
          <w:szCs w:val="22"/>
        </w:rPr>
        <w:t>diarrho</w:t>
      </w:r>
      <w:r w:rsidR="002A0560">
        <w:rPr>
          <w:rFonts w:cs="Calibri"/>
          <w:szCs w:val="22"/>
        </w:rPr>
        <w:t>e</w:t>
      </w:r>
      <w:r w:rsidR="002A0560" w:rsidRPr="00857720">
        <w:rPr>
          <w:rFonts w:cs="Calibri"/>
          <w:szCs w:val="22"/>
        </w:rPr>
        <w:t>al</w:t>
      </w:r>
      <w:r w:rsidR="009F67A9" w:rsidRPr="00857720">
        <w:rPr>
          <w:rFonts w:cs="Calibri"/>
          <w:szCs w:val="22"/>
        </w:rPr>
        <w:t xml:space="preserve"> illness (e.g. </w:t>
      </w:r>
      <w:r w:rsidR="00E80A39" w:rsidRPr="008A6D1A">
        <w:rPr>
          <w:rFonts w:cs="Calibri"/>
          <w:i/>
          <w:iCs/>
          <w:szCs w:val="22"/>
        </w:rPr>
        <w:t>Clostridioides difficile</w:t>
      </w:r>
      <w:r w:rsidR="005D5BD8">
        <w:rPr>
          <w:rFonts w:cs="Calibri"/>
          <w:szCs w:val="22"/>
        </w:rPr>
        <w:t>, c</w:t>
      </w:r>
      <w:r w:rsidR="00BC643A">
        <w:rPr>
          <w:rFonts w:cs="Calibri"/>
          <w:szCs w:val="22"/>
        </w:rPr>
        <w:t>o</w:t>
      </w:r>
      <w:r w:rsidR="005D5BD8">
        <w:rPr>
          <w:rFonts w:cs="Calibri"/>
          <w:szCs w:val="22"/>
        </w:rPr>
        <w:t>eliac disease</w:t>
      </w:r>
      <w:r w:rsidR="008A6D1A">
        <w:rPr>
          <w:rFonts w:cs="Calibri"/>
          <w:szCs w:val="22"/>
        </w:rPr>
        <w:t xml:space="preserve"> or parasitic infections) within </w:t>
      </w:r>
      <w:r w:rsidR="00A5309F">
        <w:rPr>
          <w:rFonts w:cs="Calibri"/>
          <w:szCs w:val="22"/>
        </w:rPr>
        <w:t xml:space="preserve">3 </w:t>
      </w:r>
      <w:r w:rsidR="008A6D1A">
        <w:rPr>
          <w:rFonts w:cs="Calibri"/>
          <w:szCs w:val="22"/>
        </w:rPr>
        <w:t>months prior to randomisation.</w:t>
      </w:r>
    </w:p>
    <w:p w14:paraId="1C41EEB8" w14:textId="436E774B" w:rsidR="00F25C48" w:rsidRDefault="00F25C48" w:rsidP="00341ABC">
      <w:pPr>
        <w:numPr>
          <w:ilvl w:val="0"/>
          <w:numId w:val="56"/>
        </w:numPr>
        <w:spacing w:before="0" w:after="160" w:line="259" w:lineRule="auto"/>
        <w:rPr>
          <w:rFonts w:cs="Calibri"/>
          <w:szCs w:val="22"/>
        </w:rPr>
      </w:pPr>
      <w:r>
        <w:rPr>
          <w:rFonts w:cs="Calibri"/>
          <w:szCs w:val="22"/>
        </w:rPr>
        <w:t xml:space="preserve">Use of probiotics within the </w:t>
      </w:r>
      <w:r w:rsidR="00CB0521">
        <w:rPr>
          <w:rFonts w:cs="Calibri"/>
          <w:szCs w:val="22"/>
        </w:rPr>
        <w:t xml:space="preserve">2 </w:t>
      </w:r>
      <w:r>
        <w:rPr>
          <w:rFonts w:cs="Calibri"/>
          <w:szCs w:val="22"/>
        </w:rPr>
        <w:t>weeks prior to randomisation</w:t>
      </w:r>
      <w:r w:rsidR="00E20E6C">
        <w:rPr>
          <w:rFonts w:cs="Calibri"/>
          <w:szCs w:val="22"/>
        </w:rPr>
        <w:t>.</w:t>
      </w:r>
    </w:p>
    <w:p w14:paraId="506B36A9" w14:textId="0F006083" w:rsidR="000219C0" w:rsidRDefault="000219C0" w:rsidP="00341ABC">
      <w:pPr>
        <w:numPr>
          <w:ilvl w:val="0"/>
          <w:numId w:val="56"/>
        </w:numPr>
        <w:spacing w:before="0" w:after="160" w:line="259" w:lineRule="auto"/>
        <w:rPr>
          <w:rFonts w:cs="Calibri"/>
          <w:szCs w:val="22"/>
        </w:rPr>
      </w:pPr>
      <w:r>
        <w:rPr>
          <w:rFonts w:cs="Calibri"/>
          <w:szCs w:val="22"/>
        </w:rPr>
        <w:t xml:space="preserve">Use of </w:t>
      </w:r>
      <w:r w:rsidR="00D23DA6">
        <w:rPr>
          <w:rFonts w:cs="Calibri"/>
          <w:szCs w:val="22"/>
        </w:rPr>
        <w:t>agents that alter gut transit time including laxatives, anti-diarrh</w:t>
      </w:r>
      <w:r w:rsidR="002A0560">
        <w:rPr>
          <w:rFonts w:cs="Calibri"/>
          <w:szCs w:val="22"/>
        </w:rPr>
        <w:t>o</w:t>
      </w:r>
      <w:r w:rsidR="00D23DA6">
        <w:rPr>
          <w:rFonts w:cs="Calibri"/>
          <w:szCs w:val="22"/>
        </w:rPr>
        <w:t>eal medications</w:t>
      </w:r>
      <w:r w:rsidR="00EC4232">
        <w:rPr>
          <w:rFonts w:cs="Calibri"/>
          <w:szCs w:val="22"/>
        </w:rPr>
        <w:t xml:space="preserve"> and diabetic or weight loss medications. </w:t>
      </w:r>
    </w:p>
    <w:p w14:paraId="5EEDCA14" w14:textId="7C79D41F" w:rsidR="00E20E6C" w:rsidRDefault="00E20E6C" w:rsidP="00341ABC">
      <w:pPr>
        <w:numPr>
          <w:ilvl w:val="0"/>
          <w:numId w:val="56"/>
        </w:numPr>
        <w:spacing w:before="0" w:after="160" w:line="259" w:lineRule="auto"/>
        <w:rPr>
          <w:rFonts w:cs="Calibri"/>
          <w:szCs w:val="22"/>
        </w:rPr>
      </w:pPr>
      <w:r w:rsidRPr="00E20E6C">
        <w:rPr>
          <w:rFonts w:cs="Calibri"/>
          <w:szCs w:val="22"/>
        </w:rPr>
        <w:t xml:space="preserve">Receipt of </w:t>
      </w:r>
      <w:r w:rsidR="00AC6BCF" w:rsidRPr="00E20E6C">
        <w:rPr>
          <w:rFonts w:cs="Calibri"/>
          <w:szCs w:val="22"/>
        </w:rPr>
        <w:t>faecal</w:t>
      </w:r>
      <w:r w:rsidRPr="00E20E6C">
        <w:rPr>
          <w:rFonts w:cs="Calibri"/>
          <w:szCs w:val="22"/>
        </w:rPr>
        <w:t xml:space="preserve"> microbiota trans</w:t>
      </w:r>
      <w:r>
        <w:rPr>
          <w:rFonts w:cs="Calibri"/>
          <w:szCs w:val="22"/>
        </w:rPr>
        <w:t xml:space="preserve">plantation (FMT) </w:t>
      </w:r>
      <w:r w:rsidR="00D64092">
        <w:rPr>
          <w:rFonts w:cs="Calibri"/>
          <w:szCs w:val="22"/>
        </w:rPr>
        <w:t xml:space="preserve">or </w:t>
      </w:r>
      <w:r>
        <w:rPr>
          <w:rFonts w:cs="Calibri"/>
          <w:szCs w:val="22"/>
        </w:rPr>
        <w:t xml:space="preserve">other </w:t>
      </w:r>
      <w:r w:rsidR="00AC6BCF">
        <w:rPr>
          <w:rFonts w:cs="Calibri"/>
          <w:szCs w:val="22"/>
        </w:rPr>
        <w:t>faecal</w:t>
      </w:r>
      <w:r>
        <w:rPr>
          <w:rFonts w:cs="Calibri"/>
          <w:szCs w:val="22"/>
        </w:rPr>
        <w:t xml:space="preserve">-derived preparation within 6 months prior to randomisation. </w:t>
      </w:r>
    </w:p>
    <w:p w14:paraId="6239CD39" w14:textId="7423AE2A" w:rsidR="00E375EE" w:rsidRDefault="00E375EE" w:rsidP="00341ABC">
      <w:pPr>
        <w:numPr>
          <w:ilvl w:val="0"/>
          <w:numId w:val="56"/>
        </w:numPr>
        <w:spacing w:before="0" w:after="160" w:line="259" w:lineRule="auto"/>
        <w:rPr>
          <w:rFonts w:cs="Calibri"/>
          <w:szCs w:val="22"/>
        </w:rPr>
      </w:pPr>
      <w:r>
        <w:rPr>
          <w:rFonts w:cs="Calibri"/>
          <w:szCs w:val="22"/>
        </w:rPr>
        <w:t xml:space="preserve">Use of antibiotics. </w:t>
      </w:r>
    </w:p>
    <w:p w14:paraId="6C3323F4" w14:textId="0D41077A" w:rsidR="002A0B01" w:rsidRPr="00114A2E" w:rsidRDefault="002A0B01" w:rsidP="00341ABC">
      <w:pPr>
        <w:numPr>
          <w:ilvl w:val="0"/>
          <w:numId w:val="56"/>
        </w:numPr>
        <w:spacing w:before="0" w:after="160" w:line="259" w:lineRule="auto"/>
        <w:rPr>
          <w:rFonts w:cs="Calibri"/>
          <w:szCs w:val="22"/>
        </w:rPr>
      </w:pPr>
      <w:r>
        <w:rPr>
          <w:rFonts w:cs="Calibri"/>
          <w:szCs w:val="22"/>
        </w:rPr>
        <w:t>Have previously had colectomy, ostomy, or other intestinal surgery</w:t>
      </w:r>
      <w:r w:rsidR="00AC6BCF">
        <w:rPr>
          <w:rFonts w:cs="Calibri"/>
          <w:szCs w:val="22"/>
        </w:rPr>
        <w:t xml:space="preserve"> (excluding </w:t>
      </w:r>
      <w:r w:rsidR="00AC6BCF" w:rsidRPr="00114A2E">
        <w:rPr>
          <w:rFonts w:cs="Calibri"/>
          <w:szCs w:val="22"/>
        </w:rPr>
        <w:t xml:space="preserve">cholecystectomy or </w:t>
      </w:r>
      <w:r w:rsidR="00477E1A" w:rsidRPr="00114A2E">
        <w:rPr>
          <w:rFonts w:cs="Calibri"/>
          <w:szCs w:val="22"/>
        </w:rPr>
        <w:t>append</w:t>
      </w:r>
      <w:r w:rsidR="00477E1A">
        <w:rPr>
          <w:rFonts w:cs="Calibri"/>
          <w:szCs w:val="22"/>
        </w:rPr>
        <w:t>i</w:t>
      </w:r>
      <w:r w:rsidR="00477E1A" w:rsidRPr="00114A2E">
        <w:rPr>
          <w:rFonts w:cs="Calibri"/>
          <w:szCs w:val="22"/>
        </w:rPr>
        <w:t>c</w:t>
      </w:r>
      <w:r w:rsidR="00477E1A">
        <w:rPr>
          <w:rFonts w:cs="Calibri"/>
          <w:szCs w:val="22"/>
        </w:rPr>
        <w:t>ec</w:t>
      </w:r>
      <w:r w:rsidR="00477E1A" w:rsidRPr="00114A2E">
        <w:rPr>
          <w:rFonts w:cs="Calibri"/>
          <w:szCs w:val="22"/>
        </w:rPr>
        <w:t>tomy</w:t>
      </w:r>
      <w:r w:rsidR="00AC6BCF" w:rsidRPr="00114A2E">
        <w:rPr>
          <w:rFonts w:cs="Calibri"/>
          <w:szCs w:val="22"/>
        </w:rPr>
        <w:t xml:space="preserve">). </w:t>
      </w:r>
    </w:p>
    <w:p w14:paraId="283BF610" w14:textId="4FD3B971" w:rsidR="0001323A" w:rsidRPr="00114A2E" w:rsidRDefault="0001323A" w:rsidP="0001323A">
      <w:pPr>
        <w:pStyle w:val="RARMPnumberedparagraphs"/>
      </w:pPr>
      <w:r w:rsidRPr="00114A2E">
        <w:rPr>
          <w:rFonts w:eastAsia="Calibri"/>
          <w:lang w:eastAsia="en-US"/>
        </w:rPr>
        <w:lastRenderedPageBreak/>
        <w:t xml:space="preserve">In addition, </w:t>
      </w:r>
      <w:r w:rsidRPr="00114A2E">
        <w:t>participants</w:t>
      </w:r>
      <w:r w:rsidRPr="00114A2E">
        <w:rPr>
          <w:rFonts w:eastAsia="Calibri"/>
          <w:lang w:eastAsia="en-US"/>
        </w:rPr>
        <w:t xml:space="preserve"> may be excluded for any reason that, in the opinion of the investigator, makes the participant unsuitable for the study.</w:t>
      </w:r>
    </w:p>
    <w:p w14:paraId="4C8D5C3C" w14:textId="7AEC533E" w:rsidR="0066244D" w:rsidRDefault="0066244D" w:rsidP="00991711">
      <w:pPr>
        <w:pStyle w:val="4RARMP"/>
      </w:pPr>
      <w:r>
        <w:t>Preparation of the GMO for administration</w:t>
      </w:r>
    </w:p>
    <w:p w14:paraId="11032FBD" w14:textId="44FC0757" w:rsidR="00F31821" w:rsidRPr="005C504F" w:rsidRDefault="005C504F" w:rsidP="005C504F">
      <w:pPr>
        <w:pStyle w:val="RARMPnumberedparagraphs"/>
      </w:pPr>
      <w:r>
        <w:t xml:space="preserve">The GMO </w:t>
      </w:r>
      <w:r w:rsidR="007348D5">
        <w:t>would</w:t>
      </w:r>
      <w:r>
        <w:t xml:space="preserve"> be in a microencapsulated form</w:t>
      </w:r>
      <w:r w:rsidR="00BC643A">
        <w:t>,</w:t>
      </w:r>
      <w:r>
        <w:t xml:space="preserve"> as a bead. </w:t>
      </w:r>
      <w:r w:rsidR="00E54946">
        <w:t xml:space="preserve">The doses </w:t>
      </w:r>
      <w:r w:rsidR="008D47B8">
        <w:t xml:space="preserve">of the GMO </w:t>
      </w:r>
      <w:r w:rsidR="00E54946">
        <w:t xml:space="preserve">for administration </w:t>
      </w:r>
      <w:r w:rsidR="006D36E8">
        <w:t xml:space="preserve">would </w:t>
      </w:r>
      <w:r w:rsidR="00E54946">
        <w:t xml:space="preserve">be prepared </w:t>
      </w:r>
      <w:r w:rsidR="00A317E9">
        <w:t xml:space="preserve">for dispensing as a bead </w:t>
      </w:r>
      <w:r w:rsidR="00E54946">
        <w:t>in</w:t>
      </w:r>
      <w:r w:rsidR="00F31821">
        <w:t xml:space="preserve"> </w:t>
      </w:r>
      <w:r w:rsidR="00DF32A7">
        <w:t xml:space="preserve">research </w:t>
      </w:r>
      <w:r w:rsidR="00F31821">
        <w:t xml:space="preserve">pharmacies within the </w:t>
      </w:r>
      <w:r w:rsidR="0092082A">
        <w:t xml:space="preserve">hospital or </w:t>
      </w:r>
      <w:r w:rsidR="00F31821">
        <w:t xml:space="preserve">clinical </w:t>
      </w:r>
      <w:r w:rsidR="00A5309F">
        <w:t xml:space="preserve">trial </w:t>
      </w:r>
      <w:r w:rsidR="0092082A">
        <w:t xml:space="preserve">sites </w:t>
      </w:r>
      <w:r w:rsidR="0050101F">
        <w:t>by trained personnel</w:t>
      </w:r>
      <w:r w:rsidR="00F31821" w:rsidRPr="00EB4F0C">
        <w:t xml:space="preserve">. </w:t>
      </w:r>
      <w:r w:rsidR="006D36E8" w:rsidRPr="00EB4F0C">
        <w:t xml:space="preserve">Access to the GMO </w:t>
      </w:r>
      <w:r w:rsidR="00BC643A">
        <w:t xml:space="preserve">during preparation </w:t>
      </w:r>
      <w:r w:rsidR="00A44F34" w:rsidRPr="00EB4F0C">
        <w:t xml:space="preserve">would </w:t>
      </w:r>
      <w:r w:rsidR="006D36E8" w:rsidRPr="00EB4F0C">
        <w:t xml:space="preserve">be restricted to the pharmacy personnel. </w:t>
      </w:r>
      <w:r w:rsidR="00467660" w:rsidRPr="00EB4F0C">
        <w:rPr>
          <w:rFonts w:asciiTheme="minorHAnsi" w:hAnsiTheme="minorHAnsi"/>
          <w:bCs/>
          <w:szCs w:val="22"/>
        </w:rPr>
        <w:t xml:space="preserve">Training </w:t>
      </w:r>
      <w:r w:rsidR="00A44F34" w:rsidRPr="00EB4F0C">
        <w:rPr>
          <w:rFonts w:asciiTheme="minorHAnsi" w:hAnsiTheme="minorHAnsi"/>
          <w:bCs/>
          <w:szCs w:val="22"/>
        </w:rPr>
        <w:t xml:space="preserve">would </w:t>
      </w:r>
      <w:r w:rsidR="00467660" w:rsidRPr="00EB4F0C">
        <w:rPr>
          <w:rFonts w:asciiTheme="minorHAnsi" w:hAnsiTheme="minorHAnsi"/>
          <w:bCs/>
          <w:szCs w:val="22"/>
        </w:rPr>
        <w:t xml:space="preserve">be provided by the </w:t>
      </w:r>
      <w:r w:rsidR="00F1309D" w:rsidRPr="00EB4F0C">
        <w:rPr>
          <w:rFonts w:asciiTheme="minorHAnsi" w:hAnsiTheme="minorHAnsi"/>
          <w:bCs/>
          <w:szCs w:val="22"/>
        </w:rPr>
        <w:t xml:space="preserve">licence holder </w:t>
      </w:r>
      <w:r w:rsidR="00467660" w:rsidRPr="00EB4F0C">
        <w:rPr>
          <w:rFonts w:asciiTheme="minorHAnsi" w:hAnsiTheme="minorHAnsi"/>
          <w:bCs/>
          <w:szCs w:val="22"/>
        </w:rPr>
        <w:t>in line with the licence conditions.</w:t>
      </w:r>
      <w:r w:rsidR="0050101F" w:rsidRPr="00EB4F0C">
        <w:t xml:space="preserve"> </w:t>
      </w:r>
    </w:p>
    <w:p w14:paraId="66E2DE18" w14:textId="3B82272A" w:rsidR="0066244D" w:rsidRDefault="005C504F" w:rsidP="00991711">
      <w:pPr>
        <w:pStyle w:val="4RARMP"/>
      </w:pPr>
      <w:r>
        <w:t>Oral</w:t>
      </w:r>
      <w:r w:rsidR="00C60A70">
        <w:t xml:space="preserve"> </w:t>
      </w:r>
      <w:r w:rsidR="0066244D">
        <w:t>administration of the GMO</w:t>
      </w:r>
    </w:p>
    <w:p w14:paraId="1B0AC440" w14:textId="3C91FC20" w:rsidR="007D34EC" w:rsidRDefault="0066244D" w:rsidP="003807B8">
      <w:pPr>
        <w:pStyle w:val="RARMPnumberedparagraphs"/>
      </w:pPr>
      <w:r w:rsidRPr="0066244D">
        <w:t>The GM</w:t>
      </w:r>
      <w:r w:rsidR="003224CF">
        <w:t>O</w:t>
      </w:r>
      <w:r w:rsidRPr="0066244D">
        <w:t xml:space="preserve"> </w:t>
      </w:r>
      <w:r w:rsidR="00661781">
        <w:t>would</w:t>
      </w:r>
      <w:r w:rsidR="00661781" w:rsidRPr="0066244D">
        <w:t xml:space="preserve"> </w:t>
      </w:r>
      <w:r w:rsidRPr="0066244D">
        <w:t xml:space="preserve">be </w:t>
      </w:r>
      <w:r w:rsidR="00414125">
        <w:t>self-</w:t>
      </w:r>
      <w:r w:rsidRPr="0066244D">
        <w:t>administered</w:t>
      </w:r>
      <w:r w:rsidR="003807B8">
        <w:t xml:space="preserve"> orally</w:t>
      </w:r>
      <w:r w:rsidRPr="0066244D">
        <w:t xml:space="preserve"> </w:t>
      </w:r>
      <w:r w:rsidR="003807B8">
        <w:t>(one bead)</w:t>
      </w:r>
      <w:r w:rsidR="00DE3A07">
        <w:t xml:space="preserve"> with water</w:t>
      </w:r>
      <w:r w:rsidR="003807B8">
        <w:t xml:space="preserve"> </w:t>
      </w:r>
      <w:r w:rsidRPr="0066244D">
        <w:t>at clinical trial sites</w:t>
      </w:r>
      <w:r w:rsidR="0015165E">
        <w:t xml:space="preserve"> in the presence of a medical professional wearing gloves</w:t>
      </w:r>
      <w:r w:rsidRPr="0066244D">
        <w:t xml:space="preserve">. </w:t>
      </w:r>
      <w:r w:rsidR="00DE3A07">
        <w:t>Participants would then be instructed to wash</w:t>
      </w:r>
      <w:r w:rsidR="005A4F7C">
        <w:t xml:space="preserve"> their hands with soap and water after handling the bead. </w:t>
      </w:r>
      <w:r w:rsidR="00933EF7">
        <w:t>A</w:t>
      </w:r>
      <w:r w:rsidR="00BC643A">
        <w:t>dministration of a</w:t>
      </w:r>
      <w:r w:rsidR="00933EF7">
        <w:t xml:space="preserve">ll </w:t>
      </w:r>
      <w:r w:rsidR="00F84B20">
        <w:t xml:space="preserve">doses </w:t>
      </w:r>
      <w:r w:rsidR="007348D5">
        <w:t>would</w:t>
      </w:r>
      <w:r w:rsidR="00F84B20">
        <w:t xml:space="preserve"> occur in the clinical trial sites. </w:t>
      </w:r>
    </w:p>
    <w:p w14:paraId="0C66A9A2" w14:textId="77777777" w:rsidR="00467660" w:rsidRDefault="00467660" w:rsidP="00991711">
      <w:pPr>
        <w:pStyle w:val="4RARMP"/>
      </w:pPr>
      <w:bookmarkStart w:id="147" w:name="_Ref211514218"/>
      <w:r>
        <w:t>Decontamination and disposal of the GMO</w:t>
      </w:r>
      <w:bookmarkEnd w:id="147"/>
    </w:p>
    <w:p w14:paraId="751E2364" w14:textId="663E6EB4" w:rsidR="000846A8" w:rsidRDefault="00173F27" w:rsidP="00173F27">
      <w:pPr>
        <w:pStyle w:val="RARMPnumberedparagraphs"/>
      </w:pPr>
      <w:r>
        <w:t xml:space="preserve">The applicant has stated that all decontamination of surfaces and spill management procedures </w:t>
      </w:r>
      <w:r w:rsidR="00D326E2">
        <w:t>would</w:t>
      </w:r>
      <w:r>
        <w:t xml:space="preserve"> be conducted in accordance with the clinical trial site guidelines, OGTR requirements and biosafety training that would be provided to all personnel </w:t>
      </w:r>
      <w:r w:rsidR="00FB7E44">
        <w:t xml:space="preserve">involved in dealings with the GMO. </w:t>
      </w:r>
    </w:p>
    <w:p w14:paraId="2A8F4EE3" w14:textId="036AD64B" w:rsidR="00E15F34" w:rsidRDefault="000846A8" w:rsidP="00173F27">
      <w:pPr>
        <w:pStyle w:val="RARMPnumberedparagraphs"/>
      </w:pPr>
      <w:r>
        <w:t>S</w:t>
      </w:r>
      <w:r w:rsidR="003F4E79">
        <w:t>urface decontamination is proposed to occur before and after GMO handling and at the end of each working day</w:t>
      </w:r>
      <w:r w:rsidR="001E67C0">
        <w:t xml:space="preserve"> with commonly used disinfectants</w:t>
      </w:r>
      <w:r w:rsidR="003E5DA2">
        <w:t xml:space="preserve"> at the appropriate contact time</w:t>
      </w:r>
      <w:r w:rsidR="001E67C0">
        <w:t xml:space="preserve"> (</w:t>
      </w:r>
      <w:r>
        <w:t>e.g.</w:t>
      </w:r>
      <w:r w:rsidR="001E67C0">
        <w:t xml:space="preserve"> </w:t>
      </w:r>
      <w:r w:rsidR="00683BDC">
        <w:t xml:space="preserve">0.1% - 0.5% </w:t>
      </w:r>
      <w:r w:rsidR="001E67C0">
        <w:t>bleach</w:t>
      </w:r>
      <w:r w:rsidR="00B12084">
        <w:t>; 70% ethanol and 1% Virkon</w:t>
      </w:r>
      <w:r w:rsidR="003E5DA2" w:rsidRPr="003E5DA2">
        <w:rPr>
          <w:vertAlign w:val="superscript"/>
        </w:rPr>
        <w:t>TM</w:t>
      </w:r>
      <w:r w:rsidR="003E5DA2">
        <w:t>).</w:t>
      </w:r>
    </w:p>
    <w:p w14:paraId="62BB0EFA" w14:textId="2E1CE61B" w:rsidR="00293EB0" w:rsidRDefault="00293EB0" w:rsidP="00173F27">
      <w:pPr>
        <w:pStyle w:val="RARMPnumberedparagraphs"/>
      </w:pPr>
      <w:r>
        <w:t xml:space="preserve">Any accidental </w:t>
      </w:r>
      <w:r w:rsidR="005310EE">
        <w:t xml:space="preserve">spills or </w:t>
      </w:r>
      <w:r w:rsidR="00611F27">
        <w:t xml:space="preserve">shedding </w:t>
      </w:r>
      <w:r w:rsidR="00356CDA">
        <w:t xml:space="preserve">of the GMO (e.g. </w:t>
      </w:r>
      <w:r w:rsidR="005310EE">
        <w:t>rupture of samples containing</w:t>
      </w:r>
      <w:r w:rsidR="005310EE" w:rsidRPr="00FF493C">
        <w:t xml:space="preserve"> </w:t>
      </w:r>
      <w:r w:rsidR="005310EE">
        <w:t xml:space="preserve">the GMO, </w:t>
      </w:r>
      <w:r w:rsidR="00356CDA">
        <w:t xml:space="preserve">contaminated faeces </w:t>
      </w:r>
      <w:r w:rsidR="005310EE">
        <w:t xml:space="preserve">or </w:t>
      </w:r>
      <w:r w:rsidR="00356CDA">
        <w:t>vomit</w:t>
      </w:r>
      <w:r w:rsidR="00D326E2">
        <w:t>,</w:t>
      </w:r>
      <w:r w:rsidR="00E92501">
        <w:t xml:space="preserve">) is proposed to be immediately contained. The area </w:t>
      </w:r>
      <w:r w:rsidR="00D326E2">
        <w:t>would</w:t>
      </w:r>
      <w:r w:rsidR="00E92501">
        <w:t xml:space="preserve"> be </w:t>
      </w:r>
      <w:r w:rsidR="00124CAB">
        <w:t>isolated,</w:t>
      </w:r>
      <w:r w:rsidR="00E92501">
        <w:t xml:space="preserve"> and</w:t>
      </w:r>
      <w:r w:rsidR="00E51FBA">
        <w:t xml:space="preserve"> the </w:t>
      </w:r>
      <w:r w:rsidR="005310EE">
        <w:t xml:space="preserve">material </w:t>
      </w:r>
      <w:r w:rsidR="00D326E2">
        <w:t>would</w:t>
      </w:r>
      <w:r w:rsidR="00E51FBA">
        <w:t xml:space="preserve"> be covered with absorbent material</w:t>
      </w:r>
      <w:r w:rsidR="006D66E6">
        <w:t xml:space="preserve">, followed by liberal application of disinfectants over the </w:t>
      </w:r>
      <w:r w:rsidR="005310EE">
        <w:t xml:space="preserve">material </w:t>
      </w:r>
      <w:r w:rsidR="006D66E6">
        <w:t>and surrounding area for a</w:t>
      </w:r>
      <w:r w:rsidR="00A76587">
        <w:t xml:space="preserve">n appropriate </w:t>
      </w:r>
      <w:r w:rsidR="006D66E6">
        <w:t>minimum contact time</w:t>
      </w:r>
      <w:r w:rsidR="00C5740E">
        <w:t xml:space="preserve"> for decontamination</w:t>
      </w:r>
      <w:r w:rsidR="00A76587">
        <w:t xml:space="preserve">. </w:t>
      </w:r>
      <w:r w:rsidR="006D5E1A">
        <w:t>P</w:t>
      </w:r>
      <w:r w:rsidR="00E92501">
        <w:t xml:space="preserve">ersonnel </w:t>
      </w:r>
      <w:r w:rsidR="006D5E1A">
        <w:t xml:space="preserve">cleaning up the </w:t>
      </w:r>
      <w:r w:rsidR="005310EE">
        <w:t xml:space="preserve">area </w:t>
      </w:r>
      <w:r w:rsidR="00D326E2">
        <w:t>would</w:t>
      </w:r>
      <w:r w:rsidR="006D5E1A">
        <w:t xml:space="preserve"> be</w:t>
      </w:r>
      <w:r w:rsidR="006F5E40">
        <w:t xml:space="preserve"> wear</w:t>
      </w:r>
      <w:r w:rsidR="006D5E1A">
        <w:t>ing</w:t>
      </w:r>
      <w:r w:rsidR="006F5E40">
        <w:t xml:space="preserve"> the appropriate PPE (gloves, gowns, </w:t>
      </w:r>
      <w:r w:rsidR="008E4063">
        <w:t>masks,</w:t>
      </w:r>
      <w:r w:rsidR="006F5E40">
        <w:t xml:space="preserve"> and eye protection)</w:t>
      </w:r>
      <w:r w:rsidR="006D5E1A">
        <w:t xml:space="preserve">. Spill kits containing </w:t>
      </w:r>
      <w:r w:rsidR="00FF493C">
        <w:t>PPE</w:t>
      </w:r>
      <w:r w:rsidR="006D5E1A">
        <w:t xml:space="preserve">, </w:t>
      </w:r>
      <w:r w:rsidR="00124CAB">
        <w:t>absorbent</w:t>
      </w:r>
      <w:r w:rsidR="006D5E1A">
        <w:t xml:space="preserve"> material and disinfectants </w:t>
      </w:r>
      <w:r w:rsidR="00D326E2">
        <w:t>would</w:t>
      </w:r>
      <w:r w:rsidR="006D5E1A">
        <w:t xml:space="preserve"> be maintained</w:t>
      </w:r>
      <w:r w:rsidR="009C247C">
        <w:t xml:space="preserve"> at all sites handling the GMOs and any incidents </w:t>
      </w:r>
      <w:r w:rsidR="00D326E2">
        <w:t>would</w:t>
      </w:r>
      <w:r w:rsidR="009C247C">
        <w:t xml:space="preserve"> be recorded</w:t>
      </w:r>
      <w:r w:rsidR="00124CAB">
        <w:t xml:space="preserve"> and </w:t>
      </w:r>
      <w:r w:rsidR="00FF493C">
        <w:t xml:space="preserve">reviewed </w:t>
      </w:r>
      <w:r w:rsidR="00124CAB">
        <w:t xml:space="preserve">in accordance with the site’s standard operating procedures and the licence conditions. </w:t>
      </w:r>
    </w:p>
    <w:p w14:paraId="48760506" w14:textId="588A57FD" w:rsidR="00600DCB" w:rsidRDefault="00600DCB" w:rsidP="00173F27">
      <w:pPr>
        <w:pStyle w:val="RARMPnumberedparagraphs"/>
      </w:pPr>
      <w:bookmarkStart w:id="148" w:name="_Ref212453224"/>
      <w:r>
        <w:t xml:space="preserve">Any unused doses of the </w:t>
      </w:r>
      <w:r w:rsidR="00D326E2">
        <w:t>GMO would</w:t>
      </w:r>
      <w:r>
        <w:t xml:space="preserve"> be disposed</w:t>
      </w:r>
      <w:r w:rsidR="0078774E">
        <w:t xml:space="preserve"> of</w:t>
      </w:r>
      <w:r>
        <w:t xml:space="preserve"> in accordance with the clinical trial </w:t>
      </w:r>
      <w:r w:rsidR="00DD4D82">
        <w:t xml:space="preserve">site biological waste guidelines </w:t>
      </w:r>
      <w:r w:rsidR="005C1ABC">
        <w:t xml:space="preserve">and the TSDs </w:t>
      </w:r>
      <w:r w:rsidR="00DD4D82">
        <w:t>at the end of the trial.</w:t>
      </w:r>
      <w:bookmarkEnd w:id="148"/>
      <w:r w:rsidR="00DD4D82">
        <w:t xml:space="preserve"> </w:t>
      </w:r>
    </w:p>
    <w:p w14:paraId="52AFE6AD" w14:textId="674CB512" w:rsidR="002025AA" w:rsidRDefault="002025AA" w:rsidP="00173F27">
      <w:pPr>
        <w:pStyle w:val="RARMPnumberedparagraphs"/>
      </w:pPr>
      <w:r>
        <w:t xml:space="preserve">Participants </w:t>
      </w:r>
      <w:r w:rsidR="00D326E2">
        <w:t>would</w:t>
      </w:r>
      <w:r>
        <w:t xml:space="preserve"> also be given instructions to wash their hands with soap and water following toilet use. </w:t>
      </w:r>
    </w:p>
    <w:p w14:paraId="40062206" w14:textId="7BE72A28" w:rsidR="0066244D" w:rsidRDefault="0066244D" w:rsidP="00991711">
      <w:pPr>
        <w:pStyle w:val="4RARMP"/>
      </w:pPr>
      <w:r>
        <w:t>Sample collection and analysis</w:t>
      </w:r>
    </w:p>
    <w:p w14:paraId="5B9963DF" w14:textId="0C5DDE6F" w:rsidR="004510AF" w:rsidRPr="007D71EC" w:rsidRDefault="00DF04A4" w:rsidP="004510AF">
      <w:pPr>
        <w:pStyle w:val="RARMPnumberedparagraphs"/>
      </w:pPr>
      <w:r>
        <w:t xml:space="preserve">Samples </w:t>
      </w:r>
      <w:r w:rsidR="00D326E2">
        <w:t>would</w:t>
      </w:r>
      <w:r>
        <w:t xml:space="preserve"> be collected </w:t>
      </w:r>
      <w:r w:rsidR="0063119A">
        <w:t>at specified intervals for the duration of the clinical trial.</w:t>
      </w:r>
      <w:r w:rsidR="00337E9C">
        <w:t xml:space="preserve"> </w:t>
      </w:r>
      <w:r w:rsidR="00337E9C" w:rsidRPr="00D64092">
        <w:t xml:space="preserve">Details of the types of samples and </w:t>
      </w:r>
      <w:r w:rsidR="001055AC" w:rsidRPr="00D64092">
        <w:t>collection time</w:t>
      </w:r>
      <w:r w:rsidR="00D326E2">
        <w:t>s</w:t>
      </w:r>
      <w:r w:rsidR="001055AC" w:rsidRPr="00D64092">
        <w:t xml:space="preserve"> have been declared commercial confidential information (CCI). </w:t>
      </w:r>
    </w:p>
    <w:p w14:paraId="3EF8157C" w14:textId="155BB272" w:rsidR="00227740" w:rsidRDefault="00227740" w:rsidP="004510AF">
      <w:pPr>
        <w:pStyle w:val="RARMPnumberedparagraphs"/>
      </w:pPr>
      <w:r>
        <w:t xml:space="preserve">Samples </w:t>
      </w:r>
      <w:r w:rsidR="00D326E2">
        <w:t>would</w:t>
      </w:r>
      <w:r>
        <w:t xml:space="preserve"> be collected at the clinic</w:t>
      </w:r>
      <w:r w:rsidR="00D326E2">
        <w:t>,</w:t>
      </w:r>
      <w:r>
        <w:t xml:space="preserve"> and </w:t>
      </w:r>
      <w:r w:rsidR="00AC5A30">
        <w:t>some</w:t>
      </w:r>
      <w:r w:rsidR="0030535E">
        <w:t xml:space="preserve"> sampling</w:t>
      </w:r>
      <w:r w:rsidR="00AC5A30">
        <w:t xml:space="preserve"> </w:t>
      </w:r>
      <w:r w:rsidR="0030535E">
        <w:t xml:space="preserve">(not involving sharps) </w:t>
      </w:r>
      <w:r w:rsidR="00AC5A30">
        <w:t xml:space="preserve">may also be </w:t>
      </w:r>
      <w:r w:rsidR="00420F70">
        <w:t>carried out a</w:t>
      </w:r>
      <w:r w:rsidR="00497762">
        <w:t>t</w:t>
      </w:r>
      <w:r w:rsidR="00420F70">
        <w:t xml:space="preserve"> home. Participants </w:t>
      </w:r>
      <w:r w:rsidR="00D326E2">
        <w:t>would</w:t>
      </w:r>
      <w:r w:rsidR="00420F70">
        <w:t xml:space="preserve"> be provided </w:t>
      </w:r>
      <w:r w:rsidR="00D91A52">
        <w:t>airtight containers and plastic sealable bag</w:t>
      </w:r>
      <w:r w:rsidR="00D326E2">
        <w:t>s</w:t>
      </w:r>
      <w:r w:rsidR="00D91A52">
        <w:t xml:space="preserve"> for home collected samples; and </w:t>
      </w:r>
      <w:r w:rsidR="0049126A">
        <w:t>instructions</w:t>
      </w:r>
      <w:r w:rsidR="0030535E">
        <w:t xml:space="preserve"> on proper hand hygiene practices</w:t>
      </w:r>
      <w:r w:rsidR="0084718D">
        <w:t xml:space="preserve"> and appropriate storage of home collected samples</w:t>
      </w:r>
      <w:r w:rsidR="0030535E">
        <w:t xml:space="preserve">. </w:t>
      </w:r>
      <w:r w:rsidR="00D91A52">
        <w:t xml:space="preserve">All contaminated waste from </w:t>
      </w:r>
      <w:r w:rsidR="00D326E2">
        <w:t>home-</w:t>
      </w:r>
      <w:r w:rsidR="00D91A52">
        <w:t xml:space="preserve">collected samples </w:t>
      </w:r>
      <w:r w:rsidR="00D326E2">
        <w:t>would</w:t>
      </w:r>
      <w:r w:rsidR="00D91A52">
        <w:t xml:space="preserve"> also be double bagged and returned to the clinical trial site for decontamination. </w:t>
      </w:r>
    </w:p>
    <w:p w14:paraId="4198170D" w14:textId="0E771764" w:rsidR="0049126A" w:rsidRDefault="0049126A" w:rsidP="004510AF">
      <w:pPr>
        <w:pStyle w:val="RARMPnumberedparagraphs"/>
      </w:pPr>
      <w:r>
        <w:t>Analysi</w:t>
      </w:r>
      <w:r w:rsidR="00F701BC">
        <w:t xml:space="preserve">s of samples that may contain GMOs </w:t>
      </w:r>
      <w:r w:rsidR="00D326E2">
        <w:t>would</w:t>
      </w:r>
      <w:r w:rsidR="00F701BC">
        <w:t xml:space="preserve"> occur in independent pathology laboratories. </w:t>
      </w:r>
    </w:p>
    <w:p w14:paraId="458C42AB" w14:textId="567D6977" w:rsidR="0066244D" w:rsidRDefault="0066244D" w:rsidP="00991711">
      <w:pPr>
        <w:pStyle w:val="4RARMP"/>
      </w:pPr>
      <w:r>
        <w:t>Personal protective clothing</w:t>
      </w:r>
    </w:p>
    <w:p w14:paraId="10CB6568" w14:textId="12C1FE2D" w:rsidR="00420205" w:rsidRDefault="00420205" w:rsidP="00420205">
      <w:pPr>
        <w:pStyle w:val="RARMPnumberedparagraphs"/>
      </w:pPr>
      <w:r>
        <w:t xml:space="preserve">Clinical trial staff </w:t>
      </w:r>
      <w:r w:rsidR="00F47982">
        <w:t>involved in the preparation</w:t>
      </w:r>
      <w:r w:rsidR="00C62988">
        <w:t xml:space="preserve"> and </w:t>
      </w:r>
      <w:r>
        <w:t>administration of the GMO to trial participants</w:t>
      </w:r>
      <w:r w:rsidR="00112F2F">
        <w:t xml:space="preserve"> </w:t>
      </w:r>
      <w:r w:rsidR="00E54946">
        <w:t>w</w:t>
      </w:r>
      <w:r w:rsidR="00F47982">
        <w:t>ould</w:t>
      </w:r>
      <w:r>
        <w:t xml:space="preserve"> wear </w:t>
      </w:r>
      <w:r w:rsidR="00F701BC">
        <w:t>gloves and lab coats</w:t>
      </w:r>
      <w:r>
        <w:t xml:space="preserve">. </w:t>
      </w:r>
    </w:p>
    <w:p w14:paraId="68121634" w14:textId="6BDCC886" w:rsidR="00372B89" w:rsidRDefault="00372B89" w:rsidP="00420205">
      <w:pPr>
        <w:pStyle w:val="RARMPnumberedparagraphs"/>
      </w:pPr>
      <w:r>
        <w:t>In the clean-up of spills</w:t>
      </w:r>
      <w:r w:rsidR="00F0587A">
        <w:t xml:space="preserve"> or shedding of the GMO</w:t>
      </w:r>
      <w:r w:rsidR="00C37144">
        <w:t xml:space="preserve"> (e.g. vomit, </w:t>
      </w:r>
      <w:r w:rsidR="002A0560">
        <w:t>diarrhoea</w:t>
      </w:r>
      <w:r w:rsidR="00C37144">
        <w:t>)</w:t>
      </w:r>
      <w:r>
        <w:t xml:space="preserve">, the clinical trial staff would wear gloves, gowns, masks and eye protection. </w:t>
      </w:r>
    </w:p>
    <w:p w14:paraId="3754D312" w14:textId="58B5B46F" w:rsidR="0066244D" w:rsidRDefault="0066244D" w:rsidP="00991711">
      <w:pPr>
        <w:pStyle w:val="4RARMP"/>
      </w:pPr>
      <w:bookmarkStart w:id="149" w:name="_Ref66355079"/>
      <w:r>
        <w:lastRenderedPageBreak/>
        <w:t>Training</w:t>
      </w:r>
      <w:bookmarkEnd w:id="149"/>
    </w:p>
    <w:p w14:paraId="3DEEA9AE" w14:textId="77777777" w:rsidR="00F0587A" w:rsidRDefault="00F0587A" w:rsidP="00F0587A">
      <w:pPr>
        <w:pStyle w:val="RARMPnumberedparagraphs"/>
      </w:pPr>
      <w:r>
        <w:t xml:space="preserve">The applicant has indicated that staff handling the GMO during preparation and administration would be experienced research pharmacy personnel and medical professionals, respectively.  </w:t>
      </w:r>
    </w:p>
    <w:p w14:paraId="1F7E2D36" w14:textId="464532FF" w:rsidR="00215EFE" w:rsidRPr="009F0123" w:rsidRDefault="00215EFE" w:rsidP="00CD4131">
      <w:pPr>
        <w:pStyle w:val="RARMPnumberedparagraphs"/>
      </w:pPr>
      <w:r w:rsidRPr="009F0123">
        <w:t xml:space="preserve">If the licence is issued, </w:t>
      </w:r>
      <w:r w:rsidR="009F0123">
        <w:t>the applicant</w:t>
      </w:r>
      <w:r w:rsidRPr="009F0123">
        <w:t xml:space="preserve"> </w:t>
      </w:r>
      <w:r w:rsidR="00D25E9A" w:rsidRPr="009F0123">
        <w:t xml:space="preserve">has stated that they </w:t>
      </w:r>
      <w:r w:rsidR="007348D5">
        <w:t>would</w:t>
      </w:r>
      <w:r w:rsidR="00D25E9A" w:rsidRPr="009F0123">
        <w:t xml:space="preserve"> be responsible</w:t>
      </w:r>
      <w:r w:rsidRPr="009F0123">
        <w:t xml:space="preserve"> for ensuring</w:t>
      </w:r>
      <w:r w:rsidR="00D25E9A" w:rsidRPr="009F0123">
        <w:t xml:space="preserve"> all personnel handling the GMO </w:t>
      </w:r>
      <w:r w:rsidR="007348D5">
        <w:t>would</w:t>
      </w:r>
      <w:r w:rsidR="00D25E9A" w:rsidRPr="009F0123">
        <w:t xml:space="preserve"> be trained </w:t>
      </w:r>
      <w:r w:rsidR="0078774E">
        <w:t>i</w:t>
      </w:r>
      <w:r w:rsidR="0078774E" w:rsidRPr="009F0123">
        <w:t xml:space="preserve">n </w:t>
      </w:r>
      <w:r w:rsidR="00D25E9A" w:rsidRPr="009F0123">
        <w:t xml:space="preserve">the licence conditions. </w:t>
      </w:r>
    </w:p>
    <w:p w14:paraId="37B84004" w14:textId="6A42A324" w:rsidR="00DD3088" w:rsidRDefault="0066244D" w:rsidP="00991711">
      <w:pPr>
        <w:pStyle w:val="4RARMP"/>
      </w:pPr>
      <w:r>
        <w:t>Accountability and Monitoring</w:t>
      </w:r>
    </w:p>
    <w:p w14:paraId="310B0633" w14:textId="23FC0CF5" w:rsidR="00FC1208" w:rsidRPr="00FC1208" w:rsidRDefault="00DC69D1" w:rsidP="00FC1208">
      <w:pPr>
        <w:pStyle w:val="RARMPnumberedparagraphs"/>
      </w:pPr>
      <w:r>
        <w:t xml:space="preserve">The applicant has stated that procedures </w:t>
      </w:r>
      <w:r w:rsidR="007348D5">
        <w:t>would</w:t>
      </w:r>
      <w:r>
        <w:t xml:space="preserve"> be in place to ensure that all stored GMOs can be accounted for, and any loss of the GMO can be detected</w:t>
      </w:r>
      <w:r w:rsidR="005153A1" w:rsidRPr="00FC1208">
        <w:rPr>
          <w:bCs/>
          <w:lang w:val="en-US"/>
        </w:rPr>
        <w:t>.</w:t>
      </w:r>
    </w:p>
    <w:p w14:paraId="19797D0A" w14:textId="6347FE02" w:rsidR="007C3C2F" w:rsidRPr="00CD4131" w:rsidRDefault="00347F28" w:rsidP="00FC1208">
      <w:pPr>
        <w:pStyle w:val="RARMPnumberedparagraphs"/>
      </w:pPr>
      <w:r>
        <w:rPr>
          <w:bCs/>
          <w:lang w:val="en-US"/>
        </w:rPr>
        <w:t xml:space="preserve">Participants would </w:t>
      </w:r>
      <w:r w:rsidRPr="00BA4F77">
        <w:rPr>
          <w:bCs/>
          <w:lang w:val="en-US"/>
        </w:rPr>
        <w:t>be monitored</w:t>
      </w:r>
      <w:r w:rsidR="00372B89" w:rsidRPr="00BA4F77">
        <w:rPr>
          <w:bCs/>
          <w:lang w:val="en-US"/>
        </w:rPr>
        <w:t xml:space="preserve"> </w:t>
      </w:r>
      <w:r w:rsidRPr="00BA4F77">
        <w:rPr>
          <w:bCs/>
          <w:lang w:val="en-US"/>
        </w:rPr>
        <w:t>for any adverse events following the administration of the GMO and during the follow</w:t>
      </w:r>
      <w:r w:rsidR="00093EAA">
        <w:rPr>
          <w:bCs/>
          <w:lang w:val="en-US"/>
        </w:rPr>
        <w:t>-</w:t>
      </w:r>
      <w:r w:rsidRPr="00BA4F77">
        <w:rPr>
          <w:bCs/>
          <w:lang w:val="en-US"/>
        </w:rPr>
        <w:t xml:space="preserve">up visits to the clinical </w:t>
      </w:r>
      <w:r>
        <w:rPr>
          <w:bCs/>
          <w:lang w:val="en-US"/>
        </w:rPr>
        <w:t xml:space="preserve">trial sites. </w:t>
      </w:r>
      <w:r w:rsidR="005153A1" w:rsidRPr="00FC1208">
        <w:rPr>
          <w:bCs/>
          <w:lang w:val="en-US"/>
        </w:rPr>
        <w:t xml:space="preserve"> </w:t>
      </w:r>
      <w:r w:rsidR="00AC2564" w:rsidRPr="00FC1208">
        <w:rPr>
          <w:bCs/>
          <w:lang w:val="en-US"/>
        </w:rPr>
        <w:t xml:space="preserve"> </w:t>
      </w:r>
    </w:p>
    <w:p w14:paraId="4582F23D" w14:textId="47571BB1" w:rsidR="00CD4131" w:rsidRDefault="00CD4131" w:rsidP="00991711">
      <w:pPr>
        <w:pStyle w:val="4RARMP"/>
      </w:pPr>
      <w:r>
        <w:t>Contingency plans</w:t>
      </w:r>
    </w:p>
    <w:p w14:paraId="526C7114" w14:textId="7AB9554F" w:rsidR="00D3674C" w:rsidRDefault="005D238F" w:rsidP="00D3674C">
      <w:pPr>
        <w:pStyle w:val="RARMPnumberedparagraphs"/>
      </w:pPr>
      <w:r>
        <w:t xml:space="preserve">In the event of unintentional release of the GMO </w:t>
      </w:r>
      <w:r w:rsidR="00F76609">
        <w:t>due to spills</w:t>
      </w:r>
      <w:r w:rsidR="00715010">
        <w:t xml:space="preserve"> or shedding of the GMO</w:t>
      </w:r>
      <w:r w:rsidR="00F76609">
        <w:t xml:space="preserve">, </w:t>
      </w:r>
      <w:r w:rsidR="002134C2">
        <w:t xml:space="preserve">personnel </w:t>
      </w:r>
      <w:r w:rsidR="003846D0">
        <w:t xml:space="preserve">would </w:t>
      </w:r>
      <w:r w:rsidR="002134C2">
        <w:t>be instr</w:t>
      </w:r>
      <w:r w:rsidR="00230B7C">
        <w:t>ucted to follow spill management procedures, including</w:t>
      </w:r>
      <w:r w:rsidR="00CC4859">
        <w:t>:</w:t>
      </w:r>
    </w:p>
    <w:p w14:paraId="20260745" w14:textId="5F5CF134" w:rsidR="00230B7C" w:rsidRDefault="00347F28" w:rsidP="00341ABC">
      <w:pPr>
        <w:pStyle w:val="RARMPListletter"/>
        <w:numPr>
          <w:ilvl w:val="0"/>
          <w:numId w:val="61"/>
        </w:numPr>
        <w:ind w:hanging="513"/>
      </w:pPr>
      <w:r>
        <w:t>t</w:t>
      </w:r>
      <w:r w:rsidR="00230B7C">
        <w:t>he GMO will be contained to prevent further dispersal;</w:t>
      </w:r>
    </w:p>
    <w:p w14:paraId="0E3A3C2D" w14:textId="0B9E3C99" w:rsidR="00230B7C" w:rsidRDefault="00347F28" w:rsidP="003C754C">
      <w:pPr>
        <w:pStyle w:val="RARMPListletter"/>
      </w:pPr>
      <w:r>
        <w:t>p</w:t>
      </w:r>
      <w:r w:rsidR="00230B7C">
        <w:t>ersons cleaning up the GMO will wear PPE</w:t>
      </w:r>
      <w:r w:rsidR="00125BDC">
        <w:t xml:space="preserve"> including gloves, gown, mask</w:t>
      </w:r>
      <w:r w:rsidR="00372B89">
        <w:t>s and eye protection</w:t>
      </w:r>
      <w:r w:rsidR="00125BDC">
        <w:t>;</w:t>
      </w:r>
    </w:p>
    <w:p w14:paraId="22BA9FD6" w14:textId="508771DA" w:rsidR="00125BDC" w:rsidRDefault="00347F28" w:rsidP="003C754C">
      <w:pPr>
        <w:pStyle w:val="RARMPListletter"/>
      </w:pPr>
      <w:r>
        <w:t>t</w:t>
      </w:r>
      <w:r w:rsidR="00C442D1">
        <w:t>he exposed area will be decontaminated with an appropriate chemical disinfectant effective against the GMO;</w:t>
      </w:r>
    </w:p>
    <w:p w14:paraId="531BF8DC" w14:textId="7727A1D7" w:rsidR="00C442D1" w:rsidRDefault="00347F28" w:rsidP="003C754C">
      <w:pPr>
        <w:pStyle w:val="RARMPListletter"/>
      </w:pPr>
      <w:r>
        <w:t>a</w:t>
      </w:r>
      <w:r w:rsidR="00C442D1">
        <w:t xml:space="preserve">ny material used to clean up the spill </w:t>
      </w:r>
      <w:r w:rsidR="00365DDA">
        <w:t>or PPE worn during the clean up will be decontaminated;</w:t>
      </w:r>
    </w:p>
    <w:p w14:paraId="3424386C" w14:textId="4678B9A7" w:rsidR="00365DDA" w:rsidRDefault="00347F28" w:rsidP="003C754C">
      <w:pPr>
        <w:pStyle w:val="RARMPListletter"/>
      </w:pPr>
      <w:r>
        <w:t>c</w:t>
      </w:r>
      <w:r w:rsidR="00365DDA">
        <w:t>linical trial staff will notify the licence holder as soon as reasonably practicable</w:t>
      </w:r>
      <w:r w:rsidR="0070543C">
        <w:t>;</w:t>
      </w:r>
      <w:r>
        <w:t xml:space="preserve"> and</w:t>
      </w:r>
    </w:p>
    <w:p w14:paraId="01625A50" w14:textId="77777777" w:rsidR="00347F28" w:rsidRDefault="00347F28" w:rsidP="003C754C">
      <w:pPr>
        <w:pStyle w:val="RARMPListletter"/>
      </w:pPr>
      <w:r>
        <w:t>t</w:t>
      </w:r>
      <w:r w:rsidR="0070543C">
        <w:t xml:space="preserve">he licence holder will notify the Regulator as soon as reasonably practicable. </w:t>
      </w:r>
    </w:p>
    <w:p w14:paraId="0A90E71D" w14:textId="22D1238A" w:rsidR="00347F28" w:rsidRDefault="00347F28" w:rsidP="00347F28">
      <w:pPr>
        <w:pStyle w:val="RARMPnumberedparagraphs"/>
      </w:pPr>
      <w:r>
        <w:t xml:space="preserve">In the event of exposure of people to the GMO via </w:t>
      </w:r>
      <w:r w:rsidR="00C37144">
        <w:t xml:space="preserve">inhalation, direct contact with facial mucosa, or </w:t>
      </w:r>
      <w:r>
        <w:t>ingestion, the applicant proposes such persons would be instructed to:</w:t>
      </w:r>
    </w:p>
    <w:p w14:paraId="7E4064BA" w14:textId="13E5EBD8" w:rsidR="00347F28" w:rsidRDefault="00DD5D82" w:rsidP="00341ABC">
      <w:pPr>
        <w:pStyle w:val="RARMPListletter"/>
        <w:numPr>
          <w:ilvl w:val="0"/>
          <w:numId w:val="60"/>
        </w:numPr>
        <w:ind w:hanging="513"/>
      </w:pPr>
      <w:r>
        <w:t xml:space="preserve">rinse </w:t>
      </w:r>
      <w:r w:rsidR="00347F28">
        <w:t xml:space="preserve">their </w:t>
      </w:r>
      <w:r w:rsidR="00C37144">
        <w:t xml:space="preserve">eyes, nose, and </w:t>
      </w:r>
      <w:r w:rsidR="00347F28">
        <w:t>mouth thoroughly with water;</w:t>
      </w:r>
    </w:p>
    <w:p w14:paraId="0AE8F096" w14:textId="0E292641" w:rsidR="00347F28" w:rsidRDefault="00347F28" w:rsidP="00341ABC">
      <w:pPr>
        <w:pStyle w:val="RARMPListletter"/>
        <w:numPr>
          <w:ilvl w:val="0"/>
          <w:numId w:val="60"/>
        </w:numPr>
        <w:ind w:hanging="513"/>
      </w:pPr>
      <w:r>
        <w:t>monitor for any gastrointestinal discomfort; and</w:t>
      </w:r>
    </w:p>
    <w:p w14:paraId="71B18B9D" w14:textId="2342A589" w:rsidR="0070543C" w:rsidRPr="00112F2F" w:rsidRDefault="00347F28" w:rsidP="00341ABC">
      <w:pPr>
        <w:pStyle w:val="RARMPListletter"/>
        <w:numPr>
          <w:ilvl w:val="0"/>
          <w:numId w:val="60"/>
        </w:numPr>
        <w:ind w:hanging="513"/>
      </w:pPr>
      <w:r w:rsidRPr="00112F2F">
        <w:t>report the incident to the licence holder, the institution’s IBC and the trial sponsor.</w:t>
      </w:r>
    </w:p>
    <w:p w14:paraId="08D96F19" w14:textId="32EE7FC7" w:rsidR="00A63D42" w:rsidRPr="0000143A" w:rsidRDefault="006F39CD" w:rsidP="00E1104A">
      <w:pPr>
        <w:pStyle w:val="2RARMP"/>
      </w:pPr>
      <w:bookmarkStart w:id="150" w:name="_Toc47536745"/>
      <w:bookmarkStart w:id="151" w:name="_Ref57119182"/>
      <w:bookmarkStart w:id="152" w:name="_Toc220571252"/>
      <w:r>
        <w:t>P</w:t>
      </w:r>
      <w:r w:rsidR="00A63D42">
        <w:t>arent organism</w:t>
      </w:r>
      <w:bookmarkEnd w:id="150"/>
      <w:bookmarkEnd w:id="151"/>
      <w:bookmarkEnd w:id="152"/>
    </w:p>
    <w:p w14:paraId="7CBDC357" w14:textId="31576EE5" w:rsidR="008F2EE7" w:rsidRPr="00052982" w:rsidRDefault="006F39CD" w:rsidP="00D808EE">
      <w:pPr>
        <w:pStyle w:val="RARMPnumberedparagraphs"/>
        <w:rPr>
          <w:rFonts w:cs="Calibri"/>
          <w:szCs w:val="22"/>
        </w:rPr>
      </w:pPr>
      <w:bookmarkStart w:id="153" w:name="_Toc94337968"/>
      <w:bookmarkStart w:id="154" w:name="_Toc97019190"/>
      <w:bookmarkStart w:id="155" w:name="_Toc121209907"/>
      <w:bookmarkEnd w:id="97"/>
      <w:bookmarkEnd w:id="98"/>
      <w:bookmarkEnd w:id="99"/>
      <w:r w:rsidRPr="00E52B4D">
        <w:rPr>
          <w:szCs w:val="22"/>
        </w:rPr>
        <w:t xml:space="preserve">The </w:t>
      </w:r>
      <w:r w:rsidR="00D224CA">
        <w:rPr>
          <w:szCs w:val="22"/>
        </w:rPr>
        <w:t>GM</w:t>
      </w:r>
      <w:r w:rsidR="00AE0C7A">
        <w:rPr>
          <w:szCs w:val="22"/>
        </w:rPr>
        <w:t>O</w:t>
      </w:r>
      <w:r w:rsidR="00D224CA">
        <w:rPr>
          <w:szCs w:val="22"/>
        </w:rPr>
        <w:t xml:space="preserve"> </w:t>
      </w:r>
      <w:r w:rsidR="00192401">
        <w:rPr>
          <w:szCs w:val="22"/>
        </w:rPr>
        <w:t>is derived from</w:t>
      </w:r>
      <w:r w:rsidR="00FD22F3">
        <w:rPr>
          <w:szCs w:val="22"/>
        </w:rPr>
        <w:t xml:space="preserve"> the bacterium</w:t>
      </w:r>
      <w:r w:rsidR="00192401">
        <w:rPr>
          <w:szCs w:val="22"/>
        </w:rPr>
        <w:t xml:space="preserve"> </w:t>
      </w:r>
      <w:r w:rsidR="00B85AD2" w:rsidRPr="0078016A">
        <w:rPr>
          <w:i/>
          <w:iCs/>
          <w:szCs w:val="22"/>
        </w:rPr>
        <w:t>E</w:t>
      </w:r>
      <w:r w:rsidR="0078016A" w:rsidRPr="0078016A">
        <w:rPr>
          <w:i/>
          <w:iCs/>
          <w:szCs w:val="22"/>
        </w:rPr>
        <w:t>scherichia coli</w:t>
      </w:r>
      <w:r w:rsidR="008F2EE7">
        <w:rPr>
          <w:szCs w:val="22"/>
        </w:rPr>
        <w:t xml:space="preserve"> Nissle 1917 strain</w:t>
      </w:r>
      <w:r w:rsidR="00192401">
        <w:rPr>
          <w:rFonts w:cs="Calibri"/>
        </w:rPr>
        <w:t xml:space="preserve">. </w:t>
      </w:r>
      <w:r w:rsidR="00A26BD6">
        <w:rPr>
          <w:szCs w:val="22"/>
        </w:rPr>
        <w:t>It</w:t>
      </w:r>
      <w:r w:rsidR="00192401">
        <w:rPr>
          <w:szCs w:val="22"/>
        </w:rPr>
        <w:t xml:space="preserve"> is</w:t>
      </w:r>
      <w:r w:rsidR="00FA5E66" w:rsidRPr="00E52B4D">
        <w:rPr>
          <w:rFonts w:cs="Calibri"/>
          <w:szCs w:val="22"/>
        </w:rPr>
        <w:t xml:space="preserve"> a member of</w:t>
      </w:r>
      <w:r w:rsidR="00D808EE" w:rsidRPr="00E52B4D">
        <w:rPr>
          <w:rFonts w:cs="Calibri"/>
          <w:szCs w:val="22"/>
        </w:rPr>
        <w:t xml:space="preserve"> </w:t>
      </w:r>
      <w:r w:rsidR="00705C88">
        <w:rPr>
          <w:rFonts w:cs="Calibri"/>
          <w:szCs w:val="22"/>
        </w:rPr>
        <w:t xml:space="preserve">the </w:t>
      </w:r>
      <w:r w:rsidR="00B141B3">
        <w:rPr>
          <w:rFonts w:cs="Calibri"/>
          <w:szCs w:val="22"/>
        </w:rPr>
        <w:t xml:space="preserve">genus </w:t>
      </w:r>
      <w:r w:rsidR="00B141B3" w:rsidRPr="00B141B3">
        <w:rPr>
          <w:rFonts w:cs="Calibri"/>
          <w:i/>
          <w:iCs/>
          <w:szCs w:val="22"/>
        </w:rPr>
        <w:t>Escherichia</w:t>
      </w:r>
      <w:r w:rsidR="00B141B3">
        <w:rPr>
          <w:rFonts w:cs="Calibri"/>
          <w:szCs w:val="22"/>
        </w:rPr>
        <w:t xml:space="preserve"> in the family and the family Enterobacteriaceae. It meets the criteria to be</w:t>
      </w:r>
      <w:r w:rsidR="00B141B3" w:rsidRPr="00B141B3">
        <w:rPr>
          <w:rFonts w:asciiTheme="minorHAnsi" w:hAnsiTheme="minorHAnsi"/>
        </w:rPr>
        <w:t xml:space="preserve"> </w:t>
      </w:r>
      <w:r w:rsidR="00B141B3">
        <w:rPr>
          <w:rFonts w:asciiTheme="minorHAnsi" w:hAnsiTheme="minorHAnsi"/>
        </w:rPr>
        <w:t>classified as a Risk Group 1 organism in accordance with</w:t>
      </w:r>
      <w:r w:rsidR="00B141B3" w:rsidRPr="009A2E2A">
        <w:rPr>
          <w:rFonts w:asciiTheme="minorHAnsi" w:hAnsiTheme="minorHAnsi"/>
        </w:rPr>
        <w:t xml:space="preserve"> the Australian/New Zealand Standard 2243.3:2022 </w:t>
      </w:r>
      <w:r w:rsidR="00B141B3">
        <w:rPr>
          <w:rFonts w:asciiTheme="minorHAnsi" w:hAnsiTheme="minorHAnsi"/>
          <w:iCs/>
        </w:rPr>
        <w:fldChar w:fldCharType="begin"/>
      </w:r>
      <w:r w:rsidR="00647917">
        <w:rPr>
          <w:rFonts w:asciiTheme="minorHAnsi" w:hAnsiTheme="minorHAnsi"/>
          <w:iCs/>
        </w:rPr>
        <w:instrText xml:space="preserve"> ADDIN EN.CITE &lt;EndNote&gt;&lt;Cite&gt;&lt;Author&gt;Standards Australia/New Zealand&lt;/Author&gt;&lt;Year&gt;2022&lt;/Year&gt;&lt;RecNum&gt;14&lt;/RecNum&gt;&lt;DisplayText&gt;(Standards Australia/New Zealand, 2022)&lt;/DisplayText&gt;&lt;record&gt;&lt;rec-number&gt;14&lt;/rec-number&gt;&lt;foreign-keys&gt;&lt;key app="EN" db-id="et29rtxtwvrps8ed0d7x92r2e05rav0rw202" timestamp="1764718800"&gt;14&lt;/key&gt;&lt;/foreign-keys&gt;&lt;ref-type name="Standard"&gt;58&lt;/ref-type&gt;&lt;contributors&gt;&lt;authors&gt;&lt;author&gt;Standards Australia/New Zealand,&lt;/author&gt;&lt;/authors&gt;&lt;/contributors&gt;&lt;titles&gt;&lt;title&gt;AS/NZS 2243.3:2022 Safety in laboratories, Part 3: Microbiological safety and containment.&lt;/title&gt;&lt;secondary-title&gt;Edition AS/NZS 2243.3:2022 Standards Australia/New Zealand&lt;/secondary-title&gt;&lt;/titles&gt;&lt;dates&gt;&lt;year&gt;2022&lt;/year&gt;&lt;/dates&gt;&lt;urls&gt;&lt;/urls&gt;&lt;/record&gt;&lt;/Cite&gt;&lt;/EndNote&gt;</w:instrText>
      </w:r>
      <w:r w:rsidR="00B141B3">
        <w:rPr>
          <w:rFonts w:asciiTheme="minorHAnsi" w:hAnsiTheme="minorHAnsi"/>
          <w:iCs/>
        </w:rPr>
        <w:fldChar w:fldCharType="separate"/>
      </w:r>
      <w:r w:rsidR="00B141B3">
        <w:rPr>
          <w:rFonts w:asciiTheme="minorHAnsi" w:hAnsiTheme="minorHAnsi"/>
          <w:iCs/>
          <w:noProof/>
        </w:rPr>
        <w:t>(</w:t>
      </w:r>
      <w:hyperlink w:anchor="_ENREF_105" w:tooltip="Standards Australia/New Zealand, 2022 #14" w:history="1">
        <w:r w:rsidR="00647917">
          <w:rPr>
            <w:rFonts w:asciiTheme="minorHAnsi" w:hAnsiTheme="minorHAnsi"/>
            <w:iCs/>
            <w:noProof/>
          </w:rPr>
          <w:t>Standards Australia/New Zealand, 2022</w:t>
        </w:r>
      </w:hyperlink>
      <w:r w:rsidR="00B141B3">
        <w:rPr>
          <w:rFonts w:asciiTheme="minorHAnsi" w:hAnsiTheme="minorHAnsi"/>
          <w:iCs/>
          <w:noProof/>
        </w:rPr>
        <w:t>)</w:t>
      </w:r>
      <w:r w:rsidR="00B141B3">
        <w:rPr>
          <w:rFonts w:asciiTheme="minorHAnsi" w:hAnsiTheme="minorHAnsi"/>
          <w:iCs/>
        </w:rPr>
        <w:fldChar w:fldCharType="end"/>
      </w:r>
      <w:r w:rsidR="00680D67" w:rsidRPr="00E52B4D">
        <w:rPr>
          <w:rFonts w:cs="Calibri"/>
          <w:szCs w:val="22"/>
        </w:rPr>
        <w:t>.</w:t>
      </w:r>
      <w:r w:rsidR="00E97B08">
        <w:rPr>
          <w:rFonts w:asciiTheme="minorHAnsi" w:hAnsiTheme="minorHAnsi"/>
          <w:iCs/>
        </w:rPr>
        <w:t xml:space="preserve"> </w:t>
      </w:r>
      <w:r w:rsidR="00E97B08" w:rsidRPr="00961290">
        <w:t>Th</w:t>
      </w:r>
      <w:r w:rsidR="00E97B08">
        <w:t xml:space="preserve">e characteristics of the </w:t>
      </w:r>
      <w:r w:rsidR="00E97B08" w:rsidRPr="00961290">
        <w:t xml:space="preserve">parent organism provide a baseline for </w:t>
      </w:r>
      <w:r w:rsidR="00E97B08" w:rsidRPr="00B72F27">
        <w:t xml:space="preserve">comparing the potential for harm from dealings with GMOs. As such, the relevant biological properties of </w:t>
      </w:r>
      <w:r w:rsidR="00E97B08">
        <w:rPr>
          <w:i/>
        </w:rPr>
        <w:t>E.</w:t>
      </w:r>
      <w:r w:rsidR="009F3D38">
        <w:rPr>
          <w:i/>
        </w:rPr>
        <w:t xml:space="preserve"> </w:t>
      </w:r>
      <w:r w:rsidR="00E97B08">
        <w:rPr>
          <w:i/>
        </w:rPr>
        <w:t>coli</w:t>
      </w:r>
      <w:r w:rsidR="00E97B08" w:rsidRPr="00B72F27">
        <w:t xml:space="preserve"> </w:t>
      </w:r>
      <w:r w:rsidR="00E97B08">
        <w:t xml:space="preserve">Nissle strain </w:t>
      </w:r>
      <w:r w:rsidR="00E97B08" w:rsidRPr="00B72F27">
        <w:t>will be discussed here.</w:t>
      </w:r>
    </w:p>
    <w:p w14:paraId="66FC5A37" w14:textId="36E3AEEA" w:rsidR="00B141B3" w:rsidRDefault="00B141B3" w:rsidP="00D808EE">
      <w:pPr>
        <w:pStyle w:val="RARMPnumberedparagraphs"/>
        <w:rPr>
          <w:rFonts w:cs="Calibri"/>
          <w:szCs w:val="22"/>
        </w:rPr>
      </w:pPr>
      <w:r>
        <w:rPr>
          <w:rFonts w:cs="Calibri"/>
          <w:szCs w:val="22"/>
        </w:rPr>
        <w:t xml:space="preserve">The </w:t>
      </w:r>
      <w:r w:rsidR="0054180A">
        <w:rPr>
          <w:rFonts w:cs="Calibri"/>
          <w:szCs w:val="22"/>
        </w:rPr>
        <w:t xml:space="preserve">classification </w:t>
      </w:r>
      <w:r w:rsidRPr="00B141B3">
        <w:rPr>
          <w:rFonts w:cs="Calibri"/>
          <w:i/>
          <w:iCs/>
          <w:szCs w:val="22"/>
        </w:rPr>
        <w:t>Escherichia</w:t>
      </w:r>
      <w:r>
        <w:rPr>
          <w:rFonts w:cs="Calibri"/>
          <w:szCs w:val="22"/>
        </w:rPr>
        <w:t xml:space="preserve"> has been </w:t>
      </w:r>
      <w:r w:rsidR="00285874">
        <w:rPr>
          <w:rFonts w:cs="Calibri"/>
          <w:szCs w:val="22"/>
        </w:rPr>
        <w:t>complex,</w:t>
      </w:r>
      <w:r w:rsidR="0054180A">
        <w:rPr>
          <w:rFonts w:cs="Calibri"/>
          <w:szCs w:val="22"/>
        </w:rPr>
        <w:t xml:space="preserve"> </w:t>
      </w:r>
      <w:r w:rsidR="00285874">
        <w:rPr>
          <w:rFonts w:cs="Calibri"/>
          <w:szCs w:val="22"/>
        </w:rPr>
        <w:t xml:space="preserve">but it is </w:t>
      </w:r>
      <w:r w:rsidR="0054180A">
        <w:rPr>
          <w:rFonts w:cs="Calibri"/>
          <w:szCs w:val="22"/>
        </w:rPr>
        <w:t xml:space="preserve">mainly </w:t>
      </w:r>
      <w:r>
        <w:rPr>
          <w:rFonts w:cs="Calibri"/>
          <w:szCs w:val="22"/>
        </w:rPr>
        <w:t xml:space="preserve">classified to </w:t>
      </w:r>
      <w:r w:rsidR="003A126B">
        <w:rPr>
          <w:rFonts w:cs="Calibri"/>
          <w:szCs w:val="22"/>
        </w:rPr>
        <w:t xml:space="preserve">7 </w:t>
      </w:r>
      <w:r w:rsidR="00ED7269">
        <w:rPr>
          <w:rFonts w:cs="Calibri"/>
          <w:szCs w:val="22"/>
        </w:rPr>
        <w:t>species (</w:t>
      </w:r>
      <w:r w:rsidR="00ED7269" w:rsidRPr="0054180A">
        <w:rPr>
          <w:rFonts w:cs="Calibri"/>
          <w:i/>
          <w:iCs/>
          <w:szCs w:val="22"/>
        </w:rPr>
        <w:t>E. coli</w:t>
      </w:r>
      <w:r w:rsidR="00ED7269">
        <w:rPr>
          <w:rFonts w:cs="Calibri"/>
          <w:szCs w:val="22"/>
        </w:rPr>
        <w:t xml:space="preserve">, </w:t>
      </w:r>
      <w:r w:rsidR="00ED7269" w:rsidRPr="0054180A">
        <w:rPr>
          <w:rFonts w:cs="Calibri"/>
          <w:i/>
          <w:iCs/>
          <w:szCs w:val="22"/>
        </w:rPr>
        <w:t>E. albertii</w:t>
      </w:r>
      <w:r w:rsidR="00ED7269">
        <w:rPr>
          <w:rFonts w:cs="Calibri"/>
          <w:szCs w:val="22"/>
        </w:rPr>
        <w:t xml:space="preserve">, </w:t>
      </w:r>
      <w:r w:rsidR="00ED7269" w:rsidRPr="0054180A">
        <w:rPr>
          <w:rFonts w:cs="Calibri"/>
          <w:i/>
          <w:iCs/>
          <w:szCs w:val="22"/>
        </w:rPr>
        <w:t>E. fergusonii</w:t>
      </w:r>
      <w:r w:rsidR="00ED7269">
        <w:rPr>
          <w:rFonts w:cs="Calibri"/>
          <w:szCs w:val="22"/>
        </w:rPr>
        <w:t xml:space="preserve">, </w:t>
      </w:r>
      <w:r w:rsidR="00ED7269" w:rsidRPr="0054180A">
        <w:rPr>
          <w:rFonts w:cs="Calibri"/>
          <w:i/>
          <w:iCs/>
          <w:szCs w:val="22"/>
        </w:rPr>
        <w:t>E. hermannii</w:t>
      </w:r>
      <w:r w:rsidR="00ED7269">
        <w:rPr>
          <w:rFonts w:cs="Calibri"/>
          <w:szCs w:val="22"/>
        </w:rPr>
        <w:t xml:space="preserve">, </w:t>
      </w:r>
      <w:r w:rsidR="00ED7269" w:rsidRPr="0054180A">
        <w:rPr>
          <w:rFonts w:cs="Calibri"/>
          <w:i/>
          <w:iCs/>
          <w:szCs w:val="22"/>
        </w:rPr>
        <w:t>E. marmotae</w:t>
      </w:r>
      <w:r w:rsidR="00ED7269">
        <w:rPr>
          <w:rFonts w:cs="Calibri"/>
          <w:szCs w:val="22"/>
        </w:rPr>
        <w:t xml:space="preserve">, </w:t>
      </w:r>
      <w:r w:rsidR="00ED7269" w:rsidRPr="0054180A">
        <w:rPr>
          <w:rFonts w:cs="Calibri"/>
          <w:i/>
          <w:iCs/>
          <w:szCs w:val="22"/>
        </w:rPr>
        <w:t>E. ruysiae</w:t>
      </w:r>
      <w:r w:rsidR="00ED7269">
        <w:rPr>
          <w:rFonts w:cs="Calibri"/>
          <w:szCs w:val="22"/>
        </w:rPr>
        <w:t xml:space="preserve"> and E. </w:t>
      </w:r>
      <w:r w:rsidR="00ED7269" w:rsidRPr="0054180A">
        <w:rPr>
          <w:rFonts w:cs="Calibri"/>
          <w:i/>
          <w:iCs/>
          <w:szCs w:val="22"/>
        </w:rPr>
        <w:t>whittamii</w:t>
      </w:r>
      <w:r w:rsidR="00ED7269">
        <w:rPr>
          <w:rFonts w:cs="Calibri"/>
          <w:szCs w:val="22"/>
        </w:rPr>
        <w:t>)</w:t>
      </w:r>
      <w:r w:rsidR="00FA01C1">
        <w:rPr>
          <w:rFonts w:cs="Calibri"/>
          <w:szCs w:val="22"/>
        </w:rPr>
        <w:t xml:space="preserve"> </w:t>
      </w:r>
      <w:r w:rsidR="00443237">
        <w:rPr>
          <w:rFonts w:cs="Calibri"/>
          <w:szCs w:val="22"/>
        </w:rPr>
        <w:fldChar w:fldCharType="begin">
          <w:fldData xml:space="preserve">PEVuZE5vdGU+PENpdGU+PEF1dGhvcj5Db2JvLVNpbcOzbjwvQXV0aG9yPjxZZWFyPjIwMjM8L1ll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</w:fldData>
        </w:fldChar>
      </w:r>
      <w:r w:rsidR="00647917">
        <w:rPr>
          <w:rFonts w:cs="Calibri"/>
          <w:szCs w:val="22"/>
        </w:rPr>
        <w:instrText xml:space="preserve"> ADDIN EN.CITE </w:instrText>
      </w:r>
      <w:r w:rsidR="00647917">
        <w:rPr>
          <w:rFonts w:cs="Calibri"/>
          <w:szCs w:val="22"/>
        </w:rPr>
        <w:fldChar w:fldCharType="begin">
          <w:fldData xml:space="preserve">PEVuZE5vdGU+PENpdGU+PEF1dGhvcj5Db2JvLVNpbcOzbjwvQXV0aG9yPjxZZWFyPjIwMjM8L1ll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</w:fldData>
        </w:fldChar>
      </w:r>
      <w:r w:rsidR="00647917">
        <w:rPr>
          <w:rFonts w:cs="Calibri"/>
          <w:szCs w:val="22"/>
        </w:rPr>
        <w:instrText xml:space="preserve"> ADDIN EN.CITE.DATA </w:instrText>
      </w:r>
      <w:r w:rsidR="00647917">
        <w:rPr>
          <w:rFonts w:cs="Calibri"/>
          <w:szCs w:val="22"/>
        </w:rPr>
      </w:r>
      <w:r w:rsidR="00647917">
        <w:rPr>
          <w:rFonts w:cs="Calibri"/>
          <w:szCs w:val="22"/>
        </w:rPr>
        <w:fldChar w:fldCharType="end"/>
      </w:r>
      <w:r w:rsidR="00443237">
        <w:rPr>
          <w:rFonts w:cs="Calibri"/>
          <w:szCs w:val="22"/>
        </w:rPr>
      </w:r>
      <w:r w:rsidR="00443237">
        <w:rPr>
          <w:rFonts w:cs="Calibri"/>
          <w:szCs w:val="22"/>
        </w:rPr>
        <w:fldChar w:fldCharType="separate"/>
      </w:r>
      <w:r w:rsidR="00647917">
        <w:rPr>
          <w:rFonts w:cs="Calibri"/>
          <w:noProof/>
          <w:szCs w:val="22"/>
        </w:rPr>
        <w:t>(</w:t>
      </w:r>
      <w:hyperlink w:anchor="_ENREF_61" w:tooltip="Meier-Kolthoff, 2014 #5" w:history="1">
        <w:r w:rsidR="00647917">
          <w:rPr>
            <w:rFonts w:cs="Calibri"/>
            <w:noProof/>
            <w:szCs w:val="22"/>
          </w:rPr>
          <w:t>Meier-Kolthoff et al., 2014</w:t>
        </w:r>
      </w:hyperlink>
      <w:r w:rsidR="00647917">
        <w:rPr>
          <w:rFonts w:cs="Calibri"/>
          <w:noProof/>
          <w:szCs w:val="22"/>
        </w:rPr>
        <w:t xml:space="preserve">; </w:t>
      </w:r>
      <w:hyperlink w:anchor="_ENREF_17" w:tooltip="Cobo-Simón, 2023 #4" w:history="1">
        <w:r w:rsidR="00647917">
          <w:rPr>
            <w:rFonts w:cs="Calibri"/>
            <w:noProof/>
            <w:szCs w:val="22"/>
          </w:rPr>
          <w:t>Cobo-Simón et al., 2023</w:t>
        </w:r>
      </w:hyperlink>
      <w:r w:rsidR="00647917">
        <w:rPr>
          <w:rFonts w:cs="Calibri"/>
          <w:noProof/>
          <w:szCs w:val="22"/>
        </w:rPr>
        <w:t>)</w:t>
      </w:r>
      <w:r w:rsidR="00443237">
        <w:rPr>
          <w:rFonts w:cs="Calibri"/>
          <w:szCs w:val="22"/>
        </w:rPr>
        <w:fldChar w:fldCharType="end"/>
      </w:r>
      <w:r w:rsidR="0054180A">
        <w:rPr>
          <w:rFonts w:cs="Calibri"/>
          <w:szCs w:val="22"/>
        </w:rPr>
        <w:t xml:space="preserve">. The species </w:t>
      </w:r>
      <w:r w:rsidR="0054180A" w:rsidRPr="0054180A">
        <w:rPr>
          <w:rFonts w:cs="Calibri"/>
          <w:i/>
          <w:iCs/>
          <w:szCs w:val="22"/>
        </w:rPr>
        <w:t xml:space="preserve">E. coli </w:t>
      </w:r>
      <w:r w:rsidR="0054180A">
        <w:rPr>
          <w:rFonts w:cs="Calibri"/>
          <w:szCs w:val="22"/>
        </w:rPr>
        <w:t xml:space="preserve">is further characterised into </w:t>
      </w:r>
      <w:r w:rsidR="002007FD">
        <w:rPr>
          <w:rFonts w:cs="Calibri"/>
          <w:szCs w:val="22"/>
        </w:rPr>
        <w:t>14</w:t>
      </w:r>
      <w:r w:rsidR="0054180A">
        <w:rPr>
          <w:rFonts w:cs="Calibri"/>
          <w:szCs w:val="22"/>
        </w:rPr>
        <w:t xml:space="preserve"> phylogenetic groups (A, B1, B2-1, B2-2, C, D1, D2, D3, E1, E2, F, G, Shig1 and Shig2)</w:t>
      </w:r>
      <w:r w:rsidR="00285874">
        <w:rPr>
          <w:rFonts w:cs="Calibri"/>
          <w:szCs w:val="22"/>
        </w:rPr>
        <w:t xml:space="preserve">, which includes the genus of </w:t>
      </w:r>
      <w:r w:rsidR="00285874" w:rsidRPr="00285874">
        <w:rPr>
          <w:rFonts w:cs="Calibri"/>
          <w:i/>
          <w:iCs/>
          <w:szCs w:val="22"/>
        </w:rPr>
        <w:t>Shigella</w:t>
      </w:r>
      <w:r w:rsidR="00285874">
        <w:rPr>
          <w:rFonts w:cs="Calibri"/>
          <w:szCs w:val="22"/>
        </w:rPr>
        <w:t xml:space="preserve"> as it has been shown </w:t>
      </w:r>
      <w:r w:rsidR="003A126B">
        <w:rPr>
          <w:rFonts w:cs="Calibri"/>
          <w:szCs w:val="22"/>
        </w:rPr>
        <w:t>to be</w:t>
      </w:r>
      <w:r w:rsidR="00285874">
        <w:rPr>
          <w:rFonts w:cs="Calibri"/>
          <w:szCs w:val="22"/>
        </w:rPr>
        <w:t xml:space="preserve"> a subspecies of </w:t>
      </w:r>
      <w:r w:rsidR="00285874" w:rsidRPr="00285874">
        <w:rPr>
          <w:rFonts w:cs="Calibri"/>
          <w:i/>
          <w:iCs/>
          <w:szCs w:val="22"/>
        </w:rPr>
        <w:t>E. coli</w:t>
      </w:r>
      <w:r w:rsidR="0054180A">
        <w:rPr>
          <w:rFonts w:cs="Calibri"/>
          <w:szCs w:val="22"/>
        </w:rPr>
        <w:t xml:space="preserve"> </w:t>
      </w:r>
      <w:r w:rsidR="00443237">
        <w:rPr>
          <w:rFonts w:cs="Calibri"/>
          <w:szCs w:val="22"/>
        </w:rPr>
        <w:fldChar w:fldCharType="begin">
          <w:fldData xml:space="preserve">PEVuZE5vdGU+PENpdGU+PEF1dGhvcj5BYnJhbTwvQXV0aG9yPjxZZWFyPjIwMjE8L1llYXI+PFJl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</w:fldData>
        </w:fldChar>
      </w:r>
      <w:r w:rsidR="002167C9">
        <w:rPr>
          <w:rFonts w:cs="Calibri"/>
          <w:szCs w:val="22"/>
        </w:rPr>
        <w:instrText xml:space="preserve"> ADDIN EN.CITE </w:instrText>
      </w:r>
      <w:r w:rsidR="002167C9">
        <w:rPr>
          <w:rFonts w:cs="Calibri"/>
          <w:szCs w:val="22"/>
        </w:rPr>
        <w:fldChar w:fldCharType="begin">
          <w:fldData xml:space="preserve">PEVuZE5vdGU+PENpdGU+PEF1dGhvcj5BYnJhbTwvQXV0aG9yPjxZZWFyPjIwMjE8L1llYXI+PFJl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</w:fldData>
        </w:fldChar>
      </w:r>
      <w:r w:rsidR="002167C9">
        <w:rPr>
          <w:rFonts w:cs="Calibri"/>
          <w:szCs w:val="22"/>
        </w:rPr>
        <w:instrText xml:space="preserve"> ADDIN EN.CITE.DATA </w:instrText>
      </w:r>
      <w:r w:rsidR="002167C9">
        <w:rPr>
          <w:rFonts w:cs="Calibri"/>
          <w:szCs w:val="22"/>
        </w:rPr>
      </w:r>
      <w:r w:rsidR="002167C9">
        <w:rPr>
          <w:rFonts w:cs="Calibri"/>
          <w:szCs w:val="22"/>
        </w:rPr>
        <w:fldChar w:fldCharType="end"/>
      </w:r>
      <w:r w:rsidR="00443237">
        <w:rPr>
          <w:rFonts w:cs="Calibri"/>
          <w:szCs w:val="22"/>
        </w:rPr>
      </w:r>
      <w:r w:rsidR="00443237">
        <w:rPr>
          <w:rFonts w:cs="Calibri"/>
          <w:szCs w:val="22"/>
        </w:rPr>
        <w:fldChar w:fldCharType="separate"/>
      </w:r>
      <w:r w:rsidR="00443237">
        <w:rPr>
          <w:rFonts w:cs="Calibri"/>
          <w:noProof/>
          <w:szCs w:val="22"/>
        </w:rPr>
        <w:t>(</w:t>
      </w:r>
      <w:hyperlink w:anchor="_ENREF_2" w:tooltip="Abram, 2021 #6" w:history="1">
        <w:r w:rsidR="00647917">
          <w:rPr>
            <w:rFonts w:cs="Calibri"/>
            <w:noProof/>
            <w:szCs w:val="22"/>
          </w:rPr>
          <w:t>Abram et al., 2021</w:t>
        </w:r>
      </w:hyperlink>
      <w:r w:rsidR="00443237">
        <w:rPr>
          <w:rFonts w:cs="Calibri"/>
          <w:noProof/>
          <w:szCs w:val="22"/>
        </w:rPr>
        <w:t>)</w:t>
      </w:r>
      <w:r w:rsidR="00443237">
        <w:rPr>
          <w:rFonts w:cs="Calibri"/>
          <w:szCs w:val="22"/>
        </w:rPr>
        <w:fldChar w:fldCharType="end"/>
      </w:r>
      <w:r w:rsidR="0054180A">
        <w:rPr>
          <w:rFonts w:cs="Calibri"/>
          <w:szCs w:val="22"/>
        </w:rPr>
        <w:t>.</w:t>
      </w:r>
      <w:r w:rsidR="00ED7269">
        <w:rPr>
          <w:rFonts w:cs="Calibri"/>
          <w:szCs w:val="22"/>
        </w:rPr>
        <w:t xml:space="preserve"> </w:t>
      </w:r>
    </w:p>
    <w:p w14:paraId="00E7120B" w14:textId="19DE7E44" w:rsidR="006046E2" w:rsidRPr="00B141B3" w:rsidRDefault="006046E2" w:rsidP="00D808EE">
      <w:pPr>
        <w:pStyle w:val="RARMPnumberedparagraphs"/>
        <w:rPr>
          <w:rFonts w:cs="Calibri"/>
          <w:szCs w:val="22"/>
        </w:rPr>
      </w:pPr>
      <w:r>
        <w:rPr>
          <w:i/>
        </w:rPr>
        <w:t>E. coli</w:t>
      </w:r>
      <w:r>
        <w:t xml:space="preserve"> was first described by Theodor Escherich in 1885 </w:t>
      </w:r>
      <w:r>
        <w:fldChar w:fldCharType="begin"/>
      </w:r>
      <w:r w:rsidR="00FA1892">
        <w:instrText xml:space="preserve"> ADDIN EN.CITE &lt;EndNote&gt;&lt;Cite&gt;&lt;Author&gt;Lim&lt;/Author&gt;&lt;Year&gt;2010&lt;/Year&gt;&lt;RecNum&gt;7&lt;/RecNum&gt;&lt;DisplayText&gt;(Lim et al., 2010)&lt;/DisplayText&gt;&lt;record&gt;&lt;rec-number&gt;7&lt;/rec-number&gt;&lt;foreign-keys&gt;&lt;key app="EN" db-id="e2p5expr8xpzasea9ag5xrxnztseszre50vw" timestamp="1761605294"&gt;7&lt;/key&gt;&lt;/foreign-keys&gt;&lt;ref-type name="Journal Article"&gt;17&lt;/ref-type&gt;&lt;contributors&gt;&lt;authors&gt;&lt;author&gt;Lim, Ji Youn&lt;/author&gt;&lt;author&gt;Yoon, Jangwon&lt;/author&gt;&lt;author&gt;Hovde, Carolyn J.&lt;/author&gt;&lt;/authors&gt;&lt;/contributors&gt;&lt;titles&gt;&lt;title&gt;&lt;style face="normal" font="default" size="100%"&gt;A brief overview of &lt;/style&gt;&lt;style face="italic" font="default" size="100%"&gt;Escherichia coli &lt;/style&gt;&lt;style face="normal" font="default" size="100%"&gt;O157:H7 and its plasmid O157&lt;/style&gt;&lt;/title&gt;&lt;secondary-title&gt;Journal of microbiology and biotechnology&lt;/secondary-title&gt;&lt;alt-title&gt;J Microbiol Biotechnol&lt;/alt-title&gt;&lt;/titles&gt;&lt;periodical&gt;&lt;full-title&gt;Journal of microbiology and biotechnology&lt;/full-title&gt;&lt;abbr-1&gt;J Microbiol Biotechnol&lt;/abbr-1&gt;&lt;/periodical&gt;&lt;alt-periodical&gt;&lt;full-title&gt;Journal of microbiology and biotechnology&lt;/full-title&gt;&lt;abbr-1&gt;J Microbiol Biotechnol&lt;/abbr-1&gt;&lt;/alt-periodical&gt;&lt;pages&gt;5-14&lt;/pages&gt;&lt;volume&gt;20&lt;/volume&gt;&lt;number&gt;1&lt;/number&gt;&lt;keywords&gt;&lt;keyword&gt;Animals&lt;/keyword&gt;&lt;keyword&gt;Cattle/microbiology&lt;/keyword&gt;&lt;keyword&gt;Disease Reservoirs/microbiology&lt;/keyword&gt;&lt;keyword&gt;Escherichia coli Infections/epidemiology/*microbiology/transmission&lt;/keyword&gt;&lt;keyword&gt;Escherichia coli O157/*genetics/metabolism/pathogenicity&lt;/keyword&gt;&lt;keyword&gt;Humans&lt;/keyword&gt;&lt;keyword&gt;Plasmids/*genetics/metabolism&lt;/keyword&gt;&lt;keyword&gt;Virulence Factors/genetics/metabolism&lt;/keyword&gt;&lt;/keywords&gt;&lt;dates&gt;&lt;year&gt;2010&lt;/year&gt;&lt;/dates&gt;&lt;isbn&gt;1017-7825&amp;#xD;1738-8872&lt;/isbn&gt;&lt;accession-num&gt;20134227&lt;/accession-num&gt;&lt;urls&gt;&lt;related-urls&gt;&lt;url&gt;https://pubmed.ncbi.nlm.nih.gov/20134227&lt;/url&gt;&lt;url&gt;https://www.ncbi.nlm.nih.gov/pmc/articles/PMC3645889/&lt;/url&gt;&lt;url&gt;https://www.ncbi.nlm.nih.gov/pmc/articles/PMC3645889/pdf/nihms464337.pdf&lt;/url&gt;&lt;/related-urls&gt;&lt;/urls&gt;&lt;remote-database-name&gt;PubMed&lt;/remote-database-name&gt;&lt;language&gt;eng&lt;/language&gt;&lt;/record&gt;&lt;/Cite&gt;&lt;/EndNote&gt;</w:instrText>
      </w:r>
      <w:r>
        <w:fldChar w:fldCharType="separate"/>
      </w:r>
      <w:r>
        <w:rPr>
          <w:noProof/>
        </w:rPr>
        <w:t>(</w:t>
      </w:r>
      <w:hyperlink w:anchor="_ENREF_55" w:tooltip="Lim, 2010 #7" w:history="1">
        <w:r w:rsidR="00647917">
          <w:rPr>
            <w:noProof/>
          </w:rPr>
          <w:t>Lim et al., 2010</w:t>
        </w:r>
      </w:hyperlink>
      <w:r>
        <w:rPr>
          <w:noProof/>
        </w:rPr>
        <w:t>)</w:t>
      </w:r>
      <w:r>
        <w:fldChar w:fldCharType="end"/>
      </w:r>
      <w:r>
        <w:t xml:space="preserve">. </w:t>
      </w:r>
      <w:r>
        <w:rPr>
          <w:i/>
        </w:rPr>
        <w:t>E. coli</w:t>
      </w:r>
      <w:r>
        <w:t xml:space="preserve"> are facultative anaerobic, gram negative, non-sporulating rod shaped bacteria. Facultative anaerobes can survive both in aerobic as well as in anaerobic conditions. </w:t>
      </w:r>
      <w:r>
        <w:rPr>
          <w:i/>
        </w:rPr>
        <w:t>E. coli</w:t>
      </w:r>
      <w:r>
        <w:t xml:space="preserve"> can be either non-motile or motile, with a flagellum, and grow best at 37°C. </w:t>
      </w:r>
      <w:r>
        <w:rPr>
          <w:i/>
        </w:rPr>
        <w:t>E. coli</w:t>
      </w:r>
      <w:r>
        <w:t xml:space="preserve"> can either live inside a host or in the environment. Inside a host</w:t>
      </w:r>
      <w:r w:rsidR="00F0587A">
        <w:t>,</w:t>
      </w:r>
      <w:r>
        <w:t xml:space="preserve"> </w:t>
      </w:r>
      <w:r w:rsidRPr="00E61D89">
        <w:rPr>
          <w:i/>
        </w:rPr>
        <w:t>E.</w:t>
      </w:r>
      <w:r>
        <w:rPr>
          <w:i/>
        </w:rPr>
        <w:t xml:space="preserve"> </w:t>
      </w:r>
      <w:r w:rsidRPr="00E61D89">
        <w:rPr>
          <w:i/>
        </w:rPr>
        <w:t>coli</w:t>
      </w:r>
      <w:r>
        <w:t xml:space="preserve"> can either be commensal or pathogenic.</w:t>
      </w:r>
    </w:p>
    <w:p w14:paraId="31A54DF5" w14:textId="7DF76A01" w:rsidR="00D65392" w:rsidRPr="00857720" w:rsidRDefault="00D65392" w:rsidP="00FC51AB">
      <w:pPr>
        <w:pStyle w:val="3RARMP"/>
        <w:rPr>
          <w:i/>
          <w:iCs/>
        </w:rPr>
      </w:pPr>
      <w:bookmarkStart w:id="156" w:name="_Toc220571253"/>
      <w:r w:rsidRPr="00857720">
        <w:lastRenderedPageBreak/>
        <w:t xml:space="preserve">Commensal </w:t>
      </w:r>
      <w:r w:rsidRPr="00857720">
        <w:rPr>
          <w:i/>
          <w:iCs/>
        </w:rPr>
        <w:t>E. coli</w:t>
      </w:r>
      <w:bookmarkEnd w:id="156"/>
    </w:p>
    <w:p w14:paraId="17D19774" w14:textId="29EC4DE4" w:rsidR="0001022F" w:rsidRPr="00857720" w:rsidRDefault="00B55A2C" w:rsidP="0001022F">
      <w:pPr>
        <w:pStyle w:val="RARMPnumberedparagraphs"/>
      </w:pPr>
      <w:r w:rsidRPr="00857720">
        <w:rPr>
          <w:i/>
        </w:rPr>
        <w:t>E. coli</w:t>
      </w:r>
      <w:r w:rsidR="0001022F" w:rsidRPr="00857720">
        <w:t xml:space="preserve"> </w:t>
      </w:r>
      <w:r w:rsidR="005E6709" w:rsidRPr="00857720">
        <w:t>usually has a</w:t>
      </w:r>
      <w:r w:rsidR="0001022F" w:rsidRPr="00857720">
        <w:t xml:space="preserve"> commensal</w:t>
      </w:r>
      <w:r w:rsidR="005E6709" w:rsidRPr="00857720">
        <w:t xml:space="preserve"> relationship with the host</w:t>
      </w:r>
      <w:r w:rsidR="0096275B">
        <w:t xml:space="preserve">, </w:t>
      </w:r>
      <w:r w:rsidR="0096275B" w:rsidRPr="00857720">
        <w:t>deriv</w:t>
      </w:r>
      <w:r w:rsidR="0096275B">
        <w:t>ing</w:t>
      </w:r>
      <w:r w:rsidR="0096275B" w:rsidRPr="00857720">
        <w:t xml:space="preserve"> </w:t>
      </w:r>
      <w:r w:rsidR="0001022F" w:rsidRPr="00857720">
        <w:t xml:space="preserve">a steady supply of nutrients as well as protection and dissemination from the host. This interaction, however, provides some benefits for the host as </w:t>
      </w:r>
      <w:r w:rsidRPr="00857720">
        <w:rPr>
          <w:i/>
        </w:rPr>
        <w:t>E. coli</w:t>
      </w:r>
      <w:r w:rsidR="0001022F" w:rsidRPr="00857720">
        <w:t xml:space="preserve"> microbiota prevent </w:t>
      </w:r>
      <w:r w:rsidR="005E6709" w:rsidRPr="00857720">
        <w:t xml:space="preserve">colonisation by </w:t>
      </w:r>
      <w:r w:rsidR="0001022F" w:rsidRPr="00857720">
        <w:t>and growth of pathogens</w:t>
      </w:r>
      <w:r w:rsidR="005E6709" w:rsidRPr="00857720">
        <w:t>,</w:t>
      </w:r>
      <w:r w:rsidR="0001022F" w:rsidRPr="00857720">
        <w:t xml:space="preserve"> by producing bacteriocins and other mechanisms </w:t>
      </w:r>
      <w:r w:rsidR="0001022F" w:rsidRPr="00857720">
        <w:fldChar w:fldCharType="begin">
          <w:fldData xml:space="preserve">PEVuZE5vdGU+PENpdGU+PEF1dGhvcj5TY2hhbWJlcmdlcjwvQXV0aG9yPjxZZWFyPjIwMDQ8L1ll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</w:fldData>
        </w:fldChar>
      </w:r>
      <w:r w:rsidR="00647917">
        <w:instrText xml:space="preserve"> ADDIN EN.CITE </w:instrText>
      </w:r>
      <w:r w:rsidR="00647917">
        <w:fldChar w:fldCharType="begin">
          <w:fldData xml:space="preserve">PEVuZE5vdGU+PENpdGU+PEF1dGhvcj5TY2hhbWJlcmdlcjwvQXV0aG9yPjxZZWFyPjIwMDQ8L1ll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</w:fldData>
        </w:fldChar>
      </w:r>
      <w:r w:rsidR="00647917">
        <w:instrText xml:space="preserve"> ADDIN EN.CITE.DATA </w:instrText>
      </w:r>
      <w:r w:rsidR="00647917">
        <w:fldChar w:fldCharType="end"/>
      </w:r>
      <w:r w:rsidR="0001022F" w:rsidRPr="00857720">
        <w:fldChar w:fldCharType="separate"/>
      </w:r>
      <w:r w:rsidR="00647917">
        <w:rPr>
          <w:noProof/>
        </w:rPr>
        <w:t>(</w:t>
      </w:r>
      <w:hyperlink w:anchor="_ENREF_85" w:tooltip="Rastegarlari, 1990 #11" w:history="1">
        <w:r w:rsidR="00647917">
          <w:rPr>
            <w:noProof/>
          </w:rPr>
          <w:t>Rastegarlari et al., 1990</w:t>
        </w:r>
      </w:hyperlink>
      <w:r w:rsidR="00647917">
        <w:rPr>
          <w:noProof/>
        </w:rPr>
        <w:t xml:space="preserve">; </w:t>
      </w:r>
      <w:hyperlink w:anchor="_ENREF_114" w:tooltip="Vollaard, 1994 #9" w:history="1">
        <w:r w:rsidR="00647917">
          <w:rPr>
            <w:noProof/>
          </w:rPr>
          <w:t>Vollaard and Clasener, 1994</w:t>
        </w:r>
      </w:hyperlink>
      <w:r w:rsidR="00647917">
        <w:rPr>
          <w:noProof/>
        </w:rPr>
        <w:t xml:space="preserve">; </w:t>
      </w:r>
      <w:hyperlink w:anchor="_ENREF_41" w:tooltip="Hudault, 2001 #10" w:history="1">
        <w:r w:rsidR="00647917">
          <w:rPr>
            <w:noProof/>
          </w:rPr>
          <w:t>Hudault et al., 2001</w:t>
        </w:r>
      </w:hyperlink>
      <w:r w:rsidR="00647917">
        <w:rPr>
          <w:noProof/>
        </w:rPr>
        <w:t xml:space="preserve">; </w:t>
      </w:r>
      <w:hyperlink w:anchor="_ENREF_96" w:tooltip="Schamberger, 2004 #8" w:history="1">
        <w:r w:rsidR="00647917">
          <w:rPr>
            <w:noProof/>
          </w:rPr>
          <w:t>Schamberger et al., 2004</w:t>
        </w:r>
      </w:hyperlink>
      <w:r w:rsidR="00647917">
        <w:rPr>
          <w:noProof/>
        </w:rPr>
        <w:t>)</w:t>
      </w:r>
      <w:r w:rsidR="0001022F" w:rsidRPr="00857720">
        <w:fldChar w:fldCharType="end"/>
      </w:r>
      <w:r w:rsidR="0001022F" w:rsidRPr="00857720">
        <w:t xml:space="preserve">. </w:t>
      </w:r>
      <w:r w:rsidRPr="00857720">
        <w:rPr>
          <w:i/>
        </w:rPr>
        <w:t>E. coli</w:t>
      </w:r>
      <w:r w:rsidR="0001022F" w:rsidRPr="00857720">
        <w:t xml:space="preserve"> </w:t>
      </w:r>
      <w:r w:rsidR="0096275B" w:rsidRPr="00857720">
        <w:t>ha</w:t>
      </w:r>
      <w:r w:rsidR="0096275B">
        <w:t>s</w:t>
      </w:r>
      <w:r w:rsidR="0096275B" w:rsidRPr="00857720">
        <w:t xml:space="preserve"> </w:t>
      </w:r>
      <w:r w:rsidR="0001022F" w:rsidRPr="00857720">
        <w:t>a wide host range</w:t>
      </w:r>
      <w:r w:rsidR="005E6709" w:rsidRPr="00857720">
        <w:t>,</w:t>
      </w:r>
      <w:r w:rsidR="0001022F" w:rsidRPr="00857720">
        <w:t xml:space="preserve"> colonising mammals, birds, reptiles and amphibians </w:t>
      </w:r>
      <w:r w:rsidR="0001022F" w:rsidRPr="00857720">
        <w:fldChar w:fldCharType="begin"/>
      </w:r>
      <w:r w:rsidR="002167C9">
        <w:instrText xml:space="preserve"> ADDIN EN.CITE &lt;EndNote&gt;&lt;Cite&gt;&lt;Author&gt;Berg&lt;/Author&gt;&lt;Year&gt;1983&lt;/Year&gt;&lt;RecNum&gt;12&lt;/RecNum&gt;&lt;DisplayText&gt;(Berg et al., 1983)&lt;/DisplayText&gt;&lt;record&gt;&lt;rec-number&gt;12&lt;/rec-number&gt;&lt;foreign-keys&gt;&lt;key app="EN" db-id="e2p5expr8xpzasea9ag5xrxnztseszre50vw" timestamp="1761605307"&gt;12&lt;/key&gt;&lt;/foreign-keys&gt;&lt;ref-type name="Journal Article"&gt;17&lt;/ref-type&gt;&lt;contributors&gt;&lt;authors&gt;&lt;author&gt;Berg, C.M.&lt;/author&gt;&lt;author&gt;Grullon, C.A.&lt;/author&gt;&lt;author&gt;Wang, A.&lt;/author&gt;&lt;author&gt;Whalen, W.A.&lt;/author&gt;&lt;author&gt;Berg, D.E.&lt;/author&gt;&lt;/authors&gt;&lt;/contributors&gt;&lt;titles&gt;&lt;title&gt;Transductional instability of Tn5-induced mutations: Generalized and specialized transduction of Tn5 by bacteriophage P1&lt;/title&gt;&lt;secondary-title&gt;Genetics&lt;/secondary-title&gt;&lt;/titles&gt;&lt;periodical&gt;&lt;full-title&gt;Genetics&lt;/full-title&gt;&lt;/periodical&gt;&lt;pages&gt;259-263&lt;/pages&gt;&lt;volume&gt;105&lt;/volume&gt;&lt;number&gt;2&lt;/number&gt;&lt;reprint-edition&gt;Not in File&lt;/reprint-edition&gt;&lt;keywords&gt;&lt;keyword&gt;and&lt;/keyword&gt;&lt;keyword&gt;INHERITANCE&lt;/keyword&gt;&lt;keyword&gt;MUTANT&lt;/keyword&gt;&lt;keyword&gt;Mutation&lt;/keyword&gt;&lt;keyword&gt;mutations&lt;/keyword&gt;&lt;keyword&gt;of&lt;/keyword&gt;&lt;keyword&gt;resistance&lt;/keyword&gt;&lt;keyword&gt;STRAIN&lt;/keyword&gt;&lt;keyword&gt;STRAINS&lt;/keyword&gt;&lt;keyword&gt;Tn5&lt;/keyword&gt;&lt;keyword&gt;TRANSDUCTION&lt;/keyword&gt;&lt;/keywords&gt;&lt;dates&gt;&lt;year&gt;1983&lt;/year&gt;&lt;pub-dates&gt;&lt;date&gt;10/1/1983&lt;/date&gt;&lt;/pub-dates&gt;&lt;/dates&gt;&lt;label&gt;20366&lt;/label&gt;&lt;urls&gt;&lt;related-urls&gt;&lt;url&gt;http://www.genetics.org/content/105/2/259.abstract&lt;/url&gt;&lt;url&gt;https://www.ncbi.nlm.nih.gov/pmc/articles/PMC1202155/pdf/259.pdf&lt;/url&gt;&lt;/related-urls&gt;&lt;/urls&gt;&lt;/record&gt;&lt;/Cite&gt;&lt;/EndNote&gt;</w:instrText>
      </w:r>
      <w:r w:rsidR="0001022F" w:rsidRPr="00857720">
        <w:fldChar w:fldCharType="separate"/>
      </w:r>
      <w:r w:rsidR="0001022F" w:rsidRPr="00857720">
        <w:rPr>
          <w:noProof/>
        </w:rPr>
        <w:t>(</w:t>
      </w:r>
      <w:hyperlink w:anchor="_ENREF_8" w:tooltip="Berg, 1983 #12" w:history="1">
        <w:r w:rsidR="00647917" w:rsidRPr="00857720">
          <w:rPr>
            <w:noProof/>
          </w:rPr>
          <w:t>Berg et al., 1983</w:t>
        </w:r>
      </w:hyperlink>
      <w:r w:rsidR="0001022F" w:rsidRPr="00857720">
        <w:rPr>
          <w:noProof/>
        </w:rPr>
        <w:t>)</w:t>
      </w:r>
      <w:r w:rsidR="0001022F" w:rsidRPr="00857720">
        <w:fldChar w:fldCharType="end"/>
      </w:r>
      <w:r w:rsidR="0001022F" w:rsidRPr="00857720">
        <w:t>.</w:t>
      </w:r>
    </w:p>
    <w:p w14:paraId="09BB2CDF" w14:textId="5C5D7ADB" w:rsidR="00D65392" w:rsidRPr="00857720" w:rsidRDefault="0001022F" w:rsidP="002A0560">
      <w:pPr>
        <w:pStyle w:val="RARMPnumberedparagraphs"/>
      </w:pPr>
      <w:r w:rsidRPr="00857720">
        <w:t xml:space="preserve">Commensal </w:t>
      </w:r>
      <w:r w:rsidR="00B55A2C" w:rsidRPr="00857720">
        <w:rPr>
          <w:i/>
        </w:rPr>
        <w:t>E. coli</w:t>
      </w:r>
      <w:r w:rsidRPr="00857720">
        <w:t xml:space="preserve"> strains are </w:t>
      </w:r>
      <w:r w:rsidR="00401B17" w:rsidRPr="00857720">
        <w:t>found in</w:t>
      </w:r>
      <w:r w:rsidRPr="00857720">
        <w:t xml:space="preserve"> the large intestine, especially in the caecum and the colon</w:t>
      </w:r>
      <w:r w:rsidR="00663A45" w:rsidRPr="00857720">
        <w:t>, mainly in t</w:t>
      </w:r>
      <w:r w:rsidRPr="00857720">
        <w:t>he mucus layer covering the epithelial cells throughout the tract. They are shed into the intestinal lumen with degraded mucus components and are excreted in the faeces. It is estimated that there are 10</w:t>
      </w:r>
      <w:r w:rsidRPr="00857720">
        <w:rPr>
          <w:vertAlign w:val="superscript"/>
        </w:rPr>
        <w:t>7</w:t>
      </w:r>
      <w:r w:rsidRPr="00857720">
        <w:t>-10</w:t>
      </w:r>
      <w:r w:rsidRPr="00857720">
        <w:rPr>
          <w:vertAlign w:val="superscript"/>
        </w:rPr>
        <w:t>9</w:t>
      </w:r>
      <w:r w:rsidRPr="00857720">
        <w:t xml:space="preserve"> </w:t>
      </w:r>
      <w:r w:rsidR="00B55A2C" w:rsidRPr="00857720">
        <w:rPr>
          <w:i/>
        </w:rPr>
        <w:t>E. coli</w:t>
      </w:r>
      <w:r w:rsidRPr="00857720">
        <w:rPr>
          <w:i/>
        </w:rPr>
        <w:t xml:space="preserve"> </w:t>
      </w:r>
      <w:r w:rsidRPr="00857720">
        <w:t xml:space="preserve">in each gram of human faeces </w:t>
      </w:r>
      <w:r w:rsidRPr="00857720">
        <w:fldChar w:fldCharType="begin"/>
      </w:r>
      <w:r w:rsidR="00FA1892">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rsidRPr="00857720">
        <w:fldChar w:fldCharType="separate"/>
      </w:r>
      <w:r w:rsidRPr="00857720">
        <w:rPr>
          <w:noProof/>
        </w:rPr>
        <w:t>(</w:t>
      </w:r>
      <w:hyperlink w:anchor="_ENREF_107" w:tooltip="Tenaillon, 2010 #13" w:history="1">
        <w:r w:rsidR="00647917" w:rsidRPr="00857720">
          <w:rPr>
            <w:noProof/>
          </w:rPr>
          <w:t>Tenaillon et al., 2010</w:t>
        </w:r>
      </w:hyperlink>
      <w:r w:rsidRPr="00857720">
        <w:rPr>
          <w:noProof/>
        </w:rPr>
        <w:t>)</w:t>
      </w:r>
      <w:r w:rsidRPr="00857720">
        <w:fldChar w:fldCharType="end"/>
      </w:r>
      <w:r w:rsidRPr="00857720">
        <w:t>.</w:t>
      </w:r>
      <w:r w:rsidR="002A0560">
        <w:t xml:space="preserve"> </w:t>
      </w:r>
      <w:r w:rsidR="00B55A2C" w:rsidRPr="002A0560">
        <w:rPr>
          <w:i/>
        </w:rPr>
        <w:t>E. coli</w:t>
      </w:r>
      <w:r w:rsidRPr="00857720">
        <w:t xml:space="preserve"> has adapted to its ecological niche and competes with other bacteria for nutrients </w:t>
      </w:r>
      <w:r w:rsidRPr="00857720">
        <w:fldChar w:fldCharType="begin">
          <w:fldData xml:space="preserve">PEVuZE5vdGU+PENpdGU+PEF1dGhvcj5MaWNodDwvQXV0aG9yPjxZZWFyPjE5OTk8L1llYXI+PFJl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</w:fldData>
        </w:fldChar>
      </w:r>
      <w:r w:rsidR="00647917">
        <w:instrText xml:space="preserve"> ADDIN EN.CITE </w:instrText>
      </w:r>
      <w:r w:rsidR="00647917">
        <w:fldChar w:fldCharType="begin">
          <w:fldData xml:space="preserve">PEVuZE5vdGU+PENpdGU+PEF1dGhvcj5MaWNodDwvQXV0aG9yPjxZZWFyPjE5OTk8L1llYXI+PFJl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</w:fldData>
        </w:fldChar>
      </w:r>
      <w:r w:rsidR="00647917">
        <w:instrText xml:space="preserve"> ADDIN EN.CITE.DATA </w:instrText>
      </w:r>
      <w:r w:rsidR="00647917">
        <w:fldChar w:fldCharType="end"/>
      </w:r>
      <w:r w:rsidRPr="00857720">
        <w:fldChar w:fldCharType="separate"/>
      </w:r>
      <w:r w:rsidR="00647917">
        <w:rPr>
          <w:noProof/>
        </w:rPr>
        <w:t>(</w:t>
      </w:r>
      <w:hyperlink w:anchor="_ENREF_82" w:tooltip="Poulsen, 1994 #16" w:history="1">
        <w:r w:rsidR="00647917">
          <w:rPr>
            <w:noProof/>
          </w:rPr>
          <w:t>Poulsen et al., 1994</w:t>
        </w:r>
      </w:hyperlink>
      <w:r w:rsidR="00647917">
        <w:rPr>
          <w:noProof/>
        </w:rPr>
        <w:t xml:space="preserve">; </w:t>
      </w:r>
      <w:hyperlink w:anchor="_ENREF_54" w:tooltip="Licht, 1999 #14" w:history="1">
        <w:r w:rsidR="00647917">
          <w:rPr>
            <w:noProof/>
          </w:rPr>
          <w:t>Licht et al., 1999</w:t>
        </w:r>
      </w:hyperlink>
      <w:r w:rsidR="00647917">
        <w:rPr>
          <w:noProof/>
        </w:rPr>
        <w:t xml:space="preserve">; </w:t>
      </w:r>
      <w:hyperlink w:anchor="_ENREF_84" w:tooltip="Rang, 1999 #15" w:history="1">
        <w:r w:rsidR="00647917">
          <w:rPr>
            <w:noProof/>
          </w:rPr>
          <w:t>Rang et al., 1999</w:t>
        </w:r>
      </w:hyperlink>
      <w:r w:rsidR="00647917">
        <w:rPr>
          <w:noProof/>
        </w:rPr>
        <w:t>)</w:t>
      </w:r>
      <w:r w:rsidRPr="00857720">
        <w:fldChar w:fldCharType="end"/>
      </w:r>
      <w:r w:rsidRPr="00857720">
        <w:t xml:space="preserve">. </w:t>
      </w:r>
    </w:p>
    <w:p w14:paraId="352BE78F" w14:textId="67D16A86" w:rsidR="00E94453" w:rsidRPr="00744679" w:rsidRDefault="00E94453" w:rsidP="00E94453">
      <w:pPr>
        <w:pStyle w:val="3RARMP"/>
      </w:pPr>
      <w:bookmarkStart w:id="157" w:name="_Ref210824176"/>
      <w:bookmarkStart w:id="158" w:name="_Toc220571254"/>
      <w:r w:rsidRPr="00744679">
        <w:t xml:space="preserve">Pathogenic </w:t>
      </w:r>
      <w:r w:rsidRPr="00744679">
        <w:rPr>
          <w:i/>
          <w:iCs/>
        </w:rPr>
        <w:t>E. coli</w:t>
      </w:r>
      <w:bookmarkEnd w:id="157"/>
      <w:bookmarkEnd w:id="158"/>
    </w:p>
    <w:p w14:paraId="5DFB1BDB" w14:textId="7D2C90CD" w:rsidR="001E1E32" w:rsidRPr="00744679" w:rsidRDefault="00663A45" w:rsidP="001E1E32">
      <w:pPr>
        <w:pStyle w:val="RARMPnumberedparagraphs"/>
      </w:pPr>
      <w:r w:rsidRPr="00744679">
        <w:t xml:space="preserve">Although most </w:t>
      </w:r>
      <w:r w:rsidR="001E1E32" w:rsidRPr="00744679">
        <w:t xml:space="preserve">strains of </w:t>
      </w:r>
      <w:r w:rsidR="001E1E32" w:rsidRPr="00744679">
        <w:rPr>
          <w:i/>
        </w:rPr>
        <w:t>E.</w:t>
      </w:r>
      <w:r w:rsidR="004012E0" w:rsidRPr="00744679">
        <w:rPr>
          <w:i/>
        </w:rPr>
        <w:t xml:space="preserve"> </w:t>
      </w:r>
      <w:r w:rsidR="001E1E32" w:rsidRPr="00744679">
        <w:rPr>
          <w:i/>
        </w:rPr>
        <w:t>coli</w:t>
      </w:r>
      <w:r w:rsidR="001E1E32" w:rsidRPr="00744679">
        <w:t xml:space="preserve"> are non-pathogenic and are commensal residents of the human gut </w:t>
      </w:r>
      <w:r w:rsidR="001E1E32" w:rsidRPr="00744679">
        <w:fldChar w:fldCharType="begin">
          <w:fldData xml:space="preserve">PEVuZE5vdGU+PENpdGU+PEF1dGhvcj5Hb3Jkb248L0F1dGhvcj48WWVhcj4yMDAzPC9ZZWFyPjxS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</w:fldData>
        </w:fldChar>
      </w:r>
      <w:r w:rsidR="00FA1892">
        <w:instrText xml:space="preserve"> ADDIN EN.CITE </w:instrText>
      </w:r>
      <w:r w:rsidR="00FA1892">
        <w:fldChar w:fldCharType="begin">
          <w:fldData xml:space="preserve">PEVuZE5vdGU+PENpdGU+PEF1dGhvcj5Hb3Jkb248L0F1dGhvcj48WWVhcj4yMDAzPC9ZZWFyPjxS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32" w:tooltip="Gordon, 2003 #17" w:history="1">
        <w:r w:rsidR="00647917" w:rsidRPr="00744679">
          <w:rPr>
            <w:noProof/>
          </w:rPr>
          <w:t>Gordon and Cowling, 2003</w:t>
        </w:r>
      </w:hyperlink>
      <w:r w:rsidR="001E1E32" w:rsidRPr="00744679">
        <w:rPr>
          <w:noProof/>
        </w:rPr>
        <w:t>)</w:t>
      </w:r>
      <w:r w:rsidR="001E1E32" w:rsidRPr="00744679">
        <w:fldChar w:fldCharType="end"/>
      </w:r>
      <w:r w:rsidR="001E1E32" w:rsidRPr="00744679">
        <w:t xml:space="preserve">, some can cause diseases. </w:t>
      </w:r>
      <w:r w:rsidR="001E1E32" w:rsidRPr="00744679">
        <w:rPr>
          <w:i/>
        </w:rPr>
        <w:t xml:space="preserve"> </w:t>
      </w:r>
      <w:r w:rsidR="00B55A2C" w:rsidRPr="00744679">
        <w:rPr>
          <w:i/>
        </w:rPr>
        <w:t>E. coli</w:t>
      </w:r>
      <w:r w:rsidR="001E1E32" w:rsidRPr="00744679">
        <w:t xml:space="preserve"> is estimated to cause hundreds of thousands of deaths a year </w:t>
      </w:r>
      <w:r w:rsidR="001E1E32" w:rsidRPr="00744679">
        <w:fldChar w:fldCharType="begin"/>
      </w:r>
      <w:r w:rsidR="00FA1892">
        <w:instrText xml:space="preserve"> ADDIN EN.CITE &lt;EndNote&gt;&lt;Cite&gt;&lt;Author&gt;Russo&lt;/Author&gt;&lt;Year&gt;2003&lt;/Year&gt;&lt;RecNum&gt;18&lt;/RecNum&gt;&lt;DisplayText&gt;(Russo and Johnson, 2003)&lt;/DisplayText&gt;&lt;record&gt;&lt;rec-number&gt;18&lt;/rec-number&gt;&lt;foreign-keys&gt;&lt;key app="EN" db-id="e2p5expr8xpzasea9ag5xrxnztseszre50vw" timestamp="1761605323"&gt;18&lt;/key&gt;&lt;/foreign-keys&gt;&lt;ref-type name="Journal Article"&gt;17&lt;/ref-type&gt;&lt;contributors&gt;&lt;authors&gt;&lt;author&gt;Russo, Thomas A.&lt;/author&gt;&lt;author&gt;Johnson, James R.&lt;/author&gt;&lt;/authors&gt;&lt;/contributors&gt;&lt;titles&gt;&lt;title&gt;&lt;style face="normal" font="default" size="100%"&gt;Medical and economic impact of extraintestinal infections due to &lt;/style&gt;&lt;style face="italic" font="default" size="100%"&gt;Escherichia coli&lt;/style&gt;&lt;style face="normal" font="default" size="100%"&gt;: focus on an increasingly important endemic problem&lt;/style&gt;&lt;/title&gt;&lt;secondary-title&gt;Microbes and Infection&lt;/secondary-title&gt;&lt;/titles&gt;&lt;periodical&gt;&lt;full-title&gt;Microbes and Infection&lt;/full-title&gt;&lt;/periodical&gt;&lt;pages&gt;449-456&lt;/pages&gt;&lt;volume&gt;5&lt;/volume&gt;&lt;number&gt;5&lt;/number&gt;&lt;keywords&gt;&lt;keyword&gt;Extraintestinal infections&lt;/keyword&gt;&lt;keyword&gt;Economics&lt;/keyword&gt;&lt;keyword&gt;Incidence of infection&lt;/keyword&gt;&lt;keyword&gt;Costs&lt;/keyword&gt;&lt;keyword&gt;Mortality&lt;/keyword&gt;&lt;keyword&gt;Antibiotic resistance&lt;/keyword&gt;&lt;keyword&gt;Sepsis&lt;/keyword&gt;&lt;keyword&gt;Urinary tract infection&lt;/keyword&gt;&lt;/keywords&gt;&lt;dates&gt;&lt;year&gt;2003&lt;/year&gt;&lt;pub-dates&gt;&lt;date&gt;2003/04/01/&lt;/date&gt;&lt;/pub-dates&gt;&lt;/dates&gt;&lt;isbn&gt;1286-4579&lt;/isbn&gt;&lt;urls&gt;&lt;related-urls&gt;&lt;url&gt;https://www.sciencedirect.com/science/article/pii/S1286457903000492&lt;/url&gt;&lt;url&gt;https://www.sciencedirect.com/science/article/abs/pii/S1286457903000492?via%3Dihub&lt;/url&gt;&lt;/related-urls&gt;&lt;/urls&gt;&lt;electronic-resource-num&gt;https://doi.org/10.1016/S1286-4579(03)00049-2&lt;/electronic-resource-num&gt;&lt;/record&gt;&lt;/Cite&gt;&lt;/EndNote&gt;</w:instrText>
      </w:r>
      <w:r w:rsidR="001E1E32" w:rsidRPr="00744679">
        <w:fldChar w:fldCharType="separate"/>
      </w:r>
      <w:r w:rsidR="001E1E32" w:rsidRPr="00744679">
        <w:rPr>
          <w:noProof/>
        </w:rPr>
        <w:t>(</w:t>
      </w:r>
      <w:hyperlink w:anchor="_ENREF_92" w:tooltip="Russo, 2003 #18" w:history="1">
        <w:r w:rsidR="00647917" w:rsidRPr="00744679">
          <w:rPr>
            <w:noProof/>
          </w:rPr>
          <w:t>Russo and Johnson, 2003</w:t>
        </w:r>
      </w:hyperlink>
      <w:r w:rsidR="001E1E32" w:rsidRPr="00744679">
        <w:rPr>
          <w:noProof/>
        </w:rPr>
        <w:t>)</w:t>
      </w:r>
      <w:r w:rsidR="001E1E32" w:rsidRPr="00744679">
        <w:fldChar w:fldCharType="end"/>
      </w:r>
      <w:r w:rsidR="001E1E32" w:rsidRPr="00744679">
        <w:t xml:space="preserve">. Pathogenic </w:t>
      </w:r>
      <w:r w:rsidR="001E1E32" w:rsidRPr="00744679">
        <w:rPr>
          <w:i/>
        </w:rPr>
        <w:t>E.</w:t>
      </w:r>
      <w:r w:rsidR="004012E0" w:rsidRPr="00744679">
        <w:rPr>
          <w:i/>
        </w:rPr>
        <w:t xml:space="preserve"> </w:t>
      </w:r>
      <w:r w:rsidR="001E1E32" w:rsidRPr="00744679">
        <w:rPr>
          <w:i/>
        </w:rPr>
        <w:t>coli</w:t>
      </w:r>
      <w:r w:rsidR="001E1E32" w:rsidRPr="00744679">
        <w:t xml:space="preserve"> have virulence factors that are not present in commensal </w:t>
      </w:r>
      <w:r w:rsidR="00B55A2C" w:rsidRPr="00744679">
        <w:rPr>
          <w:i/>
        </w:rPr>
        <w:t>E. coli</w:t>
      </w:r>
      <w:r w:rsidR="001E1E32" w:rsidRPr="00744679">
        <w:t xml:space="preserve">, such as toxins, adhesins, protective coats and invasins.  </w:t>
      </w:r>
    </w:p>
    <w:p w14:paraId="056894C7" w14:textId="3B001BE0" w:rsidR="001E1E32" w:rsidRPr="00744679" w:rsidRDefault="00663A45" w:rsidP="001E1E32">
      <w:pPr>
        <w:pStyle w:val="RARMPnumberedparagraphs"/>
      </w:pPr>
      <w:r w:rsidRPr="00744679">
        <w:t>P</w:t>
      </w:r>
      <w:r w:rsidR="001E1E32" w:rsidRPr="00744679">
        <w:t xml:space="preserve">athogenic </w:t>
      </w:r>
      <w:r w:rsidR="00B55A2C" w:rsidRPr="00744679">
        <w:rPr>
          <w:i/>
        </w:rPr>
        <w:t>E. coli</w:t>
      </w:r>
      <w:r w:rsidR="001E1E32" w:rsidRPr="00744679">
        <w:t xml:space="preserve"> </w:t>
      </w:r>
      <w:r w:rsidRPr="00744679">
        <w:t xml:space="preserve">strains causing </w:t>
      </w:r>
      <w:r w:rsidR="001E1E32" w:rsidRPr="00744679">
        <w:t xml:space="preserve">infection within the gut can be classified based on the symptoms they cause such as enteropathogenic </w:t>
      </w:r>
      <w:r w:rsidR="00B55A2C" w:rsidRPr="00744679">
        <w:rPr>
          <w:i/>
        </w:rPr>
        <w:t>E. coli</w:t>
      </w:r>
      <w:r w:rsidR="001E1E32" w:rsidRPr="00744679">
        <w:t xml:space="preserve"> (EPEC), enterohemorrhagic </w:t>
      </w:r>
      <w:r w:rsidR="00B55A2C" w:rsidRPr="00744679">
        <w:rPr>
          <w:i/>
        </w:rPr>
        <w:t>E. coli</w:t>
      </w:r>
      <w:r w:rsidR="001E1E32" w:rsidRPr="00744679">
        <w:t xml:space="preserve"> (EHEC), enterotoxigenic </w:t>
      </w:r>
      <w:r w:rsidR="00B55A2C" w:rsidRPr="00744679">
        <w:rPr>
          <w:i/>
        </w:rPr>
        <w:t>E. coli</w:t>
      </w:r>
      <w:r w:rsidR="001E1E32" w:rsidRPr="00744679">
        <w:t xml:space="preserve"> (ETEC) and enteroaggregative </w:t>
      </w:r>
      <w:r w:rsidR="00B55A2C" w:rsidRPr="00744679">
        <w:rPr>
          <w:i/>
        </w:rPr>
        <w:t>E. coli</w:t>
      </w:r>
      <w:r w:rsidR="001E1E32" w:rsidRPr="00744679">
        <w:rPr>
          <w:i/>
        </w:rPr>
        <w:t xml:space="preserve"> </w:t>
      </w:r>
      <w:r w:rsidR="001E1E32" w:rsidRPr="00744679">
        <w:t xml:space="preserve">(EAEC) </w:t>
      </w:r>
      <w:r w:rsidR="001E1E32"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113" w:tooltip="Vila, 2016 #19" w:history="1">
        <w:r w:rsidR="00647917" w:rsidRPr="00744679">
          <w:rPr>
            <w:noProof/>
          </w:rPr>
          <w:t>Vila et al., 2016</w:t>
        </w:r>
      </w:hyperlink>
      <w:r w:rsidR="001E1E32" w:rsidRPr="00744679">
        <w:rPr>
          <w:noProof/>
        </w:rPr>
        <w:t>)</w:t>
      </w:r>
      <w:r w:rsidR="001E1E32" w:rsidRPr="00744679">
        <w:fldChar w:fldCharType="end"/>
      </w:r>
      <w:r w:rsidR="001E1E32" w:rsidRPr="00744679">
        <w:t xml:space="preserve">. Most commonly, infections with these </w:t>
      </w:r>
      <w:r w:rsidR="00B55A2C" w:rsidRPr="00744679">
        <w:rPr>
          <w:i/>
        </w:rPr>
        <w:t>E</w:t>
      </w:r>
      <w:r w:rsidR="00A62056" w:rsidRPr="00744679">
        <w:rPr>
          <w:i/>
        </w:rPr>
        <w:t>.</w:t>
      </w:r>
      <w:r w:rsidR="00A62056">
        <w:rPr>
          <w:i/>
        </w:rPr>
        <w:t> </w:t>
      </w:r>
      <w:r w:rsidR="00B55A2C" w:rsidRPr="00744679">
        <w:rPr>
          <w:i/>
        </w:rPr>
        <w:t>coli</w:t>
      </w:r>
      <w:r w:rsidR="001E1E32" w:rsidRPr="00744679">
        <w:t xml:space="preserve"> cause diarrhoea or gastroenteritis and are often acquired though eating contaminated food. Some EHEC have a virulence factor that leads to the production of a toxin called shiga, so they are also called shiga toxin-producing </w:t>
      </w:r>
      <w:r w:rsidR="00B55A2C" w:rsidRPr="00744679">
        <w:rPr>
          <w:i/>
        </w:rPr>
        <w:t>E. coli</w:t>
      </w:r>
      <w:r w:rsidR="001E1E32" w:rsidRPr="00744679">
        <w:t xml:space="preserve"> (STEC). STEC infections can cause bloody diarrhoea, abdominal cramps, vomiting and sometimes a serious condition called haemolytic uraemic syndrome which can be fatal </w:t>
      </w:r>
      <w:r w:rsidR="001E1E32" w:rsidRPr="00744679">
        <w:fldChar w:fldCharType="begin"/>
      </w:r>
      <w:r w:rsidR="00FA1892">
        <w:instrText xml:space="preserve"> ADDIN EN.CITE &lt;EndNote&gt;&lt;Cite&gt;&lt;Author&gt;Lim&lt;/Author&gt;&lt;Year&gt;2010&lt;/Year&gt;&lt;RecNum&gt;7&lt;/RecNum&gt;&lt;DisplayText&gt;(Lim et al., 2010)&lt;/DisplayText&gt;&lt;record&gt;&lt;rec-number&gt;7&lt;/rec-number&gt;&lt;foreign-keys&gt;&lt;key app="EN" db-id="e2p5expr8xpzasea9ag5xrxnztseszre50vw" timestamp="1761605294"&gt;7&lt;/key&gt;&lt;/foreign-keys&gt;&lt;ref-type name="Journal Article"&gt;17&lt;/ref-type&gt;&lt;contributors&gt;&lt;authors&gt;&lt;author&gt;Lim, Ji Youn&lt;/author&gt;&lt;author&gt;Yoon, Jangwon&lt;/author&gt;&lt;author&gt;Hovde, Carolyn J.&lt;/author&gt;&lt;/authors&gt;&lt;/contributors&gt;&lt;titles&gt;&lt;title&gt;&lt;style face="normal" font="default" size="100%"&gt;A brief overview of &lt;/style&gt;&lt;style face="italic" font="default" size="100%"&gt;Escherichia coli &lt;/style&gt;&lt;style face="normal" font="default" size="100%"&gt;O157:H7 and its plasmid O157&lt;/style&gt;&lt;/title&gt;&lt;secondary-title&gt;Journal of microbiology and biotechnology&lt;/secondary-title&gt;&lt;alt-title&gt;J Microbiol Biotechnol&lt;/alt-title&gt;&lt;/titles&gt;&lt;periodical&gt;&lt;full-title&gt;Journal of microbiology and biotechnology&lt;/full-title&gt;&lt;abbr-1&gt;J Microbiol Biotechnol&lt;/abbr-1&gt;&lt;/periodical&gt;&lt;alt-periodical&gt;&lt;full-title&gt;Journal of microbiology and biotechnology&lt;/full-title&gt;&lt;abbr-1&gt;J Microbiol Biotechnol&lt;/abbr-1&gt;&lt;/alt-periodical&gt;&lt;pages&gt;5-14&lt;/pages&gt;&lt;volume&gt;20&lt;/volume&gt;&lt;number&gt;1&lt;/number&gt;&lt;keywords&gt;&lt;keyword&gt;Animals&lt;/keyword&gt;&lt;keyword&gt;Cattle/microbiology&lt;/keyword&gt;&lt;keyword&gt;Disease Reservoirs/microbiology&lt;/keyword&gt;&lt;keyword&gt;Escherichia coli Infections/epidemiology/*microbiology/transmission&lt;/keyword&gt;&lt;keyword&gt;Escherichia coli O157/*genetics/metabolism/pathogenicity&lt;/keyword&gt;&lt;keyword&gt;Humans&lt;/keyword&gt;&lt;keyword&gt;Plasmids/*genetics/metabolism&lt;/keyword&gt;&lt;keyword&gt;Virulence Factors/genetics/metabolism&lt;/keyword&gt;&lt;/keywords&gt;&lt;dates&gt;&lt;year&gt;2010&lt;/year&gt;&lt;/dates&gt;&lt;isbn&gt;1017-7825&amp;#xD;1738-8872&lt;/isbn&gt;&lt;accession-num&gt;20134227&lt;/accession-num&gt;&lt;urls&gt;&lt;related-urls&gt;&lt;url&gt;https://pubmed.ncbi.nlm.nih.gov/20134227&lt;/url&gt;&lt;url&gt;https://www.ncbi.nlm.nih.gov/pmc/articles/PMC3645889/&lt;/url&gt;&lt;url&gt;https://www.ncbi.nlm.nih.gov/pmc/articles/PMC3645889/pdf/nihms464337.pdf&lt;/url&gt;&lt;/related-urls&gt;&lt;/urls&gt;&lt;remote-database-name&gt;PubMed&lt;/remote-database-name&gt;&lt;language&gt;eng&lt;/language&gt;&lt;/record&gt;&lt;/Cite&gt;&lt;/EndNote&gt;</w:instrText>
      </w:r>
      <w:r w:rsidR="001E1E32" w:rsidRPr="00744679">
        <w:fldChar w:fldCharType="separate"/>
      </w:r>
      <w:r w:rsidR="001E1E32" w:rsidRPr="00744679">
        <w:rPr>
          <w:noProof/>
        </w:rPr>
        <w:t>(</w:t>
      </w:r>
      <w:hyperlink w:anchor="_ENREF_55" w:tooltip="Lim, 2010 #7" w:history="1">
        <w:r w:rsidR="00647917" w:rsidRPr="00744679">
          <w:rPr>
            <w:noProof/>
          </w:rPr>
          <w:t>Lim et al., 2010</w:t>
        </w:r>
      </w:hyperlink>
      <w:r w:rsidR="001E1E32" w:rsidRPr="00744679">
        <w:rPr>
          <w:noProof/>
        </w:rPr>
        <w:t>)</w:t>
      </w:r>
      <w:r w:rsidR="001E1E32" w:rsidRPr="00744679">
        <w:fldChar w:fldCharType="end"/>
      </w:r>
      <w:r w:rsidR="001E1E32" w:rsidRPr="00744679">
        <w:t xml:space="preserve">. Large outbreaks of STEC sometimes occur in developed </w:t>
      </w:r>
      <w:r w:rsidR="00B55A2C" w:rsidRPr="00744679">
        <w:t>countries but</w:t>
      </w:r>
      <w:r w:rsidR="001E1E32" w:rsidRPr="00744679">
        <w:t xml:space="preserve"> are relatively uncommon in Australia. 822 STEC infections were notified in Australia between 2000 and 2010 along with 169 cases of haemolytic uraemic syndrome </w:t>
      </w:r>
      <w:r w:rsidR="001E1E32" w:rsidRPr="00744679">
        <w:fldChar w:fldCharType="begin">
          <w:fldData xml:space="preserve">PEVuZE5vdGU+PENpdGU+PEF1dGhvcj5WYWxseTwvQXV0aG9yPjxZZWFyPjIwMTI8L1llYXI+PFJl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</w:fldData>
        </w:fldChar>
      </w:r>
      <w:r w:rsidR="00FA1892">
        <w:instrText xml:space="preserve"> ADDIN EN.CITE </w:instrText>
      </w:r>
      <w:r w:rsidR="00FA1892">
        <w:fldChar w:fldCharType="begin">
          <w:fldData xml:space="preserve">PEVuZE5vdGU+PENpdGU+PEF1dGhvcj5WYWxseTwvQXV0aG9yPjxZZWFyPjIwMTI8L1llYXI+PFJl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110" w:tooltip="Vally, 2012 #20" w:history="1">
        <w:r w:rsidR="00647917" w:rsidRPr="00744679">
          <w:rPr>
            <w:noProof/>
          </w:rPr>
          <w:t>Vally et al., 2012</w:t>
        </w:r>
      </w:hyperlink>
      <w:r w:rsidR="001E1E32" w:rsidRPr="00744679">
        <w:rPr>
          <w:noProof/>
        </w:rPr>
        <w:t>)</w:t>
      </w:r>
      <w:r w:rsidR="001E1E32" w:rsidRPr="00744679">
        <w:fldChar w:fldCharType="end"/>
      </w:r>
      <w:r w:rsidR="001E1E32" w:rsidRPr="00744679">
        <w:t xml:space="preserve">. Antibiotics are not recommended for STEC infections and may be harmful </w:t>
      </w:r>
      <w:r w:rsidR="001E1E32" w:rsidRPr="00744679">
        <w:fldChar w:fldCharType="begin"/>
      </w:r>
      <w:r w:rsidR="00FA1892">
        <w:instrText xml:space="preserve"> ADDIN EN.CITE &lt;EndNote&gt;&lt;Cite ExcludeAuth="1"&gt;&lt;Author&gt;NSW Goverment&lt;/Author&gt;&lt;Year&gt;2018&lt;/Year&gt;&lt;RecNum&gt;21&lt;/RecNum&gt;&lt;DisplayText&gt;(2018)&lt;/DisplayText&gt;&lt;record&gt;&lt;rec-number&gt;21&lt;/rec-number&gt;&lt;foreign-keys&gt;&lt;key app="EN" db-id="e2p5expr8xpzasea9ag5xrxnztseszre50vw" timestamp="1761605331"&gt;21&lt;/key&gt;&lt;/foreign-keys&gt;&lt;ref-type name="Report"&gt;27&lt;/ref-type&gt;&lt;contributors&gt;&lt;authors&gt;&lt;author&gt;NSW Goverment,&lt;/author&gt;&lt;/authors&gt;&lt;secondary-authors&gt;&lt;author&gt;NSW Goverment&lt;/author&gt;&lt;/secondary-authors&gt;&lt;/contributors&gt;&lt;titles&gt;&lt;title&gt;&lt;style face="normal" font="default" size="100%"&gt;Shiga toxigenic &lt;/style&gt;&lt;style face="italic" font="default" size="100%"&gt;Escherichia coli&lt;/style&gt;&lt;style face="normal" font="default" size="100%"&gt; (STEC) Infection and Haemolytic Uraemic Syndrome (HUS)&lt;/style&gt;&lt;/title&gt;&lt;secondary-title&gt;Communicable Diseases Factsheet&lt;/secondary-title&gt;&lt;/titles&gt;&lt;dates&gt;&lt;year&gt;2018&lt;/year&gt;&lt;/dates&gt;&lt;urls&gt;&lt;related-urls&gt;&lt;url&gt;https://www.health.nsw.gov.au/Infectious/factsheets/Pages/shiga-toxigenic.aspx&lt;/url&gt;&lt;/related-urls&gt;&lt;/urls&gt;&lt;/record&gt;&lt;/Cite&gt;&lt;/EndNote&gt;</w:instrText>
      </w:r>
      <w:r w:rsidR="001E1E32" w:rsidRPr="00744679">
        <w:fldChar w:fldCharType="separate"/>
      </w:r>
      <w:r w:rsidR="001E1E32" w:rsidRPr="00744679">
        <w:rPr>
          <w:noProof/>
        </w:rPr>
        <w:t>(</w:t>
      </w:r>
      <w:hyperlink w:anchor="_ENREF_73" w:tooltip="NSW Goverment, 2018 #21" w:history="1">
        <w:r w:rsidR="00647917" w:rsidRPr="00744679">
          <w:rPr>
            <w:noProof/>
          </w:rPr>
          <w:t>2018</w:t>
        </w:r>
      </w:hyperlink>
      <w:r w:rsidR="001E1E32" w:rsidRPr="00744679">
        <w:rPr>
          <w:noProof/>
        </w:rPr>
        <w:t>)</w:t>
      </w:r>
      <w:r w:rsidR="001E1E32" w:rsidRPr="00744679">
        <w:fldChar w:fldCharType="end"/>
      </w:r>
      <w:r w:rsidR="001E1E32" w:rsidRPr="00744679">
        <w:t>.</w:t>
      </w:r>
    </w:p>
    <w:p w14:paraId="18203F35" w14:textId="6C14536D" w:rsidR="001E1E32" w:rsidRPr="00744679" w:rsidRDefault="001E1E32" w:rsidP="001E1E32">
      <w:pPr>
        <w:pStyle w:val="RARMPnumberedparagraphs"/>
      </w:pPr>
      <w:r w:rsidRPr="00744679">
        <w:t xml:space="preserve">Pathogenic </w:t>
      </w:r>
      <w:r w:rsidR="00B55A2C" w:rsidRPr="00744679">
        <w:rPr>
          <w:i/>
        </w:rPr>
        <w:t>E. coli</w:t>
      </w:r>
      <w:r w:rsidRPr="00744679">
        <w:t xml:space="preserve"> can sometimes cause disease outside of the gut and are therefore called extraintestinal pathogenic </w:t>
      </w:r>
      <w:r w:rsidR="00B55A2C" w:rsidRPr="00744679">
        <w:rPr>
          <w:i/>
        </w:rPr>
        <w:t>E. coli</w:t>
      </w:r>
      <w:r w:rsidRPr="00744679">
        <w:t xml:space="preserve"> (ExPEC). These </w:t>
      </w:r>
      <w:r w:rsidR="00B55A2C" w:rsidRPr="00744679">
        <w:rPr>
          <w:i/>
        </w:rPr>
        <w:t>E. coli</w:t>
      </w:r>
      <w:r w:rsidRPr="00744679">
        <w:t xml:space="preserve"> often colonise the human gut without causing </w:t>
      </w:r>
      <w:r w:rsidR="00FD0C8E" w:rsidRPr="00744679">
        <w:t>issues but</w:t>
      </w:r>
      <w:r w:rsidRPr="00744679">
        <w:t xml:space="preserve"> become a problem when they are able to spread to other body sites. Some of the same virulence factors (such as P fimbriae and specific capsules) that make these </w:t>
      </w:r>
      <w:r w:rsidR="00B55A2C" w:rsidRPr="00744679">
        <w:rPr>
          <w:i/>
        </w:rPr>
        <w:t>E. coli</w:t>
      </w:r>
      <w:r w:rsidRPr="00744679">
        <w:t xml:space="preserve"> damaging when they are outside of the gut, help them to successfully colonise the human gut </w:t>
      </w:r>
      <w:r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Pr="00744679">
        <w:fldChar w:fldCharType="separate"/>
      </w:r>
      <w:r w:rsidRPr="00744679">
        <w:rPr>
          <w:noProof/>
        </w:rPr>
        <w:t>(</w:t>
      </w:r>
      <w:hyperlink w:anchor="_ENREF_113" w:tooltip="Vila, 2016 #19" w:history="1">
        <w:r w:rsidR="00647917" w:rsidRPr="00744679">
          <w:rPr>
            <w:noProof/>
          </w:rPr>
          <w:t>Vila et al., 2016</w:t>
        </w:r>
      </w:hyperlink>
      <w:r w:rsidRPr="00744679">
        <w:rPr>
          <w:noProof/>
        </w:rPr>
        <w:t>)</w:t>
      </w:r>
      <w:r w:rsidRPr="00744679">
        <w:fldChar w:fldCharType="end"/>
      </w:r>
      <w:r w:rsidRPr="00744679">
        <w:t xml:space="preserve">. </w:t>
      </w:r>
    </w:p>
    <w:p w14:paraId="28258E7A" w14:textId="5E9D6785" w:rsidR="001E1E32" w:rsidRPr="00744679" w:rsidRDefault="001E1E32" w:rsidP="001E1E32">
      <w:pPr>
        <w:pStyle w:val="RARMPnumberedparagraphs"/>
      </w:pPr>
      <w:r w:rsidRPr="00744679">
        <w:t xml:space="preserve">ExPEC are the most common cause of urinary tract </w:t>
      </w:r>
      <w:r w:rsidR="00B55A2C" w:rsidRPr="00744679">
        <w:t>infections</w:t>
      </w:r>
      <w:r w:rsidR="00D90AE7">
        <w:t xml:space="preserve"> </w:t>
      </w:r>
      <w:r w:rsidR="00D90AE7" w:rsidRPr="00744679">
        <w:t>(UTI</w:t>
      </w:r>
      <w:r w:rsidR="00D90AE7">
        <w:t>s</w:t>
      </w:r>
      <w:r w:rsidR="00D90AE7" w:rsidRPr="00744679">
        <w:t xml:space="preserve">) </w:t>
      </w:r>
      <w:r w:rsidR="00B55A2C" w:rsidRPr="00744679">
        <w:t>and</w:t>
      </w:r>
      <w:r w:rsidRPr="00744679">
        <w:t xml:space="preserve"> are sometimes called urinary pathogenic </w:t>
      </w:r>
      <w:r w:rsidR="00B55A2C" w:rsidRPr="00744679">
        <w:rPr>
          <w:i/>
        </w:rPr>
        <w:t>E. coli</w:t>
      </w:r>
      <w:r w:rsidRPr="00744679">
        <w:t xml:space="preserve"> (UPEC). </w:t>
      </w:r>
      <w:r w:rsidR="00D90AE7">
        <w:t>UTIs</w:t>
      </w:r>
      <w:r w:rsidRPr="00744679">
        <w:t xml:space="preserve"> include infection of the bladder, urethra, ureters and kidneys. They are normally treated with antibiotics, but if left untreated (or if the antibiotics used are ineffective) can lead to serious complications </w:t>
      </w:r>
      <w:r w:rsidRPr="00744679">
        <w:fldChar w:fldCharType="begin"/>
      </w:r>
      <w:r w:rsidR="002167C9">
        <w:instrText xml:space="preserve"> ADDIN EN.CITE &lt;EndNote&gt;&lt;Cite&gt;&lt;Author&gt;healthdirect&lt;/Author&gt;&lt;Year&gt;2020&lt;/Year&gt;&lt;RecNum&gt;22&lt;/RecNum&gt;&lt;DisplayText&gt;(healthdirect, 2020)&lt;/DisplayText&gt;&lt;record&gt;&lt;rec-number&gt;22&lt;/rec-number&gt;&lt;foreign-keys&gt;&lt;key app="EN" db-id="e2p5expr8xpzasea9ag5xrxnztseszre50vw" timestamp="1761605333"&gt;22&lt;/key&gt;&lt;/foreign-keys&gt;&lt;ref-type name="Web Page"&gt;12&lt;/ref-type&gt;&lt;contributors&gt;&lt;authors&gt;&lt;author&gt;healthdirect,&lt;/author&gt;&lt;/authors&gt;&lt;/contributors&gt;&lt;titles&gt;&lt;title&gt;Urinary tract infection (UTI)&lt;/title&gt;&lt;/titles&gt;&lt;dates&gt;&lt;year&gt;2020&lt;/year&gt;&lt;/dates&gt;&lt;publisher&gt;https://www.healthdirect.gov.au/urinary-tract-infection-uti&lt;/publisher&gt;&lt;urls&gt;&lt;related-urls&gt;&lt;url&gt;https://www.healthdirect.gov.au/urinary-tract-infection-uti&lt;/url&gt;&lt;/related-urls&gt;&lt;/urls&gt;&lt;/record&gt;&lt;/Cite&gt;&lt;/EndNote&gt;</w:instrText>
      </w:r>
      <w:r w:rsidRPr="00744679">
        <w:fldChar w:fldCharType="separate"/>
      </w:r>
      <w:r w:rsidRPr="00744679">
        <w:rPr>
          <w:noProof/>
        </w:rPr>
        <w:t>(</w:t>
      </w:r>
      <w:hyperlink w:anchor="_ENREF_38" w:tooltip="healthdirect, 2020 #22" w:history="1">
        <w:r w:rsidR="00647917" w:rsidRPr="00744679">
          <w:rPr>
            <w:noProof/>
          </w:rPr>
          <w:t>healthdirect, 2020</w:t>
        </w:r>
      </w:hyperlink>
      <w:r w:rsidRPr="00744679">
        <w:rPr>
          <w:noProof/>
        </w:rPr>
        <w:t>)</w:t>
      </w:r>
      <w:r w:rsidRPr="00744679">
        <w:fldChar w:fldCharType="end"/>
      </w:r>
      <w:r w:rsidRPr="00744679">
        <w:t xml:space="preserve">.  </w:t>
      </w:r>
      <w:r w:rsidR="00B55A2C" w:rsidRPr="00744679">
        <w:rPr>
          <w:i/>
        </w:rPr>
        <w:t>E. coli</w:t>
      </w:r>
      <w:r w:rsidRPr="00744679">
        <w:t xml:space="preserve"> that cause UTIs have multiple virulence factors; adhesins that help them stick to cells, toxins that help them spread into tissues and evade the immune system, the ability to form biofilms, and iron acquisition mechanisms that help them get nutrients </w:t>
      </w:r>
      <w:r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Pr="00744679">
        <w:fldChar w:fldCharType="separate"/>
      </w:r>
      <w:r w:rsidRPr="00744679">
        <w:rPr>
          <w:noProof/>
        </w:rPr>
        <w:t>(</w:t>
      </w:r>
      <w:hyperlink w:anchor="_ENREF_113" w:tooltip="Vila, 2016 #19" w:history="1">
        <w:r w:rsidR="00647917" w:rsidRPr="00744679">
          <w:rPr>
            <w:noProof/>
          </w:rPr>
          <w:t>Vila et al., 2016</w:t>
        </w:r>
      </w:hyperlink>
      <w:r w:rsidRPr="00744679">
        <w:rPr>
          <w:noProof/>
        </w:rPr>
        <w:t>)</w:t>
      </w:r>
      <w:r w:rsidRPr="00744679">
        <w:fldChar w:fldCharType="end"/>
      </w:r>
      <w:r w:rsidRPr="00744679">
        <w:t xml:space="preserve">.  </w:t>
      </w:r>
    </w:p>
    <w:p w14:paraId="43D796F7" w14:textId="2E8B11D4" w:rsidR="001E1E32" w:rsidRPr="00744679" w:rsidRDefault="001E1E32" w:rsidP="001E1E32">
      <w:pPr>
        <w:pStyle w:val="RARMPnumberedparagraphs"/>
      </w:pPr>
      <w:r w:rsidRPr="00744679">
        <w:t xml:space="preserve">A large study into skin and soft tissue infections found </w:t>
      </w:r>
      <w:r w:rsidR="00B55A2C" w:rsidRPr="00744679">
        <w:rPr>
          <w:i/>
        </w:rPr>
        <w:t>E. coli</w:t>
      </w:r>
      <w:r w:rsidRPr="00744679">
        <w:t xml:space="preserve"> was the third most common cause of infection (</w:t>
      </w:r>
      <w:r w:rsidRPr="00744679">
        <w:rPr>
          <w:i/>
        </w:rPr>
        <w:t>Staphylococcus aureus</w:t>
      </w:r>
      <w:r w:rsidRPr="00744679">
        <w:t xml:space="preserve"> was the most common cause)</w:t>
      </w:r>
      <w:r w:rsidR="000C2E91" w:rsidRPr="00744679">
        <w:t xml:space="preserve"> </w:t>
      </w:r>
      <w:r w:rsidRPr="00744679">
        <w:fldChar w:fldCharType="begin">
          <w:fldData xml:space="preserve">PEVuZE5vdGU+PENpdGU+PEF1dGhvcj5Nb2V0PC9BdXRob3I+PFllYXI+MjAwNzwvWWVhcj48UmVj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</w:fldData>
        </w:fldChar>
      </w:r>
      <w:r w:rsidR="002167C9">
        <w:instrText xml:space="preserve"> ADDIN EN.CITE </w:instrText>
      </w:r>
      <w:r w:rsidR="002167C9">
        <w:fldChar w:fldCharType="begin">
          <w:fldData xml:space="preserve">PEVuZE5vdGU+PENpdGU+PEF1dGhvcj5Nb2V0PC9BdXRob3I+PFllYXI+MjAwNzwvWWVhcj48UmVj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</w:fldData>
        </w:fldChar>
      </w:r>
      <w:r w:rsidR="002167C9">
        <w:instrText xml:space="preserve"> ADDIN EN.CITE.DATA </w:instrText>
      </w:r>
      <w:r w:rsidR="002167C9">
        <w:fldChar w:fldCharType="end"/>
      </w:r>
      <w:r w:rsidRPr="00744679">
        <w:fldChar w:fldCharType="separate"/>
      </w:r>
      <w:r w:rsidRPr="00744679">
        <w:rPr>
          <w:noProof/>
        </w:rPr>
        <w:t>(</w:t>
      </w:r>
      <w:hyperlink w:anchor="_ENREF_63" w:tooltip="Moet, 2007 #23" w:history="1">
        <w:r w:rsidR="00647917" w:rsidRPr="00744679">
          <w:rPr>
            <w:noProof/>
          </w:rPr>
          <w:t>Moet et al., 2007</w:t>
        </w:r>
      </w:hyperlink>
      <w:r w:rsidRPr="00744679">
        <w:rPr>
          <w:noProof/>
        </w:rPr>
        <w:t>)</w:t>
      </w:r>
      <w:r w:rsidRPr="00744679">
        <w:fldChar w:fldCharType="end"/>
      </w:r>
      <w:r w:rsidRPr="00744679">
        <w:t xml:space="preserve">. When these infections are not self-limiting, they are treated with antibiotics to ensure the infection does not spread or enter the bloodstream.     </w:t>
      </w:r>
    </w:p>
    <w:p w14:paraId="0FD6FBF2" w14:textId="7F4105FA" w:rsidR="00E94453" w:rsidRPr="00744679" w:rsidRDefault="001E1E32" w:rsidP="001E1E32">
      <w:pPr>
        <w:pStyle w:val="RARMPnumberedparagraphs"/>
      </w:pPr>
      <w:r w:rsidRPr="00744679">
        <w:t>Under certain conditions</w:t>
      </w:r>
      <w:r w:rsidR="00D67E67">
        <w:t>,</w:t>
      </w:r>
      <w:r w:rsidRPr="00744679">
        <w:t xml:space="preserve"> including after surgical operations or immunosuppression, previously commensal </w:t>
      </w:r>
      <w:r w:rsidR="00B55A2C" w:rsidRPr="00744679">
        <w:rPr>
          <w:i/>
        </w:rPr>
        <w:t>E. coli</w:t>
      </w:r>
      <w:r w:rsidRPr="00744679">
        <w:t xml:space="preserve"> can act pathogenically. Bloodstream infections are the most common and life-threating complication after solid organ transplants, and about 37% of these are caused by </w:t>
      </w:r>
      <w:r w:rsidR="00B55A2C" w:rsidRPr="00744679">
        <w:rPr>
          <w:i/>
        </w:rPr>
        <w:t>E. coli</w:t>
      </w:r>
      <w:r w:rsidRPr="00744679">
        <w:rPr>
          <w:i/>
        </w:rPr>
        <w:t xml:space="preserve"> </w:t>
      </w:r>
      <w:r w:rsidRPr="00744679">
        <w:rPr>
          <w:i/>
        </w:rPr>
        <w:fldChar w:fldCharType="begin"/>
      </w:r>
      <w:r w:rsidR="002167C9">
        <w:rPr>
          <w:i/>
        </w:rPr>
        <w:instrText xml:space="preserve"> ADDIN EN.CITE &lt;EndNote&gt;&lt;Cite&gt;&lt;Author&gt;AAP&lt;/Author&gt;&lt;Year&gt;2018&lt;/Year&gt;&lt;RecNum&gt;24&lt;/RecNum&gt;&lt;DisplayText&gt;(AAP, 2018)&lt;/DisplayText&gt;&lt;record&gt;&lt;rec-number&gt;24&lt;/rec-number&gt;&lt;foreign-keys&gt;&lt;key app="EN" db-id="e2p5expr8xpzasea9ag5xrxnztseszre50vw" timestamp="1761605338"&gt;24&lt;/key&gt;&lt;/foreign-keys&gt;&lt;ref-type name="Web Page"&gt;12&lt;/ref-type&gt;&lt;contributors&gt;&lt;authors&gt;&lt;author&gt;AAP,&lt;/author&gt;&lt;/authors&gt;&lt;secondary-authors&gt;&lt;author&gt;HealthTimes&lt;/author&gt;&lt;/secondary-authors&gt;&lt;/contributors&gt;&lt;titles&gt;&lt;title&gt;&lt;style face="normal" font="default" size="100%"&gt;Report warns superbug &lt;/style&gt;&lt;style face="italic" font="default" size="100%"&gt;E. coli&lt;/style&gt;&lt;style face="normal" font="default" size="100%"&gt; driving Australia sepsis rates&lt;/style&gt;&lt;/title&gt;&lt;secondary-title&gt;HealthTimes&lt;/secondary-title&gt;&lt;/titles&gt;&lt;volume&gt;2021&lt;/volume&gt;&lt;dates&gt;&lt;year&gt;2018&lt;/year&gt;&lt;pub-dates&gt;&lt;date&gt;28-02-2018&lt;/date&gt;&lt;/pub-dates&gt;&lt;/dates&gt;&lt;publisher&gt;HealthTimes: https://healthtimes.com.au/hub/infection-control/33/news/aap/report-warns-superbug-ecoli-driving-australia-sepsis-rates/3202/&lt;/publisher&gt;&lt;work-type&gt;Webpage&lt;/work-type&gt;&lt;urls&gt;&lt;related-urls&gt;&lt;url&gt;https://healthtimes.com.au/hub/infection-control/33/news/aap/report-warns-superbug-ecoli-driving-australia-sepsis-rates/3202/&lt;/url&gt;&lt;/related-urls&gt;&lt;/urls&gt;&lt;/record&gt;&lt;/Cite&gt;&lt;/EndNote&gt;</w:instrText>
      </w:r>
      <w:r w:rsidRPr="00744679">
        <w:rPr>
          <w:i/>
        </w:rPr>
        <w:fldChar w:fldCharType="separate"/>
      </w:r>
      <w:r w:rsidRPr="00744679">
        <w:rPr>
          <w:i/>
          <w:noProof/>
        </w:rPr>
        <w:t>(</w:t>
      </w:r>
      <w:hyperlink w:anchor="_ENREF_1" w:tooltip="AAP, 2018 #24" w:history="1">
        <w:r w:rsidR="00647917" w:rsidRPr="00744679">
          <w:rPr>
            <w:i/>
            <w:noProof/>
          </w:rPr>
          <w:t>AAP, 2018</w:t>
        </w:r>
      </w:hyperlink>
      <w:r w:rsidRPr="00744679">
        <w:rPr>
          <w:i/>
          <w:noProof/>
        </w:rPr>
        <w:t>)</w:t>
      </w:r>
      <w:r w:rsidRPr="00744679">
        <w:rPr>
          <w:i/>
        </w:rPr>
        <w:fldChar w:fldCharType="end"/>
      </w:r>
      <w:r w:rsidRPr="00744679">
        <w:t xml:space="preserve">. </w:t>
      </w:r>
    </w:p>
    <w:p w14:paraId="049D517E" w14:textId="10BBC85E" w:rsidR="001E1E32" w:rsidRPr="00C37144" w:rsidRDefault="001E1E32" w:rsidP="00FC51AB">
      <w:pPr>
        <w:pStyle w:val="3RARMP"/>
      </w:pPr>
      <w:bookmarkStart w:id="159" w:name="_Toc220571255"/>
      <w:r w:rsidRPr="00C37144">
        <w:lastRenderedPageBreak/>
        <w:t xml:space="preserve">Free-living </w:t>
      </w:r>
      <w:r w:rsidRPr="00C37144">
        <w:rPr>
          <w:i/>
          <w:iCs/>
        </w:rPr>
        <w:t>E. coli</w:t>
      </w:r>
      <w:bookmarkEnd w:id="159"/>
    </w:p>
    <w:p w14:paraId="6BB6D9D4" w14:textId="148FFFBB" w:rsidR="001E1E32" w:rsidRPr="00C37144" w:rsidRDefault="00D10F55" w:rsidP="00D10F55">
      <w:pPr>
        <w:pStyle w:val="RARMPnumberedparagraphs"/>
      </w:pPr>
      <w:r w:rsidRPr="00C37144">
        <w:t xml:space="preserve">It is estimated that half of the </w:t>
      </w:r>
      <w:r w:rsidRPr="00C37144">
        <w:rPr>
          <w:i/>
        </w:rPr>
        <w:t>E.</w:t>
      </w:r>
      <w:r w:rsidR="000B4B08" w:rsidRPr="00C37144">
        <w:rPr>
          <w:i/>
        </w:rPr>
        <w:t xml:space="preserve"> </w:t>
      </w:r>
      <w:r w:rsidRPr="00C37144">
        <w:rPr>
          <w:i/>
        </w:rPr>
        <w:t>coli</w:t>
      </w:r>
      <w:r w:rsidRPr="00C37144">
        <w:t xml:space="preserve"> population resides in water and sediments </w:t>
      </w:r>
      <w:r w:rsidRPr="00C37144">
        <w:fldChar w:fldCharType="begin"/>
      </w:r>
      <w:r w:rsidR="00FA1892">
        <w:instrText xml:space="preserve"> ADDIN EN.CITE &lt;EndNote&gt;&lt;Cite&gt;&lt;Author&gt;Savageau&lt;/Author&gt;&lt;Year&gt;1983&lt;/Year&gt;&lt;RecNum&gt;25&lt;/RecNum&gt;&lt;DisplayText&gt;(Savageau, 1983)&lt;/DisplayText&gt;&lt;record&gt;&lt;rec-number&gt;25&lt;/rec-number&gt;&lt;foreign-keys&gt;&lt;key app="EN" db-id="e2p5expr8xpzasea9ag5xrxnztseszre50vw" timestamp="1761605341"&gt;25&lt;/key&gt;&lt;/foreign-keys&gt;&lt;ref-type name="Journal Article"&gt;17&lt;/ref-type&gt;&lt;contributors&gt;&lt;authors&gt;&lt;author&gt;Savageau, M.A.&lt;/author&gt;&lt;/authors&gt;&lt;/contributors&gt;&lt;titles&gt;&lt;title&gt;&lt;style face="italic" font="default" size="100%"&gt;Escherichia-Coli &lt;/style&gt;&lt;style face="normal" font="default" size="100%"&gt;Habitats Cell Types and Molecular Mechanisms of Gene Control&lt;/style&gt;&lt;/title&gt;&lt;secondary-title&gt;American Naturalist&lt;/secondary-title&gt;&lt;/titles&gt;&lt;periodical&gt;&lt;full-title&gt;American Naturalist&lt;/full-title&gt;&lt;/periodical&gt;&lt;pages&gt;732-744&lt;/pages&gt;&lt;volume&gt;122&lt;/volume&gt;&lt;number&gt;6&lt;/number&gt;&lt;reprint-edition&gt;Not in File&lt;/reprint-edition&gt;&lt;keywords&gt;&lt;keyword&gt;and&lt;/keyword&gt;&lt;keyword&gt;CELL&lt;/keyword&gt;&lt;keyword&gt;control&lt;/keyword&gt;&lt;keyword&gt;Escherichia coli&lt;/keyword&gt;&lt;keyword&gt;ESCHERICHIA-COLI&lt;/keyword&gt;&lt;keyword&gt;GENE&lt;/keyword&gt;&lt;keyword&gt;MECHANISM&lt;/keyword&gt;&lt;keyword&gt;molecular&lt;/keyword&gt;&lt;keyword&gt;of&lt;/keyword&gt;&lt;/keywords&gt;&lt;dates&gt;&lt;year&gt;1983&lt;/year&gt;&lt;pub-dates&gt;&lt;date&gt;1983&lt;/date&gt;&lt;/pub-dates&gt;&lt;/dates&gt;&lt;isbn&gt;0003-0147&lt;/isbn&gt;&lt;label&gt;20355&lt;/label&gt;&lt;urls&gt;&lt;related-urls&gt;&lt;url&gt;BIOSIS:PREV198427069716&lt;/url&gt;&lt;/related-urls&gt;&lt;/urls&gt;&lt;/record&gt;&lt;/Cite&gt;&lt;/EndNote&gt;</w:instrText>
      </w:r>
      <w:r w:rsidRPr="00C37144">
        <w:fldChar w:fldCharType="separate"/>
      </w:r>
      <w:r w:rsidRPr="00C37144">
        <w:rPr>
          <w:noProof/>
        </w:rPr>
        <w:t>(</w:t>
      </w:r>
      <w:hyperlink w:anchor="_ENREF_95" w:tooltip="Savageau, 1983 #25" w:history="1">
        <w:r w:rsidR="00647917" w:rsidRPr="00C37144">
          <w:rPr>
            <w:noProof/>
          </w:rPr>
          <w:t>Savageau, 1983</w:t>
        </w:r>
      </w:hyperlink>
      <w:r w:rsidRPr="00C37144">
        <w:rPr>
          <w:noProof/>
        </w:rPr>
        <w:t>)</w:t>
      </w:r>
      <w:r w:rsidRPr="00C37144">
        <w:fldChar w:fldCharType="end"/>
      </w:r>
      <w:r w:rsidRPr="00C37144">
        <w:t xml:space="preserve">. The oral – faecal route is the main mode of transmission and distribution of </w:t>
      </w:r>
      <w:r w:rsidR="00B55A2C" w:rsidRPr="00C37144">
        <w:rPr>
          <w:i/>
        </w:rPr>
        <w:t>E. coli</w:t>
      </w:r>
      <w:r w:rsidRPr="00C37144">
        <w:t xml:space="preserve"> and its presence in water is often used as an indicator of faecal pollution </w:t>
      </w:r>
      <w:r w:rsidRPr="00C37144">
        <w:fldChar w:fldCharType="begin">
          <w:fldData xml:space="preserve">PEVuZE5vdGU+PENpdGU+PEF1dGhvcj5TYXZhZ2VhdTwvQXV0aG9yPjxZZWFyPjE5ODM8L1llYXI+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</w:fldData>
        </w:fldChar>
      </w:r>
      <w:r w:rsidR="00647917">
        <w:instrText xml:space="preserve"> ADDIN EN.CITE </w:instrText>
      </w:r>
      <w:r w:rsidR="00647917">
        <w:fldChar w:fldCharType="begin">
          <w:fldData xml:space="preserve">PEVuZE5vdGU+PENpdGU+PEF1dGhvcj5TYXZhZ2VhdTwvQXV0aG9yPjxZZWFyPjE5ODM8L1llYXI+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</w:fldData>
        </w:fldChar>
      </w:r>
      <w:r w:rsidR="00647917">
        <w:instrText xml:space="preserve"> ADDIN EN.CITE.DATA </w:instrText>
      </w:r>
      <w:r w:rsidR="00647917">
        <w:fldChar w:fldCharType="end"/>
      </w:r>
      <w:r w:rsidRPr="00C37144">
        <w:fldChar w:fldCharType="separate"/>
      </w:r>
      <w:r w:rsidR="00647917">
        <w:rPr>
          <w:noProof/>
        </w:rPr>
        <w:t>(</w:t>
      </w:r>
      <w:hyperlink w:anchor="_ENREF_95" w:tooltip="Savageau, 1983 #25" w:history="1">
        <w:r w:rsidR="00647917">
          <w:rPr>
            <w:noProof/>
          </w:rPr>
          <w:t>Savageau, 1983</w:t>
        </w:r>
      </w:hyperlink>
      <w:r w:rsidR="00647917">
        <w:rPr>
          <w:noProof/>
        </w:rPr>
        <w:t xml:space="preserve">; </w:t>
      </w:r>
      <w:hyperlink w:anchor="_ENREF_91" w:tooltip="Russell, 2001 #26" w:history="1">
        <w:r w:rsidR="00647917">
          <w:rPr>
            <w:noProof/>
          </w:rPr>
          <w:t>Russell and Jarvis, 2001</w:t>
        </w:r>
      </w:hyperlink>
      <w:r w:rsidR="00647917">
        <w:rPr>
          <w:noProof/>
        </w:rPr>
        <w:t>)</w:t>
      </w:r>
      <w:r w:rsidRPr="00C37144">
        <w:fldChar w:fldCharType="end"/>
      </w:r>
      <w:r w:rsidRPr="00C37144">
        <w:t xml:space="preserve">. However, more recent reports show that some </w:t>
      </w:r>
      <w:r w:rsidR="00B55A2C" w:rsidRPr="00C37144">
        <w:rPr>
          <w:i/>
        </w:rPr>
        <w:t>E. coli</w:t>
      </w:r>
      <w:r w:rsidRPr="00C37144">
        <w:t xml:space="preserve"> are naturalised to soil, sand and sediments </w:t>
      </w:r>
      <w:r w:rsidRPr="00C37144">
        <w:fldChar w:fldCharType="begin">
          <w:fldData xml:space="preserve">PEVuZE5vdGU+PENpdGU+PEF1dGhvcj5KYW5nPC9BdXRob3I+PFllYXI+MjAxNzwvWWVhcj48UmVj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</w:fldData>
        </w:fldChar>
      </w:r>
      <w:r w:rsidR="00FA1892">
        <w:instrText xml:space="preserve"> ADDIN EN.CITE </w:instrText>
      </w:r>
      <w:r w:rsidR="00FA1892">
        <w:fldChar w:fldCharType="begin">
          <w:fldData xml:space="preserve">PEVuZE5vdGU+PENpdGU+PEF1dGhvcj5KYW5nPC9BdXRob3I+PFllYXI+MjAxNzwvWWVhcj48UmVj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</w:fldData>
        </w:fldChar>
      </w:r>
      <w:r w:rsidR="00FA1892">
        <w:instrText xml:space="preserve"> ADDIN EN.CITE.DATA </w:instrText>
      </w:r>
      <w:r w:rsidR="00FA1892">
        <w:fldChar w:fldCharType="end"/>
      </w:r>
      <w:r w:rsidRPr="00C37144">
        <w:fldChar w:fldCharType="separate"/>
      </w:r>
      <w:r w:rsidRPr="00C37144">
        <w:rPr>
          <w:noProof/>
        </w:rPr>
        <w:t>(</w:t>
      </w:r>
      <w:hyperlink w:anchor="_ENREF_42" w:tooltip="Jang, 2017 #27" w:history="1">
        <w:r w:rsidR="00647917" w:rsidRPr="00C37144">
          <w:rPr>
            <w:noProof/>
          </w:rPr>
          <w:t>Jang et al., 2017</w:t>
        </w:r>
      </w:hyperlink>
      <w:r w:rsidRPr="00C37144">
        <w:rPr>
          <w:noProof/>
        </w:rPr>
        <w:t>)</w:t>
      </w:r>
      <w:r w:rsidRPr="00C37144">
        <w:fldChar w:fldCharType="end"/>
      </w:r>
      <w:r w:rsidRPr="00C37144">
        <w:t xml:space="preserve">. </w:t>
      </w:r>
    </w:p>
    <w:p w14:paraId="13670F59" w14:textId="7FDE0CC8" w:rsidR="00634C1B" w:rsidRPr="00FC51AB" w:rsidRDefault="00DF6A99" w:rsidP="00FC51AB">
      <w:pPr>
        <w:pStyle w:val="3RARMP"/>
      </w:pPr>
      <w:bookmarkStart w:id="160" w:name="_Ref210394096"/>
      <w:bookmarkStart w:id="161" w:name="_Toc220571256"/>
      <w:r w:rsidRPr="004744E1">
        <w:rPr>
          <w:i/>
          <w:iCs/>
        </w:rPr>
        <w:t>E. coli</w:t>
      </w:r>
      <w:r>
        <w:t xml:space="preserve"> Nissle strain</w:t>
      </w:r>
      <w:bookmarkEnd w:id="160"/>
      <w:bookmarkEnd w:id="161"/>
    </w:p>
    <w:p w14:paraId="2AC366F8" w14:textId="2E3A1D77" w:rsidR="000B7883" w:rsidRPr="00A2114D" w:rsidRDefault="004744E1" w:rsidP="00EA62A6">
      <w:pPr>
        <w:pStyle w:val="RARMPnumberedparagraphs"/>
        <w:rPr>
          <w:rFonts w:asciiTheme="minorHAnsi" w:hAnsiTheme="minorHAnsi"/>
          <w:szCs w:val="22"/>
        </w:rPr>
      </w:pPr>
      <w:r w:rsidRPr="00B72F27">
        <w:t>The</w:t>
      </w:r>
      <w:r>
        <w:t xml:space="preserve"> </w:t>
      </w:r>
      <w:r w:rsidRPr="00B72F27">
        <w:t xml:space="preserve">parent organism </w:t>
      </w:r>
      <w:r w:rsidRPr="00A2114D">
        <w:rPr>
          <w:i/>
        </w:rPr>
        <w:t>E.</w:t>
      </w:r>
      <w:r w:rsidR="000B4B08" w:rsidRPr="00A2114D">
        <w:rPr>
          <w:i/>
        </w:rPr>
        <w:t xml:space="preserve"> </w:t>
      </w:r>
      <w:r w:rsidRPr="00A2114D">
        <w:rPr>
          <w:i/>
        </w:rPr>
        <w:t>coli</w:t>
      </w:r>
      <w:r>
        <w:t xml:space="preserve"> Nissle</w:t>
      </w:r>
      <w:r w:rsidRPr="00B72F27">
        <w:t xml:space="preserve"> </w:t>
      </w:r>
      <w:r>
        <w:t xml:space="preserve">strain </w:t>
      </w:r>
      <w:r w:rsidR="00443237">
        <w:t xml:space="preserve">(EcN) </w:t>
      </w:r>
      <w:r w:rsidRPr="00B72F27">
        <w:t>was first</w:t>
      </w:r>
      <w:r>
        <w:t xml:space="preserve"> isolated by Alfred Nissle</w:t>
      </w:r>
      <w:r w:rsidR="00443237">
        <w:t xml:space="preserve"> in </w:t>
      </w:r>
      <w:r w:rsidR="00EE7DE7">
        <w:t>1917 and</w:t>
      </w:r>
      <w:r>
        <w:t xml:space="preserve"> </w:t>
      </w:r>
      <w:r w:rsidR="00443237">
        <w:t xml:space="preserve">is a commensal and non-pathogenic strain of </w:t>
      </w:r>
      <w:r w:rsidR="00443237" w:rsidRPr="00A2114D">
        <w:rPr>
          <w:i/>
          <w:iCs/>
        </w:rPr>
        <w:t xml:space="preserve">E. coli </w:t>
      </w:r>
      <w:r w:rsidR="00443237">
        <w:t>that belong</w:t>
      </w:r>
      <w:r w:rsidR="00743476">
        <w:t>s</w:t>
      </w:r>
      <w:r w:rsidR="00443237">
        <w:t xml:space="preserve"> to the </w:t>
      </w:r>
      <w:r w:rsidR="00EB74AF">
        <w:t>B2 phylogenetic group</w:t>
      </w:r>
      <w:r w:rsidR="00B53338">
        <w:t xml:space="preserve"> </w:t>
      </w:r>
      <w:r>
        <w:fldChar w:fldCharType="begin">
          <w:fldData xml:space="preserve">PEVuZE5vdGU+PENpdGU+PEF1dGhvcj5XYXNzZW5hYXI8L0F1dGhvcj48WWVhcj4yMDE2PC9ZZWFy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</w:fldData>
        </w:fldChar>
      </w:r>
      <w:r w:rsidR="00FA1892">
        <w:instrText xml:space="preserve"> ADDIN EN.CITE </w:instrText>
      </w:r>
      <w:r w:rsidR="00FA1892">
        <w:fldChar w:fldCharType="begin">
          <w:fldData xml:space="preserve">PEVuZE5vdGU+PENpdGU+PEF1dGhvcj5XYXNzZW5hYXI8L0F1dGhvcj48WWVhcj4yMDE2PC9ZZWFy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</w:fldData>
        </w:fldChar>
      </w:r>
      <w:r w:rsidR="00FA1892">
        <w:instrText xml:space="preserve"> ADDIN EN.CITE.DATA </w:instrText>
      </w:r>
      <w:r w:rsidR="00FA1892">
        <w:fldChar w:fldCharType="end"/>
      </w:r>
      <w:r>
        <w:fldChar w:fldCharType="separate"/>
      </w:r>
      <w:r w:rsidR="00EE7DE7">
        <w:rPr>
          <w:noProof/>
        </w:rPr>
        <w:t>(</w:t>
      </w:r>
      <w:hyperlink w:anchor="_ENREF_100" w:tooltip="Sonnenborn, 2016 #29" w:history="1">
        <w:r w:rsidR="00647917">
          <w:rPr>
            <w:noProof/>
          </w:rPr>
          <w:t>Sonnenborn, 2016</w:t>
        </w:r>
      </w:hyperlink>
      <w:r w:rsidR="00EE7DE7">
        <w:rPr>
          <w:noProof/>
        </w:rPr>
        <w:t xml:space="preserve">; </w:t>
      </w:r>
      <w:hyperlink w:anchor="_ENREF_117" w:tooltip="Wassenaar, 2016 #28" w:history="1">
        <w:r w:rsidR="00647917">
          <w:rPr>
            <w:noProof/>
          </w:rPr>
          <w:t>Wassenaar, 2016</w:t>
        </w:r>
      </w:hyperlink>
      <w:r w:rsidR="00EE7DE7">
        <w:rPr>
          <w:noProof/>
        </w:rPr>
        <w:t>)</w:t>
      </w:r>
      <w:r>
        <w:fldChar w:fldCharType="end"/>
      </w:r>
      <w:r>
        <w:t>.</w:t>
      </w:r>
      <w:r w:rsidR="000B7883">
        <w:t xml:space="preserve"> </w:t>
      </w:r>
      <w:r w:rsidR="00BE1278">
        <w:t xml:space="preserve">Although the B2 phylogenetic group </w:t>
      </w:r>
      <w:r w:rsidR="00A2114D">
        <w:t xml:space="preserve">is </w:t>
      </w:r>
      <w:r w:rsidR="00BE1278">
        <w:t xml:space="preserve">typically associated with </w:t>
      </w:r>
      <w:r w:rsidR="00BE1278" w:rsidRPr="00A2114D">
        <w:rPr>
          <w:i/>
          <w:iCs/>
        </w:rPr>
        <w:t>E. coli</w:t>
      </w:r>
      <w:r w:rsidR="00BE1278">
        <w:t xml:space="preserve"> strains that </w:t>
      </w:r>
      <w:r w:rsidR="00A2114D">
        <w:t xml:space="preserve">can cause disease, </w:t>
      </w:r>
      <w:r w:rsidR="00692476">
        <w:t xml:space="preserve">unlike pathogenic strains, </w:t>
      </w:r>
      <w:r w:rsidR="000B7883">
        <w:t>EcN do</w:t>
      </w:r>
      <w:r w:rsidR="00743476">
        <w:t>es</w:t>
      </w:r>
      <w:r w:rsidR="000B7883">
        <w:t xml:space="preserve"> not express </w:t>
      </w:r>
      <w:r w:rsidR="00743476">
        <w:t>disease-</w:t>
      </w:r>
      <w:r w:rsidR="00BE1278">
        <w:t xml:space="preserve">causing </w:t>
      </w:r>
      <w:r w:rsidR="000B7883">
        <w:t>factors and is not known to contain any conjugative plasmids</w:t>
      </w:r>
      <w:r w:rsidR="005F53CF">
        <w:t xml:space="preserve"> </w:t>
      </w:r>
      <w:r w:rsidR="00231F20">
        <w:t xml:space="preserve">(circular DNA that is separate from the chromosome) </w:t>
      </w:r>
      <w:r w:rsidR="005F53CF">
        <w:t>or antibiotic resistant genes</w:t>
      </w:r>
      <w:r w:rsidR="000B7883">
        <w:t xml:space="preserve"> </w:t>
      </w:r>
      <w:r w:rsidR="00A2114D">
        <w:fldChar w:fldCharType="begin">
          <w:fldData xml:space="preserve">PEVuZE5vdGU+PENpdGU+PEF1dGhvcj5Hcm96ZGFub3Y8L0F1dGhvcj48WWVhcj4yMDA0PC9ZZWFy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</w:fldData>
        </w:fldChar>
      </w:r>
      <w:r w:rsidR="00FA1892">
        <w:instrText xml:space="preserve"> ADDIN EN.CITE </w:instrText>
      </w:r>
      <w:r w:rsidR="00FA1892">
        <w:fldChar w:fldCharType="begin">
          <w:fldData xml:space="preserve">PEVuZE5vdGU+PENpdGU+PEF1dGhvcj5Hcm96ZGFub3Y8L0F1dGhvcj48WWVhcj4yMDA0PC9ZZWFy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</w:fldData>
        </w:fldChar>
      </w:r>
      <w:r w:rsidR="00FA1892">
        <w:instrText xml:space="preserve"> ADDIN EN.CITE.DATA </w:instrText>
      </w:r>
      <w:r w:rsidR="00FA1892">
        <w:fldChar w:fldCharType="end"/>
      </w:r>
      <w:r w:rsidR="00A2114D">
        <w:fldChar w:fldCharType="separate"/>
      </w:r>
      <w:r w:rsidR="00A2114D">
        <w:rPr>
          <w:noProof/>
        </w:rPr>
        <w:t>(</w:t>
      </w:r>
      <w:hyperlink w:anchor="_ENREF_33" w:tooltip="Grozdanov, 2004 #30" w:history="1">
        <w:r w:rsidR="00647917">
          <w:rPr>
            <w:noProof/>
          </w:rPr>
          <w:t>Grozdanov et al., 2004</w:t>
        </w:r>
      </w:hyperlink>
      <w:r w:rsidR="00A2114D">
        <w:rPr>
          <w:noProof/>
        </w:rPr>
        <w:t xml:space="preserve">; </w:t>
      </w:r>
      <w:hyperlink w:anchor="_ENREF_72" w:tooltip="Nowrouzian, 2005 #31" w:history="1">
        <w:r w:rsidR="00647917">
          <w:rPr>
            <w:noProof/>
          </w:rPr>
          <w:t>Nowrouzian et al., 2005</w:t>
        </w:r>
      </w:hyperlink>
      <w:r w:rsidR="00A2114D">
        <w:rPr>
          <w:noProof/>
        </w:rPr>
        <w:t>)</w:t>
      </w:r>
      <w:r w:rsidR="00A2114D">
        <w:fldChar w:fldCharType="end"/>
      </w:r>
      <w:r w:rsidR="000B7883">
        <w:t xml:space="preserve">. It is reported to contain 2 cryptic plasmids </w:t>
      </w:r>
      <w:r w:rsidR="00764053">
        <w:t xml:space="preserve">pMUT1 and pMUT2 that </w:t>
      </w:r>
      <w:r w:rsidR="00743476">
        <w:t xml:space="preserve">have </w:t>
      </w:r>
      <w:r w:rsidR="00764053">
        <w:t>unknown functions</w:t>
      </w:r>
      <w:r w:rsidR="0096275B">
        <w:t>,</w:t>
      </w:r>
      <w:r w:rsidR="00764053">
        <w:t xml:space="preserve"> but </w:t>
      </w:r>
      <w:r w:rsidR="00564189">
        <w:t xml:space="preserve">have </w:t>
      </w:r>
      <w:r w:rsidR="00764053">
        <w:t xml:space="preserve">been used as a detection method for EcN </w:t>
      </w:r>
      <w:r w:rsidR="00A2114D">
        <w:fldChar w:fldCharType="begin"/>
      </w:r>
      <w:r w:rsidR="00FA1892">
        <w:instrText xml:space="preserve"> ADDIN EN.CITE &lt;EndNote&gt;&lt;Cite&gt;&lt;Author&gt;Blum-Oehler&lt;/Author&gt;&lt;Year&gt;2003&lt;/Year&gt;&lt;RecNum&gt;32&lt;/RecNum&gt;&lt;DisplayText&gt;(Blum-Oehler et al., 2003)&lt;/DisplayText&gt;&lt;record&gt;&lt;rec-number&gt;32&lt;/rec-number&gt;&lt;foreign-keys&gt;&lt;key app="EN" db-id="e2p5expr8xpzasea9ag5xrxnztseszre50vw" timestamp="1761605359"&gt;32&lt;/key&gt;&lt;/foreign-keys&gt;&lt;ref-type name="Journal Article"&gt;17&lt;/ref-type&gt;&lt;contributors&gt;&lt;authors&gt;&lt;author&gt;Blum-Oehler, Gabriele&lt;/author&gt;&lt;author&gt;Oswald, Sibylle&lt;/author&gt;&lt;author&gt;Eiteljörge, Karin&lt;/author&gt;&lt;author&gt;Sonnenborn, Ulrich&lt;/author&gt;&lt;author&gt;Schulze, Jürgen&lt;/author&gt;&lt;author&gt;Kruis, Wolfgang&lt;/author&gt;&lt;author&gt;Hacker, Jörg&lt;/author&gt;&lt;/authors&gt;&lt;/contributors&gt;&lt;titles&gt;&lt;title&gt;&lt;style face="normal" font="default" size="100%"&gt;Development of strain-specific PCR reactions for the detection of the probiotic &lt;/style&gt;&lt;style face="italic" font="default" size="100%"&gt;Escherichia coli&lt;/style&gt;&lt;style face="normal" font="default" size="100%"&gt; strain Nissle 1917 in fecal samples&lt;/style&gt;&lt;/title&gt;&lt;secondary-title&gt;Research in Microbiology&lt;/secondary-title&gt;&lt;/titles&gt;&lt;periodical&gt;&lt;full-title&gt;Research in Microbiology&lt;/full-title&gt;&lt;/periodical&gt;&lt;pages&gt;59-66&lt;/pages&gt;&lt;volume&gt;154&lt;/volume&gt;&lt;number&gt;1&lt;/number&gt;&lt;keywords&gt;&lt;keyword&gt;Probiotics&lt;/keyword&gt;&lt;keyword&gt;Plasmids&lt;/keyword&gt;&lt;keyword&gt;PCR&lt;/keyword&gt;&lt;keyword&gt;Feces&lt;/keyword&gt;&lt;/keywords&gt;&lt;dates&gt;&lt;year&gt;2003&lt;/year&gt;&lt;pub-dates&gt;&lt;date&gt;2003/01/01/&lt;/date&gt;&lt;/pub-dates&gt;&lt;/dates&gt;&lt;isbn&gt;0923-2508&lt;/isbn&gt;&lt;urls&gt;&lt;related-urls&gt;&lt;url&gt;https://www.sciencedirect.com/science/article/pii/S0923250802000074&lt;/url&gt;&lt;/related-urls&gt;&lt;/urls&gt;&lt;electronic-resource-num&gt;https://doi.org/10.1016/S0923-2508(02)00007-4&lt;/electronic-resource-num&gt;&lt;/record&gt;&lt;/Cite&gt;&lt;/EndNote&gt;</w:instrText>
      </w:r>
      <w:r w:rsidR="00A2114D">
        <w:fldChar w:fldCharType="separate"/>
      </w:r>
      <w:r w:rsidR="00A2114D">
        <w:rPr>
          <w:noProof/>
        </w:rPr>
        <w:t>(</w:t>
      </w:r>
      <w:hyperlink w:anchor="_ENREF_11" w:tooltip="Blum-Oehler, 2003 #32" w:history="1">
        <w:r w:rsidR="00647917">
          <w:rPr>
            <w:noProof/>
          </w:rPr>
          <w:t>Blum-Oehler et al., 2003</w:t>
        </w:r>
      </w:hyperlink>
      <w:r w:rsidR="00A2114D">
        <w:rPr>
          <w:noProof/>
        </w:rPr>
        <w:t>)</w:t>
      </w:r>
      <w:r w:rsidR="00A2114D">
        <w:fldChar w:fldCharType="end"/>
      </w:r>
      <w:r w:rsidR="00764053">
        <w:t>.</w:t>
      </w:r>
      <w:r w:rsidR="000B7883">
        <w:t xml:space="preserve"> </w:t>
      </w:r>
      <w:r w:rsidR="005D4F6D">
        <w:t xml:space="preserve">Exposure to human blood serum can kill </w:t>
      </w:r>
      <w:r w:rsidR="00A2114D">
        <w:t>EcN</w:t>
      </w:r>
      <w:r w:rsidR="005D4F6D">
        <w:t>,</w:t>
      </w:r>
      <w:r w:rsidR="00A2114D">
        <w:t xml:space="preserve"> and hence </w:t>
      </w:r>
      <w:r w:rsidR="0096275B">
        <w:t xml:space="preserve">it is </w:t>
      </w:r>
      <w:r w:rsidR="00A2114D">
        <w:t xml:space="preserve">easily cleared by the immune system </w:t>
      </w:r>
      <w:r w:rsidR="00715E91">
        <w:fldChar w:fldCharType="begin">
          <w:fldData xml:space="preserve">PEVuZE5vdGU+PENpdGU+PEF1dGhvcj5Hcm96ZGFub3Y8L0F1dGhvcj48WWVhcj4yMDAyPC9ZZWFy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</w:fldData>
        </w:fldChar>
      </w:r>
      <w:r w:rsidR="00FA1892">
        <w:instrText xml:space="preserve"> ADDIN EN.CITE </w:instrText>
      </w:r>
      <w:r w:rsidR="00FA1892">
        <w:fldChar w:fldCharType="begin">
          <w:fldData xml:space="preserve">PEVuZE5vdGU+PENpdGU+PEF1dGhvcj5Hcm96ZGFub3Y8L0F1dGhvcj48WWVhcj4yMDAyPC9ZZWFy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</w:fldData>
        </w:fldChar>
      </w:r>
      <w:r w:rsidR="00FA1892">
        <w:instrText xml:space="preserve"> ADDIN EN.CITE.DATA </w:instrText>
      </w:r>
      <w:r w:rsidR="00FA1892">
        <w:fldChar w:fldCharType="end"/>
      </w:r>
      <w:r w:rsidR="00715E91">
        <w:fldChar w:fldCharType="separate"/>
      </w:r>
      <w:r w:rsidR="00715E91">
        <w:rPr>
          <w:noProof/>
        </w:rPr>
        <w:t>(</w:t>
      </w:r>
      <w:hyperlink w:anchor="_ENREF_34" w:tooltip="Grozdanov, 2002 #33" w:history="1">
        <w:r w:rsidR="00647917">
          <w:rPr>
            <w:noProof/>
          </w:rPr>
          <w:t>Grozdanov et al., 2002</w:t>
        </w:r>
      </w:hyperlink>
      <w:r w:rsidR="00715E91">
        <w:rPr>
          <w:noProof/>
        </w:rPr>
        <w:t>)</w:t>
      </w:r>
      <w:r w:rsidR="00715E91">
        <w:fldChar w:fldCharType="end"/>
      </w:r>
      <w:r w:rsidR="00A2114D">
        <w:t xml:space="preserve">. </w:t>
      </w:r>
    </w:p>
    <w:p w14:paraId="2939ED52" w14:textId="6E2FFC30" w:rsidR="00C32BB7" w:rsidRPr="00BA2A6D" w:rsidRDefault="00A2114D" w:rsidP="00710A7F">
      <w:pPr>
        <w:pStyle w:val="RARMPnumberedparagraphs"/>
        <w:rPr>
          <w:rFonts w:asciiTheme="minorHAnsi" w:hAnsiTheme="minorHAnsi"/>
        </w:rPr>
      </w:pPr>
      <w:r>
        <w:t>EcN</w:t>
      </w:r>
      <w:r w:rsidR="00B53338">
        <w:t xml:space="preserve"> is the most frequently used probiotic </w:t>
      </w:r>
      <w:r w:rsidR="00B53338" w:rsidRPr="00EB74AF">
        <w:rPr>
          <w:i/>
        </w:rPr>
        <w:t>E. coli</w:t>
      </w:r>
      <w:r w:rsidR="00B53338">
        <w:t xml:space="preserve"> strain</w:t>
      </w:r>
      <w:r w:rsidR="00743476">
        <w:t>.</w:t>
      </w:r>
      <w:r w:rsidR="00B53338" w:rsidRPr="007303CA">
        <w:t xml:space="preserve"> </w:t>
      </w:r>
      <w:r w:rsidR="00743476">
        <w:t>I</w:t>
      </w:r>
      <w:r w:rsidR="004744E1" w:rsidRPr="007303CA">
        <w:t>t is commercially available as a</w:t>
      </w:r>
      <w:r w:rsidR="00BA4F77">
        <w:t>n over-the-counter</w:t>
      </w:r>
      <w:r w:rsidR="004744E1" w:rsidRPr="007303CA">
        <w:t xml:space="preserve"> probiotic in </w:t>
      </w:r>
      <w:r w:rsidR="000B4B08" w:rsidRPr="007303CA">
        <w:t>capsules</w:t>
      </w:r>
      <w:r w:rsidR="000B4B08">
        <w:t xml:space="preserve"> and</w:t>
      </w:r>
      <w:r w:rsidR="004744E1">
        <w:t xml:space="preserve"> is mostly used to treat inflammatory bowel disease. </w:t>
      </w:r>
      <w:r w:rsidR="00BA4F77">
        <w:t xml:space="preserve">In Australia, EcN (Mutaflor®) is a </w:t>
      </w:r>
      <w:hyperlink r:id="rId24" w:history="1">
        <w:r w:rsidR="00BA4F77">
          <w:rPr>
            <w:rStyle w:val="Hyperlink"/>
          </w:rPr>
          <w:t>registered</w:t>
        </w:r>
      </w:hyperlink>
      <w:r w:rsidR="00BA4F77">
        <w:t xml:space="preserve"> complementary </w:t>
      </w:r>
      <w:r w:rsidR="00A14833">
        <w:t xml:space="preserve">medicine with </w:t>
      </w:r>
      <w:r w:rsidR="00BA4F77">
        <w:t xml:space="preserve">the TGA. </w:t>
      </w:r>
      <w:r w:rsidR="004744E1">
        <w:t xml:space="preserve">The maximum </w:t>
      </w:r>
      <w:r w:rsidR="00BD58D3">
        <w:t xml:space="preserve">recommended </w:t>
      </w:r>
      <w:r w:rsidR="004744E1">
        <w:t>daily dose is 10</w:t>
      </w:r>
      <w:r w:rsidR="004744E1" w:rsidRPr="007303CA">
        <w:rPr>
          <w:vertAlign w:val="superscript"/>
        </w:rPr>
        <w:t>11</w:t>
      </w:r>
      <w:r w:rsidR="004744E1">
        <w:t xml:space="preserve"> </w:t>
      </w:r>
      <w:r w:rsidR="005D4F6D">
        <w:t>CFU</w:t>
      </w:r>
      <w:r w:rsidR="004744E1">
        <w:t>, and treatment is usually well tolerated and does not cause significant changes to stool</w:t>
      </w:r>
      <w:r w:rsidR="00743476">
        <w:t>s</w:t>
      </w:r>
      <w:r w:rsidR="004744E1">
        <w:t xml:space="preserve"> in healthy </w:t>
      </w:r>
      <w:r w:rsidR="000B4B08">
        <w:t>people but</w:t>
      </w:r>
      <w:r w:rsidR="004744E1">
        <w:t xml:space="preserve"> can reduce constipation. Some ingested bacteria pass through the gut </w:t>
      </w:r>
      <w:r w:rsidR="00F761C6">
        <w:t xml:space="preserve">rapidly, </w:t>
      </w:r>
      <w:r w:rsidR="004744E1">
        <w:t>whereas</w:t>
      </w:r>
      <w:r w:rsidR="004744E1" w:rsidRPr="004667DE">
        <w:t xml:space="preserve"> </w:t>
      </w:r>
      <w:r w:rsidR="004744E1">
        <w:t>b</w:t>
      </w:r>
      <w:r w:rsidR="004744E1" w:rsidRPr="004667DE">
        <w:t xml:space="preserve">acteria that live in the gut for a significant amount of time are considered to have colonised the gut. </w:t>
      </w:r>
      <w:r w:rsidR="004744E1">
        <w:t xml:space="preserve"> A systematic review of multiple studies using the</w:t>
      </w:r>
      <w:r w:rsidR="004744E1" w:rsidRPr="004667DE">
        <w:t xml:space="preserve"> </w:t>
      </w:r>
      <w:r w:rsidR="00F761C6" w:rsidRPr="005D4F6D">
        <w:rPr>
          <w:iCs/>
        </w:rPr>
        <w:t>EcN</w:t>
      </w:r>
      <w:r w:rsidR="004744E1" w:rsidRPr="004667DE">
        <w:t xml:space="preserve"> strain</w:t>
      </w:r>
      <w:r w:rsidR="004744E1">
        <w:t xml:space="preserve"> suggests that it is not very efficient at colonising the adult human gut long term </w:t>
      </w:r>
      <w:r w:rsidR="004744E1">
        <w:fldChar w:fldCharType="begin"/>
      </w:r>
      <w:r w:rsidR="00FA1892">
        <w:instrText xml:space="preserve"> ADDIN EN.CITE &lt;EndNote&gt;&lt;Cite&gt;&lt;Author&gt;Wassenaar&lt;/Author&gt;&lt;Year&gt;2016&lt;/Year&gt;&lt;RecNum&gt;28&lt;/RecNum&gt;&lt;DisplayText&gt;(Wassenaar, 2016)&lt;/DisplayText&gt;&lt;record&gt;&lt;rec-number&gt;28&lt;/rec-number&gt;&lt;foreign-keys&gt;&lt;key app="EN" db-id="e2p5expr8xpzasea9ag5xrxnztseszre50vw" timestamp="1761605349"&gt;28&lt;/key&gt;&lt;/foreign-keys&gt;&lt;ref-type name="Journal Article"&gt;17&lt;/ref-type&gt;&lt;contributors&gt;&lt;authors&gt;&lt;author&gt;Wassenaar, Trudy M.&lt;/author&gt;&lt;/authors&gt;&lt;/contributors&gt;&lt;titles&gt;&lt;title&gt;&lt;style face="normal" font="default" size="100%"&gt;Insights from 100 Years of Research with Probiotic&lt;/style&gt;&lt;style face="italic" font="default" size="100%"&gt; E. Coli&lt;/style&gt;&lt;/title&gt;&lt;secondary-title&gt;European journal of microbiology &amp;amp; immunology&lt;/secondary-title&gt;&lt;alt-title&gt;Eur J Microbiol Immunol (Bp)&lt;/alt-title&gt;&lt;/titles&gt;&lt;periodical&gt;&lt;full-title&gt;European journal of microbiology &amp;amp; immunology&lt;/full-title&gt;&lt;abbr-1&gt;Eur J Microbiol Immunol (Bp)&lt;/abbr-1&gt;&lt;/periodical&gt;&lt;alt-periodical&gt;&lt;full-title&gt;European journal of microbiology &amp;amp; immunology&lt;/full-title&gt;&lt;abbr-1&gt;Eur J Microbiol Immunol (Bp)&lt;/abbr-1&gt;&lt;/alt-periodical&gt;&lt;pages&gt;147-161&lt;/pages&gt;&lt;volume&gt;6&lt;/volume&gt;&lt;number&gt;3&lt;/number&gt;&lt;keywords&gt;&lt;keyword&gt;Escherichia coli&lt;/keyword&gt;&lt;keyword&gt;Nissle&lt;/keyword&gt;&lt;keyword&gt;Symbioflor&lt;/keyword&gt;&lt;keyword&gt;applications&lt;/keyword&gt;&lt;keyword&gt;human studies&lt;/keyword&gt;&lt;keyword&gt;probiotics&lt;/keyword&gt;&lt;/keywords&gt;&lt;dates&gt;&lt;year&gt;2016&lt;/year&gt;&lt;/dates&gt;&lt;publisher&gt;Akadémiai Kiadó&lt;/publisher&gt;&lt;isbn&gt;2062-509X&amp;#xD;2062-8633&lt;/isbn&gt;&lt;accession-num&gt;27766164&lt;/accession-num&gt;&lt;urls&gt;&lt;related-urls&gt;&lt;url&gt;https://pubmed.ncbi.nlm.nih.gov/27766164&lt;/url&gt;&lt;url&gt;https://www.ncbi.nlm.nih.gov/pmc/articles/PMC5063008/&lt;/url&gt;&lt;url&gt;https://www.ncbi.nlm.nih.gov/pmc/articles/PMC5063008/pdf/eujmi-06-147.pdf&lt;/url&gt;&lt;/related-urls&gt;&lt;/urls&gt;&lt;electronic-resource-num&gt;10.1556/1886.2016.00029&lt;/electronic-resource-num&gt;&lt;remote-database-name&gt;PubMed&lt;/remote-database-name&gt;&lt;language&gt;eng&lt;/language&gt;&lt;/record&gt;&lt;/Cite&gt;&lt;/EndNote&gt;</w:instrText>
      </w:r>
      <w:r w:rsidR="004744E1">
        <w:fldChar w:fldCharType="separate"/>
      </w:r>
      <w:r w:rsidR="004744E1">
        <w:rPr>
          <w:noProof/>
        </w:rPr>
        <w:t>(</w:t>
      </w:r>
      <w:hyperlink w:anchor="_ENREF_117" w:tooltip="Wassenaar, 2016 #28" w:history="1">
        <w:r w:rsidR="00647917">
          <w:rPr>
            <w:noProof/>
          </w:rPr>
          <w:t>Wassenaar, 2016</w:t>
        </w:r>
      </w:hyperlink>
      <w:r w:rsidR="004744E1">
        <w:rPr>
          <w:noProof/>
        </w:rPr>
        <w:t>)</w:t>
      </w:r>
      <w:r w:rsidR="004744E1">
        <w:fldChar w:fldCharType="end"/>
      </w:r>
      <w:r w:rsidR="009D3C3D">
        <w:t xml:space="preserve">. Another review has also reported that the EcN can maintain its colonisation </w:t>
      </w:r>
      <w:r w:rsidR="00477E1A">
        <w:t xml:space="preserve">of </w:t>
      </w:r>
      <w:r w:rsidR="009D3C3D">
        <w:t>healthy adult mice and humans for up to 24 weeks after</w:t>
      </w:r>
      <w:r w:rsidR="003A0505">
        <w:t xml:space="preserve"> the last</w:t>
      </w:r>
      <w:r w:rsidR="009D3C3D">
        <w:t xml:space="preserve"> treatment</w:t>
      </w:r>
      <w:r w:rsidR="0096275B">
        <w:t>,</w:t>
      </w:r>
      <w:r w:rsidR="009D3C3D">
        <w:t xml:space="preserve"> but the majority</w:t>
      </w:r>
      <w:r w:rsidR="00082962">
        <w:t xml:space="preserve"> of individuals</w:t>
      </w:r>
      <w:r w:rsidR="009D3C3D">
        <w:t xml:space="preserve"> clear EcN in 2 weeks </w:t>
      </w:r>
      <w:r w:rsidR="00B57B0E">
        <w:fldChar w:fldCharType="begin">
          <w:fldData xml:space="preserve">PEVuZE5vdGU+PENpdGU+PEF1dGhvcj5HdXJiYXRyaTwvQXV0aG9yPjxZZWFyPjIwMjQ8L1llYXI+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</w:fldData>
        </w:fldChar>
      </w:r>
      <w:r w:rsidR="00FA1892">
        <w:instrText xml:space="preserve"> ADDIN EN.CITE </w:instrText>
      </w:r>
      <w:r w:rsidR="00FA1892">
        <w:fldChar w:fldCharType="begin">
          <w:fldData xml:space="preserve">PEVuZE5vdGU+PENpdGU+PEF1dGhvcj5HdXJiYXRyaTwvQXV0aG9yPjxZZWFyPjIwMjQ8L1llYXI+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</w:fldData>
        </w:fldChar>
      </w:r>
      <w:r w:rsidR="00FA1892">
        <w:instrText xml:space="preserve"> ADDIN EN.CITE.DATA </w:instrText>
      </w:r>
      <w:r w:rsidR="00FA1892">
        <w:fldChar w:fldCharType="end"/>
      </w:r>
      <w:r w:rsidR="00B57B0E">
        <w:fldChar w:fldCharType="separate"/>
      </w:r>
      <w:r w:rsidR="00B57B0E">
        <w:rPr>
          <w:noProof/>
        </w:rPr>
        <w:t>(</w:t>
      </w:r>
      <w:hyperlink w:anchor="_ENREF_36" w:tooltip="Gurbatri, 2024 #34" w:history="1">
        <w:r w:rsidR="00647917">
          <w:rPr>
            <w:noProof/>
          </w:rPr>
          <w:t>Gurbatri et al., 2024</w:t>
        </w:r>
      </w:hyperlink>
      <w:r w:rsidR="00B57B0E">
        <w:rPr>
          <w:noProof/>
        </w:rPr>
        <w:t>)</w:t>
      </w:r>
      <w:r w:rsidR="00B57B0E">
        <w:fldChar w:fldCharType="end"/>
      </w:r>
      <w:r w:rsidR="009D3C3D">
        <w:t>. However,</w:t>
      </w:r>
      <w:r w:rsidR="004744E1">
        <w:t xml:space="preserve"> other</w:t>
      </w:r>
      <w:r w:rsidR="0096275B">
        <w:t xml:space="preserve"> report</w:t>
      </w:r>
      <w:r w:rsidR="004744E1">
        <w:t xml:space="preserve">s claim it is a good coloniser </w:t>
      </w:r>
      <w:r w:rsidR="004744E1">
        <w:fldChar w:fldCharType="begin">
          <w:fldData xml:space="preserve">PEVuZE5vdGU+PENpdGU+PEF1dGhvcj5MYXNhcm88L0F1dGhvcj48WWVhcj4yMDA5PC9ZZWFyPjxS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==
</w:fldData>
        </w:fldChar>
      </w:r>
      <w:r w:rsidR="00647917">
        <w:instrText xml:space="preserve"> ADDIN EN.CITE </w:instrText>
      </w:r>
      <w:r w:rsidR="00647917">
        <w:fldChar w:fldCharType="begin">
          <w:fldData xml:space="preserve">PEVuZE5vdGU+PENpdGU+PEF1dGhvcj5MYXNhcm88L0F1dGhvcj48WWVhcj4yMDA5PC9ZZWFyPjxS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==
</w:fldData>
        </w:fldChar>
      </w:r>
      <w:r w:rsidR="00647917">
        <w:instrText xml:space="preserve"> ADDIN EN.CITE.DATA </w:instrText>
      </w:r>
      <w:r w:rsidR="00647917">
        <w:fldChar w:fldCharType="end"/>
      </w:r>
      <w:r w:rsidR="004744E1">
        <w:fldChar w:fldCharType="separate"/>
      </w:r>
      <w:r w:rsidR="00647917">
        <w:rPr>
          <w:noProof/>
        </w:rPr>
        <w:t>(</w:t>
      </w:r>
      <w:hyperlink w:anchor="_ENREF_56" w:tooltip="Lodinová-Zádniková, 1997 #36" w:history="1">
        <w:r w:rsidR="00647917">
          <w:rPr>
            <w:noProof/>
          </w:rPr>
          <w:t>Lodinová-Zádniková and Sonnenborn, 1997</w:t>
        </w:r>
      </w:hyperlink>
      <w:r w:rsidR="00647917">
        <w:rPr>
          <w:noProof/>
        </w:rPr>
        <w:t xml:space="preserve">; </w:t>
      </w:r>
      <w:hyperlink w:anchor="_ENREF_51" w:tooltip="Lasaro, 2009 #35" w:history="1">
        <w:r w:rsidR="00647917">
          <w:rPr>
            <w:noProof/>
          </w:rPr>
          <w:t>Lasaro et al., 2009</w:t>
        </w:r>
      </w:hyperlink>
      <w:r w:rsidR="00647917">
        <w:rPr>
          <w:noProof/>
        </w:rPr>
        <w:t>)</w:t>
      </w:r>
      <w:r w:rsidR="004744E1">
        <w:fldChar w:fldCharType="end"/>
      </w:r>
      <w:r w:rsidR="004744E1">
        <w:t xml:space="preserve">. </w:t>
      </w:r>
    </w:p>
    <w:p w14:paraId="4361DE43" w14:textId="506250BF" w:rsidR="00BA2A6D" w:rsidRDefault="00852A92" w:rsidP="00710A7F">
      <w:pPr>
        <w:pStyle w:val="RARMPnumberedparagraphs"/>
        <w:rPr>
          <w:rFonts w:asciiTheme="minorHAnsi" w:hAnsiTheme="minorHAnsi"/>
        </w:rPr>
      </w:pPr>
      <w:r>
        <w:rPr>
          <w:rFonts w:asciiTheme="minorHAnsi" w:hAnsiTheme="minorHAnsi"/>
        </w:rPr>
        <w:t xml:space="preserve">EcN has also been used </w:t>
      </w:r>
      <w:r w:rsidR="00913F00">
        <w:rPr>
          <w:rFonts w:asciiTheme="minorHAnsi" w:hAnsiTheme="minorHAnsi"/>
        </w:rPr>
        <w:t xml:space="preserve">in studies </w:t>
      </w:r>
      <w:r>
        <w:rPr>
          <w:rFonts w:asciiTheme="minorHAnsi" w:hAnsiTheme="minorHAnsi"/>
        </w:rPr>
        <w:t>for treatment of diarrh</w:t>
      </w:r>
      <w:r w:rsidR="00913F00">
        <w:rPr>
          <w:rFonts w:asciiTheme="minorHAnsi" w:hAnsiTheme="minorHAnsi"/>
        </w:rPr>
        <w:t>o</w:t>
      </w:r>
      <w:r>
        <w:rPr>
          <w:rFonts w:asciiTheme="minorHAnsi" w:hAnsiTheme="minorHAnsi"/>
        </w:rPr>
        <w:t>ea and urinary tract infections in dogs, pigs, calves</w:t>
      </w:r>
      <w:r w:rsidR="006A54DB">
        <w:rPr>
          <w:rFonts w:asciiTheme="minorHAnsi" w:hAnsiTheme="minorHAnsi"/>
        </w:rPr>
        <w:t xml:space="preserve">; as a probiotic against other pathogenic bacteria in </w:t>
      </w:r>
      <w:r w:rsidR="00A5081D">
        <w:rPr>
          <w:rFonts w:asciiTheme="minorHAnsi" w:hAnsiTheme="minorHAnsi"/>
        </w:rPr>
        <w:t>chick</w:t>
      </w:r>
      <w:r w:rsidR="006A54DB">
        <w:rPr>
          <w:rFonts w:asciiTheme="minorHAnsi" w:hAnsiTheme="minorHAnsi"/>
        </w:rPr>
        <w:t>s;</w:t>
      </w:r>
      <w:r w:rsidR="00A5081D">
        <w:rPr>
          <w:rFonts w:asciiTheme="minorHAnsi" w:hAnsiTheme="minorHAnsi"/>
        </w:rPr>
        <w:t xml:space="preserve"> and</w:t>
      </w:r>
      <w:r w:rsidR="006A54DB">
        <w:rPr>
          <w:rFonts w:asciiTheme="minorHAnsi" w:hAnsiTheme="minorHAnsi"/>
        </w:rPr>
        <w:t xml:space="preserve"> to improve the immunity and egg laying performance of Japanese</w:t>
      </w:r>
      <w:r w:rsidR="00A5081D">
        <w:rPr>
          <w:rFonts w:asciiTheme="minorHAnsi" w:hAnsiTheme="minorHAnsi"/>
        </w:rPr>
        <w:t xml:space="preserve"> quail</w:t>
      </w:r>
      <w:r w:rsidR="006A54DB">
        <w:rPr>
          <w:rFonts w:asciiTheme="minorHAnsi" w:hAnsiTheme="minorHAnsi"/>
        </w:rPr>
        <w:t>s</w:t>
      </w:r>
      <w:r>
        <w:rPr>
          <w:rFonts w:asciiTheme="minorHAnsi" w:hAnsiTheme="minorHAnsi"/>
        </w:rPr>
        <w:t xml:space="preserve">. </w:t>
      </w:r>
      <w:r w:rsidR="00913F00">
        <w:rPr>
          <w:rFonts w:asciiTheme="minorHAnsi" w:hAnsiTheme="minorHAnsi"/>
        </w:rPr>
        <w:t>No</w:t>
      </w:r>
      <w:r w:rsidR="00696274">
        <w:rPr>
          <w:rFonts w:asciiTheme="minorHAnsi" w:hAnsiTheme="minorHAnsi"/>
        </w:rPr>
        <w:t xml:space="preserve"> serious adverse events or toxicity </w:t>
      </w:r>
      <w:r w:rsidR="00913F00">
        <w:rPr>
          <w:rFonts w:asciiTheme="minorHAnsi" w:hAnsiTheme="minorHAnsi"/>
        </w:rPr>
        <w:t>were</w:t>
      </w:r>
      <w:r w:rsidR="00696274">
        <w:rPr>
          <w:rFonts w:asciiTheme="minorHAnsi" w:hAnsiTheme="minorHAnsi"/>
        </w:rPr>
        <w:t xml:space="preserve"> </w:t>
      </w:r>
      <w:r w:rsidR="00913F00">
        <w:rPr>
          <w:rFonts w:asciiTheme="minorHAnsi" w:hAnsiTheme="minorHAnsi"/>
        </w:rPr>
        <w:t xml:space="preserve">identified in </w:t>
      </w:r>
      <w:r w:rsidR="00696274">
        <w:rPr>
          <w:rFonts w:asciiTheme="minorHAnsi" w:hAnsiTheme="minorHAnsi"/>
        </w:rPr>
        <w:t xml:space="preserve">these animals </w:t>
      </w:r>
      <w:r w:rsidR="00936013">
        <w:rPr>
          <w:rFonts w:asciiTheme="minorHAnsi" w:hAnsiTheme="minorHAnsi"/>
        </w:rPr>
        <w:fldChar w:fldCharType="begin">
          <w:fldData xml:space="preserve">PEVuZE5vdGU+PENpdGU+PEF1dGhvcj5IZWxteSBZb3NyYTwvQXV0aG9yPjxZZWFyPjIwMjI8L1ll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==
</w:fldData>
        </w:fldChar>
      </w:r>
      <w:r w:rsidR="00647917">
        <w:rPr>
          <w:rFonts w:asciiTheme="minorHAnsi" w:hAnsiTheme="minorHAnsi"/>
        </w:rPr>
        <w:instrText xml:space="preserve"> ADDIN EN.CITE </w:instrText>
      </w:r>
      <w:r w:rsidR="00647917">
        <w:rPr>
          <w:rFonts w:asciiTheme="minorHAnsi" w:hAnsiTheme="minorHAnsi"/>
        </w:rPr>
        <w:fldChar w:fldCharType="begin">
          <w:fldData xml:space="preserve">PEVuZE5vdGU+PENpdGU+PEF1dGhvcj5IZWxteSBZb3NyYTwvQXV0aG9yPjxZZWFyPjIwMjI8L1ll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==
</w:fldData>
        </w:fldChar>
      </w:r>
      <w:r w:rsidR="00647917">
        <w:rPr>
          <w:rFonts w:asciiTheme="minorHAnsi" w:hAnsiTheme="minorHAnsi"/>
        </w:rPr>
        <w:instrText xml:space="preserve"> ADDIN EN.CITE.DATA </w:instrText>
      </w:r>
      <w:r w:rsidR="00647917">
        <w:rPr>
          <w:rFonts w:asciiTheme="minorHAnsi" w:hAnsiTheme="minorHAnsi"/>
        </w:rPr>
      </w:r>
      <w:r w:rsidR="00647917">
        <w:rPr>
          <w:rFonts w:asciiTheme="minorHAnsi" w:hAnsiTheme="minorHAnsi"/>
        </w:rPr>
        <w:fldChar w:fldCharType="end"/>
      </w:r>
      <w:r w:rsidR="00936013">
        <w:rPr>
          <w:rFonts w:asciiTheme="minorHAnsi" w:hAnsiTheme="minorHAnsi"/>
        </w:rPr>
      </w:r>
      <w:r w:rsidR="00936013">
        <w:rPr>
          <w:rFonts w:asciiTheme="minorHAnsi" w:hAnsiTheme="minorHAnsi"/>
        </w:rPr>
        <w:fldChar w:fldCharType="separate"/>
      </w:r>
      <w:r w:rsidR="00647917">
        <w:rPr>
          <w:rFonts w:asciiTheme="minorHAnsi" w:hAnsiTheme="minorHAnsi"/>
          <w:noProof/>
        </w:rPr>
        <w:t>(</w:t>
      </w:r>
      <w:hyperlink w:anchor="_ENREF_115" w:tooltip="von Buenau, 2005 #41" w:history="1">
        <w:r w:rsidR="00647917">
          <w:rPr>
            <w:rFonts w:asciiTheme="minorHAnsi" w:hAnsiTheme="minorHAnsi"/>
            <w:noProof/>
          </w:rPr>
          <w:t>von Buenau et al., 2005</w:t>
        </w:r>
      </w:hyperlink>
      <w:r w:rsidR="00647917">
        <w:rPr>
          <w:rFonts w:asciiTheme="minorHAnsi" w:hAnsiTheme="minorHAnsi"/>
          <w:noProof/>
        </w:rPr>
        <w:t xml:space="preserve">; </w:t>
      </w:r>
      <w:hyperlink w:anchor="_ENREF_65" w:tooltip="Mourand, 2021 #38" w:history="1">
        <w:r w:rsidR="00647917">
          <w:rPr>
            <w:rFonts w:asciiTheme="minorHAnsi" w:hAnsiTheme="minorHAnsi"/>
            <w:noProof/>
          </w:rPr>
          <w:t>Mourand et al., 2021</w:t>
        </w:r>
      </w:hyperlink>
      <w:r w:rsidR="00647917">
        <w:rPr>
          <w:rFonts w:asciiTheme="minorHAnsi" w:hAnsiTheme="minorHAnsi"/>
          <w:noProof/>
        </w:rPr>
        <w:t xml:space="preserve">; </w:t>
      </w:r>
      <w:hyperlink w:anchor="_ENREF_39" w:tooltip="Helmy Yosra, 2022 #37" w:history="1">
        <w:r w:rsidR="00647917">
          <w:rPr>
            <w:rFonts w:asciiTheme="minorHAnsi" w:hAnsiTheme="minorHAnsi"/>
            <w:noProof/>
          </w:rPr>
          <w:t>Helmy Yosra et al., 2022</w:t>
        </w:r>
      </w:hyperlink>
      <w:r w:rsidR="00647917">
        <w:rPr>
          <w:rFonts w:asciiTheme="minorHAnsi" w:hAnsiTheme="minorHAnsi"/>
          <w:noProof/>
        </w:rPr>
        <w:t xml:space="preserve">; </w:t>
      </w:r>
      <w:hyperlink w:anchor="_ENREF_89" w:tooltip="Rudinsky, 2023 #39" w:history="1">
        <w:r w:rsidR="00647917">
          <w:rPr>
            <w:rFonts w:asciiTheme="minorHAnsi" w:hAnsiTheme="minorHAnsi"/>
            <w:noProof/>
          </w:rPr>
          <w:t>Rudinsky et al., 2023</w:t>
        </w:r>
      </w:hyperlink>
      <w:r w:rsidR="00647917">
        <w:rPr>
          <w:rFonts w:asciiTheme="minorHAnsi" w:hAnsiTheme="minorHAnsi"/>
          <w:noProof/>
        </w:rPr>
        <w:t xml:space="preserve">; </w:t>
      </w:r>
      <w:hyperlink w:anchor="_ENREF_119" w:tooltip="Wu, 2023 #42" w:history="1">
        <w:r w:rsidR="00647917">
          <w:rPr>
            <w:rFonts w:asciiTheme="minorHAnsi" w:hAnsiTheme="minorHAnsi"/>
            <w:noProof/>
          </w:rPr>
          <w:t>Wu et al., 2023</w:t>
        </w:r>
      </w:hyperlink>
      <w:r w:rsidR="00647917">
        <w:rPr>
          <w:rFonts w:asciiTheme="minorHAnsi" w:hAnsiTheme="minorHAnsi"/>
          <w:noProof/>
        </w:rPr>
        <w:t xml:space="preserve">; </w:t>
      </w:r>
      <w:hyperlink w:anchor="_ENREF_97" w:tooltip="Sedaghat, 2025 #40" w:history="1">
        <w:r w:rsidR="00647917">
          <w:rPr>
            <w:rFonts w:asciiTheme="minorHAnsi" w:hAnsiTheme="minorHAnsi"/>
            <w:noProof/>
          </w:rPr>
          <w:t>Sedaghat et al., 2025</w:t>
        </w:r>
      </w:hyperlink>
      <w:r w:rsidR="00647917">
        <w:rPr>
          <w:rFonts w:asciiTheme="minorHAnsi" w:hAnsiTheme="minorHAnsi"/>
          <w:noProof/>
        </w:rPr>
        <w:t>)</w:t>
      </w:r>
      <w:r w:rsidR="00936013">
        <w:rPr>
          <w:rFonts w:asciiTheme="minorHAnsi" w:hAnsiTheme="minorHAnsi"/>
        </w:rPr>
        <w:fldChar w:fldCharType="end"/>
      </w:r>
      <w:r w:rsidR="00A14833">
        <w:rPr>
          <w:rFonts w:asciiTheme="minorHAnsi" w:hAnsiTheme="minorHAnsi"/>
        </w:rPr>
        <w:t>.</w:t>
      </w:r>
    </w:p>
    <w:p w14:paraId="55988D6B" w14:textId="695073AB" w:rsidR="0094022B" w:rsidRDefault="002E18C8" w:rsidP="0094022B">
      <w:pPr>
        <w:pStyle w:val="RARMPnumberedparagraphs"/>
        <w:rPr>
          <w:rFonts w:asciiTheme="minorHAnsi" w:hAnsiTheme="minorHAnsi"/>
        </w:rPr>
      </w:pPr>
      <w:r>
        <w:rPr>
          <w:rFonts w:asciiTheme="minorHAnsi" w:hAnsiTheme="minorHAnsi"/>
        </w:rPr>
        <w:t xml:space="preserve">EcN has been shown to </w:t>
      </w:r>
      <w:r w:rsidR="00525014">
        <w:rPr>
          <w:rFonts w:asciiTheme="minorHAnsi" w:hAnsiTheme="minorHAnsi"/>
        </w:rPr>
        <w:t xml:space="preserve">directly inhibit </w:t>
      </w:r>
      <w:r>
        <w:rPr>
          <w:rFonts w:asciiTheme="minorHAnsi" w:hAnsiTheme="minorHAnsi"/>
        </w:rPr>
        <w:t>the growth of various pathogenic bacteria</w:t>
      </w:r>
      <w:r w:rsidR="00375E6A">
        <w:rPr>
          <w:rFonts w:asciiTheme="minorHAnsi" w:hAnsiTheme="minorHAnsi"/>
        </w:rPr>
        <w:t xml:space="preserve"> by the secretion of various antimicrobial molecules and enzymes</w:t>
      </w:r>
      <w:r>
        <w:rPr>
          <w:rFonts w:asciiTheme="minorHAnsi" w:hAnsiTheme="minorHAnsi"/>
        </w:rPr>
        <w:t xml:space="preserve"> (</w:t>
      </w:r>
      <w:r w:rsidR="00525014">
        <w:rPr>
          <w:rFonts w:asciiTheme="minorHAnsi" w:hAnsiTheme="minorHAnsi"/>
        </w:rPr>
        <w:t xml:space="preserve">e.g. </w:t>
      </w:r>
      <w:r w:rsidRPr="00525014">
        <w:rPr>
          <w:rFonts w:asciiTheme="minorHAnsi" w:hAnsiTheme="minorHAnsi"/>
          <w:i/>
          <w:iCs/>
        </w:rPr>
        <w:t>Escherichia spp., Salmonella spp., Klebsiella spp., Shigella spp.</w:t>
      </w:r>
      <w:r w:rsidR="00525014" w:rsidRPr="00525014">
        <w:rPr>
          <w:rFonts w:asciiTheme="minorHAnsi" w:hAnsiTheme="minorHAnsi"/>
          <w:i/>
          <w:iCs/>
        </w:rPr>
        <w:t>, Pseudomonas spp., Staphylococcus spp.</w:t>
      </w:r>
      <w:r w:rsidR="00525014">
        <w:rPr>
          <w:rFonts w:asciiTheme="minorHAnsi" w:hAnsiTheme="minorHAnsi"/>
        </w:rPr>
        <w:t xml:space="preserve">). </w:t>
      </w:r>
      <w:r w:rsidR="00913F00">
        <w:rPr>
          <w:rFonts w:asciiTheme="minorHAnsi" w:hAnsiTheme="minorHAnsi"/>
        </w:rPr>
        <w:t>It</w:t>
      </w:r>
      <w:r w:rsidR="00525014">
        <w:rPr>
          <w:rFonts w:asciiTheme="minorHAnsi" w:hAnsiTheme="minorHAnsi"/>
        </w:rPr>
        <w:t xml:space="preserve"> </w:t>
      </w:r>
      <w:r w:rsidR="00375E6A">
        <w:rPr>
          <w:rFonts w:asciiTheme="minorHAnsi" w:hAnsiTheme="minorHAnsi"/>
        </w:rPr>
        <w:t>can</w:t>
      </w:r>
      <w:r w:rsidR="00525014">
        <w:rPr>
          <w:rFonts w:asciiTheme="minorHAnsi" w:hAnsiTheme="minorHAnsi"/>
        </w:rPr>
        <w:t xml:space="preserve"> </w:t>
      </w:r>
      <w:r w:rsidR="00375E6A">
        <w:rPr>
          <w:rFonts w:asciiTheme="minorHAnsi" w:hAnsiTheme="minorHAnsi"/>
        </w:rPr>
        <w:t xml:space="preserve">also </w:t>
      </w:r>
      <w:r w:rsidR="00FE6574">
        <w:rPr>
          <w:rFonts w:asciiTheme="minorHAnsi" w:hAnsiTheme="minorHAnsi"/>
        </w:rPr>
        <w:t xml:space="preserve">prevent </w:t>
      </w:r>
      <w:r w:rsidR="00525014">
        <w:rPr>
          <w:rFonts w:asciiTheme="minorHAnsi" w:hAnsiTheme="minorHAnsi"/>
        </w:rPr>
        <w:t>biofilm formation</w:t>
      </w:r>
      <w:r w:rsidR="00913F00">
        <w:rPr>
          <w:rFonts w:asciiTheme="minorHAnsi" w:hAnsiTheme="minorHAnsi"/>
        </w:rPr>
        <w:t xml:space="preserve"> by</w:t>
      </w:r>
      <w:r w:rsidR="00525014">
        <w:rPr>
          <w:rFonts w:asciiTheme="minorHAnsi" w:hAnsiTheme="minorHAnsi"/>
        </w:rPr>
        <w:t xml:space="preserve"> other EHEC pathogens, </w:t>
      </w:r>
      <w:r w:rsidR="00375E6A" w:rsidRPr="00375E6A">
        <w:rPr>
          <w:rFonts w:asciiTheme="minorHAnsi" w:hAnsiTheme="minorHAnsi"/>
          <w:i/>
          <w:iCs/>
        </w:rPr>
        <w:t>Salmonella enterica</w:t>
      </w:r>
      <w:r w:rsidR="00375E6A">
        <w:rPr>
          <w:rFonts w:asciiTheme="minorHAnsi" w:hAnsiTheme="minorHAnsi"/>
        </w:rPr>
        <w:t xml:space="preserve">, </w:t>
      </w:r>
      <w:r w:rsidR="00525014" w:rsidRPr="003909AE">
        <w:rPr>
          <w:rFonts w:asciiTheme="minorHAnsi" w:hAnsiTheme="minorHAnsi"/>
          <w:i/>
          <w:iCs/>
        </w:rPr>
        <w:t>P. aeruginosa, Staphylococcus aureus</w:t>
      </w:r>
      <w:r w:rsidR="00525014">
        <w:rPr>
          <w:rFonts w:asciiTheme="minorHAnsi" w:hAnsiTheme="minorHAnsi"/>
        </w:rPr>
        <w:t xml:space="preserve"> and </w:t>
      </w:r>
      <w:r w:rsidR="00525014" w:rsidRPr="003909AE">
        <w:rPr>
          <w:rFonts w:asciiTheme="minorHAnsi" w:hAnsiTheme="minorHAnsi"/>
          <w:i/>
          <w:iCs/>
        </w:rPr>
        <w:t>S. epidermidis</w:t>
      </w:r>
      <w:r w:rsidR="003909AE">
        <w:rPr>
          <w:rFonts w:asciiTheme="minorHAnsi" w:hAnsiTheme="minorHAnsi"/>
        </w:rPr>
        <w:t>.</w:t>
      </w:r>
      <w:r w:rsidR="00525014">
        <w:rPr>
          <w:rFonts w:asciiTheme="minorHAnsi" w:hAnsiTheme="minorHAnsi"/>
        </w:rPr>
        <w:t xml:space="preserve"> </w:t>
      </w:r>
      <w:r w:rsidR="003909AE">
        <w:rPr>
          <w:rFonts w:asciiTheme="minorHAnsi" w:hAnsiTheme="minorHAnsi"/>
        </w:rPr>
        <w:t xml:space="preserve">Bacteria that form biofilms are highly tolerant </w:t>
      </w:r>
      <w:r w:rsidR="00913F00">
        <w:rPr>
          <w:rFonts w:asciiTheme="minorHAnsi" w:hAnsiTheme="minorHAnsi"/>
        </w:rPr>
        <w:t>of</w:t>
      </w:r>
      <w:r w:rsidR="003909AE">
        <w:rPr>
          <w:rFonts w:asciiTheme="minorHAnsi" w:hAnsiTheme="minorHAnsi"/>
        </w:rPr>
        <w:t xml:space="preserve"> external stresses such as antibacterial agents and are the major cause of chronic and medical device related infections</w:t>
      </w:r>
      <w:r w:rsidR="00E74451">
        <w:rPr>
          <w:rFonts w:asciiTheme="minorHAnsi" w:hAnsiTheme="minorHAnsi"/>
        </w:rPr>
        <w:t xml:space="preserve"> </w:t>
      </w:r>
      <w:r w:rsidR="00E74451">
        <w:rPr>
          <w:rFonts w:asciiTheme="minorHAnsi" w:hAnsiTheme="minorHAnsi"/>
        </w:rPr>
        <w:fldChar w:fldCharType="begin">
          <w:fldData xml:space="preserve">PEVuZE5vdGU+PENpdGU+PEF1dGhvcj5DaGVuPC9BdXRob3I+PFllYXI+MjAyMzwvWWVhcj48UmVj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k4NDAxODU8L2N1c3RvbTI+PGVsZWN0cm9uaWMt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</w:fldData>
        </w:fldChar>
      </w:r>
      <w:r w:rsidR="00647917">
        <w:rPr>
          <w:rFonts w:asciiTheme="minorHAnsi" w:hAnsiTheme="minorHAnsi"/>
        </w:rPr>
        <w:instrText xml:space="preserve"> ADDIN EN.CITE </w:instrText>
      </w:r>
      <w:r w:rsidR="00647917">
        <w:rPr>
          <w:rFonts w:asciiTheme="minorHAnsi" w:hAnsiTheme="minorHAnsi"/>
        </w:rPr>
        <w:fldChar w:fldCharType="begin">
          <w:fldData xml:space="preserve">PEVuZE5vdGU+PENpdGU+PEF1dGhvcj5DaGVuPC9BdXRob3I+PFllYXI+MjAyMzwvWWVhcj48UmVj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k4NDAxODU8L2N1c3RvbTI+PGVsZWN0cm9uaWMt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</w:fldData>
        </w:fldChar>
      </w:r>
      <w:r w:rsidR="00647917">
        <w:rPr>
          <w:rFonts w:asciiTheme="minorHAnsi" w:hAnsiTheme="minorHAnsi"/>
        </w:rPr>
        <w:instrText xml:space="preserve"> ADDIN EN.CITE.DATA </w:instrText>
      </w:r>
      <w:r w:rsidR="00647917">
        <w:rPr>
          <w:rFonts w:asciiTheme="minorHAnsi" w:hAnsiTheme="minorHAnsi"/>
        </w:rPr>
      </w:r>
      <w:r w:rsidR="00647917">
        <w:rPr>
          <w:rFonts w:asciiTheme="minorHAnsi" w:hAnsiTheme="minorHAnsi"/>
        </w:rPr>
        <w:fldChar w:fldCharType="end"/>
      </w:r>
      <w:r w:rsidR="00E74451">
        <w:rPr>
          <w:rFonts w:asciiTheme="minorHAnsi" w:hAnsiTheme="minorHAnsi"/>
        </w:rPr>
      </w:r>
      <w:r w:rsidR="00E74451">
        <w:rPr>
          <w:rFonts w:asciiTheme="minorHAnsi" w:hAnsiTheme="minorHAnsi"/>
        </w:rPr>
        <w:fldChar w:fldCharType="separate"/>
      </w:r>
      <w:r w:rsidR="00647917">
        <w:rPr>
          <w:rFonts w:asciiTheme="minorHAnsi" w:hAnsiTheme="minorHAnsi"/>
          <w:noProof/>
        </w:rPr>
        <w:t>(</w:t>
      </w:r>
      <w:hyperlink w:anchor="_ENREF_94" w:tooltip="Sassone-Corsi, 2016 #45" w:history="1">
        <w:r w:rsidR="00647917">
          <w:rPr>
            <w:rFonts w:asciiTheme="minorHAnsi" w:hAnsiTheme="minorHAnsi"/>
            <w:noProof/>
          </w:rPr>
          <w:t>Sassone-Corsi et al., 2016</w:t>
        </w:r>
      </w:hyperlink>
      <w:r w:rsidR="00647917">
        <w:rPr>
          <w:rFonts w:asciiTheme="minorHAnsi" w:hAnsiTheme="minorHAnsi"/>
          <w:noProof/>
        </w:rPr>
        <w:t xml:space="preserve">; </w:t>
      </w:r>
      <w:hyperlink w:anchor="_ENREF_100" w:tooltip="Sonnenborn, 2016 #29" w:history="1">
        <w:r w:rsidR="00647917">
          <w:rPr>
            <w:rFonts w:asciiTheme="minorHAnsi" w:hAnsiTheme="minorHAnsi"/>
            <w:noProof/>
          </w:rPr>
          <w:t>Sonnenborn, 2016</w:t>
        </w:r>
      </w:hyperlink>
      <w:r w:rsidR="00647917">
        <w:rPr>
          <w:rFonts w:asciiTheme="minorHAnsi" w:hAnsiTheme="minorHAnsi"/>
          <w:noProof/>
        </w:rPr>
        <w:t xml:space="preserve">; </w:t>
      </w:r>
      <w:hyperlink w:anchor="_ENREF_26" w:tooltip="Fang, 2018 #44" w:history="1">
        <w:r w:rsidR="00647917">
          <w:rPr>
            <w:rFonts w:asciiTheme="minorHAnsi" w:hAnsiTheme="minorHAnsi"/>
            <w:noProof/>
          </w:rPr>
          <w:t>Fang et al., 2018</w:t>
        </w:r>
      </w:hyperlink>
      <w:r w:rsidR="00647917">
        <w:rPr>
          <w:rFonts w:asciiTheme="minorHAnsi" w:hAnsiTheme="minorHAnsi"/>
          <w:noProof/>
        </w:rPr>
        <w:t xml:space="preserve">; </w:t>
      </w:r>
      <w:hyperlink w:anchor="_ENREF_15" w:tooltip="Chen, 2023 #43" w:history="1">
        <w:r w:rsidR="00647917">
          <w:rPr>
            <w:rFonts w:asciiTheme="minorHAnsi" w:hAnsiTheme="minorHAnsi"/>
            <w:noProof/>
          </w:rPr>
          <w:t>Chen et al., 2023</w:t>
        </w:r>
      </w:hyperlink>
      <w:r w:rsidR="00647917">
        <w:rPr>
          <w:rFonts w:asciiTheme="minorHAnsi" w:hAnsiTheme="minorHAnsi"/>
          <w:noProof/>
        </w:rPr>
        <w:t>)</w:t>
      </w:r>
      <w:r w:rsidR="00E74451">
        <w:rPr>
          <w:rFonts w:asciiTheme="minorHAnsi" w:hAnsiTheme="minorHAnsi"/>
        </w:rPr>
        <w:fldChar w:fldCharType="end"/>
      </w:r>
      <w:r w:rsidR="003909AE">
        <w:rPr>
          <w:rFonts w:asciiTheme="minorHAnsi" w:hAnsiTheme="minorHAnsi"/>
        </w:rPr>
        <w:t xml:space="preserve">. </w:t>
      </w:r>
    </w:p>
    <w:p w14:paraId="06C5784B" w14:textId="156B92E8" w:rsidR="0094022B" w:rsidRPr="0094022B" w:rsidRDefault="0094022B" w:rsidP="0094022B">
      <w:pPr>
        <w:pStyle w:val="RARMPnumberedparagraphs"/>
        <w:rPr>
          <w:rFonts w:asciiTheme="minorHAnsi" w:hAnsiTheme="minorHAnsi"/>
        </w:rPr>
      </w:pPr>
      <w:r>
        <w:rPr>
          <w:rFonts w:asciiTheme="minorHAnsi" w:hAnsiTheme="minorHAnsi"/>
        </w:rPr>
        <w:t xml:space="preserve">EcN has anti-inflammatory effects in the intestinal epithelial cells </w:t>
      </w:r>
      <w:r w:rsidR="00516D05">
        <w:rPr>
          <w:rFonts w:asciiTheme="minorHAnsi" w:hAnsiTheme="minorHAnsi"/>
        </w:rPr>
        <w:t xml:space="preserve">(IEC) </w:t>
      </w:r>
      <w:r>
        <w:rPr>
          <w:rFonts w:asciiTheme="minorHAnsi" w:hAnsiTheme="minorHAnsi"/>
        </w:rPr>
        <w:t xml:space="preserve">in inflammatory bowel disease (IBD). </w:t>
      </w:r>
      <w:r w:rsidR="00516D05">
        <w:rPr>
          <w:rFonts w:asciiTheme="minorHAnsi" w:hAnsiTheme="minorHAnsi"/>
        </w:rPr>
        <w:t xml:space="preserve">A review by Chen et. al., has suggested that EcN does this by competing against harmful bacteria for resources; stimulating IECs to produce various molecules to resist pathogenic bacteria and inhibit the expression of pro-inflammatory molecules; and stimulating IECs to repair the intestinal epithelial barrier </w:t>
      </w:r>
      <w:r w:rsidR="00857720">
        <w:rPr>
          <w:rFonts w:asciiTheme="minorHAnsi" w:hAnsiTheme="minorHAnsi"/>
        </w:rPr>
        <w:fldChar w:fldCharType="begin">
          <w:fldData xml:space="preserve">PEVuZE5vdGU+PENpdGU+PEF1dGhvcj5DaGVuPC9BdXRob3I+PFllYXI+MjAyMzwvWWVhcj48UmVj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=
</w:fldData>
        </w:fldChar>
      </w:r>
      <w:r w:rsidR="00FA1892">
        <w:rPr>
          <w:rFonts w:asciiTheme="minorHAnsi" w:hAnsiTheme="minorHAnsi"/>
        </w:rPr>
        <w:instrText xml:space="preserve"> ADDIN EN.CITE </w:instrText>
      </w:r>
      <w:r w:rsidR="00FA1892">
        <w:rPr>
          <w:rFonts w:asciiTheme="minorHAnsi" w:hAnsiTheme="minorHAnsi"/>
        </w:rPr>
        <w:fldChar w:fldCharType="begin">
          <w:fldData xml:space="preserve">PEVuZE5vdGU+PENpdGU+PEF1dGhvcj5DaGVuPC9BdXRob3I+PFllYXI+MjAyMzwvWWVhcj48UmVj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=
</w:fldData>
        </w:fldChar>
      </w:r>
      <w:r w:rsidR="00FA1892">
        <w:rPr>
          <w:rFonts w:asciiTheme="minorHAnsi" w:hAnsiTheme="minorHAnsi"/>
        </w:rPr>
        <w:instrText xml:space="preserve"> ADDIN EN.CITE.DATA </w:instrText>
      </w:r>
      <w:r w:rsidR="00FA1892">
        <w:rPr>
          <w:rFonts w:asciiTheme="minorHAnsi" w:hAnsiTheme="minorHAnsi"/>
        </w:rPr>
      </w:r>
      <w:r w:rsidR="00FA1892">
        <w:rPr>
          <w:rFonts w:asciiTheme="minorHAnsi" w:hAnsiTheme="minorHAnsi"/>
        </w:rPr>
        <w:fldChar w:fldCharType="end"/>
      </w:r>
      <w:r w:rsidR="00857720">
        <w:rPr>
          <w:rFonts w:asciiTheme="minorHAnsi" w:hAnsiTheme="minorHAnsi"/>
        </w:rPr>
      </w:r>
      <w:r w:rsidR="00857720">
        <w:rPr>
          <w:rFonts w:asciiTheme="minorHAnsi" w:hAnsiTheme="minorHAnsi"/>
        </w:rPr>
        <w:fldChar w:fldCharType="separate"/>
      </w:r>
      <w:r w:rsidR="00857720">
        <w:rPr>
          <w:rFonts w:asciiTheme="minorHAnsi" w:hAnsiTheme="minorHAnsi"/>
          <w:noProof/>
        </w:rPr>
        <w:t>(</w:t>
      </w:r>
      <w:hyperlink w:anchor="_ENREF_15" w:tooltip="Chen, 2023 #43" w:history="1">
        <w:r w:rsidR="00647917">
          <w:rPr>
            <w:rFonts w:asciiTheme="minorHAnsi" w:hAnsiTheme="minorHAnsi"/>
            <w:noProof/>
          </w:rPr>
          <w:t>Chen et al., 2023</w:t>
        </w:r>
      </w:hyperlink>
      <w:r w:rsidR="00857720">
        <w:rPr>
          <w:rFonts w:asciiTheme="minorHAnsi" w:hAnsiTheme="minorHAnsi"/>
          <w:noProof/>
        </w:rPr>
        <w:t>)</w:t>
      </w:r>
      <w:r w:rsidR="00857720">
        <w:rPr>
          <w:rFonts w:asciiTheme="minorHAnsi" w:hAnsiTheme="minorHAnsi"/>
        </w:rPr>
        <w:fldChar w:fldCharType="end"/>
      </w:r>
      <w:r w:rsidR="00D21C59">
        <w:rPr>
          <w:rFonts w:asciiTheme="minorHAnsi" w:hAnsiTheme="minorHAnsi"/>
        </w:rPr>
        <w:t xml:space="preserve">. </w:t>
      </w:r>
      <w:r w:rsidR="00516D05">
        <w:rPr>
          <w:rFonts w:asciiTheme="minorHAnsi" w:hAnsiTheme="minorHAnsi"/>
        </w:rPr>
        <w:t xml:space="preserve">   </w:t>
      </w:r>
    </w:p>
    <w:p w14:paraId="57FAC083" w14:textId="4D4FB5F9" w:rsidR="00226735" w:rsidRPr="00101BF0" w:rsidRDefault="00226735" w:rsidP="00101BF0">
      <w:pPr>
        <w:pStyle w:val="RARMPnumberedparagraphs"/>
        <w:rPr>
          <w:rFonts w:asciiTheme="minorHAnsi" w:hAnsiTheme="minorHAnsi"/>
          <w:szCs w:val="22"/>
        </w:rPr>
      </w:pPr>
      <w:r w:rsidRPr="00226735">
        <w:rPr>
          <w:rFonts w:asciiTheme="minorHAnsi" w:hAnsiTheme="minorHAnsi"/>
          <w:szCs w:val="22"/>
        </w:rPr>
        <w:t xml:space="preserve">It has </w:t>
      </w:r>
      <w:r w:rsidR="00175BBC">
        <w:rPr>
          <w:rFonts w:asciiTheme="minorHAnsi" w:hAnsiTheme="minorHAnsi"/>
          <w:szCs w:val="22"/>
        </w:rPr>
        <w:t>recently been</w:t>
      </w:r>
      <w:r w:rsidRPr="00226735">
        <w:rPr>
          <w:rFonts w:asciiTheme="minorHAnsi" w:hAnsiTheme="minorHAnsi"/>
          <w:szCs w:val="22"/>
        </w:rPr>
        <w:t xml:space="preserve"> reported that </w:t>
      </w:r>
      <w:r w:rsidRPr="00226735">
        <w:rPr>
          <w:rFonts w:asciiTheme="minorHAnsi" w:hAnsiTheme="minorHAnsi"/>
          <w:i/>
          <w:iCs/>
          <w:szCs w:val="22"/>
        </w:rPr>
        <w:t>E. coli</w:t>
      </w:r>
      <w:r w:rsidRPr="00226735">
        <w:rPr>
          <w:rFonts w:asciiTheme="minorHAnsi" w:hAnsiTheme="minorHAnsi"/>
          <w:szCs w:val="22"/>
        </w:rPr>
        <w:t xml:space="preserve"> </w:t>
      </w:r>
      <w:r w:rsidR="00D61F08">
        <w:rPr>
          <w:rFonts w:asciiTheme="minorHAnsi" w:hAnsiTheme="minorHAnsi"/>
          <w:szCs w:val="22"/>
        </w:rPr>
        <w:t>belonging</w:t>
      </w:r>
      <w:r w:rsidRPr="00226735">
        <w:rPr>
          <w:rFonts w:asciiTheme="minorHAnsi" w:hAnsiTheme="minorHAnsi"/>
          <w:szCs w:val="22"/>
        </w:rPr>
        <w:t xml:space="preserve"> to the B2 phylogenetic group</w:t>
      </w:r>
      <w:r w:rsidR="00D61F08">
        <w:rPr>
          <w:rFonts w:asciiTheme="minorHAnsi" w:hAnsiTheme="minorHAnsi"/>
          <w:szCs w:val="22"/>
        </w:rPr>
        <w:t xml:space="preserve"> (</w:t>
      </w:r>
      <w:r>
        <w:rPr>
          <w:rFonts w:asciiTheme="minorHAnsi" w:hAnsiTheme="minorHAnsi"/>
          <w:szCs w:val="22"/>
        </w:rPr>
        <w:t>including EcN</w:t>
      </w:r>
      <w:r w:rsidR="00D61F08">
        <w:rPr>
          <w:rFonts w:asciiTheme="minorHAnsi" w:hAnsiTheme="minorHAnsi"/>
          <w:szCs w:val="22"/>
        </w:rPr>
        <w:t>)</w:t>
      </w:r>
      <w:r w:rsidR="00494DFF">
        <w:rPr>
          <w:rFonts w:asciiTheme="minorHAnsi" w:hAnsiTheme="minorHAnsi"/>
          <w:szCs w:val="22"/>
        </w:rPr>
        <w:t>,</w:t>
      </w:r>
      <w:r>
        <w:rPr>
          <w:rFonts w:asciiTheme="minorHAnsi" w:hAnsiTheme="minorHAnsi"/>
          <w:szCs w:val="22"/>
        </w:rPr>
        <w:t xml:space="preserve"> contains polyketide synthase (</w:t>
      </w:r>
      <w:r w:rsidRPr="00226735">
        <w:rPr>
          <w:rFonts w:asciiTheme="minorHAnsi" w:hAnsiTheme="minorHAnsi"/>
          <w:i/>
          <w:iCs/>
          <w:szCs w:val="22"/>
        </w:rPr>
        <w:t>pks</w:t>
      </w:r>
      <w:r>
        <w:rPr>
          <w:rFonts w:asciiTheme="minorHAnsi" w:hAnsiTheme="minorHAnsi"/>
          <w:szCs w:val="22"/>
        </w:rPr>
        <w:t xml:space="preserve">) </w:t>
      </w:r>
      <w:r w:rsidR="00B52D04">
        <w:rPr>
          <w:rFonts w:asciiTheme="minorHAnsi" w:hAnsiTheme="minorHAnsi"/>
          <w:szCs w:val="22"/>
        </w:rPr>
        <w:t>islands t</w:t>
      </w:r>
      <w:r>
        <w:rPr>
          <w:rFonts w:asciiTheme="minorHAnsi" w:hAnsiTheme="minorHAnsi"/>
          <w:szCs w:val="22"/>
        </w:rPr>
        <w:t xml:space="preserve">hat encode </w:t>
      </w:r>
      <w:r w:rsidR="00F761C6">
        <w:rPr>
          <w:rFonts w:asciiTheme="minorHAnsi" w:hAnsiTheme="minorHAnsi"/>
          <w:szCs w:val="22"/>
        </w:rPr>
        <w:t xml:space="preserve">colibactin, </w:t>
      </w:r>
      <w:r w:rsidR="00494DFF">
        <w:rPr>
          <w:rFonts w:asciiTheme="minorHAnsi" w:hAnsiTheme="minorHAnsi"/>
          <w:szCs w:val="22"/>
        </w:rPr>
        <w:t xml:space="preserve">a genotoxin </w:t>
      </w:r>
      <w:r w:rsidR="003D3035">
        <w:rPr>
          <w:rFonts w:asciiTheme="minorHAnsi" w:hAnsiTheme="minorHAnsi"/>
          <w:szCs w:val="22"/>
        </w:rPr>
        <w:fldChar w:fldCharType="begin"/>
      </w:r>
      <w:r w:rsidR="00FA1892">
        <w:rPr>
          <w:rFonts w:asciiTheme="minorHAnsi" w:hAnsiTheme="minorHAnsi"/>
          <w:szCs w:val="22"/>
        </w:rPr>
        <w:instrText xml:space="preserve"> ADDIN EN.CITE &lt;EndNote&gt;&lt;Cite&gt;&lt;Author&gt;Auvray&lt;/Author&gt;&lt;Year&gt;2021&lt;/Year&gt;&lt;RecNum&gt;46&lt;/RecNum&gt;&lt;DisplayText&gt;(Auvray et al., 2021)&lt;/DisplayText&gt;&lt;record&gt;&lt;rec-number&gt;46&lt;/rec-number&gt;&lt;foreign-keys&gt;&lt;key app="EN" db-id="e2p5expr8xpzasea9ag5xrxnztseszre50vw" timestamp="1761605396"&gt;46&lt;/key&gt;&lt;/foreign-keys&gt;&lt;ref-type name="Journal Article"&gt;17&lt;/ref-type&gt;&lt;contributors&gt;&lt;authors&gt;&lt;author&gt;Auvray, Frédéric&lt;/author&gt;&lt;author&gt;Perrat, Alexandre&lt;/author&gt;&lt;author&gt;Arimizu, Yoko&lt;/author&gt;&lt;author&gt;Chagneau, Camille V.&lt;/author&gt;&lt;author&gt;Bossuet-Greif, Nadège&lt;/author&gt;&lt;author&gt;Massip, Clémence&lt;/author&gt;&lt;author&gt;Brugère, Hubert&lt;/author&gt;&lt;author&gt;Nougayrède, Jean-Philippe&lt;/author&gt;&lt;author&gt;Hayashi, Tetsuya&lt;/author&gt;&lt;author&gt;Branchu, Priscilla&lt;/author&gt;&lt;author&gt;Ogura, Yoshitoshi&lt;/author&gt;&lt;author&gt;Oswald, Eric&lt;/author&gt;&lt;/authors&gt;&lt;/contributors&gt;&lt;titles&gt;&lt;title&gt;&lt;style face="normal" font="default" size="100%"&gt;Insights into the acquisition of the &lt;/style&gt;&lt;style face="italic" font="default" size="100%"&gt;pks&lt;/style&gt;&lt;style face="normal" font="default" size="100%"&gt; island and production of colibactin in the &lt;/style&gt;&lt;style face="italic" font="default" size="100%"&gt;Escherichia coli&lt;/style&gt;&lt;style face="normal" font="default" size="100%"&gt; population&lt;/style&gt;&lt;/title&gt;&lt;secondary-title&gt;Microbial Genomics&lt;/secondary-title&gt;&lt;/titles&gt;&lt;periodical&gt;&lt;full-title&gt;Microbial Genomics&lt;/full-title&gt;&lt;/periodical&gt;&lt;volume&gt;7&lt;/volume&gt;&lt;number&gt;5&lt;/number&gt;&lt;keywords&gt;&lt;keyword&gt;colibactin&lt;/keyword&gt;&lt;keyword&gt;enterobacteria&lt;/keyword&gt;&lt;keyword&gt;genetic diversity&lt;/keyword&gt;&lt;keyword&gt;pathogenicity island&lt;/keyword&gt;&lt;keyword&gt;pks&lt;/keyword&gt;&lt;keyword&gt;genotoxin&lt;/keyword&gt;&lt;keyword&gt;Escherichia coli&lt;/keyword&gt;&lt;/keywords&gt;&lt;dates&gt;&lt;year&gt;2021&lt;/year&gt;&lt;/dates&gt;&lt;isbn&gt;2057-5858&lt;/isbn&gt;&lt;urls&gt;&lt;related-urls&gt;&lt;url&gt;https://www.microbiologyresearch.org/content/journal/mgen/10.1099/mgen.0.000579&lt;/url&gt;&lt;/related-urls&gt;&lt;/urls&gt;&lt;electronic-resource-num&gt;https://doi.org/10.1099/mgen.0.000579&lt;/electronic-resource-num&gt;&lt;/record&gt;&lt;/Cite&gt;&lt;/EndNote&gt;</w:instrText>
      </w:r>
      <w:r w:rsidR="003D3035">
        <w:rPr>
          <w:rFonts w:asciiTheme="minorHAnsi" w:hAnsiTheme="minorHAnsi"/>
          <w:szCs w:val="22"/>
        </w:rPr>
        <w:fldChar w:fldCharType="separate"/>
      </w:r>
      <w:r w:rsidR="003D3035">
        <w:rPr>
          <w:rFonts w:asciiTheme="minorHAnsi" w:hAnsiTheme="minorHAnsi"/>
          <w:noProof/>
          <w:szCs w:val="22"/>
        </w:rPr>
        <w:t>(</w:t>
      </w:r>
      <w:hyperlink w:anchor="_ENREF_7" w:tooltip="Auvray, 2021 #46" w:history="1">
        <w:r w:rsidR="00647917">
          <w:rPr>
            <w:rFonts w:asciiTheme="minorHAnsi" w:hAnsiTheme="minorHAnsi"/>
            <w:noProof/>
            <w:szCs w:val="22"/>
          </w:rPr>
          <w:t>Auvray et al., 2021</w:t>
        </w:r>
      </w:hyperlink>
      <w:r w:rsidR="003D3035">
        <w:rPr>
          <w:rFonts w:asciiTheme="minorHAnsi" w:hAnsiTheme="minorHAnsi"/>
          <w:noProof/>
          <w:szCs w:val="22"/>
        </w:rPr>
        <w:t>)</w:t>
      </w:r>
      <w:r w:rsidR="003D3035">
        <w:rPr>
          <w:rFonts w:asciiTheme="minorHAnsi" w:hAnsiTheme="minorHAnsi"/>
          <w:szCs w:val="22"/>
        </w:rPr>
        <w:fldChar w:fldCharType="end"/>
      </w:r>
      <w:r w:rsidR="00494DFF">
        <w:rPr>
          <w:rFonts w:asciiTheme="minorHAnsi" w:hAnsiTheme="minorHAnsi"/>
          <w:szCs w:val="22"/>
        </w:rPr>
        <w:t xml:space="preserve">. </w:t>
      </w:r>
      <w:r w:rsidR="00B52D04">
        <w:rPr>
          <w:rFonts w:asciiTheme="minorHAnsi" w:hAnsiTheme="minorHAnsi"/>
          <w:szCs w:val="22"/>
        </w:rPr>
        <w:t xml:space="preserve">The </w:t>
      </w:r>
      <w:r w:rsidR="00B52D04" w:rsidRPr="00B52D04">
        <w:rPr>
          <w:rFonts w:asciiTheme="minorHAnsi" w:hAnsiTheme="minorHAnsi"/>
          <w:i/>
          <w:iCs/>
          <w:szCs w:val="22"/>
        </w:rPr>
        <w:t>E</w:t>
      </w:r>
      <w:r w:rsidR="00A62056" w:rsidRPr="00B52D04">
        <w:rPr>
          <w:rFonts w:asciiTheme="minorHAnsi" w:hAnsiTheme="minorHAnsi"/>
          <w:i/>
          <w:iCs/>
          <w:szCs w:val="22"/>
        </w:rPr>
        <w:t>.</w:t>
      </w:r>
      <w:r w:rsidR="00A62056">
        <w:rPr>
          <w:rFonts w:asciiTheme="minorHAnsi" w:hAnsiTheme="minorHAnsi"/>
          <w:i/>
          <w:iCs/>
          <w:szCs w:val="22"/>
        </w:rPr>
        <w:t> </w:t>
      </w:r>
      <w:r w:rsidR="00B52D04" w:rsidRPr="00B52D04">
        <w:rPr>
          <w:rFonts w:asciiTheme="minorHAnsi" w:hAnsiTheme="minorHAnsi"/>
          <w:i/>
          <w:iCs/>
          <w:szCs w:val="22"/>
        </w:rPr>
        <w:t>coli pks</w:t>
      </w:r>
      <w:r w:rsidR="00B52D04">
        <w:rPr>
          <w:rFonts w:asciiTheme="minorHAnsi" w:hAnsiTheme="minorHAnsi"/>
          <w:szCs w:val="22"/>
        </w:rPr>
        <w:t xml:space="preserve"> island is encoded by 19 genes (</w:t>
      </w:r>
      <w:r w:rsidR="00B52D04" w:rsidRPr="00B52D04">
        <w:rPr>
          <w:rFonts w:asciiTheme="minorHAnsi" w:hAnsiTheme="minorHAnsi"/>
          <w:i/>
          <w:iCs/>
          <w:szCs w:val="22"/>
        </w:rPr>
        <w:t>clbA</w:t>
      </w:r>
      <w:r w:rsidR="00B52D04">
        <w:rPr>
          <w:rFonts w:asciiTheme="minorHAnsi" w:hAnsiTheme="minorHAnsi"/>
          <w:szCs w:val="22"/>
        </w:rPr>
        <w:t xml:space="preserve"> – </w:t>
      </w:r>
      <w:r w:rsidR="00B52D04" w:rsidRPr="00B52D04">
        <w:rPr>
          <w:rFonts w:asciiTheme="minorHAnsi" w:hAnsiTheme="minorHAnsi"/>
          <w:i/>
          <w:iCs/>
          <w:szCs w:val="22"/>
        </w:rPr>
        <w:t>clbS</w:t>
      </w:r>
      <w:r w:rsidR="00B52D04">
        <w:rPr>
          <w:rFonts w:asciiTheme="minorHAnsi" w:hAnsiTheme="minorHAnsi"/>
          <w:szCs w:val="22"/>
        </w:rPr>
        <w:t xml:space="preserve">) </w:t>
      </w:r>
      <w:r w:rsidR="003D3035">
        <w:rPr>
          <w:rFonts w:asciiTheme="minorHAnsi" w:hAnsiTheme="minorHAnsi"/>
          <w:szCs w:val="22"/>
        </w:rPr>
        <w:fldChar w:fldCharType="begin"/>
      </w:r>
      <w:r w:rsidR="00FA1892">
        <w:rPr>
          <w:rFonts w:asciiTheme="minorHAnsi" w:hAnsiTheme="minorHAnsi"/>
          <w:szCs w:val="22"/>
        </w:rPr>
        <w:instrText xml:space="preserve"> ADDIN EN.CITE &lt;EndNote&gt;&lt;Cite&gt;&lt;Author&gt;Auvray&lt;/Author&gt;&lt;Year&gt;2021&lt;/Year&gt;&lt;RecNum&gt;46&lt;/RecNum&gt;&lt;DisplayText&gt;(Auvray et al., 2021)&lt;/DisplayText&gt;&lt;record&gt;&lt;rec-number&gt;46&lt;/rec-number&gt;&lt;foreign-keys&gt;&lt;key app="EN" db-id="e2p5expr8xpzasea9ag5xrxnztseszre50vw" timestamp="1761605396"&gt;46&lt;/key&gt;&lt;/foreign-keys&gt;&lt;ref-type name="Journal Article"&gt;17&lt;/ref-type&gt;&lt;contributors&gt;&lt;authors&gt;&lt;author&gt;Auvray, Frédéric&lt;/author&gt;&lt;author&gt;Perrat, Alexandre&lt;/author&gt;&lt;author&gt;Arimizu, Yoko&lt;/author&gt;&lt;author&gt;Chagneau, Camille V.&lt;/author&gt;&lt;author&gt;Bossuet-Greif, Nadège&lt;/author&gt;&lt;author&gt;Massip, Clémence&lt;/author&gt;&lt;author&gt;Brugère, Hubert&lt;/author&gt;&lt;author&gt;Nougayrède, Jean-Philippe&lt;/author&gt;&lt;author&gt;Hayashi, Tetsuya&lt;/author&gt;&lt;author&gt;Branchu, Priscilla&lt;/author&gt;&lt;author&gt;Ogura, Yoshitoshi&lt;/author&gt;&lt;author&gt;Oswald, Eric&lt;/author&gt;&lt;/authors&gt;&lt;/contributors&gt;&lt;titles&gt;&lt;title&gt;&lt;style face="normal" font="default" size="100%"&gt;Insights into the acquisition of the &lt;/style&gt;&lt;style face="italic" font="default" size="100%"&gt;pks&lt;/style&gt;&lt;style face="normal" font="default" size="100%"&gt; island and production of colibactin in the &lt;/style&gt;&lt;style face="italic" font="default" size="100%"&gt;Escherichia coli&lt;/style&gt;&lt;style face="normal" font="default" size="100%"&gt; population&lt;/style&gt;&lt;/title&gt;&lt;secondary-title&gt;Microbial Genomics&lt;/secondary-title&gt;&lt;/titles&gt;&lt;periodical&gt;&lt;full-title&gt;Microbial Genomics&lt;/full-title&gt;&lt;/periodical&gt;&lt;volume&gt;7&lt;/volume&gt;&lt;number&gt;5&lt;/number&gt;&lt;keywords&gt;&lt;keyword&gt;colibactin&lt;/keyword&gt;&lt;keyword&gt;enterobacteria&lt;/keyword&gt;&lt;keyword&gt;genetic diversity&lt;/keyword&gt;&lt;keyword&gt;pathogenicity island&lt;/keyword&gt;&lt;keyword&gt;pks&lt;/keyword&gt;&lt;keyword&gt;genotoxin&lt;/keyword&gt;&lt;keyword&gt;Escherichia coli&lt;/keyword&gt;&lt;/keywords&gt;&lt;dates&gt;&lt;year&gt;2021&lt;/year&gt;&lt;/dates&gt;&lt;isbn&gt;2057-5858&lt;/isbn&gt;&lt;urls&gt;&lt;related-urls&gt;&lt;url&gt;https://www.microbiologyresearch.org/content/journal/mgen/10.1099/mgen.0.000579&lt;/url&gt;&lt;/related-urls&gt;&lt;/urls&gt;&lt;electronic-resource-num&gt;https://doi.org/10.1099/mgen.0.000579&lt;/electronic-resource-num&gt;&lt;/record&gt;&lt;/Cite&gt;&lt;/EndNote&gt;</w:instrText>
      </w:r>
      <w:r w:rsidR="003D3035">
        <w:rPr>
          <w:rFonts w:asciiTheme="minorHAnsi" w:hAnsiTheme="minorHAnsi"/>
          <w:szCs w:val="22"/>
        </w:rPr>
        <w:fldChar w:fldCharType="separate"/>
      </w:r>
      <w:r w:rsidR="003D3035">
        <w:rPr>
          <w:rFonts w:asciiTheme="minorHAnsi" w:hAnsiTheme="minorHAnsi"/>
          <w:noProof/>
          <w:szCs w:val="22"/>
        </w:rPr>
        <w:t>(</w:t>
      </w:r>
      <w:hyperlink w:anchor="_ENREF_7" w:tooltip="Auvray, 2021 #46" w:history="1">
        <w:r w:rsidR="00647917">
          <w:rPr>
            <w:rFonts w:asciiTheme="minorHAnsi" w:hAnsiTheme="minorHAnsi"/>
            <w:noProof/>
            <w:szCs w:val="22"/>
          </w:rPr>
          <w:t>Auvray et al., 2021</w:t>
        </w:r>
      </w:hyperlink>
      <w:r w:rsidR="003D3035">
        <w:rPr>
          <w:rFonts w:asciiTheme="minorHAnsi" w:hAnsiTheme="minorHAnsi"/>
          <w:noProof/>
          <w:szCs w:val="22"/>
        </w:rPr>
        <w:t>)</w:t>
      </w:r>
      <w:r w:rsidR="003D3035">
        <w:rPr>
          <w:rFonts w:asciiTheme="minorHAnsi" w:hAnsiTheme="minorHAnsi"/>
          <w:szCs w:val="22"/>
        </w:rPr>
        <w:fldChar w:fldCharType="end"/>
      </w:r>
      <w:r w:rsidR="00B52D04">
        <w:rPr>
          <w:rFonts w:asciiTheme="minorHAnsi" w:hAnsiTheme="minorHAnsi"/>
          <w:szCs w:val="22"/>
        </w:rPr>
        <w:t xml:space="preserve">. </w:t>
      </w:r>
      <w:r w:rsidR="00494DFF">
        <w:rPr>
          <w:rFonts w:asciiTheme="minorHAnsi" w:hAnsiTheme="minorHAnsi"/>
          <w:szCs w:val="22"/>
        </w:rPr>
        <w:t xml:space="preserve">Colibactin is </w:t>
      </w:r>
      <w:r>
        <w:rPr>
          <w:rFonts w:asciiTheme="minorHAnsi" w:hAnsiTheme="minorHAnsi"/>
          <w:szCs w:val="22"/>
        </w:rPr>
        <w:t xml:space="preserve">reported to induce double stranded breaks and chromosomal mutations </w:t>
      </w:r>
      <w:r w:rsidR="003D3035">
        <w:rPr>
          <w:rFonts w:asciiTheme="minorHAnsi" w:hAnsiTheme="minorHAnsi"/>
          <w:szCs w:val="22"/>
        </w:rPr>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rPr>
          <w:rFonts w:asciiTheme="minorHAnsi" w:hAnsiTheme="minorHAnsi"/>
          <w:szCs w:val="22"/>
        </w:rPr>
        <w:instrText xml:space="preserve"> ADDIN EN.CITE </w:instrText>
      </w:r>
      <w:r w:rsidR="00FA1892">
        <w:rPr>
          <w:rFonts w:asciiTheme="minorHAnsi" w:hAnsiTheme="minorHAnsi"/>
          <w:szCs w:val="22"/>
        </w:rPr>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rPr>
          <w:rFonts w:asciiTheme="minorHAnsi" w:hAnsiTheme="minorHAnsi"/>
          <w:szCs w:val="22"/>
        </w:rPr>
        <w:instrText xml:space="preserve"> ADDIN EN.CITE.DATA </w:instrText>
      </w:r>
      <w:r w:rsidR="00FA1892">
        <w:rPr>
          <w:rFonts w:asciiTheme="minorHAnsi" w:hAnsiTheme="minorHAnsi"/>
          <w:szCs w:val="22"/>
        </w:rPr>
      </w:r>
      <w:r w:rsidR="00FA1892">
        <w:rPr>
          <w:rFonts w:asciiTheme="minorHAnsi" w:hAnsiTheme="minorHAnsi"/>
          <w:szCs w:val="22"/>
        </w:rPr>
        <w:fldChar w:fldCharType="end"/>
      </w:r>
      <w:r w:rsidR="003D3035">
        <w:rPr>
          <w:rFonts w:asciiTheme="minorHAnsi" w:hAnsiTheme="minorHAnsi"/>
          <w:szCs w:val="22"/>
        </w:rPr>
      </w:r>
      <w:r w:rsidR="003D3035">
        <w:rPr>
          <w:rFonts w:asciiTheme="minorHAnsi" w:hAnsiTheme="minorHAnsi"/>
          <w:szCs w:val="22"/>
        </w:rPr>
        <w:fldChar w:fldCharType="separate"/>
      </w:r>
      <w:r w:rsidR="003D3035">
        <w:rPr>
          <w:rFonts w:asciiTheme="minorHAnsi" w:hAnsiTheme="minorHAnsi"/>
          <w:noProof/>
          <w:szCs w:val="22"/>
        </w:rPr>
        <w:t>(</w:t>
      </w:r>
      <w:hyperlink w:anchor="_ENREF_25" w:tooltip="Falzone, 2024 #47" w:history="1">
        <w:r w:rsidR="00647917">
          <w:rPr>
            <w:rFonts w:asciiTheme="minorHAnsi" w:hAnsiTheme="minorHAnsi"/>
            <w:noProof/>
            <w:szCs w:val="22"/>
          </w:rPr>
          <w:t>Falzone et al., 2024</w:t>
        </w:r>
      </w:hyperlink>
      <w:r w:rsidR="003D3035">
        <w:rPr>
          <w:rFonts w:asciiTheme="minorHAnsi" w:hAnsiTheme="minorHAnsi"/>
          <w:noProof/>
          <w:szCs w:val="22"/>
        </w:rPr>
        <w:t>)</w:t>
      </w:r>
      <w:r w:rsidR="003D3035">
        <w:rPr>
          <w:rFonts w:asciiTheme="minorHAnsi" w:hAnsiTheme="minorHAnsi"/>
          <w:szCs w:val="22"/>
        </w:rPr>
        <w:fldChar w:fldCharType="end"/>
      </w:r>
      <w:r>
        <w:rPr>
          <w:rFonts w:asciiTheme="minorHAnsi" w:hAnsiTheme="minorHAnsi"/>
          <w:szCs w:val="22"/>
        </w:rPr>
        <w:t>.</w:t>
      </w:r>
      <w:r w:rsidR="00494DFF">
        <w:rPr>
          <w:rFonts w:asciiTheme="minorHAnsi" w:hAnsiTheme="minorHAnsi"/>
          <w:szCs w:val="22"/>
        </w:rPr>
        <w:t xml:space="preserve"> Some </w:t>
      </w:r>
      <w:r w:rsidR="00494DFF" w:rsidRPr="00494DFF">
        <w:rPr>
          <w:rFonts w:asciiTheme="minorHAnsi" w:hAnsiTheme="minorHAnsi"/>
          <w:i/>
          <w:iCs/>
          <w:szCs w:val="22"/>
        </w:rPr>
        <w:t>in vitro</w:t>
      </w:r>
      <w:r w:rsidR="00494DFF">
        <w:rPr>
          <w:rFonts w:asciiTheme="minorHAnsi" w:hAnsiTheme="minorHAnsi"/>
          <w:szCs w:val="22"/>
        </w:rPr>
        <w:t xml:space="preserve"> and </w:t>
      </w:r>
      <w:r w:rsidR="00494DFF" w:rsidRPr="00494DFF">
        <w:rPr>
          <w:rFonts w:asciiTheme="minorHAnsi" w:hAnsiTheme="minorHAnsi"/>
          <w:i/>
          <w:iCs/>
          <w:szCs w:val="22"/>
        </w:rPr>
        <w:t>in vivo</w:t>
      </w:r>
      <w:r w:rsidR="00494DFF">
        <w:rPr>
          <w:rFonts w:asciiTheme="minorHAnsi" w:hAnsiTheme="minorHAnsi"/>
          <w:szCs w:val="22"/>
        </w:rPr>
        <w:t xml:space="preserve"> laboratory studies </w:t>
      </w:r>
      <w:r w:rsidR="00B80D19">
        <w:rPr>
          <w:rFonts w:asciiTheme="minorHAnsi" w:hAnsiTheme="minorHAnsi"/>
          <w:szCs w:val="22"/>
        </w:rPr>
        <w:t>have</w:t>
      </w:r>
      <w:r w:rsidR="00494DFF">
        <w:rPr>
          <w:rFonts w:asciiTheme="minorHAnsi" w:hAnsiTheme="minorHAnsi"/>
          <w:szCs w:val="22"/>
        </w:rPr>
        <w:t xml:space="preserve"> demonstrated that EcN is able to cause mutations </w:t>
      </w:r>
      <w:r w:rsidR="003D3035">
        <w:rPr>
          <w:rFonts w:asciiTheme="minorHAnsi" w:hAnsiTheme="minorHAnsi"/>
          <w:szCs w:val="22"/>
        </w:rPr>
        <w:fldChar w:fldCharType="begin">
          <w:fldData xml:space="preserve">PEVuZE5vdGU+PENpdGU+PEF1dGhvcj5QbGVndWV6dWVsb3MtTWFuemFubzwvQXV0aG9yPjxZZWFy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</w:fldData>
        </w:fldChar>
      </w:r>
      <w:r w:rsidR="00FA1892">
        <w:rPr>
          <w:rFonts w:asciiTheme="minorHAnsi" w:hAnsiTheme="minorHAnsi"/>
          <w:szCs w:val="22"/>
        </w:rPr>
        <w:instrText xml:space="preserve"> ADDIN EN.CITE </w:instrText>
      </w:r>
      <w:r w:rsidR="00FA1892">
        <w:rPr>
          <w:rFonts w:asciiTheme="minorHAnsi" w:hAnsiTheme="minorHAnsi"/>
          <w:szCs w:val="22"/>
        </w:rPr>
        <w:fldChar w:fldCharType="begin">
          <w:fldData xml:space="preserve">PEVuZE5vdGU+PENpdGU+PEF1dGhvcj5QbGVndWV6dWVsb3MtTWFuemFubzwvQXV0aG9yPjxZZWFy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</w:fldData>
        </w:fldChar>
      </w:r>
      <w:r w:rsidR="00FA1892">
        <w:rPr>
          <w:rFonts w:asciiTheme="minorHAnsi" w:hAnsiTheme="minorHAnsi"/>
          <w:szCs w:val="22"/>
        </w:rPr>
        <w:instrText xml:space="preserve"> ADDIN EN.CITE.DATA </w:instrText>
      </w:r>
      <w:r w:rsidR="00FA1892">
        <w:rPr>
          <w:rFonts w:asciiTheme="minorHAnsi" w:hAnsiTheme="minorHAnsi"/>
          <w:szCs w:val="22"/>
        </w:rPr>
      </w:r>
      <w:r w:rsidR="00FA1892">
        <w:rPr>
          <w:rFonts w:asciiTheme="minorHAnsi" w:hAnsiTheme="minorHAnsi"/>
          <w:szCs w:val="22"/>
        </w:rPr>
        <w:fldChar w:fldCharType="end"/>
      </w:r>
      <w:r w:rsidR="003D3035">
        <w:rPr>
          <w:rFonts w:asciiTheme="minorHAnsi" w:hAnsiTheme="minorHAnsi"/>
          <w:szCs w:val="22"/>
        </w:rPr>
      </w:r>
      <w:r w:rsidR="003D3035">
        <w:rPr>
          <w:rFonts w:asciiTheme="minorHAnsi" w:hAnsiTheme="minorHAnsi"/>
          <w:szCs w:val="22"/>
        </w:rPr>
        <w:fldChar w:fldCharType="separate"/>
      </w:r>
      <w:r w:rsidR="003D3035">
        <w:rPr>
          <w:rFonts w:asciiTheme="minorHAnsi" w:hAnsiTheme="minorHAnsi"/>
          <w:noProof/>
          <w:szCs w:val="22"/>
        </w:rPr>
        <w:t>(</w:t>
      </w:r>
      <w:hyperlink w:anchor="_ENREF_81" w:tooltip="Pleguezuelos-Manzano, 2020 #50" w:history="1">
        <w:r w:rsidR="00647917">
          <w:rPr>
            <w:rFonts w:asciiTheme="minorHAnsi" w:hAnsiTheme="minorHAnsi"/>
            <w:noProof/>
            <w:szCs w:val="22"/>
          </w:rPr>
          <w:t>Pleguezuelos-Manzano et al., 2020</w:t>
        </w:r>
      </w:hyperlink>
      <w:r w:rsidR="003D3035">
        <w:rPr>
          <w:rFonts w:asciiTheme="minorHAnsi" w:hAnsiTheme="minorHAnsi"/>
          <w:noProof/>
          <w:szCs w:val="22"/>
        </w:rPr>
        <w:t xml:space="preserve">; </w:t>
      </w:r>
      <w:hyperlink w:anchor="_ENREF_88" w:tooltip="Rosendahl Huber, 2024 #51" w:history="1">
        <w:r w:rsidR="00647917">
          <w:rPr>
            <w:rFonts w:asciiTheme="minorHAnsi" w:hAnsiTheme="minorHAnsi"/>
            <w:noProof/>
            <w:szCs w:val="22"/>
          </w:rPr>
          <w:t>Rosendahl Huber et al., 2024</w:t>
        </w:r>
      </w:hyperlink>
      <w:r w:rsidR="003D3035">
        <w:rPr>
          <w:rFonts w:asciiTheme="minorHAnsi" w:hAnsiTheme="minorHAnsi"/>
          <w:noProof/>
          <w:szCs w:val="22"/>
        </w:rPr>
        <w:t>)</w:t>
      </w:r>
      <w:r w:rsidR="003D3035">
        <w:rPr>
          <w:rFonts w:asciiTheme="minorHAnsi" w:hAnsiTheme="minorHAnsi"/>
          <w:szCs w:val="22"/>
        </w:rPr>
        <w:fldChar w:fldCharType="end"/>
      </w:r>
      <w:r w:rsidR="00494DFF">
        <w:rPr>
          <w:rFonts w:asciiTheme="minorHAnsi" w:hAnsiTheme="minorHAnsi"/>
          <w:szCs w:val="22"/>
        </w:rPr>
        <w:t xml:space="preserve">. </w:t>
      </w:r>
      <w:r w:rsidR="00F3681D">
        <w:rPr>
          <w:rFonts w:asciiTheme="minorHAnsi" w:hAnsiTheme="minorHAnsi"/>
          <w:szCs w:val="22"/>
        </w:rPr>
        <w:t xml:space="preserve">Studies have also shown that </w:t>
      </w:r>
      <w:r w:rsidR="00DF707C">
        <w:rPr>
          <w:rFonts w:asciiTheme="minorHAnsi" w:hAnsiTheme="minorHAnsi"/>
          <w:szCs w:val="22"/>
        </w:rPr>
        <w:t xml:space="preserve">the deletion of </w:t>
      </w:r>
      <w:r w:rsidR="00DF707C" w:rsidRPr="00DF707C">
        <w:rPr>
          <w:rFonts w:asciiTheme="minorHAnsi" w:hAnsiTheme="minorHAnsi"/>
          <w:i/>
          <w:iCs/>
          <w:szCs w:val="22"/>
        </w:rPr>
        <w:t>clbA</w:t>
      </w:r>
      <w:r w:rsidR="00DF707C">
        <w:rPr>
          <w:rFonts w:asciiTheme="minorHAnsi" w:hAnsiTheme="minorHAnsi"/>
          <w:szCs w:val="22"/>
        </w:rPr>
        <w:t xml:space="preserve"> gene from </w:t>
      </w:r>
      <w:r w:rsidR="00F3681D">
        <w:rPr>
          <w:rFonts w:asciiTheme="minorHAnsi" w:hAnsiTheme="minorHAnsi"/>
          <w:szCs w:val="22"/>
        </w:rPr>
        <w:t>EcN</w:t>
      </w:r>
      <w:r w:rsidR="00DF707C">
        <w:rPr>
          <w:rFonts w:asciiTheme="minorHAnsi" w:hAnsiTheme="minorHAnsi"/>
          <w:szCs w:val="22"/>
        </w:rPr>
        <w:t xml:space="preserve">, is </w:t>
      </w:r>
      <w:r w:rsidR="00DF707C">
        <w:rPr>
          <w:rFonts w:asciiTheme="minorHAnsi" w:hAnsiTheme="minorHAnsi"/>
          <w:szCs w:val="22"/>
        </w:rPr>
        <w:lastRenderedPageBreak/>
        <w:t xml:space="preserve">able abrogate its ability to cause DNA damage. However, this deletion impairs its probiotic activity </w:t>
      </w:r>
      <w:r w:rsidR="009F7A88">
        <w:rPr>
          <w:rFonts w:asciiTheme="minorHAnsi" w:hAnsiTheme="minorHAnsi"/>
          <w:szCs w:val="22"/>
        </w:rPr>
        <w:fldChar w:fldCharType="begin"/>
      </w:r>
      <w:r w:rsidR="009F7A88">
        <w:rPr>
          <w:rFonts w:asciiTheme="minorHAnsi" w:hAnsiTheme="minorHAnsi"/>
          <w:szCs w:val="22"/>
        </w:rPr>
        <w:instrText xml:space="preserve"> ADDIN EN.CITE &lt;EndNote&gt;&lt;Cite&gt;&lt;Author&gt;Olier&lt;/Author&gt;&lt;Year&gt;2012&lt;/Year&gt;&lt;RecNum&gt;119&lt;/RecNum&gt;&lt;DisplayText&gt;(Olier et al., 2012)&lt;/DisplayText&gt;&lt;record&gt;&lt;rec-number&gt;119&lt;/rec-number&gt;&lt;foreign-keys&gt;&lt;key app="EN" db-id="e2p5expr8xpzasea9ag5xrxnztseszre50vw" timestamp="1762812443"&gt;119&lt;/key&gt;&lt;/foreign-keys&gt;&lt;ref-type name="Journal Article"&gt;17&lt;/ref-type&gt;&lt;contributors&gt;&lt;authors&gt;&lt;author&gt;Olier, Maïwenn&lt;/author&gt;&lt;author&gt;Marcq, Ingrid&lt;/author&gt;&lt;author&gt;Salvador-Cartier, Christel&lt;/author&gt;&lt;author&gt;Secher, Thomas&lt;/author&gt;&lt;author&gt;Dobrindt, Ulrich&lt;/author&gt;&lt;author&gt;Boury, Michèle&lt;/author&gt;&lt;author&gt;Bacquié, Valérie&lt;/author&gt;&lt;author&gt;Penary, Marie&lt;/author&gt;&lt;author&gt;Gaultier, Eric&lt;/author&gt;&lt;author&gt;Nougayrède, Jean-Philippe&lt;/author&gt;&lt;author&gt;Fioramonti, Jean&lt;/author&gt;&lt;author&gt;Oswald, Eric&lt;/author&gt;&lt;/authors&gt;&lt;/contributors&gt;&lt;titles&gt;&lt;title&gt;&lt;style face="normal" font="default" size="100%"&gt;Genotoxicity of &lt;/style&gt;&lt;style face="italic" font="default" size="100%"&gt;Escherichia coli&lt;/style&gt;&lt;style face="normal" font="default" size="100%"&gt; Nissle 1917 strain cannot be dissociated from its probiotic activity&lt;/style&gt;&lt;/title&gt;&lt;secondary-title&gt;Gut Microbes&lt;/secondary-title&gt;&lt;/titles&gt;&lt;periodical&gt;&lt;full-title&gt;Gut Microbes&lt;/full-title&gt;&lt;/periodical&gt;&lt;pages&gt;501-509&lt;/pages&gt;&lt;volume&gt;3&lt;/volume&gt;&lt;number&gt;6&lt;/number&gt;&lt;dates&gt;&lt;year&gt;2012&lt;/year&gt;&lt;pub-dates&gt;&lt;date&gt;2012/11/16&lt;/date&gt;&lt;/pub-dates&gt;&lt;/dates&gt;&lt;publisher&gt;Taylor &amp;amp; Francis&lt;/publisher&gt;&lt;isbn&gt;1949-0976&lt;/isbn&gt;&lt;urls&gt;&lt;related-urls&gt;&lt;url&gt;https://doi.org/10.4161/gmic.21737&lt;/url&gt;&lt;/related-urls&gt;&lt;/urls&gt;&lt;electronic-resource-num&gt;10.4161/gmic.21737&lt;/electronic-resource-num&gt;&lt;/record&gt;&lt;/Cite&gt;&lt;/EndNote&gt;</w:instrText>
      </w:r>
      <w:r w:rsidR="009F7A88">
        <w:rPr>
          <w:rFonts w:asciiTheme="minorHAnsi" w:hAnsiTheme="minorHAnsi"/>
          <w:szCs w:val="22"/>
        </w:rPr>
        <w:fldChar w:fldCharType="separate"/>
      </w:r>
      <w:r w:rsidR="009F7A88">
        <w:rPr>
          <w:rFonts w:asciiTheme="minorHAnsi" w:hAnsiTheme="minorHAnsi"/>
          <w:noProof/>
          <w:szCs w:val="22"/>
        </w:rPr>
        <w:t>(</w:t>
      </w:r>
      <w:hyperlink w:anchor="_ENREF_77" w:tooltip="Olier, 2012 #119" w:history="1">
        <w:r w:rsidR="00647917">
          <w:rPr>
            <w:rFonts w:asciiTheme="minorHAnsi" w:hAnsiTheme="minorHAnsi"/>
            <w:noProof/>
            <w:szCs w:val="22"/>
          </w:rPr>
          <w:t>Olier et al., 2012</w:t>
        </w:r>
      </w:hyperlink>
      <w:r w:rsidR="009F7A88">
        <w:rPr>
          <w:rFonts w:asciiTheme="minorHAnsi" w:hAnsiTheme="minorHAnsi"/>
          <w:noProof/>
          <w:szCs w:val="22"/>
        </w:rPr>
        <w:t>)</w:t>
      </w:r>
      <w:r w:rsidR="009F7A88">
        <w:rPr>
          <w:rFonts w:asciiTheme="minorHAnsi" w:hAnsiTheme="minorHAnsi"/>
          <w:szCs w:val="22"/>
        </w:rPr>
        <w:fldChar w:fldCharType="end"/>
      </w:r>
      <w:r w:rsidR="007D71EC">
        <w:rPr>
          <w:rFonts w:asciiTheme="minorHAnsi" w:hAnsiTheme="minorHAnsi"/>
          <w:szCs w:val="22"/>
        </w:rPr>
        <w:t xml:space="preserve">. </w:t>
      </w:r>
      <w:r w:rsidR="00B80D19">
        <w:rPr>
          <w:rFonts w:asciiTheme="minorHAnsi" w:hAnsiTheme="minorHAnsi"/>
          <w:szCs w:val="22"/>
        </w:rPr>
        <w:t>Conversely, other studies have</w:t>
      </w:r>
      <w:r w:rsidR="00B80D19" w:rsidRPr="00B80D19">
        <w:rPr>
          <w:rFonts w:asciiTheme="minorHAnsi" w:hAnsiTheme="minorHAnsi"/>
          <w:szCs w:val="22"/>
        </w:rPr>
        <w:t xml:space="preserve"> </w:t>
      </w:r>
      <w:r w:rsidR="00B80D19">
        <w:rPr>
          <w:rFonts w:asciiTheme="minorHAnsi" w:hAnsiTheme="minorHAnsi"/>
          <w:szCs w:val="22"/>
        </w:rPr>
        <w:t xml:space="preserve">demonstrated that EcN does not cause/induce genotoxicity </w:t>
      </w:r>
      <w:r w:rsidR="00B80D19">
        <w:rPr>
          <w:rFonts w:asciiTheme="minorHAnsi" w:hAnsiTheme="minorHAnsi"/>
          <w:szCs w:val="22"/>
        </w:rPr>
        <w:fldChar w:fldCharType="begin">
          <w:fldData xml:space="preserve">PEVuZE5vdGU+PENpdGU+PEF1dGhvcj5EdWJiZXJ0PC9BdXRob3I+PFllYXI+MjAyMDwvWWVhcj48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</w:fldData>
        </w:fldChar>
      </w:r>
      <w:r w:rsidR="00647917">
        <w:rPr>
          <w:rFonts w:asciiTheme="minorHAnsi" w:hAnsiTheme="minorHAnsi"/>
          <w:szCs w:val="22"/>
        </w:rPr>
        <w:instrText xml:space="preserve"> ADDIN EN.CITE </w:instrText>
      </w:r>
      <w:r w:rsidR="00647917">
        <w:rPr>
          <w:rFonts w:asciiTheme="minorHAnsi" w:hAnsiTheme="minorHAnsi"/>
          <w:szCs w:val="22"/>
        </w:rPr>
        <w:fldChar w:fldCharType="begin">
          <w:fldData xml:space="preserve">PEVuZE5vdGU+PENpdGU+PEF1dGhvcj5EdWJiZXJ0PC9BdXRob3I+PFllYXI+MjAyMDwvWWVhcj48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</w:fldData>
        </w:fldChar>
      </w:r>
      <w:r w:rsidR="00647917">
        <w:rPr>
          <w:rFonts w:asciiTheme="minorHAnsi" w:hAnsiTheme="minorHAnsi"/>
          <w:szCs w:val="22"/>
        </w:rPr>
        <w:instrText xml:space="preserve"> ADDIN EN.CITE.DATA </w:instrText>
      </w:r>
      <w:r w:rsidR="00647917">
        <w:rPr>
          <w:rFonts w:asciiTheme="minorHAnsi" w:hAnsiTheme="minorHAnsi"/>
          <w:szCs w:val="22"/>
        </w:rPr>
      </w:r>
      <w:r w:rsidR="00647917">
        <w:rPr>
          <w:rFonts w:asciiTheme="minorHAnsi" w:hAnsiTheme="minorHAnsi"/>
          <w:szCs w:val="22"/>
        </w:rPr>
        <w:fldChar w:fldCharType="end"/>
      </w:r>
      <w:r w:rsidR="00B80D19">
        <w:rPr>
          <w:rFonts w:asciiTheme="minorHAnsi" w:hAnsiTheme="minorHAnsi"/>
          <w:szCs w:val="22"/>
        </w:rPr>
      </w:r>
      <w:r w:rsidR="00B80D19">
        <w:rPr>
          <w:rFonts w:asciiTheme="minorHAnsi" w:hAnsiTheme="minorHAnsi"/>
          <w:szCs w:val="22"/>
        </w:rPr>
        <w:fldChar w:fldCharType="separate"/>
      </w:r>
      <w:r w:rsidR="00647917">
        <w:rPr>
          <w:rFonts w:asciiTheme="minorHAnsi" w:hAnsiTheme="minorHAnsi"/>
          <w:noProof/>
          <w:szCs w:val="22"/>
        </w:rPr>
        <w:t>(</w:t>
      </w:r>
      <w:hyperlink w:anchor="_ENREF_43" w:tooltip="Janosch, 2019 #49" w:history="1">
        <w:r w:rsidR="00647917">
          <w:rPr>
            <w:rFonts w:asciiTheme="minorHAnsi" w:hAnsiTheme="minorHAnsi"/>
            <w:noProof/>
            <w:szCs w:val="22"/>
          </w:rPr>
          <w:t>Janosch et al., 2019</w:t>
        </w:r>
      </w:hyperlink>
      <w:r w:rsidR="00647917">
        <w:rPr>
          <w:rFonts w:asciiTheme="minorHAnsi" w:hAnsiTheme="minorHAnsi"/>
          <w:noProof/>
          <w:szCs w:val="22"/>
        </w:rPr>
        <w:t xml:space="preserve">; </w:t>
      </w:r>
      <w:hyperlink w:anchor="_ENREF_24" w:tooltip="Dubbert, 2020 #48" w:history="1">
        <w:r w:rsidR="00647917">
          <w:rPr>
            <w:rFonts w:asciiTheme="minorHAnsi" w:hAnsiTheme="minorHAnsi"/>
            <w:noProof/>
            <w:szCs w:val="22"/>
          </w:rPr>
          <w:t>Dubbert et al., 2020</w:t>
        </w:r>
      </w:hyperlink>
      <w:r w:rsidR="00647917">
        <w:rPr>
          <w:rFonts w:asciiTheme="minorHAnsi" w:hAnsiTheme="minorHAnsi"/>
          <w:noProof/>
          <w:szCs w:val="22"/>
        </w:rPr>
        <w:t>)</w:t>
      </w:r>
      <w:r w:rsidR="00B80D19">
        <w:rPr>
          <w:rFonts w:asciiTheme="minorHAnsi" w:hAnsiTheme="minorHAnsi"/>
          <w:szCs w:val="22"/>
        </w:rPr>
        <w:fldChar w:fldCharType="end"/>
      </w:r>
      <w:r w:rsidR="00A64C10">
        <w:rPr>
          <w:rFonts w:asciiTheme="minorHAnsi" w:hAnsiTheme="minorHAnsi"/>
          <w:szCs w:val="22"/>
        </w:rPr>
        <w:t>.</w:t>
      </w:r>
      <w:r w:rsidR="00B80D19">
        <w:rPr>
          <w:rFonts w:asciiTheme="minorHAnsi" w:hAnsiTheme="minorHAnsi"/>
          <w:szCs w:val="22"/>
        </w:rPr>
        <w:t xml:space="preserve"> </w:t>
      </w:r>
      <w:r w:rsidR="00DA7050" w:rsidRPr="00603139">
        <w:rPr>
          <w:rFonts w:asciiTheme="minorHAnsi" w:hAnsiTheme="minorHAnsi"/>
          <w:szCs w:val="22"/>
        </w:rPr>
        <w:t>Results of</w:t>
      </w:r>
      <w:r w:rsidR="00DA7050">
        <w:rPr>
          <w:rFonts w:asciiTheme="minorHAnsi" w:hAnsiTheme="minorHAnsi"/>
          <w:i/>
          <w:iCs/>
          <w:szCs w:val="22"/>
        </w:rPr>
        <w:t xml:space="preserve"> i</w:t>
      </w:r>
      <w:r w:rsidR="00792407" w:rsidRPr="00603139">
        <w:rPr>
          <w:rFonts w:asciiTheme="minorHAnsi" w:hAnsiTheme="minorHAnsi"/>
          <w:i/>
          <w:iCs/>
          <w:szCs w:val="22"/>
        </w:rPr>
        <w:t>n vitro</w:t>
      </w:r>
      <w:r w:rsidR="00792407">
        <w:rPr>
          <w:rFonts w:asciiTheme="minorHAnsi" w:hAnsiTheme="minorHAnsi"/>
          <w:szCs w:val="22"/>
        </w:rPr>
        <w:t xml:space="preserve"> and </w:t>
      </w:r>
      <w:r w:rsidR="00DA7050">
        <w:rPr>
          <w:rFonts w:asciiTheme="minorHAnsi" w:hAnsiTheme="minorHAnsi"/>
          <w:szCs w:val="22"/>
        </w:rPr>
        <w:t>mouse</w:t>
      </w:r>
      <w:r w:rsidR="00792407">
        <w:rPr>
          <w:rFonts w:asciiTheme="minorHAnsi" w:hAnsiTheme="minorHAnsi"/>
          <w:szCs w:val="22"/>
        </w:rPr>
        <w:t xml:space="preserve"> p</w:t>
      </w:r>
      <w:r w:rsidR="002A73D0">
        <w:rPr>
          <w:rFonts w:asciiTheme="minorHAnsi" w:hAnsiTheme="minorHAnsi"/>
          <w:szCs w:val="22"/>
        </w:rPr>
        <w:t xml:space="preserve">reclinical studies </w:t>
      </w:r>
      <w:r w:rsidR="00E602C6">
        <w:rPr>
          <w:rFonts w:asciiTheme="minorHAnsi" w:hAnsiTheme="minorHAnsi"/>
          <w:szCs w:val="22"/>
        </w:rPr>
        <w:t>suggest</w:t>
      </w:r>
      <w:r w:rsidR="002A73D0">
        <w:rPr>
          <w:rFonts w:asciiTheme="minorHAnsi" w:hAnsiTheme="minorHAnsi"/>
          <w:szCs w:val="22"/>
        </w:rPr>
        <w:t xml:space="preserve"> that the genotoxicity of colibactin is associated with the expression of adhesion molecules FimH and FmlH. Th</w:t>
      </w:r>
      <w:r w:rsidR="00DA7050">
        <w:rPr>
          <w:rFonts w:asciiTheme="minorHAnsi" w:hAnsiTheme="minorHAnsi"/>
          <w:szCs w:val="22"/>
        </w:rPr>
        <w:t>ese</w:t>
      </w:r>
      <w:r w:rsidR="002A73D0">
        <w:rPr>
          <w:rFonts w:asciiTheme="minorHAnsi" w:hAnsiTheme="minorHAnsi"/>
          <w:szCs w:val="22"/>
        </w:rPr>
        <w:t xml:space="preserve"> stud</w:t>
      </w:r>
      <w:r w:rsidR="00792407">
        <w:rPr>
          <w:rFonts w:asciiTheme="minorHAnsi" w:hAnsiTheme="minorHAnsi"/>
          <w:szCs w:val="22"/>
        </w:rPr>
        <w:t>ies</w:t>
      </w:r>
      <w:r w:rsidR="002A73D0">
        <w:rPr>
          <w:rFonts w:asciiTheme="minorHAnsi" w:hAnsiTheme="minorHAnsi"/>
          <w:szCs w:val="22"/>
        </w:rPr>
        <w:t xml:space="preserve"> demonstrated</w:t>
      </w:r>
      <w:r w:rsidR="002D09EC">
        <w:rPr>
          <w:rFonts w:asciiTheme="minorHAnsi" w:hAnsiTheme="minorHAnsi"/>
          <w:szCs w:val="22"/>
        </w:rPr>
        <w:t xml:space="preserve"> that EcN did not exacerbate colorectal cancer (CRC) development in a CRC mouse model when compared to another </w:t>
      </w:r>
      <w:r w:rsidR="002D09EC" w:rsidRPr="00EC5793">
        <w:rPr>
          <w:rFonts w:asciiTheme="minorHAnsi" w:hAnsiTheme="minorHAnsi"/>
          <w:i/>
          <w:iCs/>
          <w:szCs w:val="22"/>
        </w:rPr>
        <w:t>pks</w:t>
      </w:r>
      <w:r w:rsidR="002D09EC" w:rsidRPr="00EC5793">
        <w:rPr>
          <w:rFonts w:asciiTheme="minorHAnsi" w:hAnsiTheme="minorHAnsi"/>
          <w:szCs w:val="22"/>
          <w:vertAlign w:val="superscript"/>
        </w:rPr>
        <w:t>+</w:t>
      </w:r>
      <w:r w:rsidR="002D09EC">
        <w:rPr>
          <w:rFonts w:asciiTheme="minorHAnsi" w:hAnsiTheme="minorHAnsi"/>
          <w:szCs w:val="22"/>
        </w:rPr>
        <w:t xml:space="preserve"> </w:t>
      </w:r>
      <w:r w:rsidR="002D09EC" w:rsidRPr="00EC5793">
        <w:rPr>
          <w:rFonts w:asciiTheme="minorHAnsi" w:hAnsiTheme="minorHAnsi"/>
          <w:i/>
          <w:iCs/>
          <w:szCs w:val="22"/>
        </w:rPr>
        <w:t>E. coli</w:t>
      </w:r>
      <w:r w:rsidR="002D09EC">
        <w:rPr>
          <w:rFonts w:asciiTheme="minorHAnsi" w:hAnsiTheme="minorHAnsi"/>
          <w:szCs w:val="22"/>
        </w:rPr>
        <w:t xml:space="preserve"> strain isolated human colorectal cancer (</w:t>
      </w:r>
      <w:r w:rsidR="002D09EC" w:rsidRPr="00603139">
        <w:rPr>
          <w:rFonts w:asciiTheme="minorHAnsi" w:hAnsiTheme="minorHAnsi"/>
          <w:i/>
          <w:iCs/>
          <w:szCs w:val="22"/>
        </w:rPr>
        <w:t>E. coli</w:t>
      </w:r>
      <w:r w:rsidR="002D09EC">
        <w:rPr>
          <w:rFonts w:asciiTheme="minorHAnsi" w:hAnsiTheme="minorHAnsi"/>
          <w:szCs w:val="22"/>
        </w:rPr>
        <w:t xml:space="preserve"> 11G5</w:t>
      </w:r>
      <w:r w:rsidR="00DA7050">
        <w:rPr>
          <w:rFonts w:asciiTheme="minorHAnsi" w:hAnsiTheme="minorHAnsi"/>
          <w:szCs w:val="22"/>
        </w:rPr>
        <w:t>,</w:t>
      </w:r>
      <w:r w:rsidR="002D09EC">
        <w:rPr>
          <w:rFonts w:asciiTheme="minorHAnsi" w:hAnsiTheme="minorHAnsi"/>
          <w:szCs w:val="22"/>
        </w:rPr>
        <w:t xml:space="preserve"> also known as </w:t>
      </w:r>
      <w:r w:rsidR="002D09EC" w:rsidRPr="00603139">
        <w:rPr>
          <w:rFonts w:asciiTheme="minorHAnsi" w:hAnsiTheme="minorHAnsi"/>
          <w:i/>
          <w:iCs/>
          <w:szCs w:val="22"/>
        </w:rPr>
        <w:t>E. coli</w:t>
      </w:r>
      <w:r w:rsidR="002D09EC">
        <w:rPr>
          <w:rFonts w:asciiTheme="minorHAnsi" w:hAnsiTheme="minorHAnsi"/>
          <w:szCs w:val="22"/>
        </w:rPr>
        <w:t xml:space="preserve"> CCR20).</w:t>
      </w:r>
      <w:r w:rsidR="00583E6B">
        <w:rPr>
          <w:rFonts w:asciiTheme="minorHAnsi" w:hAnsiTheme="minorHAnsi"/>
          <w:szCs w:val="22"/>
        </w:rPr>
        <w:t xml:space="preserve"> </w:t>
      </w:r>
      <w:r w:rsidR="002D09EC">
        <w:rPr>
          <w:rFonts w:asciiTheme="minorHAnsi" w:hAnsiTheme="minorHAnsi"/>
          <w:szCs w:val="22"/>
        </w:rPr>
        <w:t xml:space="preserve">The </w:t>
      </w:r>
      <w:r w:rsidR="002A73D0">
        <w:rPr>
          <w:rFonts w:asciiTheme="minorHAnsi" w:hAnsiTheme="minorHAnsi"/>
          <w:szCs w:val="22"/>
        </w:rPr>
        <w:t xml:space="preserve">difference </w:t>
      </w:r>
      <w:r w:rsidR="00DA7050">
        <w:rPr>
          <w:rFonts w:asciiTheme="minorHAnsi" w:hAnsiTheme="minorHAnsi"/>
          <w:szCs w:val="22"/>
        </w:rPr>
        <w:t xml:space="preserve">between the strains </w:t>
      </w:r>
      <w:r w:rsidR="00CC4859">
        <w:rPr>
          <w:rFonts w:asciiTheme="minorHAnsi" w:hAnsiTheme="minorHAnsi"/>
          <w:szCs w:val="22"/>
        </w:rPr>
        <w:t>was</w:t>
      </w:r>
      <w:r w:rsidR="002A73D0">
        <w:rPr>
          <w:rFonts w:asciiTheme="minorHAnsi" w:hAnsiTheme="minorHAnsi"/>
          <w:szCs w:val="22"/>
        </w:rPr>
        <w:t xml:space="preserve"> attributed </w:t>
      </w:r>
      <w:r w:rsidR="002D09EC">
        <w:rPr>
          <w:rFonts w:asciiTheme="minorHAnsi" w:hAnsiTheme="minorHAnsi"/>
          <w:szCs w:val="22"/>
        </w:rPr>
        <w:t>to the variation in</w:t>
      </w:r>
      <w:r w:rsidR="002A73D0">
        <w:rPr>
          <w:rFonts w:asciiTheme="minorHAnsi" w:hAnsiTheme="minorHAnsi"/>
          <w:szCs w:val="22"/>
        </w:rPr>
        <w:t xml:space="preserve"> the genotype of FimH</w:t>
      </w:r>
      <w:r w:rsidR="00792407">
        <w:rPr>
          <w:rFonts w:asciiTheme="minorHAnsi" w:hAnsiTheme="minorHAnsi"/>
          <w:szCs w:val="22"/>
        </w:rPr>
        <w:t xml:space="preserve">, where EcN expresses a genotype of FimH that is found in avirulent commensal strains of </w:t>
      </w:r>
      <w:r w:rsidR="00792407" w:rsidRPr="00603139">
        <w:rPr>
          <w:rFonts w:asciiTheme="minorHAnsi" w:hAnsiTheme="minorHAnsi"/>
          <w:i/>
          <w:iCs/>
          <w:szCs w:val="22"/>
        </w:rPr>
        <w:t>E. coli</w:t>
      </w:r>
      <w:r w:rsidR="00792407">
        <w:rPr>
          <w:rFonts w:asciiTheme="minorHAnsi" w:hAnsiTheme="minorHAnsi"/>
          <w:szCs w:val="22"/>
        </w:rPr>
        <w:t xml:space="preserve"> such as the K12 strain</w:t>
      </w:r>
      <w:r w:rsidR="002A73D0">
        <w:rPr>
          <w:rFonts w:asciiTheme="minorHAnsi" w:hAnsiTheme="minorHAnsi"/>
          <w:szCs w:val="22"/>
        </w:rPr>
        <w:t xml:space="preserve"> </w:t>
      </w:r>
      <w:r w:rsidR="00647917">
        <w:rPr>
          <w:rFonts w:asciiTheme="minorHAnsi" w:hAnsiTheme="minorHAnsi"/>
          <w:szCs w:val="22"/>
        </w:rPr>
        <w:fldChar w:fldCharType="begin"/>
      </w:r>
      <w:r w:rsidR="00647917">
        <w:rPr>
          <w:rFonts w:asciiTheme="minorHAnsi" w:hAnsiTheme="minorHAnsi"/>
          <w:szCs w:val="22"/>
        </w:rPr>
        <w:instrText xml:space="preserve"> ADDIN EN.CITE &lt;EndNote&gt;&lt;Cite&gt;&lt;Author&gt;Jans&lt;/Author&gt;&lt;Year&gt;2024&lt;/Year&gt;&lt;RecNum&gt;97&lt;/RecNum&gt;&lt;DisplayText&gt;(Jans et al., 2024)&lt;/DisplayText&gt;&lt;record&gt;&lt;rec-number&gt;97&lt;/rec-number&gt;&lt;foreign-keys&gt;&lt;key app="EN" db-id="et29rtxtwvrps8ed0d7x92r2e05rav0rw202" timestamp="1765745089"&gt;97&lt;/key&gt;&lt;/foreign-keys&gt;&lt;ref-type name="Journal Article"&gt;17&lt;/ref-type&gt;&lt;contributors&gt;&lt;authors&gt;&lt;author&gt;Jans, Maude&lt;/author&gt;&lt;author&gt;Kolata, Magdalena&lt;/author&gt;&lt;author&gt;Blancke, Gillian&lt;/author&gt;&lt;author&gt;D’Hondt, Aline&lt;/author&gt;&lt;author&gt;Gräf, Claudia&lt;/author&gt;&lt;author&gt;Ciers, Maarten&lt;/author&gt;&lt;author&gt;Sze, Mozes&lt;/author&gt;&lt;author&gt;Thiran, Alexandra&lt;/author&gt;&lt;author&gt;Petta, Ioanna&lt;/author&gt;&lt;author&gt;Andries, Vanessa&lt;/author&gt;&lt;author&gt;Verbandt, Sara&lt;/author&gt;&lt;author&gt;Shokry, Engy&lt;/author&gt;&lt;author&gt;Sumpton, David&lt;/author&gt;&lt;author&gt;Vande Voorde, Johan&lt;/author&gt;&lt;author&gt;Berx, Geert&lt;/author&gt;&lt;author&gt;Tejpar, Sabine&lt;/author&gt;&lt;author&gt;van Loo, Geert&lt;/author&gt;&lt;author&gt;Iliev, Iliyan D.&lt;/author&gt;&lt;author&gt;Remaut, Han&lt;/author&gt;&lt;author&gt;Vereecke, Lars&lt;/author&gt;&lt;/authors&gt;&lt;/contributors&gt;&lt;titles&gt;&lt;title&gt;Colibactin-driven colon cancer requires adhesin-mediated epithelial binding&lt;/title&gt;&lt;secondary-title&gt;Nature&lt;/secondary-title&gt;&lt;/titles&gt;&lt;periodical&gt;&lt;full-title&gt;Nature&lt;/full-title&gt;&lt;/periodical&gt;&lt;pages&gt;472-480&lt;/pages&gt;&lt;volume&gt;635&lt;/volume&gt;&lt;number&gt;8038&lt;/number&gt;&lt;dates&gt;&lt;year&gt;2024&lt;/year&gt;&lt;pub-dates&gt;&lt;date&gt;2024/11/01&lt;/date&gt;&lt;/pub-dates&gt;&lt;/dates&gt;&lt;isbn&gt;1476-4687&lt;/isbn&gt;&lt;urls&gt;&lt;related-urls&gt;&lt;url&gt;https://doi.org/10.1038/s41586-024-08135-z&lt;/url&gt;&lt;/related-urls&gt;&lt;/urls&gt;&lt;electronic-resource-num&gt;10.1038/s41586-024-08135-z&lt;/electronic-resource-num&gt;&lt;/record&gt;&lt;/Cite&gt;&lt;/EndNote&gt;</w:instrText>
      </w:r>
      <w:r w:rsidR="00647917">
        <w:rPr>
          <w:rFonts w:asciiTheme="minorHAnsi" w:hAnsiTheme="minorHAnsi"/>
          <w:szCs w:val="22"/>
        </w:rPr>
        <w:fldChar w:fldCharType="separate"/>
      </w:r>
      <w:r w:rsidR="00647917">
        <w:rPr>
          <w:rFonts w:asciiTheme="minorHAnsi" w:hAnsiTheme="minorHAnsi"/>
          <w:noProof/>
          <w:szCs w:val="22"/>
        </w:rPr>
        <w:t>(</w:t>
      </w:r>
      <w:hyperlink w:anchor="_ENREF_44" w:tooltip="Jans, 2024 #97" w:history="1">
        <w:r w:rsidR="00647917">
          <w:rPr>
            <w:rFonts w:asciiTheme="minorHAnsi" w:hAnsiTheme="minorHAnsi"/>
            <w:noProof/>
            <w:szCs w:val="22"/>
          </w:rPr>
          <w:t>Jans et al., 2024</w:t>
        </w:r>
      </w:hyperlink>
      <w:r w:rsidR="00647917">
        <w:rPr>
          <w:rFonts w:asciiTheme="minorHAnsi" w:hAnsiTheme="minorHAnsi"/>
          <w:noProof/>
          <w:szCs w:val="22"/>
        </w:rPr>
        <w:t>)</w:t>
      </w:r>
      <w:r w:rsidR="00647917">
        <w:rPr>
          <w:rFonts w:asciiTheme="minorHAnsi" w:hAnsiTheme="minorHAnsi"/>
          <w:szCs w:val="22"/>
        </w:rPr>
        <w:fldChar w:fldCharType="end"/>
      </w:r>
      <w:r w:rsidR="00583E6B">
        <w:rPr>
          <w:rFonts w:asciiTheme="minorHAnsi" w:hAnsiTheme="minorHAnsi"/>
          <w:szCs w:val="22"/>
        </w:rPr>
        <w:t xml:space="preserve">. </w:t>
      </w:r>
      <w:r w:rsidR="00A64C10">
        <w:rPr>
          <w:rFonts w:asciiTheme="minorHAnsi" w:hAnsiTheme="minorHAnsi"/>
          <w:szCs w:val="22"/>
        </w:rPr>
        <w:t>N</w:t>
      </w:r>
      <w:r w:rsidR="007D71EC">
        <w:rPr>
          <w:rFonts w:asciiTheme="minorHAnsi" w:hAnsiTheme="minorHAnsi"/>
          <w:szCs w:val="22"/>
        </w:rPr>
        <w:t xml:space="preserve">o </w:t>
      </w:r>
      <w:r w:rsidR="008F7833">
        <w:rPr>
          <w:rFonts w:asciiTheme="minorHAnsi" w:hAnsiTheme="minorHAnsi"/>
          <w:szCs w:val="22"/>
        </w:rPr>
        <w:t xml:space="preserve">information </w:t>
      </w:r>
      <w:r w:rsidR="00A64C10">
        <w:rPr>
          <w:rFonts w:asciiTheme="minorHAnsi" w:hAnsiTheme="minorHAnsi"/>
          <w:szCs w:val="22"/>
        </w:rPr>
        <w:t xml:space="preserve">was found that </w:t>
      </w:r>
      <w:r w:rsidR="008F7833">
        <w:rPr>
          <w:rFonts w:asciiTheme="minorHAnsi" w:hAnsiTheme="minorHAnsi"/>
          <w:szCs w:val="22"/>
        </w:rPr>
        <w:t xml:space="preserve">shows </w:t>
      </w:r>
      <w:r w:rsidR="00FE17DC">
        <w:rPr>
          <w:rFonts w:asciiTheme="minorHAnsi" w:hAnsiTheme="minorHAnsi"/>
          <w:szCs w:val="22"/>
        </w:rPr>
        <w:t>that EcN can cause cancer in humans</w:t>
      </w:r>
      <w:r w:rsidR="00DF707C" w:rsidRPr="00101BF0">
        <w:rPr>
          <w:rFonts w:asciiTheme="minorHAnsi" w:hAnsiTheme="minorHAnsi"/>
          <w:szCs w:val="22"/>
        </w:rPr>
        <w:t xml:space="preserve">.  </w:t>
      </w:r>
    </w:p>
    <w:p w14:paraId="0DF37519" w14:textId="278AC695" w:rsidR="002A0D24" w:rsidRDefault="002A0D24" w:rsidP="00504C6D">
      <w:pPr>
        <w:pStyle w:val="3RARMP"/>
      </w:pPr>
      <w:bookmarkStart w:id="162" w:name="_Toc220571257"/>
      <w:r>
        <w:t xml:space="preserve">Genetics of </w:t>
      </w:r>
      <w:r w:rsidRPr="00504C6D">
        <w:rPr>
          <w:i/>
          <w:iCs/>
        </w:rPr>
        <w:t>E. coli</w:t>
      </w:r>
      <w:bookmarkEnd w:id="162"/>
    </w:p>
    <w:p w14:paraId="445F97FD" w14:textId="0DB37825" w:rsidR="00740ABD" w:rsidRPr="001C6BCB" w:rsidRDefault="008A5A4E" w:rsidP="00B37F6E">
      <w:pPr>
        <w:pStyle w:val="RARMPnumberedparagraphs"/>
        <w:rPr>
          <w:rFonts w:asciiTheme="minorHAnsi" w:hAnsiTheme="minorHAnsi"/>
          <w:szCs w:val="22"/>
        </w:rPr>
      </w:pPr>
      <w:r w:rsidRPr="00FF1321">
        <w:rPr>
          <w:iCs/>
        </w:rPr>
        <w:t xml:space="preserve">The genome size varies widely across </w:t>
      </w:r>
      <w:r w:rsidR="00D2791C">
        <w:rPr>
          <w:i/>
          <w:iCs/>
        </w:rPr>
        <w:t>E. coli</w:t>
      </w:r>
      <w:r w:rsidRPr="00FF1321">
        <w:rPr>
          <w:iCs/>
        </w:rPr>
        <w:t xml:space="preserve"> </w:t>
      </w:r>
      <w:r w:rsidR="00C4441E">
        <w:rPr>
          <w:iCs/>
        </w:rPr>
        <w:t xml:space="preserve">strains, </w:t>
      </w:r>
      <w:r w:rsidRPr="00FF1321">
        <w:rPr>
          <w:iCs/>
        </w:rPr>
        <w:t xml:space="preserve">with the average genome containing around 5000 genes. Only 1700 genes are conserved among all strains (these are commonly referred to as ‘strict core’) and 3000 genes are conserved in at least 95% of the strains (commonly referred to as ‘soft core’) </w:t>
      </w:r>
      <w:r>
        <w:rPr>
          <w:iCs/>
        </w:rPr>
        <w:fldChar w:fldCharType="begin">
          <w:fldData xml:space="preserve">PEVuZE5vdGU+PENpdGU+PEF1dGhvcj5LYWFzPC9BdXRob3I+PFllYXI+MjAxMjwvWWVhcj48UmVj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=
</w:fldData>
        </w:fldChar>
      </w:r>
      <w:r w:rsidR="00FA1892">
        <w:rPr>
          <w:iCs/>
        </w:rPr>
        <w:instrText xml:space="preserve"> ADDIN EN.CITE </w:instrText>
      </w:r>
      <w:r w:rsidR="00FA1892">
        <w:rPr>
          <w:iCs/>
        </w:rPr>
        <w:fldChar w:fldCharType="begin">
          <w:fldData xml:space="preserve">PEVuZE5vdGU+PENpdGU+PEF1dGhvcj5LYWFzPC9BdXRob3I+PFllYXI+MjAxMjwvWWVhcj48UmVj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=
</w:fldData>
        </w:fldChar>
      </w:r>
      <w:r w:rsidR="00FA1892">
        <w:rPr>
          <w:iCs/>
        </w:rPr>
        <w:instrText xml:space="preserve"> ADDIN EN.CITE.DATA </w:instrText>
      </w:r>
      <w:r w:rsidR="00FA1892">
        <w:rPr>
          <w:iCs/>
        </w:rPr>
      </w:r>
      <w:r w:rsidR="00FA1892">
        <w:rPr>
          <w:iCs/>
        </w:rPr>
        <w:fldChar w:fldCharType="end"/>
      </w:r>
      <w:r>
        <w:rPr>
          <w:iCs/>
        </w:rPr>
      </w:r>
      <w:r>
        <w:rPr>
          <w:iCs/>
        </w:rPr>
        <w:fldChar w:fldCharType="separate"/>
      </w:r>
      <w:r>
        <w:rPr>
          <w:iCs/>
          <w:noProof/>
        </w:rPr>
        <w:t>(</w:t>
      </w:r>
      <w:hyperlink w:anchor="_ENREF_45" w:tooltip="Kaas, 2012 #52" w:history="1">
        <w:r w:rsidR="00647917">
          <w:rPr>
            <w:iCs/>
            <w:noProof/>
          </w:rPr>
          <w:t>Kaas et al., 2012</w:t>
        </w:r>
      </w:hyperlink>
      <w:r>
        <w:rPr>
          <w:iCs/>
          <w:noProof/>
        </w:rPr>
        <w:t>)</w:t>
      </w:r>
      <w:r>
        <w:rPr>
          <w:iCs/>
        </w:rPr>
        <w:fldChar w:fldCharType="end"/>
      </w:r>
      <w:r w:rsidRPr="00FF1321">
        <w:rPr>
          <w:iCs/>
        </w:rPr>
        <w:t>. Hence each strain contains genes from the core genome and genes from an extended pool of approximately 8000 genes. This provides a high level of plasticity in the genome and also reflects the adaptive nature of the organism</w:t>
      </w:r>
      <w:r>
        <w:rPr>
          <w:iCs/>
        </w:rPr>
        <w:t xml:space="preserve"> </w:t>
      </w:r>
      <w:r>
        <w:rPr>
          <w:iCs/>
        </w:rPr>
        <w:fldChar w:fldCharType="begin"/>
      </w:r>
      <w:r w:rsidR="00FA1892">
        <w:rPr>
          <w:iCs/>
        </w:rPr>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rPr>
          <w:iCs/>
        </w:rPr>
        <w:fldChar w:fldCharType="separate"/>
      </w:r>
      <w:r>
        <w:rPr>
          <w:iCs/>
          <w:noProof/>
        </w:rPr>
        <w:t>(</w:t>
      </w:r>
      <w:hyperlink w:anchor="_ENREF_107" w:tooltip="Tenaillon, 2010 #13" w:history="1">
        <w:r w:rsidR="00647917">
          <w:rPr>
            <w:iCs/>
            <w:noProof/>
          </w:rPr>
          <w:t>Tenaillon et al., 2010</w:t>
        </w:r>
      </w:hyperlink>
      <w:r>
        <w:rPr>
          <w:iCs/>
          <w:noProof/>
        </w:rPr>
        <w:t>)</w:t>
      </w:r>
      <w:r>
        <w:rPr>
          <w:iCs/>
        </w:rPr>
        <w:fldChar w:fldCharType="end"/>
      </w:r>
      <w:r>
        <w:rPr>
          <w:iCs/>
        </w:rPr>
        <w:t>.</w:t>
      </w:r>
    </w:p>
    <w:p w14:paraId="27618A36" w14:textId="0C2D712E" w:rsidR="001C6BCB" w:rsidRPr="008A5A4E" w:rsidRDefault="00F761C6" w:rsidP="00B37F6E">
      <w:pPr>
        <w:pStyle w:val="RARMPnumberedparagraphs"/>
        <w:rPr>
          <w:rFonts w:asciiTheme="minorHAnsi" w:hAnsiTheme="minorHAnsi"/>
          <w:szCs w:val="22"/>
        </w:rPr>
      </w:pPr>
      <w:r>
        <w:rPr>
          <w:iCs/>
        </w:rPr>
        <w:t>The NCBI RefSeq and NCBI databases predict</w:t>
      </w:r>
      <w:r w:rsidR="001C6BCB">
        <w:rPr>
          <w:iCs/>
        </w:rPr>
        <w:t xml:space="preserve"> that EcN has</w:t>
      </w:r>
      <w:r w:rsidR="00715010">
        <w:rPr>
          <w:iCs/>
        </w:rPr>
        <w:t xml:space="preserve"> </w:t>
      </w:r>
      <w:r w:rsidR="001C6BCB">
        <w:rPr>
          <w:iCs/>
        </w:rPr>
        <w:t xml:space="preserve">5126 </w:t>
      </w:r>
      <w:r>
        <w:rPr>
          <w:iCs/>
        </w:rPr>
        <w:t xml:space="preserve">and </w:t>
      </w:r>
      <w:r w:rsidR="001C6BCB">
        <w:rPr>
          <w:iCs/>
        </w:rPr>
        <w:t>5409 genes</w:t>
      </w:r>
      <w:r w:rsidR="00A33A6F">
        <w:rPr>
          <w:iCs/>
        </w:rPr>
        <w:t>,</w:t>
      </w:r>
      <w:r w:rsidR="001C6BCB">
        <w:rPr>
          <w:iCs/>
        </w:rPr>
        <w:t xml:space="preserve"> respectively </w:t>
      </w:r>
      <w:r w:rsidR="00A2114D">
        <w:rPr>
          <w:iCs/>
        </w:rPr>
        <w:fldChar w:fldCharType="begin"/>
      </w:r>
      <w:r w:rsidR="002167C9">
        <w:rPr>
          <w:iCs/>
        </w:rPr>
        <w:instrText xml:space="preserve"> ADDIN EN.CITE &lt;EndNote&gt;&lt;Cite&gt;&lt;Author&gt;National Centre for Biotechnology Information&lt;/Author&gt;&lt;Year&gt;2025&lt;/Year&gt;&lt;RecNum&gt;53&lt;/RecNum&gt;&lt;DisplayText&gt;(National Centre for Biotechnology Information, 2025)&lt;/DisplayText&gt;&lt;record&gt;&lt;rec-number&gt;53&lt;/rec-number&gt;&lt;foreign-keys&gt;&lt;key app="EN" db-id="e2p5expr8xpzasea9ag5xrxnztseszre50vw" timestamp="1761605417"&gt;53&lt;/key&gt;&lt;/foreign-keys&gt;&lt;ref-type name="Web Page"&gt;12&lt;/ref-type&gt;&lt;contributors&gt;&lt;authors&gt;&lt;author&gt;National Centre for Biotechnology Information,&lt;/author&gt;&lt;/authors&gt;&lt;/contributors&gt;&lt;titles&gt;&lt;title&gt;NCBI datasets&lt;/title&gt;&lt;/titles&gt;&lt;volume&gt;2025&lt;/volume&gt;&lt;number&gt;3 October 2025&lt;/number&gt;&lt;dates&gt;&lt;year&gt;2025&lt;/year&gt;&lt;/dates&gt;&lt;urls&gt;&lt;related-urls&gt;&lt;url&gt;https://www.ncbi.nlm.nih.gov/datasets/genome/GCA_000714595.1/&lt;/url&gt;&lt;/related-urls&gt;&lt;/urls&gt;&lt;/record&gt;&lt;/Cite&gt;&lt;/EndNote&gt;</w:instrText>
      </w:r>
      <w:r w:rsidR="00A2114D">
        <w:rPr>
          <w:iCs/>
        </w:rPr>
        <w:fldChar w:fldCharType="separate"/>
      </w:r>
      <w:r w:rsidR="00A2114D">
        <w:rPr>
          <w:iCs/>
          <w:noProof/>
        </w:rPr>
        <w:t>(</w:t>
      </w:r>
      <w:hyperlink w:anchor="_ENREF_68" w:tooltip="National Centre for Biotechnology Information, 2025 #53" w:history="1">
        <w:r w:rsidR="00647917">
          <w:rPr>
            <w:iCs/>
            <w:noProof/>
          </w:rPr>
          <w:t>National Centre for Biotechnology Information, 2025</w:t>
        </w:r>
      </w:hyperlink>
      <w:r w:rsidR="00A2114D">
        <w:rPr>
          <w:iCs/>
          <w:noProof/>
        </w:rPr>
        <w:t>)</w:t>
      </w:r>
      <w:r w:rsidR="00A2114D">
        <w:rPr>
          <w:iCs/>
        </w:rPr>
        <w:fldChar w:fldCharType="end"/>
      </w:r>
      <w:r w:rsidR="001C6BCB">
        <w:rPr>
          <w:iCs/>
        </w:rPr>
        <w:t xml:space="preserve">. </w:t>
      </w:r>
      <w:r w:rsidR="005F53CF">
        <w:rPr>
          <w:iCs/>
        </w:rPr>
        <w:t xml:space="preserve">As mentioned in Section </w:t>
      </w:r>
      <w:r w:rsidR="005F53CF">
        <w:rPr>
          <w:iCs/>
        </w:rPr>
        <w:fldChar w:fldCharType="begin"/>
      </w:r>
      <w:r w:rsidR="005F53CF">
        <w:rPr>
          <w:iCs/>
        </w:rPr>
        <w:instrText xml:space="preserve"> REF _Ref210394096 \r \h </w:instrText>
      </w:r>
      <w:r w:rsidR="005F53CF">
        <w:rPr>
          <w:iCs/>
        </w:rPr>
      </w:r>
      <w:r w:rsidR="005F53CF">
        <w:rPr>
          <w:iCs/>
        </w:rPr>
        <w:fldChar w:fldCharType="separate"/>
      </w:r>
      <w:r w:rsidR="00DC7A35">
        <w:rPr>
          <w:iCs/>
        </w:rPr>
        <w:t>3.4</w:t>
      </w:r>
      <w:r w:rsidR="005F53CF">
        <w:rPr>
          <w:iCs/>
        </w:rPr>
        <w:fldChar w:fldCharType="end"/>
      </w:r>
      <w:r w:rsidR="005F53CF">
        <w:rPr>
          <w:iCs/>
        </w:rPr>
        <w:t xml:space="preserve">, </w:t>
      </w:r>
      <w:r w:rsidR="001C6BCB" w:rsidRPr="005F53CF">
        <w:rPr>
          <w:iCs/>
        </w:rPr>
        <w:t>EcN is not know</w:t>
      </w:r>
      <w:r w:rsidR="00B22B92" w:rsidRPr="005F53CF">
        <w:rPr>
          <w:iCs/>
        </w:rPr>
        <w:t>n</w:t>
      </w:r>
      <w:r w:rsidR="001C6BCB" w:rsidRPr="005F53CF">
        <w:rPr>
          <w:iCs/>
        </w:rPr>
        <w:t xml:space="preserve"> to have any native conjugative plasmid</w:t>
      </w:r>
      <w:r w:rsidR="00A62056">
        <w:rPr>
          <w:iCs/>
        </w:rPr>
        <w:t>s</w:t>
      </w:r>
      <w:r w:rsidR="001C6BCB" w:rsidRPr="005F53CF">
        <w:rPr>
          <w:iCs/>
        </w:rPr>
        <w:t xml:space="preserve"> or genes that carry resistance to antibiotics. </w:t>
      </w:r>
    </w:p>
    <w:p w14:paraId="50F468A5" w14:textId="20ABC4D9" w:rsidR="008A5A4E" w:rsidRPr="008A5A4E" w:rsidRDefault="008A5A4E" w:rsidP="005B400D">
      <w:pPr>
        <w:pStyle w:val="4RARMP"/>
      </w:pPr>
      <w:bookmarkStart w:id="163" w:name="_Ref211345769"/>
      <w:r>
        <w:t>Horizontal gene transfer</w:t>
      </w:r>
      <w:bookmarkEnd w:id="163"/>
      <w:r w:rsidR="00462D68">
        <w:t xml:space="preserve"> (HGT)</w:t>
      </w:r>
    </w:p>
    <w:p w14:paraId="07C563CA" w14:textId="46F0BC2F" w:rsidR="002B4489" w:rsidRDefault="002B4489" w:rsidP="002B4489">
      <w:pPr>
        <w:pStyle w:val="RARMPnumberedparagraphs"/>
      </w:pPr>
      <w:r w:rsidRPr="00FF1321">
        <w:t xml:space="preserve">In addition to a large gene pool, </w:t>
      </w:r>
      <w:r w:rsidR="00D2791C">
        <w:rPr>
          <w:i/>
        </w:rPr>
        <w:t>E. coli</w:t>
      </w:r>
      <w:r w:rsidRPr="00FF1321">
        <w:t xml:space="preserve"> </w:t>
      </w:r>
      <w:r w:rsidR="00D536AC" w:rsidRPr="00FF1321">
        <w:t>can exchange</w:t>
      </w:r>
      <w:r w:rsidRPr="00FF1321">
        <w:t xml:space="preserve"> genetic elements with other </w:t>
      </w:r>
      <w:r w:rsidR="006B7104">
        <w:t xml:space="preserve">bacteria </w:t>
      </w:r>
      <w:r w:rsidRPr="00FF1321">
        <w:t>present in the surrounding environment. Genetic elements are thought to move horizontally (to compatible bacteria) and vertically (to offspring) as they can help bacteria adapt to changing environments</w:t>
      </w:r>
      <w:r>
        <w:t xml:space="preserve"> </w:t>
      </w:r>
      <w:r>
        <w:fldChar w:fldCharType="begin"/>
      </w:r>
      <w:r w:rsidR="002167C9">
        <w:instrText xml:space="preserve"> ADDIN EN.CITE &lt;EndNote&gt;&lt;Cite&gt;&lt;Author&gt;Kaper&lt;/Author&gt;&lt;Year&gt;1995&lt;/Year&gt;&lt;RecNum&gt;54&lt;/RecNum&gt;&lt;DisplayText&gt;(Kaper et al., 1995)&lt;/DisplayText&gt;&lt;record&gt;&lt;rec-number&gt;54&lt;/rec-number&gt;&lt;foreign-keys&gt;&lt;key app="EN" db-id="e2p5expr8xpzasea9ag5xrxnztseszre50vw" timestamp="1761605420"&gt;54&lt;/key&gt;&lt;/foreign-keys&gt;&lt;ref-type name="Journal Article"&gt;17&lt;/ref-type&gt;&lt;contributors&gt;&lt;authors&gt;&lt;author&gt;Kaper, J. B.&lt;/author&gt;&lt;author&gt;Morris, J. G., Jr.&lt;/author&gt;&lt;author&gt;Levine, M. M.&lt;/author&gt;&lt;/authors&gt;&lt;/contributors&gt;&lt;titles&gt;&lt;title&gt;Cholera&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48-86&lt;/pages&gt;&lt;volume&gt;8&lt;/volume&gt;&lt;number&gt;1&lt;/number&gt;&lt;keywords&gt;&lt;keyword&gt;Antibody Formation&lt;/keyword&gt;&lt;keyword&gt;Bacterial Toxins/metabolism&lt;/keyword&gt;&lt;keyword&gt;Cholera/complications/*epidemiology/immunology/*microbiology&lt;/keyword&gt;&lt;keyword&gt;Cholera Vaccines/classification&lt;/keyword&gt;&lt;keyword&gt;Disease Outbreaks&lt;/keyword&gt;&lt;keyword&gt;Disease Reservoirs&lt;/keyword&gt;&lt;keyword&gt;Humans&lt;/keyword&gt;&lt;keyword&gt;Vibrio cholerae/classification/immunology/*isolation &amp;amp; purification/*pathogenicity&lt;/keyword&gt;&lt;keyword&gt;Virulence&lt;/keyword&gt;&lt;/keywords&gt;&lt;dates&gt;&lt;year&gt;1995&lt;/year&gt;&lt;/dates&gt;&lt;isbn&gt;0893-8512&amp;#xD;1098-6618&lt;/isbn&gt;&lt;accession-num&gt;7704895&lt;/accession-num&gt;&lt;urls&gt;&lt;related-urls&gt;&lt;url&gt;https://pubmed.ncbi.nlm.nih.gov/7704895&lt;/url&gt;&lt;url&gt;https://www.ncbi.nlm.nih.gov/pmc/articles/PMC172849/&lt;/url&gt;&lt;url&gt;https://cmr.asm.org/content/cmr/8/1/48.full.pdf&lt;/url&gt;&lt;/related-urls&gt;&lt;/urls&gt;&lt;electronic-resource-num&gt;10.1128/CMR.8.1.48-86.1995&lt;/electronic-resource-num&gt;&lt;remote-database-name&gt;PubMed&lt;/remote-database-name&gt;&lt;language&gt;eng&lt;/language&gt;&lt;/record&gt;&lt;/Cite&gt;&lt;/EndNote&gt;</w:instrText>
      </w:r>
      <w:r>
        <w:fldChar w:fldCharType="separate"/>
      </w:r>
      <w:r>
        <w:rPr>
          <w:noProof/>
        </w:rPr>
        <w:t>(</w:t>
      </w:r>
      <w:hyperlink w:anchor="_ENREF_47" w:tooltip="Kaper, 1995 #54" w:history="1">
        <w:r w:rsidR="00647917">
          <w:rPr>
            <w:noProof/>
          </w:rPr>
          <w:t>Kaper et al., 1995</w:t>
        </w:r>
      </w:hyperlink>
      <w:r>
        <w:rPr>
          <w:noProof/>
        </w:rPr>
        <w:t>)</w:t>
      </w:r>
      <w:r>
        <w:fldChar w:fldCharType="end"/>
      </w:r>
      <w:r>
        <w:t xml:space="preserve"> </w:t>
      </w:r>
      <w:r w:rsidRPr="00FF1321">
        <w:t>and contribute to the development of novel strains and pathotypes.</w:t>
      </w:r>
      <w:r>
        <w:t xml:space="preserve"> </w:t>
      </w:r>
    </w:p>
    <w:p w14:paraId="3A91FE2C" w14:textId="16097C23" w:rsidR="002B4489" w:rsidRDefault="00D2791C" w:rsidP="002B4489">
      <w:pPr>
        <w:pStyle w:val="RARMPnumberedparagraphs"/>
      </w:pPr>
      <w:r>
        <w:rPr>
          <w:i/>
        </w:rPr>
        <w:t>E. coli</w:t>
      </w:r>
      <w:r w:rsidR="002B4489" w:rsidRPr="00AB3D12">
        <w:t xml:space="preserve"> carry genetic material in chromosomes and plasmids. Chromosomes contain the essential genetic material of </w:t>
      </w:r>
      <w:r>
        <w:rPr>
          <w:i/>
        </w:rPr>
        <w:t>E. coli</w:t>
      </w:r>
      <w:r w:rsidR="002B4489" w:rsidRPr="00AB3D12">
        <w:t xml:space="preserve"> and are generally </w:t>
      </w:r>
      <w:r w:rsidR="006B7104" w:rsidRPr="00AB3D12">
        <w:t xml:space="preserve">vertically </w:t>
      </w:r>
      <w:r w:rsidR="002B4489" w:rsidRPr="00AB3D12">
        <w:t xml:space="preserve">inherited </w:t>
      </w:r>
      <w:r w:rsidR="006B7104">
        <w:t xml:space="preserve">by the offspring </w:t>
      </w:r>
      <w:r w:rsidR="002B4489" w:rsidRPr="00AB3D12">
        <w:t>from the parent. Plasmids are usually smaller packets of DNA that exist separately from the bacterial chromosome</w:t>
      </w:r>
      <w:r w:rsidR="002B4489">
        <w:t>s and can replicate independently of chromosomes</w:t>
      </w:r>
      <w:r w:rsidR="002B4489" w:rsidRPr="00AB3D12">
        <w:t>.</w:t>
      </w:r>
      <w:r w:rsidR="002B4489">
        <w:t xml:space="preserve"> Enterobacterales, which include </w:t>
      </w:r>
      <w:r>
        <w:rPr>
          <w:i/>
        </w:rPr>
        <w:t>E. coli</w:t>
      </w:r>
      <w:r w:rsidR="002B4489">
        <w:t xml:space="preserve">, often carry multiple plasmids simultaneously </w:t>
      </w:r>
      <w:r w:rsidR="002B4489">
        <w:fldChar w:fldCharType="begin">
          <w:fldData xml:space="preserve">PEVuZE5vdGU+PENpdGU+PEF1dGhvcj5HYXJjaWE8L0F1dGhvcj48WWVhcj4yMDA3PC9ZZWFyPjxS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</w:fldData>
        </w:fldChar>
      </w:r>
      <w:r w:rsidR="00647917">
        <w:instrText xml:space="preserve"> ADDIN EN.CITE </w:instrText>
      </w:r>
      <w:r w:rsidR="00647917">
        <w:fldChar w:fldCharType="begin">
          <w:fldData xml:space="preserve">PEVuZE5vdGU+PENpdGU+PEF1dGhvcj5HYXJjaWE8L0F1dGhvcj48WWVhcj4yMDA3PC9ZZWFyPjxS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</w:fldData>
        </w:fldChar>
      </w:r>
      <w:r w:rsidR="00647917">
        <w:instrText xml:space="preserve"> ADDIN EN.CITE.DATA </w:instrText>
      </w:r>
      <w:r w:rsidR="00647917">
        <w:fldChar w:fldCharType="end"/>
      </w:r>
      <w:r w:rsidR="002B4489">
        <w:fldChar w:fldCharType="separate"/>
      </w:r>
      <w:r w:rsidR="00647917">
        <w:rPr>
          <w:noProof/>
        </w:rPr>
        <w:t>(</w:t>
      </w:r>
      <w:hyperlink w:anchor="_ENREF_30" w:tooltip="Garcia, 2007 #55" w:history="1">
        <w:r w:rsidR="00647917">
          <w:rPr>
            <w:noProof/>
          </w:rPr>
          <w:t>Garcia et al., 2007</w:t>
        </w:r>
      </w:hyperlink>
      <w:r w:rsidR="00647917">
        <w:rPr>
          <w:noProof/>
        </w:rPr>
        <w:t xml:space="preserve">; </w:t>
      </w:r>
      <w:hyperlink w:anchor="_ENREF_23" w:tooltip="Dionisio, 2019 #56" w:history="1">
        <w:r w:rsidR="00647917">
          <w:rPr>
            <w:noProof/>
          </w:rPr>
          <w:t>Dionisio et al., 2019</w:t>
        </w:r>
      </w:hyperlink>
      <w:r w:rsidR="00647917">
        <w:rPr>
          <w:noProof/>
        </w:rPr>
        <w:t>)</w:t>
      </w:r>
      <w:r w:rsidR="002B4489">
        <w:fldChar w:fldCharType="end"/>
      </w:r>
      <w:r w:rsidR="002B4489">
        <w:t xml:space="preserve">.   </w:t>
      </w:r>
    </w:p>
    <w:p w14:paraId="0DD0A3E5" w14:textId="2D8B3362" w:rsidR="002B4489" w:rsidRPr="00D91365" w:rsidRDefault="002B4489" w:rsidP="002B4489">
      <w:pPr>
        <w:pStyle w:val="RARMPnumberedparagraphs"/>
      </w:pPr>
      <w:r w:rsidRPr="004610FF">
        <w:rPr>
          <w:noProof/>
        </w:rPr>
        <w:drawing>
          <wp:anchor distT="0" distB="0" distL="114300" distR="114300" simplePos="0" relativeHeight="251662336" behindDoc="1" locked="0" layoutInCell="1" allowOverlap="1" wp14:anchorId="382C968C" wp14:editId="1751FB06">
            <wp:simplePos x="0" y="0"/>
            <wp:positionH relativeFrom="column">
              <wp:posOffset>725539</wp:posOffset>
            </wp:positionH>
            <wp:positionV relativeFrom="paragraph">
              <wp:posOffset>431165</wp:posOffset>
            </wp:positionV>
            <wp:extent cx="4486910" cy="2728595"/>
            <wp:effectExtent l="0" t="0" r="8890" b="0"/>
            <wp:wrapTopAndBottom/>
            <wp:docPr id="4" name="Picture 4" descr="Image showing pictures of conjugation, transformation, transposistion and transduction. " title="Figure 3. Common mechanisms of horizontal gene tranfer in bac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r="13493"/>
                    <a:stretch/>
                  </pic:blipFill>
                  <pic:spPr bwMode="auto">
                    <a:xfrm>
                      <a:off x="0" y="0"/>
                      <a:ext cx="4486910" cy="2728595"/>
                    </a:xfrm>
                    <a:prstGeom prst="rect">
                      <a:avLst/>
                    </a:prstGeom>
                    <a:ln w="6350">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1321">
        <w:t>There are four main genetic mechanisms that enable the</w:t>
      </w:r>
      <w:r>
        <w:t xml:space="preserve"> horizontal</w:t>
      </w:r>
      <w:r w:rsidRPr="00FF1321">
        <w:t xml:space="preserve"> transfer of genetic elements in </w:t>
      </w:r>
      <w:r w:rsidR="00D2791C">
        <w:rPr>
          <w:i/>
        </w:rPr>
        <w:t>E</w:t>
      </w:r>
      <w:r w:rsidR="00A62056">
        <w:rPr>
          <w:i/>
        </w:rPr>
        <w:t>. </w:t>
      </w:r>
      <w:r w:rsidR="00D2791C">
        <w:rPr>
          <w:i/>
        </w:rPr>
        <w:t>coli</w:t>
      </w:r>
      <w:r w:rsidRPr="00FF1321">
        <w:t xml:space="preserve">: </w:t>
      </w:r>
      <w:r>
        <w:t xml:space="preserve">conjugation, </w:t>
      </w:r>
      <w:r w:rsidRPr="00FF1321">
        <w:t>transformatio</w:t>
      </w:r>
      <w:r>
        <w:t>n, transposition and transduction</w:t>
      </w:r>
      <w:r w:rsidR="00A62056">
        <w:t xml:space="preserve"> (See Figure 3)</w:t>
      </w:r>
      <w:r w:rsidRPr="00FF1321">
        <w:t>.</w:t>
      </w:r>
    </w:p>
    <w:p w14:paraId="182C4DBA" w14:textId="77777777" w:rsidR="002B4489" w:rsidRPr="004576A8" w:rsidRDefault="002B4489" w:rsidP="002B4489">
      <w:pPr>
        <w:pStyle w:val="figure"/>
      </w:pPr>
      <w:r w:rsidRPr="004576A8">
        <w:t>Figure 3. Common mechanisms of horizontal gene transfer in bacteria</w:t>
      </w:r>
    </w:p>
    <w:p w14:paraId="76AEA19F" w14:textId="0D259158" w:rsidR="002B4489" w:rsidRPr="005B68A0" w:rsidRDefault="002B4489" w:rsidP="002B4489">
      <w:pPr>
        <w:pStyle w:val="RARMPnumberedparagraphs"/>
        <w:rPr>
          <w:iCs/>
        </w:rPr>
      </w:pPr>
      <w:r w:rsidRPr="00712B6D">
        <w:rPr>
          <w:b/>
        </w:rPr>
        <w:lastRenderedPageBreak/>
        <w:t xml:space="preserve">Conjugation </w:t>
      </w:r>
      <w:r w:rsidRPr="00FF1321">
        <w:t>describes the direct transfer of DNA from one bacteria to another</w:t>
      </w:r>
      <w:r>
        <w:t xml:space="preserve"> and is arguably the most important mechanism of horizontal gene transfer in bacteria</w:t>
      </w:r>
      <w:r w:rsidRPr="00FF1321">
        <w:t xml:space="preserve"> </w:t>
      </w:r>
      <w:r>
        <w:fldChar w:fldCharType="begin">
          <w:fldData xml:space="preserve">PEVuZE5vdGU+PENpdGU+PEF1dGhvcj5Tw7hyZW5zZW48L0F1dGhvcj48WWVhcj4yMDA1PC9ZZWFy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</w:fldData>
        </w:fldChar>
      </w:r>
      <w:r w:rsidR="00647917">
        <w:instrText xml:space="preserve"> ADDIN EN.CITE </w:instrText>
      </w:r>
      <w:r w:rsidR="00647917">
        <w:fldChar w:fldCharType="begin">
          <w:fldData xml:space="preserve">PEVuZE5vdGU+PENpdGU+PEF1dGhvcj5Tw7hyZW5zZW48L0F1dGhvcj48WWVhcj4yMDA1PC9ZZWFy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</w:fldData>
        </w:fldChar>
      </w:r>
      <w:r w:rsidR="00647917">
        <w:instrText xml:space="preserve"> ADDIN EN.CITE.DATA </w:instrText>
      </w:r>
      <w:r w:rsidR="00647917">
        <w:fldChar w:fldCharType="end"/>
      </w:r>
      <w:r>
        <w:fldChar w:fldCharType="separate"/>
      </w:r>
      <w:r w:rsidR="00647917">
        <w:rPr>
          <w:noProof/>
        </w:rPr>
        <w:t>(</w:t>
      </w:r>
      <w:hyperlink w:anchor="_ENREF_102" w:tooltip="Sørensen, 2005 #57" w:history="1">
        <w:r w:rsidR="00647917">
          <w:rPr>
            <w:noProof/>
          </w:rPr>
          <w:t>Sørensen et al., 2005</w:t>
        </w:r>
      </w:hyperlink>
      <w:r w:rsidR="00647917">
        <w:rPr>
          <w:noProof/>
        </w:rPr>
        <w:t xml:space="preserve">; </w:t>
      </w:r>
      <w:hyperlink w:anchor="_ENREF_71" w:tooltip="Norman, 2009 #58" w:history="1">
        <w:r w:rsidR="00647917">
          <w:rPr>
            <w:noProof/>
          </w:rPr>
          <w:t>Norman et al., 2009</w:t>
        </w:r>
      </w:hyperlink>
      <w:r w:rsidR="00647917">
        <w:rPr>
          <w:noProof/>
        </w:rPr>
        <w:t>)</w:t>
      </w:r>
      <w:r>
        <w:fldChar w:fldCharType="end"/>
      </w:r>
      <w:r w:rsidRPr="00FF1321">
        <w:t>.</w:t>
      </w:r>
      <w:r>
        <w:t xml:space="preserve"> </w:t>
      </w:r>
      <w:r w:rsidR="002710B7">
        <w:rPr>
          <w:iCs/>
        </w:rPr>
        <w:t xml:space="preserve">It </w:t>
      </w:r>
      <w:r>
        <w:rPr>
          <w:iCs/>
        </w:rPr>
        <w:t xml:space="preserve">involves </w:t>
      </w:r>
      <w:r w:rsidR="002710B7">
        <w:rPr>
          <w:iCs/>
        </w:rPr>
        <w:t xml:space="preserve">2 </w:t>
      </w:r>
      <w:r>
        <w:rPr>
          <w:iCs/>
        </w:rPr>
        <w:t xml:space="preserve">bacteria coming into physical contact and forming a mating pair. The donor </w:t>
      </w:r>
      <w:r w:rsidR="00715010">
        <w:rPr>
          <w:iCs/>
        </w:rPr>
        <w:t xml:space="preserve">bacterium </w:t>
      </w:r>
      <w:r>
        <w:rPr>
          <w:iCs/>
        </w:rPr>
        <w:t xml:space="preserve">produces a filamentous </w:t>
      </w:r>
      <w:r w:rsidRPr="00DD5EB6">
        <w:rPr>
          <w:iCs/>
        </w:rPr>
        <w:t>pilus</w:t>
      </w:r>
      <w:r>
        <w:rPr>
          <w:iCs/>
        </w:rPr>
        <w:t xml:space="preserve"> that allows a copy of the plasmid to travel across into the recipient bacteri</w:t>
      </w:r>
      <w:r w:rsidR="00715010">
        <w:rPr>
          <w:iCs/>
        </w:rPr>
        <w:t>um</w:t>
      </w:r>
      <w:r>
        <w:rPr>
          <w:iCs/>
        </w:rPr>
        <w:t xml:space="preserve"> Both the donor and acceptor now have a copy of the plasmid. </w:t>
      </w:r>
    </w:p>
    <w:p w14:paraId="247B54CA" w14:textId="63BC850D" w:rsidR="002B4489" w:rsidRPr="005B68A0" w:rsidRDefault="002B4489" w:rsidP="002B4489">
      <w:pPr>
        <w:pStyle w:val="RARMPnumberedparagraphs"/>
      </w:pPr>
      <w:r w:rsidRPr="00712B6D">
        <w:rPr>
          <w:b/>
        </w:rPr>
        <w:t>Transformation</w:t>
      </w:r>
      <w:r w:rsidRPr="00FF1321">
        <w:t xml:space="preserve"> in </w:t>
      </w:r>
      <w:r w:rsidR="00D2791C">
        <w:rPr>
          <w:i/>
        </w:rPr>
        <w:t>E. coli</w:t>
      </w:r>
      <w:r w:rsidRPr="00FF1321">
        <w:t xml:space="preserve"> involves the induction of competence, DNA binding followed by fragmentation of the DNA, uptake and stable maintenance of the DNA by either integration in the genome (recombination) or recirculari</w:t>
      </w:r>
      <w:r w:rsidR="00A62056">
        <w:t>s</w:t>
      </w:r>
      <w:r w:rsidRPr="00FF1321">
        <w:t>ation of plasmid DNA</w:t>
      </w:r>
      <w:r>
        <w:t xml:space="preserve"> </w:t>
      </w:r>
      <w:r>
        <w:fldChar w:fldCharType="begin">
          <w:fldData xml:space="preserve">PEVuZE5vdGU+PENpdGU+PEF1dGhvcj5IYXJyaXNvbjwvQXV0aG9yPjxZZWFyPjIwMTI8L1llYXI+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</w:fldData>
        </w:fldChar>
      </w:r>
      <w:r w:rsidR="00647917">
        <w:instrText xml:space="preserve"> ADDIN EN.CITE </w:instrText>
      </w:r>
      <w:r w:rsidR="00647917">
        <w:fldChar w:fldCharType="begin">
          <w:fldData xml:space="preserve">PEVuZE5vdGU+PENpdGU+PEF1dGhvcj5IYXJyaXNvbjwvQXV0aG9yPjxZZWFyPjIwMTI8L1llYXI+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</w:fldData>
        </w:fldChar>
      </w:r>
      <w:r w:rsidR="00647917">
        <w:instrText xml:space="preserve"> ADDIN EN.CITE.DATA </w:instrText>
      </w:r>
      <w:r w:rsidR="00647917">
        <w:fldChar w:fldCharType="end"/>
      </w:r>
      <w:r>
        <w:fldChar w:fldCharType="separate"/>
      </w:r>
      <w:r w:rsidR="00647917">
        <w:rPr>
          <w:noProof/>
        </w:rPr>
        <w:t>(</w:t>
      </w:r>
      <w:hyperlink w:anchor="_ENREF_102" w:tooltip="Sørensen, 2005 #57" w:history="1">
        <w:r w:rsidR="00647917">
          <w:rPr>
            <w:noProof/>
          </w:rPr>
          <w:t>Sørensen et al., 2005</w:t>
        </w:r>
      </w:hyperlink>
      <w:r w:rsidR="00647917">
        <w:rPr>
          <w:noProof/>
        </w:rPr>
        <w:t xml:space="preserve">; </w:t>
      </w:r>
      <w:hyperlink w:anchor="_ENREF_37" w:tooltip="Harrison, 2012 #59" w:history="1">
        <w:r w:rsidR="00647917">
          <w:rPr>
            <w:noProof/>
          </w:rPr>
          <w:t>Harrison and Brockhurst, 2012</w:t>
        </w:r>
      </w:hyperlink>
      <w:r w:rsidR="00647917">
        <w:rPr>
          <w:noProof/>
        </w:rPr>
        <w:t>)</w:t>
      </w:r>
      <w:r>
        <w:fldChar w:fldCharType="end"/>
      </w:r>
      <w:r>
        <w:t xml:space="preserve">. </w:t>
      </w:r>
      <w:r w:rsidRPr="00FF1321">
        <w:t xml:space="preserve"> </w:t>
      </w:r>
    </w:p>
    <w:p w14:paraId="2A707EF5" w14:textId="5CAC1034" w:rsidR="002B4489" w:rsidRPr="00FF1321" w:rsidRDefault="002B4489" w:rsidP="002B4489">
      <w:pPr>
        <w:pStyle w:val="RARMPnumberedparagraphs"/>
      </w:pPr>
      <w:r w:rsidRPr="00712B6D">
        <w:rPr>
          <w:b/>
        </w:rPr>
        <w:t>Transduction</w:t>
      </w:r>
      <w:r w:rsidRPr="00FF1321">
        <w:t xml:space="preserve"> is the movement of genetic material with the help of bacteriophages. Erroneously packed host DNA can be transferred to </w:t>
      </w:r>
      <w:r w:rsidR="000747EA" w:rsidRPr="00FF1321">
        <w:t>other</w:t>
      </w:r>
      <w:r w:rsidRPr="00FF1321">
        <w:t xml:space="preserve"> bacteria upon its infection with the phage. In theory, any region of the bacterial genome can be transferred in that way, including plasmids, but the DNA will not be retained by the host unless the phage integrate</w:t>
      </w:r>
      <w:r>
        <w:t>s</w:t>
      </w:r>
      <w:r w:rsidRPr="00FF1321">
        <w:t xml:space="preserve"> into the bacterial genome (prophage). The regions co-integrated with prophage DNA are commonly the flanking regions of the prophage insert</w:t>
      </w:r>
      <w:r w:rsidR="00A62056">
        <w:t>ion</w:t>
      </w:r>
      <w:r w:rsidRPr="00FF1321">
        <w:t xml:space="preserve"> site</w:t>
      </w:r>
      <w:r>
        <w:t xml:space="preserve"> </w:t>
      </w:r>
      <w:r>
        <w:fldChar w:fldCharType="begin"/>
      </w:r>
      <w:r w:rsidR="002167C9">
        <w:instrText xml:space="preserve"> ADDIN EN.CITE &lt;EndNote&gt;&lt;Cite&gt;&lt;Author&gt;Berg&lt;/Author&gt;&lt;Year&gt;1983&lt;/Year&gt;&lt;RecNum&gt;12&lt;/RecNum&gt;&lt;DisplayText&gt;(Berg et al., 1983)&lt;/DisplayText&gt;&lt;record&gt;&lt;rec-number&gt;12&lt;/rec-number&gt;&lt;foreign-keys&gt;&lt;key app="EN" db-id="e2p5expr8xpzasea9ag5xrxnztseszre50vw" timestamp="1761605307"&gt;12&lt;/key&gt;&lt;/foreign-keys&gt;&lt;ref-type name="Journal Article"&gt;17&lt;/ref-type&gt;&lt;contributors&gt;&lt;authors&gt;&lt;author&gt;Berg, C.M.&lt;/author&gt;&lt;author&gt;Grullon, C.A.&lt;/author&gt;&lt;author&gt;Wang, A.&lt;/author&gt;&lt;author&gt;Whalen, W.A.&lt;/author&gt;&lt;author&gt;Berg, D.E.&lt;/author&gt;&lt;/authors&gt;&lt;/contributors&gt;&lt;titles&gt;&lt;title&gt;Transductional instability of Tn5-induced mutations: Generalized and specialized transduction of Tn5 by bacteriophage P1&lt;/title&gt;&lt;secondary-title&gt;Genetics&lt;/secondary-title&gt;&lt;/titles&gt;&lt;periodical&gt;&lt;full-title&gt;Genetics&lt;/full-title&gt;&lt;/periodical&gt;&lt;pages&gt;259-263&lt;/pages&gt;&lt;volume&gt;105&lt;/volume&gt;&lt;number&gt;2&lt;/number&gt;&lt;reprint-edition&gt;Not in File&lt;/reprint-edition&gt;&lt;keywords&gt;&lt;keyword&gt;and&lt;/keyword&gt;&lt;keyword&gt;INHERITANCE&lt;/keyword&gt;&lt;keyword&gt;MUTANT&lt;/keyword&gt;&lt;keyword&gt;Mutation&lt;/keyword&gt;&lt;keyword&gt;mutations&lt;/keyword&gt;&lt;keyword&gt;of&lt;/keyword&gt;&lt;keyword&gt;resistance&lt;/keyword&gt;&lt;keyword&gt;STRAIN&lt;/keyword&gt;&lt;keyword&gt;STRAINS&lt;/keyword&gt;&lt;keyword&gt;Tn5&lt;/keyword&gt;&lt;keyword&gt;TRANSDUCTION&lt;/keyword&gt;&lt;/keywords&gt;&lt;dates&gt;&lt;year&gt;1983&lt;/year&gt;&lt;pub-dates&gt;&lt;date&gt;10/1/1983&lt;/date&gt;&lt;/pub-dates&gt;&lt;/dates&gt;&lt;label&gt;20366&lt;/label&gt;&lt;urls&gt;&lt;related-urls&gt;&lt;url&gt;http://www.genetics.org/content/105/2/259.abstract&lt;/url&gt;&lt;url&gt;https://www.ncbi.nlm.nih.gov/pmc/articles/PMC1202155/pdf/259.pdf&lt;/url&gt;&lt;/related-urls&gt;&lt;/urls&gt;&lt;/record&gt;&lt;/Cite&gt;&lt;/EndNote&gt;</w:instrText>
      </w:r>
      <w:r>
        <w:fldChar w:fldCharType="separate"/>
      </w:r>
      <w:r>
        <w:rPr>
          <w:noProof/>
        </w:rPr>
        <w:t>(</w:t>
      </w:r>
      <w:hyperlink w:anchor="_ENREF_8" w:tooltip="Berg, 1983 #12" w:history="1">
        <w:r w:rsidR="00647917">
          <w:rPr>
            <w:noProof/>
          </w:rPr>
          <w:t>Berg et al., 1983</w:t>
        </w:r>
      </w:hyperlink>
      <w:r>
        <w:rPr>
          <w:noProof/>
        </w:rPr>
        <w:t>)</w:t>
      </w:r>
      <w:r>
        <w:fldChar w:fldCharType="end"/>
      </w:r>
      <w:r w:rsidRPr="00FF1321">
        <w:t xml:space="preserve">. </w:t>
      </w:r>
    </w:p>
    <w:p w14:paraId="345BDD06" w14:textId="3F55DFAC" w:rsidR="008A5A4E" w:rsidRPr="009F194A" w:rsidRDefault="002B4489" w:rsidP="002B4489">
      <w:pPr>
        <w:pStyle w:val="RARMPnumberedparagraphs"/>
        <w:rPr>
          <w:rFonts w:asciiTheme="minorHAnsi" w:hAnsiTheme="minorHAnsi"/>
          <w:szCs w:val="22"/>
        </w:rPr>
      </w:pPr>
      <w:r w:rsidRPr="00712B6D">
        <w:rPr>
          <w:b/>
        </w:rPr>
        <w:t xml:space="preserve">Transposition </w:t>
      </w:r>
      <w:r w:rsidRPr="00FF1321">
        <w:t>describes the translocation of a discrete segment of DNA (the transposable element or transposon) from a donor site to non-homologous target sites. Transposable elements encode the machinery required to execute such rearrangements in addition to other determinants such as antibiotic resistance genes and genes for virulence factors. In general, transposition is an infrequent event probably because of its capacity for deleterious effects in the host. Usually, a transposon is translocated onto a plasmid upon conjugation. This may be followed by the integration of the transposon into the chromosome. For many transposons, however, plasmids rather than the bacterial chromosome appear to be the preferred target</w:t>
      </w:r>
      <w:r>
        <w:t xml:space="preserve"> </w:t>
      </w:r>
      <w:r>
        <w:fldChar w:fldCharType="begin"/>
      </w:r>
      <w:r w:rsidR="002167C9">
        <w:instrText xml:space="preserve"> ADDIN EN.CITE &lt;EndNote&gt;&lt;Cite&gt;&lt;Author&gt;Craig&lt;/Author&gt;&lt;Year&gt;2014&lt;/Year&gt;&lt;RecNum&gt;60&lt;/RecNum&gt;&lt;DisplayText&gt;(Craig, 2014)&lt;/DisplayText&gt;&lt;record&gt;&lt;rec-number&gt;60&lt;/rec-number&gt;&lt;foreign-keys&gt;&lt;key app="EN" db-id="e2p5expr8xpzasea9ag5xrxnztseszre50vw" timestamp="1761605438"&gt;60&lt;/key&gt;&lt;/foreign-keys&gt;&lt;ref-type name="Book"&gt;6&lt;/ref-type&gt;&lt;contributors&gt;&lt;authors&gt;&lt;author&gt;Craig, N.&lt;/author&gt;&lt;/authors&gt;&lt;/contributors&gt;&lt;titles&gt;&lt;title&gt;Molecular Biology - Principles of Genome Function&lt;/title&gt;&lt;/titles&gt;&lt;edition&gt;2nd Edition&lt;/edition&gt;&lt;reprint-edition&gt;Not in File&lt;/reprint-edition&gt;&lt;keywords&gt;&lt;keyword&gt;molecular&lt;/keyword&gt;&lt;keyword&gt;Molecular Biology&lt;/keyword&gt;&lt;keyword&gt;Biology&lt;/keyword&gt;&lt;keyword&gt;of&lt;/keyword&gt;&lt;keyword&gt;GENOME&lt;/keyword&gt;&lt;keyword&gt;Function&lt;/keyword&gt;&lt;/keywords&gt;&lt;dates&gt;&lt;year&gt;2014&lt;/year&gt;&lt;pub-dates&gt;&lt;date&gt;2014&lt;/date&gt;&lt;/pub-dates&gt;&lt;/dates&gt;&lt;label&gt;20369&lt;/label&gt;&lt;work-type&gt;Book&lt;/work-type&gt;&lt;urls&gt;&lt;/urls&gt;&lt;/record&gt;&lt;/Cite&gt;&lt;/EndNote&gt;</w:instrText>
      </w:r>
      <w:r>
        <w:fldChar w:fldCharType="separate"/>
      </w:r>
      <w:r>
        <w:rPr>
          <w:noProof/>
        </w:rPr>
        <w:t>(</w:t>
      </w:r>
      <w:hyperlink w:anchor="_ENREF_18" w:tooltip="Craig, 2014 #60" w:history="1">
        <w:r w:rsidR="00647917">
          <w:rPr>
            <w:noProof/>
          </w:rPr>
          <w:t>Craig, 2014</w:t>
        </w:r>
      </w:hyperlink>
      <w:r>
        <w:rPr>
          <w:noProof/>
        </w:rPr>
        <w:t>)</w:t>
      </w:r>
      <w:r>
        <w:fldChar w:fldCharType="end"/>
      </w:r>
      <w:r w:rsidRPr="00FF1321">
        <w:t>.</w:t>
      </w:r>
    </w:p>
    <w:p w14:paraId="154FB67F" w14:textId="4AA1CDEB" w:rsidR="009F194A" w:rsidRPr="000747EA" w:rsidRDefault="000747EA" w:rsidP="002B4489">
      <w:pPr>
        <w:pStyle w:val="RARMPnumberedparagraphs"/>
        <w:rPr>
          <w:rFonts w:asciiTheme="minorHAnsi" w:hAnsiTheme="minorHAnsi"/>
          <w:szCs w:val="22"/>
        </w:rPr>
      </w:pPr>
      <w:r w:rsidRPr="000747EA">
        <w:rPr>
          <w:bCs/>
        </w:rPr>
        <w:t xml:space="preserve">Laboratory studies have shown that HGT can occur in EcN both </w:t>
      </w:r>
      <w:r w:rsidRPr="000747EA">
        <w:rPr>
          <w:bCs/>
          <w:i/>
          <w:iCs/>
        </w:rPr>
        <w:t>in vitro</w:t>
      </w:r>
      <w:r w:rsidRPr="000747EA">
        <w:rPr>
          <w:bCs/>
        </w:rPr>
        <w:t xml:space="preserve"> and </w:t>
      </w:r>
      <w:r w:rsidRPr="000747EA">
        <w:rPr>
          <w:bCs/>
          <w:i/>
          <w:iCs/>
        </w:rPr>
        <w:t xml:space="preserve">in vivo </w:t>
      </w:r>
      <w:r w:rsidRPr="000747EA">
        <w:rPr>
          <w:bCs/>
        </w:rPr>
        <w:t xml:space="preserve">(Zebrafish and mice) </w:t>
      </w:r>
      <w:r w:rsidR="00715E91">
        <w:rPr>
          <w:bCs/>
        </w:rPr>
        <w:fldChar w:fldCharType="begin">
          <w:fldData xml:space="preserve">PEVuZE5vdGU+PENpdGU+PEF1dGhvcj5GYW5nPC9BdXRob3I+PFllYXI+MjAyNDwvWWVhcj48UmVj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</w:fldData>
        </w:fldChar>
      </w:r>
      <w:r w:rsidR="00647917">
        <w:rPr>
          <w:bCs/>
        </w:rPr>
        <w:instrText xml:space="preserve"> ADDIN EN.CITE </w:instrText>
      </w:r>
      <w:r w:rsidR="00647917">
        <w:rPr>
          <w:bCs/>
        </w:rPr>
        <w:fldChar w:fldCharType="begin">
          <w:fldData xml:space="preserve">PEVuZE5vdGU+PENpdGU+PEF1dGhvcj5GYW5nPC9BdXRob3I+PFllYXI+MjAyNDwvWWVhcj48UmVj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</w:fldData>
        </w:fldChar>
      </w:r>
      <w:r w:rsidR="00647917">
        <w:rPr>
          <w:bCs/>
        </w:rPr>
        <w:instrText xml:space="preserve"> ADDIN EN.CITE.DATA </w:instrText>
      </w:r>
      <w:r w:rsidR="00647917">
        <w:rPr>
          <w:bCs/>
        </w:rPr>
      </w:r>
      <w:r w:rsidR="00647917">
        <w:rPr>
          <w:bCs/>
        </w:rPr>
        <w:fldChar w:fldCharType="end"/>
      </w:r>
      <w:r w:rsidR="00715E91">
        <w:rPr>
          <w:bCs/>
        </w:rPr>
      </w:r>
      <w:r w:rsidR="00715E91">
        <w:rPr>
          <w:bCs/>
        </w:rPr>
        <w:fldChar w:fldCharType="separate"/>
      </w:r>
      <w:r w:rsidR="00647917">
        <w:rPr>
          <w:bCs/>
          <w:noProof/>
        </w:rPr>
        <w:t>(</w:t>
      </w:r>
      <w:hyperlink w:anchor="_ENREF_28" w:tooltip="Frazão, 2019 #62" w:history="1">
        <w:r w:rsidR="00647917">
          <w:rPr>
            <w:bCs/>
            <w:noProof/>
          </w:rPr>
          <w:t>Frazão et al., 2019</w:t>
        </w:r>
      </w:hyperlink>
      <w:r w:rsidR="00647917">
        <w:rPr>
          <w:bCs/>
          <w:noProof/>
        </w:rPr>
        <w:t xml:space="preserve">; </w:t>
      </w:r>
      <w:hyperlink w:anchor="_ENREF_27" w:tooltip="Fang, 2024 #61" w:history="1">
        <w:r w:rsidR="00647917">
          <w:rPr>
            <w:bCs/>
            <w:noProof/>
          </w:rPr>
          <w:t>Fang et al., 2024</w:t>
        </w:r>
      </w:hyperlink>
      <w:r w:rsidR="00647917">
        <w:rPr>
          <w:bCs/>
          <w:noProof/>
        </w:rPr>
        <w:t>)</w:t>
      </w:r>
      <w:r w:rsidR="00715E91">
        <w:rPr>
          <w:bCs/>
        </w:rPr>
        <w:fldChar w:fldCharType="end"/>
      </w:r>
      <w:r>
        <w:rPr>
          <w:bCs/>
        </w:rPr>
        <w:t xml:space="preserve">. </w:t>
      </w:r>
    </w:p>
    <w:p w14:paraId="35E8793C" w14:textId="77777777" w:rsidR="00C403FC" w:rsidRDefault="0069638E" w:rsidP="00C403FC">
      <w:pPr>
        <w:pStyle w:val="3RARMP"/>
        <w:rPr>
          <w:shd w:val="clear" w:color="auto" w:fill="FFFFFF"/>
        </w:rPr>
      </w:pPr>
      <w:bookmarkStart w:id="164" w:name="_Ref68594447"/>
      <w:bookmarkStart w:id="165" w:name="_Toc220571258"/>
      <w:bookmarkStart w:id="166" w:name="_Toc53666217"/>
      <w:bookmarkStart w:id="167" w:name="_Toc53675478"/>
      <w:bookmarkStart w:id="168" w:name="_Ref32244989"/>
      <w:bookmarkStart w:id="169" w:name="_Ref32507204"/>
      <w:bookmarkStart w:id="170" w:name="_Toc53666214"/>
      <w:bookmarkStart w:id="171" w:name="_Toc53675475"/>
      <w:r>
        <w:rPr>
          <w:shd w:val="clear" w:color="auto" w:fill="FFFFFF"/>
        </w:rPr>
        <w:t>Bio-distribution and s</w:t>
      </w:r>
      <w:r w:rsidR="00E33419" w:rsidRPr="00EE412C">
        <w:rPr>
          <w:shd w:val="clear" w:color="auto" w:fill="FFFFFF"/>
        </w:rPr>
        <w:t>hedding</w:t>
      </w:r>
      <w:bookmarkEnd w:id="164"/>
      <w:bookmarkEnd w:id="165"/>
    </w:p>
    <w:p w14:paraId="1B908FAF" w14:textId="25E89FB4" w:rsidR="00C403FC" w:rsidRDefault="00C403FC" w:rsidP="00C403FC">
      <w:pPr>
        <w:pStyle w:val="RARMPnumberedparagraphs"/>
      </w:pPr>
      <w:r>
        <w:t xml:space="preserve">The principal route by which the GM bacteria may enter the wider environment following inoculation is via shedding. Further, GM bacteria could also enter the environment via </w:t>
      </w:r>
      <w:r w:rsidR="00CC4859">
        <w:t>dispersal</w:t>
      </w:r>
      <w:r w:rsidR="009926B8">
        <w:t xml:space="preserve"> </w:t>
      </w:r>
      <w:r>
        <w:t xml:space="preserve">of </w:t>
      </w:r>
      <w:r w:rsidRPr="00776DA4">
        <w:t xml:space="preserve">unused GMO </w:t>
      </w:r>
      <w:r w:rsidR="00CC4859">
        <w:t>beads</w:t>
      </w:r>
      <w:r w:rsidRPr="00776DA4">
        <w:t>.</w:t>
      </w:r>
    </w:p>
    <w:p w14:paraId="13E4F2B6" w14:textId="3F2E7716" w:rsidR="00C403FC" w:rsidRDefault="00C403FC" w:rsidP="00C403FC">
      <w:pPr>
        <w:pStyle w:val="RARMPnumberedparagraphs"/>
      </w:pPr>
      <w:r>
        <w:t>Human faeces is estimated to contain about 10</w:t>
      </w:r>
      <w:r w:rsidRPr="00745950">
        <w:rPr>
          <w:vertAlign w:val="superscript"/>
        </w:rPr>
        <w:t>12</w:t>
      </w:r>
      <w:r>
        <w:t xml:space="preserve"> bacteria per gram </w:t>
      </w:r>
      <w:r>
        <w:fldChar w:fldCharType="begin"/>
      </w:r>
      <w:r w:rsidR="002167C9">
        <w:instrText xml:space="preserve"> ADDIN EN.CITE &lt;EndNote&gt;&lt;Cite&gt;&lt;Author&gt;Sender&lt;/Author&gt;&lt;Year&gt;2016&lt;/Year&gt;&lt;RecNum&gt;63&lt;/RecNum&gt;&lt;DisplayText&gt;(Sender et al., 2016)&lt;/DisplayText&gt;&lt;record&gt;&lt;rec-number&gt;63&lt;/rec-number&gt;&lt;foreign-keys&gt;&lt;key app="EN" db-id="e2p5expr8xpzasea9ag5xrxnztseszre50vw" timestamp="1761605447"&gt;63&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titles&gt;&lt;periodical&gt;&lt;full-title&gt;PLoS Biol&lt;/full-title&gt;&lt;/periodical&gt;&lt;pages&gt;e1002533&lt;/pages&gt;&lt;volume&gt;14&lt;/volume&gt;&lt;number&gt;8&lt;/number&gt;&lt;edition&gt;2016/08/20&lt;/edition&gt;&lt;keywords&gt;&lt;keyword&gt;Adult&lt;/keyword&gt;&lt;keyword&gt;Bacteria/cytology/*growth &amp;amp; development&lt;/keyword&gt;&lt;keyword&gt;*Bacterial Load&lt;/keyword&gt;&lt;keyword&gt;Body Weights and Measures&lt;/keyword&gt;&lt;keyword&gt;*Cell Count&lt;/keyword&gt;&lt;keyword&gt;Humans&lt;/keyword&gt;&lt;keyword&gt;Male&lt;/keyword&gt;&lt;keyword&gt;*Microbiota&lt;/keyword&gt;&lt;keyword&gt;Organ Specificity&lt;/keyword&gt;&lt;/keywords&gt;&lt;dates&gt;&lt;year&gt;2016&lt;/year&gt;&lt;pub-dates&gt;&lt;date&gt;Aug&lt;/date&gt;&lt;/pub-dates&gt;&lt;/dates&gt;&lt;isbn&gt;1545-7885 (Electronic)&amp;#xD;1544-9173 (Linking)&lt;/isbn&gt;&lt;accession-num&gt;27541692&lt;/accession-num&gt;&lt;urls&gt;&lt;related-urls&gt;&lt;url&gt;https://www.ncbi.nlm.nih.gov/pubmed/27541692&lt;/url&gt;&lt;url&gt;https://www.ncbi.nlm.nih.gov/pmc/articles/PMC4991899/pdf/pbio.1002533.pdf&lt;/url&gt;&lt;/related-urls&gt;&lt;/urls&gt;&lt;custom2&gt;PMC4991899&lt;/custom2&gt;&lt;electronic-resource-num&gt;10.1371/journal.pbio.1002533&lt;/electronic-resource-num&gt;&lt;/record&gt;&lt;/Cite&gt;&lt;/EndNote&gt;</w:instrText>
      </w:r>
      <w:r>
        <w:fldChar w:fldCharType="separate"/>
      </w:r>
      <w:r>
        <w:rPr>
          <w:noProof/>
        </w:rPr>
        <w:t>(</w:t>
      </w:r>
      <w:hyperlink w:anchor="_ENREF_98" w:tooltip="Sender, 2016 #63" w:history="1">
        <w:r w:rsidR="00647917">
          <w:rPr>
            <w:noProof/>
          </w:rPr>
          <w:t>Sender et al., 2016</w:t>
        </w:r>
      </w:hyperlink>
      <w:r>
        <w:rPr>
          <w:noProof/>
        </w:rPr>
        <w:t>)</w:t>
      </w:r>
      <w:r>
        <w:fldChar w:fldCharType="end"/>
      </w:r>
      <w:r>
        <w:t xml:space="preserve"> and healthy adults produce in the order of 100 g of faeces </w:t>
      </w:r>
      <w:r w:rsidR="00462D68">
        <w:t xml:space="preserve">per </w:t>
      </w:r>
      <w:r>
        <w:t xml:space="preserve">day in western countries </w:t>
      </w:r>
      <w:r>
        <w:fldChar w:fldCharType="begin"/>
      </w:r>
      <w:r w:rsidR="002167C9">
        <w:instrText xml:space="preserve"> ADDIN EN.CITE &lt;EndNote&gt;&lt;Cite&gt;&lt;Author&gt;Cummings&lt;/Author&gt;&lt;Year&gt;1992&lt;/Year&gt;&lt;RecNum&gt;64&lt;/RecNum&gt;&lt;DisplayText&gt;(Cummings et al., 1992)&lt;/DisplayText&gt;&lt;record&gt;&lt;rec-number&gt;64&lt;/rec-number&gt;&lt;foreign-keys&gt;&lt;key app="EN" db-id="e2p5expr8xpzasea9ag5xrxnztseszre50vw" timestamp="1761605449"&gt;64&lt;/key&gt;&lt;/foreign-keys&gt;&lt;ref-type name="Journal Article"&gt;17&lt;/ref-type&gt;&lt;contributors&gt;&lt;authors&gt;&lt;author&gt;Cummings, J. H.&lt;/author&gt;&lt;author&gt;Bingham, S. A.&lt;/author&gt;&lt;author&gt;Heaton, K. W.&lt;/author&gt;&lt;author&gt;Eastwood, M. A.&lt;/author&gt;&lt;/authors&gt;&lt;/contributors&gt;&lt;auth-address&gt;University of Cambridge, England.&lt;/auth-address&gt;&lt;titles&gt;&lt;title&gt;Fecal weight, colon cancer risk, and dietary intake of nonstarch polysaccharides (dietary fiber)&lt;/title&gt;&lt;secondary-title&gt;Gastroenterology&lt;/secondary-title&gt;&lt;/titles&gt;&lt;periodical&gt;&lt;full-title&gt;Gastroenterology&lt;/full-title&gt;&lt;/periodical&gt;&lt;pages&gt;1783-9&lt;/pages&gt;&lt;volume&gt;103&lt;/volume&gt;&lt;number&gt;6&lt;/number&gt;&lt;edition&gt;1992/12/01&lt;/edition&gt;&lt;keywords&gt;&lt;keyword&gt;Adolescent&lt;/keyword&gt;&lt;keyword&gt;Adult&lt;/keyword&gt;&lt;keyword&gt;Aged&lt;/keyword&gt;&lt;keyword&gt;Colonic Neoplasms/*etiology&lt;/keyword&gt;&lt;keyword&gt;Constipation/complications&lt;/keyword&gt;&lt;keyword&gt;Dietary Fiber/*administration &amp;amp; dosage&lt;/keyword&gt;&lt;keyword&gt;*Feces&lt;/keyword&gt;&lt;keyword&gt;Female&lt;/keyword&gt;&lt;keyword&gt;Gastrointestinal Transit&lt;/keyword&gt;&lt;keyword&gt;Humans&lt;/keyword&gt;&lt;keyword&gt;Male&lt;/keyword&gt;&lt;keyword&gt;Middle Aged&lt;/keyword&gt;&lt;keyword&gt;Risk&lt;/keyword&gt;&lt;keyword&gt;Sex Factors&lt;/keyword&gt;&lt;/keywords&gt;&lt;dates&gt;&lt;year&gt;1992&lt;/year&gt;&lt;pub-dates&gt;&lt;date&gt;Dec&lt;/date&gt;&lt;/pub-dates&gt;&lt;/dates&gt;&lt;isbn&gt;0016-5085 (Print)&amp;#xD;0016-5085 (Linking)&lt;/isbn&gt;&lt;accession-num&gt;1333426&lt;/accession-num&gt;&lt;urls&gt;&lt;related-urls&gt;&lt;url&gt;https://www.ncbi.nlm.nih.gov/pubmed/1333426&lt;/url&gt;&lt;url&gt;https://www.sciencedirect.com/science/article/abs/pii/0016508592914357?via%3Dihub&lt;/url&gt;&lt;/related-urls&gt;&lt;/urls&gt;&lt;electronic-resource-num&gt;10.1016/0016-5085(92)91435-7&lt;/electronic-resource-num&gt;&lt;/record&gt;&lt;/Cite&gt;&lt;/EndNote&gt;</w:instrText>
      </w:r>
      <w:r>
        <w:fldChar w:fldCharType="separate"/>
      </w:r>
      <w:r>
        <w:rPr>
          <w:noProof/>
        </w:rPr>
        <w:t>(</w:t>
      </w:r>
      <w:hyperlink w:anchor="_ENREF_19" w:tooltip="Cummings, 1992 #64" w:history="1">
        <w:r w:rsidR="00647917">
          <w:rPr>
            <w:noProof/>
          </w:rPr>
          <w:t>Cummings et al., 1992</w:t>
        </w:r>
      </w:hyperlink>
      <w:r>
        <w:rPr>
          <w:noProof/>
        </w:rPr>
        <w:t>)</w:t>
      </w:r>
      <w:r>
        <w:fldChar w:fldCharType="end"/>
      </w:r>
      <w:r>
        <w:t>. So approximately 10</w:t>
      </w:r>
      <w:r>
        <w:rPr>
          <w:vertAlign w:val="superscript"/>
        </w:rPr>
        <w:t xml:space="preserve">14 </w:t>
      </w:r>
      <w:r>
        <w:t xml:space="preserve">bacteria per person </w:t>
      </w:r>
      <w:r w:rsidR="009926B8">
        <w:t xml:space="preserve">per </w:t>
      </w:r>
      <w:r>
        <w:t>day may enter sewage. Around 90% of these bacteria will be</w:t>
      </w:r>
      <w:r w:rsidR="009926B8">
        <w:t xml:space="preserve">long to the </w:t>
      </w:r>
      <w:r w:rsidRPr="00245686">
        <w:t>Firmicutes</w:t>
      </w:r>
      <w:r w:rsidR="009926B8">
        <w:t xml:space="preserve"> (</w:t>
      </w:r>
      <w:r w:rsidR="004436AB">
        <w:t xml:space="preserve">also called </w:t>
      </w:r>
      <w:r w:rsidR="009926B8">
        <w:t>Bacillota)</w:t>
      </w:r>
      <w:r w:rsidRPr="00245686">
        <w:t xml:space="preserve"> and Bacteroidetes</w:t>
      </w:r>
      <w:r w:rsidR="009926B8">
        <w:t xml:space="preserve"> (</w:t>
      </w:r>
      <w:r w:rsidR="004436AB">
        <w:t xml:space="preserve">also called </w:t>
      </w:r>
      <w:r w:rsidR="009926B8">
        <w:t>Bacteroidota) phyla</w:t>
      </w:r>
      <w:r>
        <w:t xml:space="preserve">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7" w:tooltip="Rinninella, 2019 #65" w:history="1">
        <w:r w:rsidR="00647917">
          <w:rPr>
            <w:noProof/>
          </w:rPr>
          <w:t>Rinninella et al., 2019</w:t>
        </w:r>
      </w:hyperlink>
      <w:r>
        <w:rPr>
          <w:noProof/>
        </w:rPr>
        <w:t>)</w:t>
      </w:r>
      <w:r>
        <w:fldChar w:fldCharType="end"/>
      </w:r>
      <w:r w:rsidR="00973C6B">
        <w:t>.</w:t>
      </w:r>
      <w:r>
        <w:t xml:space="preserve"> </w:t>
      </w:r>
      <w:r w:rsidR="00973C6B">
        <w:t xml:space="preserve">It </w:t>
      </w:r>
      <w:r>
        <w:t>has been estimated that there are about 10</w:t>
      </w:r>
      <w:r w:rsidRPr="00245EE5">
        <w:rPr>
          <w:vertAlign w:val="superscript"/>
        </w:rPr>
        <w:t>8</w:t>
      </w:r>
      <w:r>
        <w:t xml:space="preserve"> </w:t>
      </w:r>
      <w:r w:rsidR="00462D68">
        <w:t xml:space="preserve">CFU </w:t>
      </w:r>
      <w:r>
        <w:t xml:space="preserve">of </w:t>
      </w:r>
      <w:r w:rsidRPr="006B2E61">
        <w:rPr>
          <w:i/>
        </w:rPr>
        <w:t>E.coli</w:t>
      </w:r>
      <w:r>
        <w:t xml:space="preserve"> per gram of faeces </w:t>
      </w:r>
      <w:r>
        <w:fldChar w:fldCharType="begin">
          <w:fldData xml:space="preserve">PEVuZE5vdGU+PENpdGU+PEF1dGhvcj5adW88L0F1dGhvcj48WWVhcj4yMDExPC9ZZWFyPjxSZWNO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xMDc2LTEwODE8L3BhZ2VzPjx2b2x1bWU+MTc8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adW88L0F1dGhvcj48WWVhcj4yMDExPC9ZZWFyPjxSZWNO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xMDc2LTEwODE8L3BhZ2VzPjx2b2x1bWU+MTc8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124" w:tooltip="Zuo, 2011 #66" w:history="1">
        <w:r w:rsidR="00647917">
          <w:rPr>
            <w:noProof/>
          </w:rPr>
          <w:t>Zuo et al., 2011</w:t>
        </w:r>
      </w:hyperlink>
      <w:r>
        <w:rPr>
          <w:noProof/>
        </w:rPr>
        <w:t>)</w:t>
      </w:r>
      <w:r>
        <w:fldChar w:fldCharType="end"/>
      </w:r>
      <w:r>
        <w:t xml:space="preserve"> or 10</w:t>
      </w:r>
      <w:r w:rsidRPr="00A317A4">
        <w:rPr>
          <w:vertAlign w:val="superscript"/>
        </w:rPr>
        <w:t>7</w:t>
      </w:r>
      <w:r>
        <w:t>-10</w:t>
      </w:r>
      <w:r w:rsidRPr="00A317A4">
        <w:rPr>
          <w:vertAlign w:val="superscript"/>
        </w:rPr>
        <w:t>9</w:t>
      </w:r>
      <w:r>
        <w:t xml:space="preserve"> </w:t>
      </w:r>
      <w:r w:rsidRPr="00A317A4">
        <w:rPr>
          <w:i/>
        </w:rPr>
        <w:t>E.coli</w:t>
      </w:r>
      <w:r w:rsidR="00462D68">
        <w:rPr>
          <w:i/>
        </w:rPr>
        <w:t xml:space="preserve"> g/faeces</w:t>
      </w:r>
      <w:r>
        <w:t xml:space="preserve"> </w:t>
      </w:r>
      <w:r>
        <w:fldChar w:fldCharType="begin"/>
      </w:r>
      <w:r w:rsidR="00FA1892">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fldChar w:fldCharType="separate"/>
      </w:r>
      <w:r>
        <w:rPr>
          <w:noProof/>
        </w:rPr>
        <w:t>(</w:t>
      </w:r>
      <w:hyperlink w:anchor="_ENREF_107" w:tooltip="Tenaillon, 2010 #13" w:history="1">
        <w:r w:rsidR="00647917">
          <w:rPr>
            <w:noProof/>
          </w:rPr>
          <w:t>Tenaillon et al., 2010</w:t>
        </w:r>
      </w:hyperlink>
      <w:r>
        <w:rPr>
          <w:noProof/>
        </w:rPr>
        <w:t>)</w:t>
      </w:r>
      <w:r>
        <w:fldChar w:fldCharType="end"/>
      </w:r>
      <w:r>
        <w:t xml:space="preserve">. </w:t>
      </w:r>
    </w:p>
    <w:p w14:paraId="03B3FB9C" w14:textId="073504AF" w:rsidR="00E33419" w:rsidRDefault="00C403FC" w:rsidP="00C403FC">
      <w:pPr>
        <w:pStyle w:val="RARMPnumberedparagraphs"/>
        <w:rPr>
          <w:shd w:val="clear" w:color="auto" w:fill="FFFFFF"/>
        </w:rPr>
      </w:pPr>
      <w:r w:rsidRPr="006404A8">
        <w:t xml:space="preserve">Human gut microbiota is excreted into sewage and wastewater, where it </w:t>
      </w:r>
      <w:r w:rsidR="00037578">
        <w:t>undergoes</w:t>
      </w:r>
      <w:r w:rsidRPr="006404A8">
        <w:t xml:space="preserve"> standard waste treatment processes</w:t>
      </w:r>
      <w:r w:rsidR="00973C6B">
        <w:t xml:space="preserve"> (which can vary </w:t>
      </w:r>
      <w:r w:rsidR="00F761C6">
        <w:t>significantly</w:t>
      </w:r>
      <w:r w:rsidR="00973C6B">
        <w:t>)</w:t>
      </w:r>
      <w:r w:rsidRPr="006404A8">
        <w:t>, prior to the water being released back into the environment.</w:t>
      </w:r>
      <w:r>
        <w:t xml:space="preserve"> </w:t>
      </w:r>
      <w:r w:rsidR="004436AB">
        <w:t>S</w:t>
      </w:r>
      <w:r>
        <w:t xml:space="preserve">ewage treatment is likely to be effective at removing the GM bacteria from sewage. However, due to variable levels of sewage treatment in the wastewater </w:t>
      </w:r>
      <w:r w:rsidRPr="004D3EF6">
        <w:t xml:space="preserve">plants </w:t>
      </w:r>
      <w:r w:rsidRPr="004D3EF6">
        <w:fldChar w:fldCharType="begin"/>
      </w:r>
      <w:r w:rsidR="002167C9">
        <w:instrText xml:space="preserve"> ADDIN EN.CITE &lt;EndNote&gt;&lt;Cite&gt;&lt;Author&gt;Toze&lt;/Author&gt;&lt;Year&gt;2012&lt;/Year&gt;&lt;RecNum&gt;67&lt;/RecNum&gt;&lt;DisplayText&gt;(Toze et al., 2012)&lt;/DisplayText&gt;&lt;record&gt;&lt;rec-number&gt;67&lt;/rec-number&gt;&lt;foreign-keys&gt;&lt;key app="EN" db-id="e2p5expr8xpzasea9ag5xrxnztseszre50vw" timestamp="1761605458"&gt;67&lt;/key&gt;&lt;/foreign-keys&gt;&lt;ref-type name="Report"&gt;27&lt;/ref-type&gt;&lt;contributors&gt;&lt;authors&gt;&lt;author&gt;Toze, Simon &lt;/author&gt;&lt;author&gt;Hodgers, Leonie &lt;/author&gt;&lt;author&gt;Matthews, Ben &lt;/author&gt;&lt;author&gt;Stratton, Helen&lt;/author&gt;&lt;author&gt;Ahmed, Warish&lt;/author&gt;&lt;author&gt;Collins, Scott&lt;/author&gt;&lt;author&gt;Schoeder, Sarah&lt;/author&gt;&lt;author&gt;Sidhu, Jatinder&lt;/author&gt;&lt;/authors&gt;&lt;/contributors&gt;&lt;titles&gt;&lt;title&gt;Presence and removal of enteric microorganisms in South East Queensland wastewater treatment plants. &lt;/title&gt;&lt;/titles&gt;&lt;dates&gt;&lt;year&gt;2012&lt;/year&gt;&lt;/dates&gt;&lt;pub-location&gt;Urban Water Security Research Alliance; 2012. http://hdl.handle.net/102.100.100/100932?index=1 &lt;/pub-location&gt;&lt;urls&gt;&lt;/urls&gt;&lt;/record&gt;&lt;/Cite&gt;&lt;/EndNote&gt;</w:instrText>
      </w:r>
      <w:r w:rsidRPr="004D3EF6">
        <w:fldChar w:fldCharType="separate"/>
      </w:r>
      <w:r w:rsidRPr="00542A03">
        <w:rPr>
          <w:noProof/>
        </w:rPr>
        <w:t>(</w:t>
      </w:r>
      <w:hyperlink w:anchor="_ENREF_109" w:tooltip="Toze, 2012 #67" w:history="1">
        <w:r w:rsidR="00647917" w:rsidRPr="00542A03">
          <w:rPr>
            <w:noProof/>
          </w:rPr>
          <w:t>Toze et al., 2012</w:t>
        </w:r>
      </w:hyperlink>
      <w:r w:rsidRPr="00542A03">
        <w:rPr>
          <w:noProof/>
        </w:rPr>
        <w:t>)</w:t>
      </w:r>
      <w:r w:rsidRPr="004D3EF6">
        <w:fldChar w:fldCharType="end"/>
      </w:r>
      <w:r w:rsidRPr="004D3EF6">
        <w:t>, this</w:t>
      </w:r>
      <w:r>
        <w:t xml:space="preserve"> could result in varying amount</w:t>
      </w:r>
      <w:r w:rsidR="00F761C6">
        <w:t>s</w:t>
      </w:r>
      <w:r>
        <w:t xml:space="preserve"> of bacteria </w:t>
      </w:r>
      <w:r w:rsidR="006B7104">
        <w:t xml:space="preserve">remaining </w:t>
      </w:r>
      <w:r>
        <w:t xml:space="preserve">in the sewage and could result in </w:t>
      </w:r>
      <w:r w:rsidR="004436AB">
        <w:t xml:space="preserve">dispersal </w:t>
      </w:r>
      <w:r>
        <w:t xml:space="preserve">of some </w:t>
      </w:r>
      <w:r w:rsidR="004436AB">
        <w:t xml:space="preserve">microbiota, including </w:t>
      </w:r>
      <w:r>
        <w:t>GM bacteria</w:t>
      </w:r>
      <w:r w:rsidR="004436AB">
        <w:t>,</w:t>
      </w:r>
      <w:r>
        <w:t xml:space="preserve"> directly into rivers or marine environment</w:t>
      </w:r>
      <w:r w:rsidR="004436AB">
        <w:t>s</w:t>
      </w:r>
      <w:r>
        <w:t>.</w:t>
      </w:r>
      <w:r w:rsidR="00E33419" w:rsidRPr="00EE412C">
        <w:rPr>
          <w:shd w:val="clear" w:color="auto" w:fill="FFFFFF"/>
        </w:rPr>
        <w:t xml:space="preserve"> </w:t>
      </w:r>
    </w:p>
    <w:p w14:paraId="38677599" w14:textId="25D1EAEC" w:rsidR="00C403FC" w:rsidRPr="00835AAA" w:rsidRDefault="00C403FC" w:rsidP="00C403FC">
      <w:pPr>
        <w:pStyle w:val="RARMPnumberedparagraphs"/>
      </w:pPr>
      <w:r w:rsidRPr="006D4B35">
        <w:t>Bacterial populations in raw sewage include human faecal bacteria, bacteria resident in the sewer system infrastructure, and environmental bacteria originating from grey water and surface runoff</w:t>
      </w:r>
      <w:r>
        <w:t xml:space="preserve"> </w:t>
      </w:r>
      <w:r>
        <w:fldChar w:fldCharType="begin">
          <w:fldData xml:space="preserve">PEVuZE5vdGU+PENpdGU+PEF1dGhvcj5TaGFua3M8L0F1dGhvcj48WWVhcj4yMDEzPC9ZZWFyPjxS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</w:fldData>
        </w:fldChar>
      </w:r>
      <w:r w:rsidR="002167C9">
        <w:instrText xml:space="preserve"> ADDIN EN.CITE </w:instrText>
      </w:r>
      <w:r w:rsidR="002167C9">
        <w:fldChar w:fldCharType="begin">
          <w:fldData xml:space="preserve">PEVuZE5vdGU+PENpdGU+PEF1dGhvcj5TaGFua3M8L0F1dGhvcj48WWVhcj4yMDEzPC9ZZWFyPjxS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</w:fldData>
        </w:fldChar>
      </w:r>
      <w:r w:rsidR="002167C9">
        <w:instrText xml:space="preserve"> ADDIN EN.CITE.DATA </w:instrText>
      </w:r>
      <w:r w:rsidR="002167C9">
        <w:fldChar w:fldCharType="end"/>
      </w:r>
      <w:r>
        <w:fldChar w:fldCharType="separate"/>
      </w:r>
      <w:r>
        <w:rPr>
          <w:noProof/>
        </w:rPr>
        <w:t>(</w:t>
      </w:r>
      <w:hyperlink w:anchor="_ENREF_99" w:tooltip="Shanks, 2013 #68" w:history="1">
        <w:r w:rsidR="00647917">
          <w:rPr>
            <w:noProof/>
          </w:rPr>
          <w:t>Shanks et al., 2013</w:t>
        </w:r>
      </w:hyperlink>
      <w:r>
        <w:rPr>
          <w:noProof/>
        </w:rPr>
        <w:t>)</w:t>
      </w:r>
      <w:r>
        <w:fldChar w:fldCharType="end"/>
      </w:r>
      <w:r>
        <w:t xml:space="preserve">. </w:t>
      </w:r>
      <w:r w:rsidRPr="006D4B35">
        <w:t>In untreated sewage samples collected from 13 wastewater treatment plants in the United States, the most abundant bacterial phyla were Proteobacteria</w:t>
      </w:r>
      <w:r w:rsidR="004436AB">
        <w:t xml:space="preserve"> (also called </w:t>
      </w:r>
      <w:r w:rsidR="004436AB" w:rsidRPr="004436AB">
        <w:t>Pseudomonadota</w:t>
      </w:r>
      <w:r w:rsidR="004436AB">
        <w:t>)</w:t>
      </w:r>
      <w:r>
        <w:t xml:space="preserve">, which includes </w:t>
      </w:r>
      <w:r>
        <w:rPr>
          <w:i/>
        </w:rPr>
        <w:t>E. coli</w:t>
      </w:r>
      <w:r w:rsidRPr="006D4B35">
        <w:t xml:space="preserve"> (average 62%), Firmicutes (average 21%) and Bacteroidetes (average 13%)</w:t>
      </w:r>
      <w:r>
        <w:t xml:space="preserve"> </w:t>
      </w:r>
      <w:r w:rsidRPr="006D4B35">
        <w:t>(Shanks et al., 2013). Similarly, in activated sludge samples collected from 14 wastewater treatment plants in east Asia and North America, the most abundant phyla were Proteobacteria (35-65%), Firmicutes (averaging 8%), Bacteroidetes (averaging 7%) and Actinobacteria (averaging 7%)</w:t>
      </w:r>
      <w:r>
        <w:t xml:space="preserve"> </w:t>
      </w:r>
      <w:r>
        <w:fldChar w:fldCharType="begin">
          <w:fldData xml:space="preserve">PEVuZE5vdGU+PENpdGU+PEF1dGhvcj5aaGFuZzwvQXV0aG9yPjxZZWFyPjIwMTI8L1llYXI+PFJl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</w:fldData>
        </w:fldChar>
      </w:r>
      <w:r w:rsidR="002167C9">
        <w:instrText xml:space="preserve"> ADDIN EN.CITE </w:instrText>
      </w:r>
      <w:r w:rsidR="002167C9">
        <w:fldChar w:fldCharType="begin">
          <w:fldData xml:space="preserve">PEVuZE5vdGU+PENpdGU+PEF1dGhvcj5aaGFuZzwvQXV0aG9yPjxZZWFyPjIwMTI8L1llYXI+PFJl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</w:fldData>
        </w:fldChar>
      </w:r>
      <w:r w:rsidR="002167C9">
        <w:instrText xml:space="preserve"> ADDIN EN.CITE.DATA </w:instrText>
      </w:r>
      <w:r w:rsidR="002167C9">
        <w:fldChar w:fldCharType="end"/>
      </w:r>
      <w:r>
        <w:fldChar w:fldCharType="separate"/>
      </w:r>
      <w:r>
        <w:rPr>
          <w:noProof/>
        </w:rPr>
        <w:t>(</w:t>
      </w:r>
      <w:hyperlink w:anchor="_ENREF_122" w:tooltip="Zhang, 2012 #69" w:history="1">
        <w:r w:rsidR="00647917">
          <w:rPr>
            <w:noProof/>
          </w:rPr>
          <w:t>Zhang et al., 2012</w:t>
        </w:r>
      </w:hyperlink>
      <w:r>
        <w:rPr>
          <w:noProof/>
        </w:rPr>
        <w:t>)</w:t>
      </w:r>
      <w:r>
        <w:fldChar w:fldCharType="end"/>
      </w:r>
      <w:r w:rsidR="00214AB0">
        <w:t>.</w:t>
      </w:r>
      <w:r w:rsidRPr="006D4B35">
        <w:rPr>
          <w:color w:val="8064A2" w:themeColor="accent4"/>
        </w:rPr>
        <w:t xml:space="preserve"> </w:t>
      </w:r>
    </w:p>
    <w:p w14:paraId="74173D54" w14:textId="60DA4252" w:rsidR="00C403FC" w:rsidRDefault="00C403FC" w:rsidP="00C403FC">
      <w:pPr>
        <w:pStyle w:val="RARMPnumberedparagraphs"/>
      </w:pPr>
      <w:r>
        <w:lastRenderedPageBreak/>
        <w:t>In urban areas</w:t>
      </w:r>
      <w:r w:rsidR="00214AB0">
        <w:t>,</w:t>
      </w:r>
      <w:r>
        <w:t xml:space="preserve"> most wastewater is processed at centralised wastewater treatment plants (WWTPs). </w:t>
      </w:r>
      <w:r w:rsidR="004436AB">
        <w:t xml:space="preserve">Processes in </w:t>
      </w:r>
      <w:r>
        <w:t>WWTP</w:t>
      </w:r>
      <w:r w:rsidR="004436AB">
        <w:t>s</w:t>
      </w:r>
      <w:r>
        <w:t xml:space="preserve"> vary but generally the wastewater undergoes a primary treatment process involving sedimentation</w:t>
      </w:r>
      <w:r w:rsidR="004436AB">
        <w:t>,</w:t>
      </w:r>
      <w:r>
        <w:t xml:space="preserve"> followed by a secondary treatment where aeration is used to allow bacteria to digest organic matter. Some, but not all, WWTPs use tertiary treatment to disinfect the water further via chlorination, ozonation, UV treatment or other methods. After treatment</w:t>
      </w:r>
      <w:r w:rsidR="00214AB0">
        <w:t>,</w:t>
      </w:r>
      <w:r>
        <w:t xml:space="preserve"> most wastewater is returned to the ocean, a lake, or a river.  A UK study of 162 WWTP</w:t>
      </w:r>
      <w:r w:rsidR="004436AB">
        <w:t>s</w:t>
      </w:r>
      <w:r>
        <w:t xml:space="preserve"> found that primary treatment did not reduce the concentration of faecal indicator bacteria much, but secondary treatment reduced faecal indicator bacteria by 95-99%, and tertiary treatments reduce this </w:t>
      </w:r>
      <w:r w:rsidR="004436AB">
        <w:t xml:space="preserve">by a </w:t>
      </w:r>
      <w:r>
        <w:t xml:space="preserve">further 93-97% </w:t>
      </w:r>
      <w:r>
        <w:fldChar w:fldCharType="begin"/>
      </w:r>
      <w:r w:rsidR="002167C9">
        <w:instrText xml:space="preserve"> ADDIN EN.CITE &lt;EndNote&gt;&lt;Cite&gt;&lt;Author&gt;Kay&lt;/Author&gt;&lt;Year&gt;2008&lt;/Year&gt;&lt;RecNum&gt;70&lt;/RecNum&gt;&lt;DisplayText&gt;(Kay et al., 2008)&lt;/DisplayText&gt;&lt;record&gt;&lt;rec-number&gt;70&lt;/rec-number&gt;&lt;foreign-keys&gt;&lt;key app="EN" db-id="e2p5expr8xpzasea9ag5xrxnztseszre50vw" timestamp="1761605466"&gt;70&lt;/key&gt;&lt;/foreign-keys&gt;&lt;ref-type name="Journal Article"&gt;17&lt;/ref-type&gt;&lt;contributors&gt;&lt;authors&gt;&lt;author&gt;Kay, D.&lt;/author&gt;&lt;author&gt;Crowther, J.&lt;/author&gt;&lt;author&gt;Stapleton, C. M.&lt;/author&gt;&lt;author&gt;Wyer, M. D.&lt;/author&gt;&lt;author&gt;Fewtrell, L.&lt;/author&gt;&lt;author&gt;Edwards, A.&lt;/author&gt;&lt;author&gt;Francis, C. A.&lt;/author&gt;&lt;author&gt;McDonald, A. T.&lt;/author&gt;&lt;author&gt;Watkins, J.&lt;/author&gt;&lt;author&gt;Wilkinson, J.&lt;/author&gt;&lt;/authors&gt;&lt;/contributors&gt;&lt;auth-address&gt;Centre for Catchment to Coastal Research, River Basin Dynamics and Hydrology Research Group, IGES, University of Wales, Aberystwyth, Ceredigion SY23 3DB, UK. dave@crehkay.demon.co.uk&lt;/auth-address&gt;&lt;titles&gt;&lt;title&gt;Faecal indicator organism concentrations in sewage and treated effluents&lt;/title&gt;&lt;secondary-title&gt;Water Res&lt;/secondary-title&gt;&lt;/titles&gt;&lt;periodical&gt;&lt;full-title&gt;Water Res&lt;/full-title&gt;&lt;/periodical&gt;&lt;pages&gt;442-54&lt;/pages&gt;&lt;volume&gt;42&lt;/volume&gt;&lt;number&gt;1-2&lt;/number&gt;&lt;edition&gt;2007/08/22&lt;/edition&gt;&lt;keywords&gt;&lt;keyword&gt;Colony Count, Microbial&lt;/keyword&gt;&lt;keyword&gt;Enterobacteriaceae/*isolation &amp;amp; purification&lt;/keyword&gt;&lt;keyword&gt;Enterococcus/*isolation &amp;amp; purification&lt;/keyword&gt;&lt;keyword&gt;Feces&lt;/keyword&gt;&lt;keyword&gt;Sewage/*microbiology&lt;/keyword&gt;&lt;keyword&gt;United Kingdom&lt;/keyword&gt;&lt;keyword&gt;*Waste Disposal, Fluid&lt;/keyword&gt;&lt;keyword&gt;Water Pollutants/*isolation &amp;amp; purification&lt;/keyword&gt;&lt;/keywords&gt;&lt;dates&gt;&lt;year&gt;2008&lt;/year&gt;&lt;pub-dates&gt;&lt;date&gt;Jan&lt;/date&gt;&lt;/pub-dates&gt;&lt;/dates&gt;&lt;isbn&gt;0043-1354 (Print)&amp;#xD;0043-1354 (Linking)&lt;/isbn&gt;&lt;accession-num&gt;17709126&lt;/accession-num&gt;&lt;urls&gt;&lt;related-urls&gt;&lt;url&gt;https://www.ncbi.nlm.nih.gov/pubmed/17709126&lt;/url&gt;&lt;url&gt;https://www.sciencedirect.com/science/article/abs/pii/S004313540700512X?via%3Dihub&lt;/url&gt;&lt;/related-urls&gt;&lt;/urls&gt;&lt;electronic-resource-num&gt;10.1016/j.watres.2007.07.036&lt;/electronic-resource-num&gt;&lt;/record&gt;&lt;/Cite&gt;&lt;/EndNote&gt;</w:instrText>
      </w:r>
      <w:r>
        <w:fldChar w:fldCharType="separate"/>
      </w:r>
      <w:r>
        <w:rPr>
          <w:noProof/>
        </w:rPr>
        <w:t>(</w:t>
      </w:r>
      <w:hyperlink w:anchor="_ENREF_49" w:tooltip="Kay, 2008 #70" w:history="1">
        <w:r w:rsidR="00647917">
          <w:rPr>
            <w:noProof/>
          </w:rPr>
          <w:t>Kay et al., 2008</w:t>
        </w:r>
      </w:hyperlink>
      <w:r>
        <w:rPr>
          <w:noProof/>
        </w:rPr>
        <w:t>)</w:t>
      </w:r>
      <w:r>
        <w:fldChar w:fldCharType="end"/>
      </w:r>
      <w:r>
        <w:t xml:space="preserve">. Overall, this is a reduction in bacteria of up to 3000-fold. </w:t>
      </w:r>
    </w:p>
    <w:p w14:paraId="36C2BF51" w14:textId="0C65F5DD" w:rsidR="00743592" w:rsidRDefault="00743592" w:rsidP="00C403FC">
      <w:pPr>
        <w:pStyle w:val="RARMPnumberedparagraphs"/>
      </w:pPr>
      <w:r w:rsidRPr="00A74B30">
        <w:t>In 202</w:t>
      </w:r>
      <w:r w:rsidR="009F2186">
        <w:t>2</w:t>
      </w:r>
      <w:r w:rsidR="007F3720">
        <w:t>-2023</w:t>
      </w:r>
      <w:r w:rsidRPr="00A74B30">
        <w:t>, approximately 5</w:t>
      </w:r>
      <w:r w:rsidR="00892E4A">
        <w:t>8</w:t>
      </w:r>
      <w:r w:rsidRPr="00A74B30">
        <w:t>% of urban sewage in Australia underwent tertiary wastewater treatment</w:t>
      </w:r>
      <w:r w:rsidR="0028001F">
        <w:t xml:space="preserve"> </w:t>
      </w:r>
      <w:r w:rsidR="0028001F">
        <w:fldChar w:fldCharType="begin"/>
      </w:r>
      <w:r w:rsidR="0028001F">
        <w:instrText xml:space="preserve"> ADDIN EN.CITE &lt;EndNote&gt;&lt;Cite&gt;&lt;Author&gt;Bureau of Meteorology&lt;/Author&gt;&lt;Year&gt;2024&lt;/Year&gt;&lt;RecNum&gt;118&lt;/RecNum&gt;&lt;DisplayText&gt;(Bureau of Meteorology, 2024)&lt;/DisplayText&gt;&lt;record&gt;&lt;rec-number&gt;118&lt;/rec-number&gt;&lt;foreign-keys&gt;&lt;key app="EN" db-id="e2p5expr8xpzasea9ag5xrxnztseszre50vw" timestamp="1762812309"&gt;118&lt;/key&gt;&lt;/foreign-keys&gt;&lt;ref-type name="Report"&gt;27&lt;/ref-type&gt;&lt;contributors&gt;&lt;authors&gt;&lt;author&gt;Bureau of Meteorology,&lt;/author&gt;&lt;/authors&gt;&lt;/contributors&gt;&lt;titles&gt;&lt;title&gt;National performance report 2023–24: urban water utilities, part B&lt;/title&gt;&lt;/titles&gt;&lt;dates&gt;&lt;year&gt;2024&lt;/year&gt;&lt;/dates&gt;&lt;pub-location&gt;Melbourne&lt;/pub-location&gt;&lt;publisher&gt;Bureau of Meteorology&lt;/publisher&gt;&lt;urls&gt;&lt;/urls&gt;&lt;/record&gt;&lt;/Cite&gt;&lt;/EndNote&gt;</w:instrText>
      </w:r>
      <w:r w:rsidR="0028001F">
        <w:fldChar w:fldCharType="separate"/>
      </w:r>
      <w:r w:rsidR="0028001F">
        <w:rPr>
          <w:noProof/>
        </w:rPr>
        <w:t>(</w:t>
      </w:r>
      <w:hyperlink w:anchor="_ENREF_13" w:tooltip="Bureau of Meteorology, 2024 #118" w:history="1">
        <w:r w:rsidR="00647917">
          <w:rPr>
            <w:noProof/>
          </w:rPr>
          <w:t>Bureau of Meteorology, 2024</w:t>
        </w:r>
      </w:hyperlink>
      <w:r w:rsidR="0028001F">
        <w:rPr>
          <w:noProof/>
        </w:rPr>
        <w:t>)</w:t>
      </w:r>
      <w:r w:rsidR="0028001F">
        <w:fldChar w:fldCharType="end"/>
      </w:r>
      <w:r>
        <w:t xml:space="preserve"> .</w:t>
      </w:r>
      <w:r w:rsidRPr="00743592">
        <w:t xml:space="preserve"> </w:t>
      </w:r>
      <w:r w:rsidRPr="00A74B30">
        <w:t>A small proportion of Australian urban sewage, for example in inland towns, may only undergo secondary wastewater treatment prior to effluent discharge into inland waters (</w:t>
      </w:r>
      <w:hyperlink r:id="rId26" w:history="1">
        <w:r w:rsidRPr="00A74B30">
          <w:rPr>
            <w:rStyle w:val="Hyperlink"/>
          </w:rPr>
          <w:t>Water Quality Australia Sewerage System Guidelines website</w:t>
        </w:r>
      </w:hyperlink>
      <w:r w:rsidRPr="00A74B30">
        <w:t xml:space="preserve">, accessed </w:t>
      </w:r>
      <w:r w:rsidR="00D3681B">
        <w:t>10/11/2025</w:t>
      </w:r>
      <w:r w:rsidRPr="00A74B30">
        <w:t>).</w:t>
      </w:r>
      <w:r w:rsidRPr="00743592">
        <w:t xml:space="preserve"> </w:t>
      </w:r>
      <w:r w:rsidRPr="003C742C">
        <w:t>Untreated sewage is sometimes released from urban sewage systems due to overflow events, particularly during wet weather. In 202</w:t>
      </w:r>
      <w:r w:rsidR="007F3720">
        <w:t>2</w:t>
      </w:r>
      <w:r w:rsidRPr="003C742C">
        <w:t>-202</w:t>
      </w:r>
      <w:r w:rsidR="007F3720">
        <w:t>3</w:t>
      </w:r>
      <w:r w:rsidRPr="003C742C">
        <w:t xml:space="preserve">, the volume of wastewater losses and spills in Australia was approximately </w:t>
      </w:r>
      <w:r w:rsidR="00892E4A">
        <w:t>3.5</w:t>
      </w:r>
      <w:r w:rsidRPr="003C742C">
        <w:t>% of total wastewater collected</w:t>
      </w:r>
      <w:r w:rsidR="0028001F">
        <w:t xml:space="preserve"> </w:t>
      </w:r>
      <w:r w:rsidR="0028001F">
        <w:fldChar w:fldCharType="begin"/>
      </w:r>
      <w:r w:rsidR="0028001F">
        <w:instrText xml:space="preserve"> ADDIN EN.CITE &lt;EndNote&gt;&lt;Cite&gt;&lt;Author&gt;Bureau of Meteorology&lt;/Author&gt;&lt;Year&gt;2024&lt;/Year&gt;&lt;RecNum&gt;118&lt;/RecNum&gt;&lt;DisplayText&gt;(Bureau of Meteorology, 2024)&lt;/DisplayText&gt;&lt;record&gt;&lt;rec-number&gt;118&lt;/rec-number&gt;&lt;foreign-keys&gt;&lt;key app="EN" db-id="e2p5expr8xpzasea9ag5xrxnztseszre50vw" timestamp="1762812309"&gt;118&lt;/key&gt;&lt;/foreign-keys&gt;&lt;ref-type name="Report"&gt;27&lt;/ref-type&gt;&lt;contributors&gt;&lt;authors&gt;&lt;author&gt;Bureau of Meteorology,&lt;/author&gt;&lt;/authors&gt;&lt;/contributors&gt;&lt;titles&gt;&lt;title&gt;National performance report 2023–24: urban water utilities, part B&lt;/title&gt;&lt;/titles&gt;&lt;dates&gt;&lt;year&gt;2024&lt;/year&gt;&lt;/dates&gt;&lt;pub-location&gt;Melbourne&lt;/pub-location&gt;&lt;publisher&gt;Bureau of Meteorology&lt;/publisher&gt;&lt;urls&gt;&lt;/urls&gt;&lt;/record&gt;&lt;/Cite&gt;&lt;/EndNote&gt;</w:instrText>
      </w:r>
      <w:r w:rsidR="0028001F">
        <w:fldChar w:fldCharType="separate"/>
      </w:r>
      <w:r w:rsidR="0028001F">
        <w:rPr>
          <w:noProof/>
        </w:rPr>
        <w:t>(</w:t>
      </w:r>
      <w:hyperlink w:anchor="_ENREF_13" w:tooltip="Bureau of Meteorology, 2024 #118" w:history="1">
        <w:r w:rsidR="00647917">
          <w:rPr>
            <w:noProof/>
          </w:rPr>
          <w:t>Bureau of Meteorology, 2024</w:t>
        </w:r>
      </w:hyperlink>
      <w:r w:rsidR="0028001F">
        <w:rPr>
          <w:noProof/>
        </w:rPr>
        <w:t>)</w:t>
      </w:r>
      <w:r w:rsidR="0028001F">
        <w:fldChar w:fldCharType="end"/>
      </w:r>
      <w:r w:rsidRPr="003C742C">
        <w:t xml:space="preserve">. Some sewage overflows enter the ocean, where the GMO is not expected to survive, but other sewage overflows occur on land or enter inland </w:t>
      </w:r>
      <w:r w:rsidR="009F2186" w:rsidRPr="003C742C">
        <w:t>waters and</w:t>
      </w:r>
      <w:r w:rsidRPr="003C742C">
        <w:t xml:space="preserve"> could release live GMO</w:t>
      </w:r>
      <w:r>
        <w:t>.</w:t>
      </w:r>
    </w:p>
    <w:p w14:paraId="1789E854" w14:textId="40F90EDE" w:rsidR="00DE715C" w:rsidRDefault="00DE715C" w:rsidP="00C403FC">
      <w:pPr>
        <w:pStyle w:val="RARMPnumberedparagraphs"/>
      </w:pPr>
      <w:r w:rsidRPr="00754F01">
        <w:t>Urban sewage treated at a wastewater treatment plant produces biosolids as well as effluent. In 202</w:t>
      </w:r>
      <w:r>
        <w:t>3</w:t>
      </w:r>
      <w:r w:rsidRPr="00754F01">
        <w:t>, about 8</w:t>
      </w:r>
      <w:r>
        <w:t>5</w:t>
      </w:r>
      <w:r w:rsidRPr="00754F01">
        <w:t>% of biosolids produced in Australia were reused, including about 7</w:t>
      </w:r>
      <w:r w:rsidR="0010187E">
        <w:t>9.3</w:t>
      </w:r>
      <w:r w:rsidRPr="00754F01">
        <w:t>% that were applied as fertiliser to agricultural land (</w:t>
      </w:r>
      <w:hyperlink r:id="rId27" w:history="1">
        <w:r w:rsidRPr="005249F2">
          <w:rPr>
            <w:rStyle w:val="Hyperlink"/>
          </w:rPr>
          <w:t>Australian Biosolids Statistics website</w:t>
        </w:r>
      </w:hyperlink>
      <w:r w:rsidRPr="00754F01">
        <w:t xml:space="preserve">, accessed </w:t>
      </w:r>
      <w:r w:rsidR="0010187E">
        <w:t>10/11/2025</w:t>
      </w:r>
      <w:r w:rsidRPr="00754F01">
        <w:t>). Roughly half of biosolids for reuse are treated to grade A level, which involves almost complete pathogen kill, and the other half are treated to grade B level, which involves a significant reduction in pathogens</w:t>
      </w:r>
      <w:r w:rsidR="0028001F">
        <w:t xml:space="preserve"> </w:t>
      </w:r>
      <w:r w:rsidR="0028001F">
        <w:fldChar w:fldCharType="begin"/>
      </w:r>
      <w:r w:rsidR="0028001F">
        <w:instrText xml:space="preserve"> ADDIN EN.CITE &lt;EndNote&gt;&lt;Cite&gt;&lt;Author&gt;Darvodelsky&lt;/Author&gt;&lt;Year&gt;2012&lt;/Year&gt;&lt;RecNum&gt;120&lt;/RecNum&gt;&lt;DisplayText&gt;(Darvodelsky, 2012)&lt;/DisplayText&gt;&lt;record&gt;&lt;rec-number&gt;120&lt;/rec-number&gt;&lt;foreign-keys&gt;&lt;key app="EN" db-id="e2p5expr8xpzasea9ag5xrxnztseszre50vw" timestamp="1762813610"&gt;120&lt;/key&gt;&lt;/foreign-keys&gt;&lt;ref-type name="Report"&gt;27&lt;/ref-type&gt;&lt;contributors&gt;&lt;authors&gt;&lt;author&gt;Darvodelsky, P.&lt;/author&gt;&lt;/authors&gt;&lt;/contributors&gt;&lt;titles&gt;&lt;title&gt;Biosolids snapshot&lt;/title&gt;&lt;/titles&gt;&lt;dates&gt;&lt;year&gt;2012&lt;/year&gt;&lt;/dates&gt;&lt;publisher&gt;Department of Sustainability, Environment, Water, Population and Communities&lt;/publisher&gt;&lt;urls&gt;&lt;/urls&gt;&lt;/record&gt;&lt;/Cite&gt;&lt;/EndNote&gt;</w:instrText>
      </w:r>
      <w:r w:rsidR="0028001F">
        <w:fldChar w:fldCharType="separate"/>
      </w:r>
      <w:r w:rsidR="0028001F">
        <w:rPr>
          <w:noProof/>
        </w:rPr>
        <w:t>(</w:t>
      </w:r>
      <w:hyperlink w:anchor="_ENREF_20" w:tooltip="Darvodelsky, 2012 #120" w:history="1">
        <w:r w:rsidR="00647917">
          <w:rPr>
            <w:noProof/>
          </w:rPr>
          <w:t>Darvodelsky, 2012</w:t>
        </w:r>
      </w:hyperlink>
      <w:r w:rsidR="0028001F">
        <w:rPr>
          <w:noProof/>
        </w:rPr>
        <w:t>)</w:t>
      </w:r>
      <w:r w:rsidR="0028001F">
        <w:fldChar w:fldCharType="end"/>
      </w:r>
      <w:r w:rsidRPr="00754F01">
        <w:t>. Grade A biosolids would not contain live GMO, however, some GMO could survive in Grade B biosolids, which typically achieve a 1.5-2 log reduction in microorganism concentrations compared with raw sewage solids</w:t>
      </w:r>
      <w:r w:rsidR="0028001F">
        <w:t xml:space="preserve"> </w:t>
      </w:r>
      <w:r w:rsidR="0028001F">
        <w:fldChar w:fldCharType="begin"/>
      </w:r>
      <w:r w:rsidR="0028001F">
        <w:instrText xml:space="preserve"> ADDIN EN.CITE &lt;EndNote&gt;&lt;Cite&gt;&lt;Author&gt;Department of Environment and Science&lt;/Author&gt;&lt;Year&gt;2019&lt;/Year&gt;&lt;RecNum&gt;121&lt;/RecNum&gt;&lt;DisplayText&gt;(Department of Environment and Science, 2019)&lt;/DisplayText&gt;&lt;record&gt;&lt;rec-number&gt;121&lt;/rec-number&gt;&lt;foreign-keys&gt;&lt;key app="EN" db-id="e2p5expr8xpzasea9ag5xrxnztseszre50vw" timestamp="1762813950"&gt;121&lt;/key&gt;&lt;/foreign-keys&gt;&lt;ref-type name="Report"&gt;27&lt;/ref-type&gt;&lt;contributors&gt;&lt;authors&gt;&lt;author&gt;Department of Environment and Science,&lt;/author&gt;&lt;/authors&gt;&lt;/contributors&gt;&lt;titles&gt;&lt;title&gt;End of Waste Code: Biosolids&lt;/title&gt;&lt;/titles&gt;&lt;dates&gt;&lt;year&gt;2019&lt;/year&gt;&lt;/dates&gt;&lt;publisher&gt;State of Queensland&lt;/publisher&gt;&lt;urls&gt;&lt;/urls&gt;&lt;/record&gt;&lt;/Cite&gt;&lt;/EndNote&gt;</w:instrText>
      </w:r>
      <w:r w:rsidR="0028001F">
        <w:fldChar w:fldCharType="separate"/>
      </w:r>
      <w:r w:rsidR="0028001F">
        <w:rPr>
          <w:noProof/>
        </w:rPr>
        <w:t>(</w:t>
      </w:r>
      <w:hyperlink w:anchor="_ENREF_22" w:tooltip="Department of Environment and Science, 2019 #121" w:history="1">
        <w:r w:rsidR="00647917">
          <w:rPr>
            <w:noProof/>
          </w:rPr>
          <w:t>Department of Environment and Science, 2019</w:t>
        </w:r>
      </w:hyperlink>
      <w:r w:rsidR="0028001F">
        <w:rPr>
          <w:noProof/>
        </w:rPr>
        <w:t>)</w:t>
      </w:r>
      <w:r w:rsidR="0028001F">
        <w:fldChar w:fldCharType="end"/>
      </w:r>
      <w:r w:rsidRPr="00754F01">
        <w:t>.</w:t>
      </w:r>
      <w:r w:rsidR="0010187E">
        <w:t xml:space="preserve"> In Queensland, the use of biosolids is regulated under the End of Waste (EOW) code for </w:t>
      </w:r>
      <w:hyperlink r:id="rId28" w:history="1">
        <w:r w:rsidR="00EF40FB" w:rsidRPr="00EF40FB">
          <w:rPr>
            <w:rStyle w:val="Hyperlink"/>
          </w:rPr>
          <w:t>Biosolids (ENEW07359617)</w:t>
        </w:r>
      </w:hyperlink>
      <w:r w:rsidR="00EF40FB">
        <w:t xml:space="preserve"> </w:t>
      </w:r>
      <w:r w:rsidR="0010187E">
        <w:t xml:space="preserve">issued by the Queensland Government in accordance with section 159 of the </w:t>
      </w:r>
      <w:r w:rsidR="0010187E" w:rsidRPr="0010187E">
        <w:rPr>
          <w:i/>
          <w:iCs/>
        </w:rPr>
        <w:t>Waste Reduction and Recycling Act 2011</w:t>
      </w:r>
      <w:r w:rsidR="0010187E">
        <w:t xml:space="preserve">. </w:t>
      </w:r>
      <w:r w:rsidR="005D48BE">
        <w:t xml:space="preserve">Biosolids must meet the requirements of &lt;100 most probable number </w:t>
      </w:r>
      <w:r w:rsidR="007F3720">
        <w:t xml:space="preserve">(MPN) </w:t>
      </w:r>
      <w:r w:rsidR="005D48BE">
        <w:t xml:space="preserve">of </w:t>
      </w:r>
      <w:r w:rsidR="005D48BE" w:rsidRPr="005D48BE">
        <w:rPr>
          <w:i/>
          <w:iCs/>
        </w:rPr>
        <w:t xml:space="preserve">E. coli </w:t>
      </w:r>
      <w:r w:rsidR="005D48BE">
        <w:t>per gram of dry weight</w:t>
      </w:r>
      <w:r w:rsidR="007F3720">
        <w:t xml:space="preserve"> for it to be used</w:t>
      </w:r>
      <w:r w:rsidR="005D48BE">
        <w:t xml:space="preserve">. </w:t>
      </w:r>
    </w:p>
    <w:p w14:paraId="3A98BC0C" w14:textId="2F3561F9" w:rsidR="00C403FC" w:rsidRDefault="00C403FC" w:rsidP="00C403FC">
      <w:pPr>
        <w:pStyle w:val="RARMPnumberedparagraphs"/>
      </w:pPr>
      <w:r>
        <w:t xml:space="preserve">An analysis </w:t>
      </w:r>
      <w:r w:rsidR="00FD0C8E">
        <w:t xml:space="preserve">of raw and treated wastewater from </w:t>
      </w:r>
      <w:r w:rsidR="004436AB">
        <w:t xml:space="preserve">4 </w:t>
      </w:r>
      <w:r>
        <w:t xml:space="preserve">wastewater treatments plants across Australia found an average of 126 different genera of bacteria were present </w:t>
      </w:r>
      <w:r>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 </w:instrText>
      </w:r>
      <w:r w:rsidR="002167C9">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DATA </w:instrText>
      </w:r>
      <w:r w:rsidR="002167C9">
        <w:fldChar w:fldCharType="end"/>
      </w:r>
      <w:r>
        <w:fldChar w:fldCharType="separate"/>
      </w:r>
      <w:r>
        <w:rPr>
          <w:noProof/>
        </w:rPr>
        <w:t>(</w:t>
      </w:r>
      <w:hyperlink w:anchor="_ENREF_4" w:tooltip="Ahmed, 2017 #71" w:history="1">
        <w:r w:rsidR="00647917">
          <w:rPr>
            <w:noProof/>
          </w:rPr>
          <w:t>Ahmed et al., 2017</w:t>
        </w:r>
      </w:hyperlink>
      <w:r>
        <w:rPr>
          <w:noProof/>
        </w:rPr>
        <w:t>)</w:t>
      </w:r>
      <w:r>
        <w:fldChar w:fldCharType="end"/>
      </w:r>
      <w:r>
        <w:t xml:space="preserve">.  The 10 most abundant genera were </w:t>
      </w:r>
      <w:r w:rsidRPr="00CD5578">
        <w:rPr>
          <w:i/>
        </w:rPr>
        <w:t xml:space="preserve">Pseudomonas, Arcobacter, Bacteroides, Paludibacterium, Conchiformibius, Flavobacterium, Polynucleobacter, Acinetobacter, Parabacteroides, </w:t>
      </w:r>
      <w:r>
        <w:t xml:space="preserve">and </w:t>
      </w:r>
      <w:r w:rsidRPr="00CD5578">
        <w:rPr>
          <w:i/>
        </w:rPr>
        <w:t>Cloacibacterium.</w:t>
      </w:r>
      <w:r>
        <w:t xml:space="preserve">  </w:t>
      </w:r>
      <w:r w:rsidRPr="002E15B9">
        <w:t xml:space="preserve">A study </w:t>
      </w:r>
      <w:r w:rsidR="00F761C6">
        <w:t>of</w:t>
      </w:r>
      <w:r w:rsidR="00F761C6" w:rsidRPr="002E15B9">
        <w:t xml:space="preserve"> </w:t>
      </w:r>
      <w:r w:rsidRPr="002E15B9">
        <w:t>4 WWTPs in Queensland found</w:t>
      </w:r>
      <w:r w:rsidR="003F264A">
        <w:t xml:space="preserve"> that</w:t>
      </w:r>
      <w:r w:rsidRPr="002E15B9">
        <w:t xml:space="preserve"> </w:t>
      </w:r>
      <w:r>
        <w:t>human pathogenic</w:t>
      </w:r>
      <w:r w:rsidRPr="002E15B9">
        <w:t xml:space="preserve"> </w:t>
      </w:r>
      <w:r w:rsidRPr="002E15B9">
        <w:rPr>
          <w:i/>
        </w:rPr>
        <w:t>E.coli</w:t>
      </w:r>
      <w:r>
        <w:t xml:space="preserve"> could </w:t>
      </w:r>
      <w:r w:rsidR="003F264A">
        <w:t>sometimes</w:t>
      </w:r>
      <w:r w:rsidR="003F264A" w:rsidRPr="002E15B9">
        <w:t xml:space="preserve"> </w:t>
      </w:r>
      <w:r w:rsidRPr="002E15B9">
        <w:t>survive</w:t>
      </w:r>
      <w:r>
        <w:t xml:space="preserve"> tertiary treatment </w:t>
      </w:r>
      <w:r w:rsidRPr="002E15B9">
        <w:t xml:space="preserve">and reach the environment </w:t>
      </w:r>
      <w:r>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 </w:instrText>
      </w:r>
      <w:r w:rsidR="00FA1892">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DATA </w:instrText>
      </w:r>
      <w:r w:rsidR="00FA1892">
        <w:fldChar w:fldCharType="end"/>
      </w:r>
      <w:r>
        <w:fldChar w:fldCharType="separate"/>
      </w:r>
      <w:r>
        <w:rPr>
          <w:noProof/>
        </w:rPr>
        <w:t>(</w:t>
      </w:r>
      <w:hyperlink w:anchor="_ENREF_5" w:tooltip="Anastasi, 2010 #72" w:history="1">
        <w:r w:rsidR="00647917">
          <w:rPr>
            <w:noProof/>
          </w:rPr>
          <w:t>Anastasi et al., 2010</w:t>
        </w:r>
      </w:hyperlink>
      <w:r>
        <w:rPr>
          <w:noProof/>
        </w:rPr>
        <w:t>)</w:t>
      </w:r>
      <w:r>
        <w:fldChar w:fldCharType="end"/>
      </w:r>
      <w:r>
        <w:t xml:space="preserve">. Determining the number of </w:t>
      </w:r>
      <w:r w:rsidRPr="00634C1A">
        <w:rPr>
          <w:i/>
        </w:rPr>
        <w:t xml:space="preserve">E.coli </w:t>
      </w:r>
      <w:r>
        <w:t>in the environment that came from waste water</w:t>
      </w:r>
      <w:r w:rsidRPr="002E15B9">
        <w:t xml:space="preserve"> is complicated by birds and other animals carrying similar </w:t>
      </w:r>
      <w:r w:rsidRPr="00634C1A">
        <w:rPr>
          <w:i/>
        </w:rPr>
        <w:t>E.coli</w:t>
      </w:r>
      <w:r w:rsidRPr="002E15B9">
        <w:t xml:space="preserve"> </w:t>
      </w:r>
      <w:r w:rsidR="00214AB0">
        <w:t xml:space="preserve">strains </w:t>
      </w:r>
      <w:r w:rsidRPr="002E15B9">
        <w:t>to humans</w:t>
      </w:r>
      <w:r>
        <w:t xml:space="preserve"> </w:t>
      </w:r>
      <w:r>
        <w:fldChar w:fldCharType="begin"/>
      </w:r>
      <w:r w:rsidR="00FA1892">
        <w:instrText xml:space="preserve"> ADDIN EN.CITE &lt;EndNote&gt;&lt;Cite&gt;&lt;Author&gt;Anastasi&lt;/Author&gt;&lt;Year&gt;2012&lt;/Year&gt;&lt;RecNum&gt;73&lt;/RecNum&gt;&lt;DisplayText&gt;(Anastasi et al., 2012)&lt;/DisplayText&gt;&lt;record&gt;&lt;rec-number&gt;73&lt;/rec-number&gt;&lt;foreign-keys&gt;&lt;key app="EN" db-id="e2p5expr8xpzasea9ag5xrxnztseszre50vw" timestamp="1761605474"&gt;73&lt;/key&gt;&lt;/foreign-keys&gt;&lt;ref-type name="Journal Article"&gt;17&lt;/ref-type&gt;&lt;contributors&gt;&lt;authors&gt;&lt;author&gt;Anastasi, E. M.&lt;/author&gt;&lt;author&gt;Matthews, B.&lt;/author&gt;&lt;author&gt;Stratton, H. M.&lt;/author&gt;&lt;author&gt;Katouli, M.&lt;/author&gt;&lt;/authors&gt;&lt;/contributors&gt;&lt;auth-address&gt;School of Health and Sport Sciences, University of the Sunshine Coast, Maroochydore, Queensland, Australia.&lt;/auth-address&gt;&lt;titles&gt;&lt;title&gt;&lt;style face="normal" font="default" size="100%"&gt;Pathogenic &lt;/style&gt;&lt;style face="italic" font="default" size="100%"&gt;Escherichia coli&lt;/style&gt;&lt;style face="normal" font="default" size="100%"&gt; found in sewage treatment plants and environmental waters&lt;/style&gt;&lt;/title&gt;&lt;secondary-title&gt;Appl Environ Microbiol&lt;/secondary-title&gt;&lt;/titles&gt;&lt;periodical&gt;&lt;full-title&gt;Appl Environ Microbiol&lt;/full-title&gt;&lt;/periodical&gt;&lt;pages&gt;5536-41&lt;/pages&gt;&lt;volume&gt;78&lt;/volume&gt;&lt;number&gt;16&lt;/number&gt;&lt;edition&gt;2012/06/05&lt;/edition&gt;&lt;keywords&gt;&lt;keyword&gt;Bacterial Typing Techniques&lt;/keyword&gt;&lt;keyword&gt;Escherichia coli/classification/genetics/*isolation &amp;amp; purification/*pathogenicity&lt;/keyword&gt;&lt;keyword&gt;Sewage/*microbiology&lt;/keyword&gt;&lt;keyword&gt;Virulence Factors/genetics&lt;/keyword&gt;&lt;keyword&gt;*Water Microbiology&lt;/keyword&gt;&lt;keyword&gt;Water Purification&lt;/keyword&gt;&lt;/keywords&gt;&lt;dates&gt;&lt;year&gt;2012&lt;/year&gt;&lt;pub-dates&gt;&lt;date&gt;Aug&lt;/date&gt;&lt;/pub-dates&gt;&lt;/dates&gt;&lt;isbn&gt;1098-5336 (Electronic)&amp;#xD;0099-2240 (Linking)&lt;/isbn&gt;&lt;accession-num&gt;22660714&lt;/accession-num&gt;&lt;urls&gt;&lt;related-urls&gt;&lt;url&gt;https://www.ncbi.nlm.nih.gov/pubmed/22660714&lt;/url&gt;&lt;url&gt;https://www.ncbi.nlm.nih.gov/pmc/articles/PMC3406122/pdf/zam5536.pdf&lt;/url&gt;&lt;/related-urls&gt;&lt;/urls&gt;&lt;custom2&gt;PMC3406122&lt;/custom2&gt;&lt;electronic-resource-num&gt;10.1128/AEM.00657-12&lt;/electronic-resource-num&gt;&lt;/record&gt;&lt;/Cite&gt;&lt;/EndNote&gt;</w:instrText>
      </w:r>
      <w:r>
        <w:fldChar w:fldCharType="separate"/>
      </w:r>
      <w:r>
        <w:rPr>
          <w:noProof/>
        </w:rPr>
        <w:t>(</w:t>
      </w:r>
      <w:hyperlink w:anchor="_ENREF_6" w:tooltip="Anastasi, 2012 #73" w:history="1">
        <w:r w:rsidR="00647917">
          <w:rPr>
            <w:noProof/>
          </w:rPr>
          <w:t>Anastasi et al., 2012</w:t>
        </w:r>
      </w:hyperlink>
      <w:r>
        <w:rPr>
          <w:noProof/>
        </w:rPr>
        <w:t>)</w:t>
      </w:r>
      <w:r>
        <w:fldChar w:fldCharType="end"/>
      </w:r>
      <w:r w:rsidRPr="002E15B9">
        <w:t>.</w:t>
      </w:r>
    </w:p>
    <w:p w14:paraId="47FBD093" w14:textId="7EB78D59" w:rsidR="00C403FC" w:rsidRPr="00EE412C" w:rsidRDefault="00C403FC" w:rsidP="00C403FC">
      <w:pPr>
        <w:pStyle w:val="RARMPnumberedparagraphs"/>
        <w:rPr>
          <w:shd w:val="clear" w:color="auto" w:fill="FFFFFF"/>
        </w:rPr>
      </w:pPr>
      <w:r>
        <w:t>Some human waste does not enter commercial wastewater treatment but is instead subject to various types of on-site</w:t>
      </w:r>
      <w:r w:rsidR="00F761C6">
        <w:t xml:space="preserve"> </w:t>
      </w:r>
      <w:r>
        <w:t>treatment. These include septic systems, aerated wastewater treatment system</w:t>
      </w:r>
      <w:r w:rsidR="00EC3093">
        <w:t>s</w:t>
      </w:r>
      <w:r>
        <w:t xml:space="preserve"> and dry composting toilets. Generally, these treatments are less effective at killing bacteria compared to wastewater treatment plants.</w:t>
      </w:r>
    </w:p>
    <w:p w14:paraId="105DA7C4" w14:textId="66AEE80B" w:rsidR="005C048B" w:rsidRPr="006C1999" w:rsidRDefault="0086798E" w:rsidP="00C403FC">
      <w:pPr>
        <w:pStyle w:val="3RARMP"/>
      </w:pPr>
      <w:bookmarkStart w:id="172" w:name="_Ref57107869"/>
      <w:bookmarkStart w:id="173" w:name="_Toc220571259"/>
      <w:bookmarkStart w:id="174" w:name="_Ref32930850"/>
      <w:bookmarkStart w:id="175" w:name="_Toc53666215"/>
      <w:bookmarkStart w:id="176" w:name="_Toc53675476"/>
      <w:bookmarkEnd w:id="166"/>
      <w:bookmarkEnd w:id="167"/>
      <w:bookmarkEnd w:id="168"/>
      <w:bookmarkEnd w:id="169"/>
      <w:bookmarkEnd w:id="170"/>
      <w:bookmarkEnd w:id="171"/>
      <w:r>
        <w:rPr>
          <w:shd w:val="clear" w:color="auto" w:fill="FFFFFF"/>
        </w:rPr>
        <w:t>C</w:t>
      </w:r>
      <w:r w:rsidR="00AC1027">
        <w:rPr>
          <w:shd w:val="clear" w:color="auto" w:fill="FFFFFF"/>
        </w:rPr>
        <w:t>ontrol, e</w:t>
      </w:r>
      <w:r w:rsidR="00922F34" w:rsidRPr="00E97F86">
        <w:rPr>
          <w:shd w:val="clear" w:color="auto" w:fill="FFFFFF"/>
        </w:rPr>
        <w:t>nvironmental stability and decontamination methods</w:t>
      </w:r>
      <w:bookmarkEnd w:id="172"/>
      <w:bookmarkEnd w:id="173"/>
      <w:r w:rsidR="00922F34" w:rsidRPr="00E97F86">
        <w:rPr>
          <w:shd w:val="clear" w:color="auto" w:fill="FFFFFF"/>
        </w:rPr>
        <w:t xml:space="preserve"> </w:t>
      </w:r>
      <w:bookmarkEnd w:id="174"/>
      <w:bookmarkEnd w:id="175"/>
      <w:bookmarkEnd w:id="176"/>
    </w:p>
    <w:p w14:paraId="0D984500" w14:textId="452256A8" w:rsidR="00B723AA" w:rsidRPr="001E3B66" w:rsidRDefault="00857E53" w:rsidP="006C1999">
      <w:pPr>
        <w:pStyle w:val="RARMPnumberedparagraphs"/>
      </w:pPr>
      <w:r>
        <w:t xml:space="preserve">EcN </w:t>
      </w:r>
      <w:r w:rsidR="00EA30F5">
        <w:t>is</w:t>
      </w:r>
      <w:r>
        <w:t xml:space="preserve"> sensitive to any broad-spectrum antibiotics against gram-negative bacteria</w:t>
      </w:r>
      <w:r w:rsidR="00EA30F5">
        <w:t xml:space="preserve"> </w:t>
      </w:r>
      <w:r w:rsidR="009F7A88">
        <w:fldChar w:fldCharType="begin"/>
      </w:r>
      <w:r w:rsidR="009F7A88">
        <w:instrText xml:space="preserve"> ADDIN EN.CITE &lt;EndNote&gt;&lt;Cite&gt;&lt;Author&gt;Sonnenborn&lt;/Author&gt;&lt;Year&gt;2009&lt;/Year&gt;&lt;RecNum&gt;84&lt;/RecNum&gt;&lt;DisplayText&gt;(Sonnenborn and Schulze, 2009)&lt;/DisplayText&gt;&lt;record&gt;&lt;rec-number&gt;84&lt;/rec-number&gt;&lt;foreign-keys&gt;&lt;key app="EN" db-id="e2p5expr8xpzasea9ag5xrxnztseszre50vw" timestamp="1761605502"&gt;84&lt;/key&gt;&lt;/foreign-keys&gt;&lt;ref-type name="Journal Article"&gt;17&lt;/ref-type&gt;&lt;contributors&gt;&lt;authors&gt;&lt;author&gt;Sonnenborn, Ulrich&lt;/author&gt;&lt;author&gt;Schulze, Jürgen&lt;/author&gt;&lt;/authors&gt;&lt;/contributors&gt;&lt;titles&gt;&lt;title&gt;&lt;style face="normal" font="default" size="100%"&gt;The non-pathogenic&lt;/style&gt;&lt;style face="italic" font="default" size="100%"&gt; Escherichia coli&lt;/style&gt;&lt;style face="normal" font="default" size="100%"&gt; strain Nissle 1917 – features of a versatile probiotic&lt;/style&gt;&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9F7A88">
        <w:fldChar w:fldCharType="separate"/>
      </w:r>
      <w:r w:rsidR="009F7A88">
        <w:rPr>
          <w:noProof/>
        </w:rPr>
        <w:t>(</w:t>
      </w:r>
      <w:hyperlink w:anchor="_ENREF_101" w:tooltip="Sonnenborn, 2009 #84" w:history="1">
        <w:r w:rsidR="00647917">
          <w:rPr>
            <w:noProof/>
          </w:rPr>
          <w:t>Sonnenborn and Schulze, 2009</w:t>
        </w:r>
      </w:hyperlink>
      <w:r w:rsidR="009F7A88">
        <w:rPr>
          <w:noProof/>
        </w:rPr>
        <w:t>)</w:t>
      </w:r>
      <w:r w:rsidR="009F7A88">
        <w:fldChar w:fldCharType="end"/>
      </w:r>
      <w:r>
        <w:t xml:space="preserve">. </w:t>
      </w:r>
      <w:r w:rsidR="00EA30F5">
        <w:t>In most cases, people will recover without the use of antibiotics.</w:t>
      </w:r>
    </w:p>
    <w:p w14:paraId="7C0A3E25" w14:textId="1BF01ED1" w:rsidR="006C1999" w:rsidRPr="00267241" w:rsidRDefault="002E65F0" w:rsidP="00267241">
      <w:pPr>
        <w:pStyle w:val="RARMPnumberedparagraphs"/>
      </w:pPr>
      <w:r w:rsidRPr="002E65F0">
        <w:rPr>
          <w:i/>
          <w:iCs/>
        </w:rPr>
        <w:t>E. coli</w:t>
      </w:r>
      <w:r w:rsidRPr="002E65F0">
        <w:t xml:space="preserve"> can survive in the environment (soil, manure, water) for </w:t>
      </w:r>
      <w:r w:rsidR="005D5944">
        <w:t xml:space="preserve">periods ranging </w:t>
      </w:r>
      <w:r w:rsidR="005D4F6D">
        <w:t xml:space="preserve">from </w:t>
      </w:r>
      <w:r w:rsidR="005D4F6D" w:rsidRPr="002E65F0">
        <w:t>weeks</w:t>
      </w:r>
      <w:r w:rsidRPr="002E65F0">
        <w:t xml:space="preserve"> to a year </w:t>
      </w:r>
      <w:r w:rsidR="00857720">
        <w:fldChar w:fldCharType="begin"/>
      </w:r>
      <w:r w:rsidR="00FA1892">
        <w:instrText xml:space="preserve"> ADDIN EN.CITE &lt;EndNote&gt;&lt;Cite&gt;&lt;Author&gt;van Elsas&lt;/Author&gt;&lt;Year&gt;2011&lt;/Year&gt;&lt;RecNum&gt;74&lt;/RecNum&gt;&lt;DisplayText&gt;(van Elsas et al., 2011)&lt;/DisplayText&gt;&lt;record&gt;&lt;rec-number&gt;74&lt;/rec-number&gt;&lt;foreign-keys&gt;&lt;key app="EN" db-id="e2p5expr8xpzasea9ag5xrxnztseszre50vw" timestamp="1761605477"&gt;74&lt;/key&gt;&lt;/foreign-keys&gt;&lt;ref-type name="Journal Article"&gt;17&lt;/ref-type&gt;&lt;contributors&gt;&lt;authors&gt;&lt;author&gt;van Elsas, Jan Dirk&lt;/author&gt;&lt;author&gt;Semenov, Alexander V.&lt;/author&gt;&lt;author&gt;Costa, Rodrigo&lt;/author&gt;&lt;author&gt;Trevors, Jack T.&lt;/author&gt;&lt;/authors&gt;&lt;/contributors&gt;&lt;titles&gt;&lt;title&gt;&lt;style face="normal" font="default" size="100%"&gt;Survival of &lt;/style&gt;&lt;style face="italic" font="default" size="100%"&gt;Escherichia coli&lt;/style&gt;&lt;style face="normal" font="default" size="100%"&gt; in the environment: fundamental and public health aspects&lt;/style&gt;&lt;/title&gt;&lt;secondary-title&gt;The ISME Journal&lt;/secondary-title&gt;&lt;/titles&gt;&lt;periodical&gt;&lt;full-title&gt;The ISME Journal&lt;/full-title&gt;&lt;/periodical&gt;&lt;pages&gt;173-183&lt;/pages&gt;&lt;volume&gt;5&lt;/volume&gt;&lt;number&gt;2&lt;/number&gt;&lt;dates&gt;&lt;year&gt;2011&lt;/year&gt;&lt;pub-dates&gt;&lt;date&gt;2011/02/01&lt;/date&gt;&lt;/pub-dates&gt;&lt;/dates&gt;&lt;isbn&gt;1751-7370&lt;/isbn&gt;&lt;urls&gt;&lt;related-urls&gt;&lt;url&gt;https://doi.org/10.1038/ismej.2010.80&lt;/url&gt;&lt;/related-urls&gt;&lt;/urls&gt;&lt;electronic-resource-num&gt;10.1038/ismej.2010.80&lt;/electronic-resource-num&gt;&lt;/record&gt;&lt;/Cite&gt;&lt;/EndNote&gt;</w:instrText>
      </w:r>
      <w:r w:rsidR="00857720">
        <w:fldChar w:fldCharType="separate"/>
      </w:r>
      <w:r w:rsidR="00857720">
        <w:rPr>
          <w:noProof/>
        </w:rPr>
        <w:t>(</w:t>
      </w:r>
      <w:hyperlink w:anchor="_ENREF_111" w:tooltip="van Elsas, 2011 #74" w:history="1">
        <w:r w:rsidR="00647917">
          <w:rPr>
            <w:noProof/>
          </w:rPr>
          <w:t>van Elsas et al., 2011</w:t>
        </w:r>
      </w:hyperlink>
      <w:r w:rsidR="00857720">
        <w:rPr>
          <w:noProof/>
        </w:rPr>
        <w:t>)</w:t>
      </w:r>
      <w:r w:rsidR="00857720">
        <w:fldChar w:fldCharType="end"/>
      </w:r>
      <w:r w:rsidRPr="002E65F0">
        <w:t xml:space="preserve">. </w:t>
      </w:r>
      <w:r w:rsidR="006B7104">
        <w:t>P</w:t>
      </w:r>
      <w:r>
        <w:t xml:space="preserve">ersistence in the environment depends on various factors such as availability of nutrients, temperature, oxygen and pH </w:t>
      </w:r>
      <w:r w:rsidR="003D3035">
        <w:fldChar w:fldCharType="begin"/>
      </w:r>
      <w:r w:rsidR="00FA1892">
        <w:instrText xml:space="preserve"> ADDIN EN.CITE &lt;EndNote&gt;&lt;Cite&gt;&lt;Author&gt;van Elsas&lt;/Author&gt;&lt;Year&gt;2011&lt;/Year&gt;&lt;RecNum&gt;74&lt;/RecNum&gt;&lt;DisplayText&gt;(van Elsas et al., 2011)&lt;/DisplayText&gt;&lt;record&gt;&lt;rec-number&gt;74&lt;/rec-number&gt;&lt;foreign-keys&gt;&lt;key app="EN" db-id="e2p5expr8xpzasea9ag5xrxnztseszre50vw" timestamp="1761605477"&gt;74&lt;/key&gt;&lt;/foreign-keys&gt;&lt;ref-type name="Journal Article"&gt;17&lt;/ref-type&gt;&lt;contributors&gt;&lt;authors&gt;&lt;author&gt;van Elsas, Jan Dirk&lt;/author&gt;&lt;author&gt;Semenov, Alexander V.&lt;/author&gt;&lt;author&gt;Costa, Rodrigo&lt;/author&gt;&lt;author&gt;Trevors, Jack T.&lt;/author&gt;&lt;/authors&gt;&lt;/contributors&gt;&lt;titles&gt;&lt;title&gt;&lt;style face="normal" font="default" size="100%"&gt;Survival of &lt;/style&gt;&lt;style face="italic" font="default" size="100%"&gt;Escherichia coli&lt;/style&gt;&lt;style face="normal" font="default" size="100%"&gt; in the environment: fundamental and public health aspects&lt;/style&gt;&lt;/title&gt;&lt;secondary-title&gt;The ISME Journal&lt;/secondary-title&gt;&lt;/titles&gt;&lt;periodical&gt;&lt;full-title&gt;The ISME Journal&lt;/full-title&gt;&lt;/periodical&gt;&lt;pages&gt;173-183&lt;/pages&gt;&lt;volume&gt;5&lt;/volume&gt;&lt;number&gt;2&lt;/number&gt;&lt;dates&gt;&lt;year&gt;2011&lt;/year&gt;&lt;pub-dates&gt;&lt;date&gt;2011/02/01&lt;/date&gt;&lt;/pub-dates&gt;&lt;/dates&gt;&lt;isbn&gt;1751-7370&lt;/isbn&gt;&lt;urls&gt;&lt;related-urls&gt;&lt;url&gt;https://doi.org/10.1038/ismej.2010.80&lt;/url&gt;&lt;/related-urls&gt;&lt;/urls&gt;&lt;electronic-resource-num&gt;10.1038/ismej.2010.80&lt;/electronic-resource-num&gt;&lt;/record&gt;&lt;/Cite&gt;&lt;/EndNote&gt;</w:instrText>
      </w:r>
      <w:r w:rsidR="003D3035">
        <w:fldChar w:fldCharType="separate"/>
      </w:r>
      <w:r w:rsidR="003D3035">
        <w:rPr>
          <w:noProof/>
        </w:rPr>
        <w:t>(</w:t>
      </w:r>
      <w:hyperlink w:anchor="_ENREF_111" w:tooltip="van Elsas, 2011 #74" w:history="1">
        <w:r w:rsidR="00647917">
          <w:rPr>
            <w:noProof/>
          </w:rPr>
          <w:t>van Elsas et al., 2011</w:t>
        </w:r>
      </w:hyperlink>
      <w:r w:rsidR="003D3035">
        <w:rPr>
          <w:noProof/>
        </w:rPr>
        <w:t>)</w:t>
      </w:r>
      <w:r w:rsidR="003D3035">
        <w:fldChar w:fldCharType="end"/>
      </w:r>
      <w:r>
        <w:t xml:space="preserve">. </w:t>
      </w:r>
      <w:r w:rsidR="005D5944">
        <w:t xml:space="preserve">Conditions in the gut would be more </w:t>
      </w:r>
      <w:r w:rsidR="005D5944">
        <w:lastRenderedPageBreak/>
        <w:t xml:space="preserve">favourable to the </w:t>
      </w:r>
      <w:r w:rsidR="00E37D44">
        <w:t xml:space="preserve">persistence of </w:t>
      </w:r>
      <w:r w:rsidR="00E37D44" w:rsidRPr="005D4F6D">
        <w:rPr>
          <w:i/>
          <w:iCs/>
        </w:rPr>
        <w:t>E. coli</w:t>
      </w:r>
      <w:r w:rsidR="00E37D44">
        <w:t xml:space="preserve"> </w:t>
      </w:r>
      <w:r w:rsidR="005D5944">
        <w:t>than those in</w:t>
      </w:r>
      <w:r w:rsidR="00E37D44">
        <w:t xml:space="preserve"> the </w:t>
      </w:r>
      <w:r w:rsidR="005D5944">
        <w:t xml:space="preserve">broader </w:t>
      </w:r>
      <w:r w:rsidR="00E37D44">
        <w:t xml:space="preserve">environment due to the larger variability of the factors that </w:t>
      </w:r>
      <w:r w:rsidR="005D5944">
        <w:t>affect</w:t>
      </w:r>
      <w:r w:rsidR="00E37D44">
        <w:t xml:space="preserve"> persistence </w:t>
      </w:r>
      <w:r w:rsidR="005A2537">
        <w:t xml:space="preserve">in the </w:t>
      </w:r>
      <w:r w:rsidR="005D5944">
        <w:t xml:space="preserve">broader </w:t>
      </w:r>
      <w:r w:rsidR="005A2537">
        <w:t xml:space="preserve">environment </w:t>
      </w:r>
      <w:r w:rsidR="003D3035">
        <w:fldChar w:fldCharType="begin"/>
      </w:r>
      <w:r w:rsidR="00FA1892">
        <w:instrText xml:space="preserve"> ADDIN EN.CITE &lt;EndNote&gt;&lt;Cite&gt;&lt;Author&gt;Petersen&lt;/Author&gt;&lt;Year&gt;2020&lt;/Year&gt;&lt;RecNum&gt;75&lt;/RecNum&gt;&lt;DisplayText&gt;(Petersen and Hubbart, 2020)&lt;/DisplayText&gt;&lt;record&gt;&lt;rec-number&gt;75&lt;/rec-number&gt;&lt;foreign-keys&gt;&lt;key app="EN" db-id="e2p5expr8xpzasea9ag5xrxnztseszre50vw" timestamp="1761605479"&gt;75&lt;/key&gt;&lt;/foreign-keys&gt;&lt;ref-type name="Journal Article"&gt;17&lt;/ref-type&gt;&lt;contributors&gt;&lt;authors&gt;&lt;author&gt;Petersen, Fritz&lt;/author&gt;&lt;author&gt;Hubbart, Jason A.&lt;/author&gt;&lt;/authors&gt;&lt;/contributors&gt;&lt;titles&gt;&lt;title&gt;&lt;style face="normal" font="default" size="100%"&gt;Physical Factors Impacting the Survival and Occurrence of &lt;/style&gt;&lt;style face="italic" font="default" size="100%"&gt;Escherichia coli&lt;/style&gt;&lt;style face="normal" font="default" size="100%"&gt; in Secondary Habitats&lt;/style&gt;&lt;/title&gt;&lt;secondary-title&gt;Water&lt;/secondary-title&gt;&lt;/titles&gt;&lt;periodical&gt;&lt;full-title&gt;Water&lt;/full-title&gt;&lt;/periodical&gt;&lt;pages&gt;1796&lt;/pages&gt;&lt;volume&gt;12&lt;/volume&gt;&lt;number&gt;6&lt;/number&gt;&lt;dates&gt;&lt;year&gt;2020&lt;/year&gt;&lt;/dates&gt;&lt;isbn&gt;2073-4441&lt;/isbn&gt;&lt;accession-num&gt;doi:10.3390/w12061796&lt;/accession-num&gt;&lt;urls&gt;&lt;related-urls&gt;&lt;url&gt;https://www.mdpi.com/2073-4441/12/6/1796&lt;/url&gt;&lt;/related-urls&gt;&lt;/urls&gt;&lt;/record&gt;&lt;/Cite&gt;&lt;/EndNote&gt;</w:instrText>
      </w:r>
      <w:r w:rsidR="003D3035">
        <w:fldChar w:fldCharType="separate"/>
      </w:r>
      <w:r w:rsidR="003D3035">
        <w:rPr>
          <w:noProof/>
        </w:rPr>
        <w:t>(</w:t>
      </w:r>
      <w:hyperlink w:anchor="_ENREF_80" w:tooltip="Petersen, 2020 #75" w:history="1">
        <w:r w:rsidR="00647917">
          <w:rPr>
            <w:noProof/>
          </w:rPr>
          <w:t>Petersen and Hubbart, 2020</w:t>
        </w:r>
      </w:hyperlink>
      <w:r w:rsidR="003D3035">
        <w:rPr>
          <w:noProof/>
        </w:rPr>
        <w:t>)</w:t>
      </w:r>
      <w:r w:rsidR="003D3035">
        <w:fldChar w:fldCharType="end"/>
      </w:r>
      <w:r w:rsidR="00E37D44">
        <w:t>.</w:t>
      </w:r>
      <w:r>
        <w:t xml:space="preserve"> </w:t>
      </w:r>
    </w:p>
    <w:p w14:paraId="0F726774" w14:textId="0334CC7E" w:rsidR="006C1999" w:rsidRPr="001870EC" w:rsidRDefault="006C1999" w:rsidP="006C1999">
      <w:pPr>
        <w:pStyle w:val="RARMPnumberedparagraphs"/>
      </w:pPr>
      <w:r w:rsidRPr="00EB1EC7">
        <w:t xml:space="preserve">All bacteria can be </w:t>
      </w:r>
      <w:r>
        <w:t>killed</w:t>
      </w:r>
      <w:r w:rsidRPr="00EB1EC7">
        <w:t xml:space="preserve"> by autoclaving or high-temperature incineration </w:t>
      </w:r>
      <w:r w:rsidRPr="00EB1EC7">
        <w:fldChar w:fldCharType="begin"/>
      </w:r>
      <w:r w:rsidR="002167C9">
        <w:instrText xml:space="preserve"> ADDIN EN.CITE &lt;EndNote&gt;&lt;Cite&gt;&lt;Author&gt;Rutala&lt;/Author&gt;&lt;Year&gt;2008&lt;/Year&gt;&lt;RecNum&gt;76&lt;/RecNum&gt;&lt;DisplayText&gt;(Rutala et al., 2008)&lt;/DisplayText&gt;&lt;record&gt;&lt;rec-number&gt;76&lt;/rec-number&gt;&lt;foreign-keys&gt;&lt;key app="EN" db-id="e2p5expr8xpzasea9ag5xrxnztseszre50vw" timestamp="1761605482"&gt;76&lt;/key&gt;&lt;/foreign-keys&gt;&lt;ref-type name="Report"&gt;27&lt;/ref-type&gt;&lt;contributors&gt;&lt;authors&gt;&lt;author&gt;Rutala, W.A.&lt;/author&gt;&lt;author&gt;Weber, D.J.&lt;/author&gt;&lt;author&gt;Healthcare Infection Control Practices Advisory Committee,&lt;/author&gt;&lt;/authors&gt;&lt;/contributors&gt;&lt;titles&gt;&lt;title&gt;Guideline for Disinfection and Sterilization in Healthcare Facilities&lt;/title&gt;&lt;/titles&gt;&lt;dates&gt;&lt;year&gt;2008&lt;/year&gt;&lt;/dates&gt;&lt;pub-location&gt;United States&lt;/pub-location&gt;&lt;publisher&gt;Centres for Disease Control and Prevention&lt;/publisher&gt;&lt;urls&gt;&lt;related-urls&gt;&lt;url&gt;https://www.cdc.gov/infectioncontrol/guidelines/disinfection/&lt;/url&gt;&lt;/related-urls&gt;&lt;/urls&gt;&lt;/record&gt;&lt;/Cite&gt;&lt;/EndNote&gt;</w:instrText>
      </w:r>
      <w:r w:rsidRPr="00EB1EC7">
        <w:fldChar w:fldCharType="separate"/>
      </w:r>
      <w:r w:rsidRPr="00EB1EC7">
        <w:rPr>
          <w:noProof/>
        </w:rPr>
        <w:t>(</w:t>
      </w:r>
      <w:hyperlink w:anchor="_ENREF_93" w:tooltip="Rutala, 2008 #76" w:history="1">
        <w:r w:rsidR="00647917" w:rsidRPr="00EB1EC7">
          <w:rPr>
            <w:noProof/>
          </w:rPr>
          <w:t>Rutala et al., 2008</w:t>
        </w:r>
      </w:hyperlink>
      <w:r w:rsidRPr="00EB1EC7">
        <w:rPr>
          <w:noProof/>
        </w:rPr>
        <w:t>)</w:t>
      </w:r>
      <w:r w:rsidRPr="00EB1EC7">
        <w:fldChar w:fldCharType="end"/>
      </w:r>
      <w:r w:rsidRPr="00EB1EC7">
        <w:t>. Ethanol (60-80%), formaldehyde (4%) and Virkon (1%) are effective disinfectants for vegetative bacteria</w:t>
      </w:r>
      <w:r w:rsidR="005E280D">
        <w:t>,</w:t>
      </w:r>
      <w:r w:rsidRPr="00EB1EC7">
        <w:t xml:space="preserve"> but </w:t>
      </w:r>
      <w:r w:rsidR="005E280D">
        <w:t xml:space="preserve">they </w:t>
      </w:r>
      <w:r w:rsidRPr="00EB1EC7">
        <w:t xml:space="preserve">lack sporicidal action or require long contact time (2 – 20 hours for tested species) to kill bacterial spores. Hypochlorite (0.5%) </w:t>
      </w:r>
      <w:r>
        <w:t>kills</w:t>
      </w:r>
      <w:r w:rsidRPr="00EB1EC7">
        <w:t xml:space="preserve"> both vegetative bacteria and spores within 10 minutes contact time</w:t>
      </w:r>
      <w:r>
        <w:t xml:space="preserve"> but is less effective in the presence of organic matter</w:t>
      </w:r>
      <w:r w:rsidRPr="00EB1EC7">
        <w:t xml:space="preserve"> </w:t>
      </w:r>
      <w:r w:rsidRPr="00EB1EC7">
        <w:fldChar w:fldCharType="begin">
          <w:fldData xml:space="preserve">PEVuZE5vdGU+PENpdGU+PEF1dGhvcj5SdXRhbGE8L0F1dGhvcj48WWVhcj4yMDA4PC9ZZWFyPjxS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</w:fldData>
        </w:fldChar>
      </w:r>
      <w:r w:rsidR="002167C9">
        <w:instrText xml:space="preserve"> ADDIN EN.CITE </w:instrText>
      </w:r>
      <w:r w:rsidR="002167C9">
        <w:fldChar w:fldCharType="begin">
          <w:fldData xml:space="preserve">PEVuZE5vdGU+PENpdGU+PEF1dGhvcj5SdXRhbGE8L0F1dGhvcj48WWVhcj4yMDA4PC9ZZWFyPjxS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</w:fldData>
        </w:fldChar>
      </w:r>
      <w:r w:rsidR="002167C9">
        <w:instrText xml:space="preserve"> ADDIN EN.CITE.DATA </w:instrText>
      </w:r>
      <w:r w:rsidR="002167C9">
        <w:fldChar w:fldCharType="end"/>
      </w:r>
      <w:r w:rsidRPr="00EB1EC7">
        <w:fldChar w:fldCharType="separate"/>
      </w:r>
      <w:r>
        <w:rPr>
          <w:noProof/>
        </w:rPr>
        <w:t>(</w:t>
      </w:r>
      <w:hyperlink w:anchor="_ENREF_90" w:tooltip="Russell, 1990 #77" w:history="1">
        <w:r w:rsidR="00647917">
          <w:rPr>
            <w:noProof/>
          </w:rPr>
          <w:t>Russell, 1990</w:t>
        </w:r>
      </w:hyperlink>
      <w:r>
        <w:rPr>
          <w:noProof/>
        </w:rPr>
        <w:t xml:space="preserve">; </w:t>
      </w:r>
      <w:hyperlink w:anchor="_ENREF_93" w:tooltip="Rutala, 2008 #76" w:history="1">
        <w:r w:rsidR="00647917">
          <w:rPr>
            <w:noProof/>
          </w:rPr>
          <w:t>Rutala et al., 2008</w:t>
        </w:r>
      </w:hyperlink>
      <w:r>
        <w:rPr>
          <w:noProof/>
        </w:rPr>
        <w:t>)</w:t>
      </w:r>
      <w:r w:rsidRPr="00EB1EC7">
        <w:fldChar w:fldCharType="end"/>
      </w:r>
      <w:r w:rsidR="00715E91">
        <w:t>.</w:t>
      </w:r>
      <w:r w:rsidR="00267241" w:rsidRPr="00267241">
        <w:t xml:space="preserve"> </w:t>
      </w:r>
      <w:r w:rsidR="00267241">
        <w:t xml:space="preserve">Methods of decontamination effective against the parent organism, </w:t>
      </w:r>
      <w:r w:rsidR="005E280D" w:rsidRPr="00090704">
        <w:rPr>
          <w:iCs/>
        </w:rPr>
        <w:t>EcN</w:t>
      </w:r>
      <w:r w:rsidR="00267241">
        <w:t>, are expected to be equally effective against the GMO.</w:t>
      </w:r>
    </w:p>
    <w:p w14:paraId="7A5F7E64" w14:textId="3D132C51" w:rsidR="00A63D42" w:rsidRPr="006404A8" w:rsidRDefault="00A63D42" w:rsidP="00E1104A">
      <w:pPr>
        <w:pStyle w:val="2RARMP"/>
      </w:pPr>
      <w:bookmarkStart w:id="177" w:name="_Toc209859572"/>
      <w:bookmarkStart w:id="178" w:name="_Ref220914220"/>
      <w:bookmarkStart w:id="179" w:name="_Ref220920025"/>
      <w:bookmarkStart w:id="180" w:name="_Ref256776892"/>
      <w:bookmarkStart w:id="181" w:name="_Toc274904750"/>
      <w:bookmarkStart w:id="182" w:name="_Toc291151800"/>
      <w:bookmarkStart w:id="183" w:name="_Toc309054004"/>
      <w:bookmarkStart w:id="184" w:name="_Toc309833696"/>
      <w:bookmarkStart w:id="185" w:name="_Toc311188357"/>
      <w:bookmarkStart w:id="186" w:name="_Toc377743562"/>
      <w:bookmarkStart w:id="187" w:name="_Toc47536749"/>
      <w:bookmarkStart w:id="188" w:name="_Ref212452326"/>
      <w:bookmarkStart w:id="189" w:name="_Ref212452397"/>
      <w:bookmarkStart w:id="190" w:name="_Toc220571260"/>
      <w:r w:rsidRPr="006404A8">
        <w:t>The GM</w:t>
      </w:r>
      <w:r w:rsidR="00F65589">
        <w:t>O</w:t>
      </w:r>
      <w:r w:rsidR="006B13DE">
        <w:t xml:space="preserve"> -</w:t>
      </w:r>
      <w:r w:rsidRPr="006404A8">
        <w:t xml:space="preserve"> nature and effect of the genetic modification</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5CF002EB" w14:textId="0AF817B7" w:rsidR="000C0CD4" w:rsidRDefault="00A63D42" w:rsidP="002B13BC">
      <w:pPr>
        <w:pStyle w:val="RARMPnumberedparagraphs"/>
        <w:rPr>
          <w:rFonts w:cs="Calibri"/>
        </w:rPr>
      </w:pPr>
      <w:bookmarkStart w:id="191" w:name="_Ref191716974"/>
      <w:r w:rsidRPr="00E52B4D">
        <w:rPr>
          <w:rFonts w:cs="Calibri"/>
          <w:lang w:eastAsia="nl-NL"/>
        </w:rPr>
        <w:t>The GM</w:t>
      </w:r>
      <w:r w:rsidR="00F65589">
        <w:rPr>
          <w:rFonts w:cs="Calibri"/>
          <w:lang w:eastAsia="nl-NL"/>
        </w:rPr>
        <w:t>O</w:t>
      </w:r>
      <w:r w:rsidRPr="00E52B4D">
        <w:rPr>
          <w:rFonts w:cs="Calibri"/>
        </w:rPr>
        <w:t xml:space="preserve"> </w:t>
      </w:r>
      <w:r w:rsidR="00F65589">
        <w:rPr>
          <w:rFonts w:cs="Calibri"/>
        </w:rPr>
        <w:t>is based on</w:t>
      </w:r>
      <w:r w:rsidR="00F65589" w:rsidRPr="00074A0C">
        <w:rPr>
          <w:rFonts w:cs="Calibri"/>
          <w:i/>
          <w:iCs/>
        </w:rPr>
        <w:t xml:space="preserve"> </w:t>
      </w:r>
      <w:r w:rsidR="005E280D" w:rsidRPr="00090704">
        <w:rPr>
          <w:rFonts w:cs="Calibri"/>
        </w:rPr>
        <w:t>EcN</w:t>
      </w:r>
      <w:r w:rsidR="00522924">
        <w:rPr>
          <w:rFonts w:cs="Calibri"/>
        </w:rPr>
        <w:t xml:space="preserve"> </w:t>
      </w:r>
      <w:r w:rsidR="00F65589">
        <w:rPr>
          <w:rFonts w:cs="Calibri"/>
        </w:rPr>
        <w:t>and has</w:t>
      </w:r>
      <w:r w:rsidR="00763707">
        <w:rPr>
          <w:rFonts w:cs="Calibri"/>
        </w:rPr>
        <w:t xml:space="preserve"> </w:t>
      </w:r>
      <w:r w:rsidR="00FB0B9D" w:rsidRPr="00E52B4D">
        <w:rPr>
          <w:rFonts w:cs="Calibri"/>
        </w:rPr>
        <w:t xml:space="preserve">been </w:t>
      </w:r>
      <w:r w:rsidR="00E26A08">
        <w:rPr>
          <w:rFonts w:cs="Calibri"/>
        </w:rPr>
        <w:t xml:space="preserve">genetically </w:t>
      </w:r>
      <w:r w:rsidR="00FB0B9D" w:rsidRPr="00E52B4D">
        <w:rPr>
          <w:rFonts w:cs="Calibri"/>
        </w:rPr>
        <w:t xml:space="preserve">modified </w:t>
      </w:r>
      <w:r w:rsidR="00F65589">
        <w:rPr>
          <w:rFonts w:cs="Calibri"/>
        </w:rPr>
        <w:t xml:space="preserve">to </w:t>
      </w:r>
      <w:r w:rsidR="00522924">
        <w:rPr>
          <w:rFonts w:cs="Calibri"/>
        </w:rPr>
        <w:t xml:space="preserve">enable </w:t>
      </w:r>
      <w:r w:rsidR="00074A0C">
        <w:rPr>
          <w:rFonts w:cs="Calibri"/>
        </w:rPr>
        <w:t xml:space="preserve">it to colonise the inflamed </w:t>
      </w:r>
      <w:r w:rsidR="00322C17">
        <w:rPr>
          <w:rFonts w:cs="Calibri"/>
        </w:rPr>
        <w:t>gut</w:t>
      </w:r>
      <w:r w:rsidR="00074A0C">
        <w:rPr>
          <w:rFonts w:cs="Calibri"/>
        </w:rPr>
        <w:t xml:space="preserve"> and </w:t>
      </w:r>
      <w:r w:rsidR="005E280D">
        <w:rPr>
          <w:rFonts w:cs="Calibri"/>
        </w:rPr>
        <w:t xml:space="preserve">to reduce its </w:t>
      </w:r>
      <w:r w:rsidR="00074A0C">
        <w:rPr>
          <w:rFonts w:cs="Calibri"/>
        </w:rPr>
        <w:t xml:space="preserve">ability to </w:t>
      </w:r>
      <w:r w:rsidR="00E43309">
        <w:rPr>
          <w:rFonts w:cs="Calibri"/>
        </w:rPr>
        <w:t>survive in the environment</w:t>
      </w:r>
      <w:r w:rsidR="00A233C2" w:rsidRPr="00E52B4D">
        <w:rPr>
          <w:rFonts w:cs="Calibri"/>
        </w:rPr>
        <w:t>.</w:t>
      </w:r>
      <w:r w:rsidR="00EA4395">
        <w:rPr>
          <w:rFonts w:cs="Calibri"/>
        </w:rPr>
        <w:t xml:space="preserve"> </w:t>
      </w:r>
      <w:r w:rsidR="000C0CD4" w:rsidRPr="00E52B4D">
        <w:rPr>
          <w:rFonts w:cs="Calibri"/>
        </w:rPr>
        <w:t>The GM</w:t>
      </w:r>
      <w:r w:rsidR="000C0CD4">
        <w:rPr>
          <w:rFonts w:cs="Calibri"/>
        </w:rPr>
        <w:t>O</w:t>
      </w:r>
      <w:r w:rsidR="000C0CD4" w:rsidRPr="00E52B4D">
        <w:rPr>
          <w:rFonts w:cs="Calibri"/>
        </w:rPr>
        <w:t xml:space="preserve"> is designed to </w:t>
      </w:r>
      <w:r w:rsidR="000C0CD4">
        <w:rPr>
          <w:rFonts w:cs="Calibri"/>
        </w:rPr>
        <w:t xml:space="preserve">treat patients with ulcerative colitis, which is a form of inflammatory bowel disease (IBD). </w:t>
      </w:r>
    </w:p>
    <w:p w14:paraId="24D8520F" w14:textId="1AB157C8" w:rsidR="00A63D42" w:rsidRPr="00E52B4D" w:rsidRDefault="000C0CD4" w:rsidP="002B13BC">
      <w:pPr>
        <w:pStyle w:val="RARMPnumberedparagraphs"/>
        <w:rPr>
          <w:rFonts w:cs="Calibri"/>
        </w:rPr>
      </w:pPr>
      <w:r>
        <w:rPr>
          <w:rFonts w:cs="Calibri"/>
        </w:rPr>
        <w:t xml:space="preserve">The GMO has been modified by </w:t>
      </w:r>
      <w:r w:rsidR="000648E3">
        <w:rPr>
          <w:rFonts w:cs="Calibri"/>
        </w:rPr>
        <w:t xml:space="preserve">the insertion of the </w:t>
      </w:r>
      <w:r w:rsidR="000648E3">
        <w:t>tetrathionate reductase (</w:t>
      </w:r>
      <w:r w:rsidR="000648E3" w:rsidRPr="00E75B30">
        <w:rPr>
          <w:i/>
          <w:iCs/>
        </w:rPr>
        <w:t>ttr</w:t>
      </w:r>
      <w:r w:rsidR="000648E3">
        <w:t>) operon</w:t>
      </w:r>
      <w:r w:rsidR="00531CE4">
        <w:t xml:space="preserve"> to provide a </w:t>
      </w:r>
      <w:r w:rsidR="00531CE4" w:rsidRPr="005E2AAD">
        <w:t>survival advantage in inflammatory environment</w:t>
      </w:r>
      <w:r w:rsidR="000648E3">
        <w:t xml:space="preserve"> and </w:t>
      </w:r>
      <w:r w:rsidR="00531CE4">
        <w:t xml:space="preserve">by </w:t>
      </w:r>
      <w:r w:rsidR="005F7888">
        <w:t xml:space="preserve">the </w:t>
      </w:r>
      <w:r w:rsidR="000648E3">
        <w:t xml:space="preserve">deletion of </w:t>
      </w:r>
      <w:r w:rsidR="005E280D">
        <w:t xml:space="preserve">2 </w:t>
      </w:r>
      <w:r w:rsidR="000648E3">
        <w:t>genes</w:t>
      </w:r>
      <w:r w:rsidR="00DB07AD">
        <w:t xml:space="preserve"> (Gene A and Gene B – details have been declared CCI)</w:t>
      </w:r>
      <w:r w:rsidR="00531CE4">
        <w:t xml:space="preserve"> to </w:t>
      </w:r>
      <w:r w:rsidR="000648E3">
        <w:t xml:space="preserve">reduce its ability </w:t>
      </w:r>
      <w:r w:rsidR="005E280D">
        <w:t>to survive outside the gut</w:t>
      </w:r>
      <w:r w:rsidR="000648E3">
        <w:t xml:space="preserve">. </w:t>
      </w:r>
      <w:r w:rsidR="00315454">
        <w:rPr>
          <w:rFonts w:cs="Calibri"/>
        </w:rPr>
        <w:t xml:space="preserve">The deletion of Gene B may also result in reduced ability to colonise a healthy gut. </w:t>
      </w:r>
      <w:r>
        <w:t xml:space="preserve">Further details of the genes are described in sections below. </w:t>
      </w:r>
    </w:p>
    <w:p w14:paraId="2C1FF14E" w14:textId="64CC1785" w:rsidR="00A2248E" w:rsidRDefault="000648E3" w:rsidP="000648E3">
      <w:pPr>
        <w:pStyle w:val="3RARMP"/>
      </w:pPr>
      <w:bookmarkStart w:id="192" w:name="_Ref211599538"/>
      <w:bookmarkStart w:id="193" w:name="_Toc220571261"/>
      <w:bookmarkStart w:id="194" w:name="_Toc194221362"/>
      <w:bookmarkStart w:id="195" w:name="_Toc195684934"/>
      <w:bookmarkStart w:id="196" w:name="_Toc209859574"/>
      <w:bookmarkStart w:id="197" w:name="_Ref236199314"/>
      <w:bookmarkStart w:id="198" w:name="_Toc274904753"/>
      <w:bookmarkStart w:id="199" w:name="_Toc291151804"/>
      <w:r>
        <w:t>T</w:t>
      </w:r>
      <w:r w:rsidR="001835FF">
        <w:t xml:space="preserve">etrathionate reductase </w:t>
      </w:r>
      <w:r w:rsidR="00B35786">
        <w:t>operon</w:t>
      </w:r>
      <w:bookmarkEnd w:id="192"/>
      <w:bookmarkEnd w:id="193"/>
    </w:p>
    <w:p w14:paraId="64872B63" w14:textId="6D512AE6" w:rsidR="00DA3E39" w:rsidRDefault="00E75B30" w:rsidP="00E75B30">
      <w:pPr>
        <w:pStyle w:val="RARMPnumberedparagraphs"/>
      </w:pPr>
      <w:r>
        <w:t>The tetrathionate reductase (</w:t>
      </w:r>
      <w:r w:rsidRPr="00E75B30">
        <w:rPr>
          <w:i/>
          <w:iCs/>
        </w:rPr>
        <w:t>ttr</w:t>
      </w:r>
      <w:r>
        <w:t xml:space="preserve">) operon from </w:t>
      </w:r>
      <w:r w:rsidRPr="00E75B30">
        <w:rPr>
          <w:i/>
          <w:iCs/>
        </w:rPr>
        <w:t>Salmonella enterica</w:t>
      </w:r>
      <w:r>
        <w:t xml:space="preserve"> </w:t>
      </w:r>
      <w:r w:rsidR="006616E6">
        <w:t xml:space="preserve">serovar Typhimurium </w:t>
      </w:r>
      <w:r>
        <w:t xml:space="preserve">is inserted into </w:t>
      </w:r>
      <w:r w:rsidR="00F01A27">
        <w:t xml:space="preserve">the region encoding Gene B of </w:t>
      </w:r>
      <w:r>
        <w:t>EcN to generate the GMO.</w:t>
      </w:r>
      <w:r w:rsidR="00F01A27">
        <w:t xml:space="preserve"> </w:t>
      </w:r>
      <w:r>
        <w:t xml:space="preserve">The </w:t>
      </w:r>
      <w:r w:rsidRPr="005D4280">
        <w:rPr>
          <w:i/>
          <w:iCs/>
        </w:rPr>
        <w:t>ttr</w:t>
      </w:r>
      <w:r>
        <w:t xml:space="preserve"> operon encodes the structural and regulatory genes (</w:t>
      </w:r>
      <w:r w:rsidR="005D4280">
        <w:t>ttrA, B, C, S and R proteins) that form the tetrathionate reductase enzyme complex</w:t>
      </w:r>
      <w:r w:rsidR="005E280D">
        <w:t>,</w:t>
      </w:r>
      <w:r w:rsidR="005D4280">
        <w:t xml:space="preserve"> to allow </w:t>
      </w:r>
      <w:r w:rsidR="00DA3E39">
        <w:t xml:space="preserve">bacteria in the genus </w:t>
      </w:r>
      <w:r w:rsidR="00DA3E39" w:rsidRPr="00DA3E39">
        <w:rPr>
          <w:i/>
          <w:iCs/>
        </w:rPr>
        <w:t>Salmonella, Proteus</w:t>
      </w:r>
      <w:r w:rsidR="00DA3E39">
        <w:t xml:space="preserve"> and </w:t>
      </w:r>
      <w:r w:rsidR="00DA3E39" w:rsidRPr="00DA3E39">
        <w:rPr>
          <w:i/>
          <w:iCs/>
        </w:rPr>
        <w:t>Citrobacter</w:t>
      </w:r>
      <w:r w:rsidR="005D4280">
        <w:t xml:space="preserve"> to use tetrathionate in anaerobic conditions </w:t>
      </w:r>
      <w:r w:rsidR="00715E91">
        <w:fldChar w:fldCharType="begin"/>
      </w:r>
      <w:r w:rsidR="00FA1892">
        <w:instrText xml:space="preserve"> ADDIN EN.CITE &lt;EndNote&gt;&lt;Cite&gt;&lt;Author&gt;Hensel&lt;/Author&gt;&lt;Year&gt;1999&lt;/Year&gt;&lt;RecNum&gt;78&lt;/RecNum&gt;&lt;DisplayText&gt;(Hensel et al., 1999)&lt;/DisplayText&gt;&lt;record&gt;&lt;rec-number&gt;78&lt;/rec-number&gt;&lt;foreign-keys&gt;&lt;key app="EN" db-id="e2p5expr8xpzasea9ag5xrxnztseszre50vw" timestamp="1761605486"&gt;78&lt;/key&gt;&lt;/foreign-keys&gt;&lt;ref-type name="Journal Article"&gt;17&lt;/ref-type&gt;&lt;contributors&gt;&lt;authors&gt;&lt;author&gt;Hensel, Michael&lt;/author&gt;&lt;author&gt;Hinsley, Andrew P.&lt;/author&gt;&lt;author&gt;Nikolaus, Thomas&lt;/author&gt;&lt;author&gt;Sawers, Gary&lt;/author&gt;&lt;author&gt;Berks, Ben C.&lt;/author&gt;&lt;/authors&gt;&lt;/contributors&gt;&lt;titles&gt;&lt;title&gt;&lt;style face="normal" font="default" size="100%"&gt;The genetic basis of tetrathionate respiration in &lt;/style&gt;&lt;style face="italic" font="default" size="100%"&gt;Salmonella typhimurium&lt;/style&gt;&lt;/title&gt;&lt;secondary-title&gt;Molecular Microbiology&lt;/secondary-title&gt;&lt;/titles&gt;&lt;periodical&gt;&lt;full-title&gt;Molecular Microbiology&lt;/full-title&gt;&lt;/periodical&gt;&lt;pages&gt;275-287&lt;/pages&gt;&lt;volume&gt;32&lt;/volume&gt;&lt;number&gt;2&lt;/number&gt;&lt;dates&gt;&lt;year&gt;1999&lt;/year&gt;&lt;/dates&gt;&lt;isbn&gt;0950-382X&lt;/isbn&gt;&lt;urls&gt;&lt;related-urls&gt;&lt;url&gt;https://onlinelibrary.wiley.com/doi/abs/10.1046/j.1365-2958.1999.01345.x&lt;/url&gt;&lt;/related-urls&gt;&lt;/urls&gt;&lt;electronic-resource-num&gt;https://doi.org/10.1046/j.1365-2958.1999.01345.x&lt;/electronic-resource-num&gt;&lt;/record&gt;&lt;/Cite&gt;&lt;/EndNote&gt;</w:instrText>
      </w:r>
      <w:r w:rsidR="00715E91">
        <w:fldChar w:fldCharType="separate"/>
      </w:r>
      <w:r w:rsidR="00715E91">
        <w:rPr>
          <w:noProof/>
        </w:rPr>
        <w:t>(</w:t>
      </w:r>
      <w:hyperlink w:anchor="_ENREF_40" w:tooltip="Hensel, 1999 #78" w:history="1">
        <w:r w:rsidR="00647917">
          <w:rPr>
            <w:noProof/>
          </w:rPr>
          <w:t>Hensel et al., 1999</w:t>
        </w:r>
      </w:hyperlink>
      <w:r w:rsidR="00715E91">
        <w:rPr>
          <w:noProof/>
        </w:rPr>
        <w:t>)</w:t>
      </w:r>
      <w:r w:rsidR="00715E91">
        <w:fldChar w:fldCharType="end"/>
      </w:r>
      <w:r w:rsidR="005D4280">
        <w:t xml:space="preserve">. </w:t>
      </w:r>
      <w:r w:rsidR="005E280D">
        <w:t>T</w:t>
      </w:r>
      <w:r w:rsidR="00964FB6">
        <w:t xml:space="preserve">he ability to use tetrathionate under inflammatory and anaerobic conditions </w:t>
      </w:r>
      <w:r w:rsidR="005E280D">
        <w:t xml:space="preserve">provides a growth advantage in </w:t>
      </w:r>
      <w:r w:rsidR="00964FB6" w:rsidRPr="00964FB6">
        <w:rPr>
          <w:i/>
          <w:iCs/>
        </w:rPr>
        <w:t>S. enterica</w:t>
      </w:r>
      <w:r w:rsidR="00964FB6">
        <w:t xml:space="preserve"> </w:t>
      </w:r>
      <w:r w:rsidR="005E280D">
        <w:t>compared to</w:t>
      </w:r>
      <w:r w:rsidR="00964FB6">
        <w:t xml:space="preserve"> other gut microbiota </w:t>
      </w:r>
      <w:r w:rsidR="00715E91">
        <w:fldChar w:fldCharType="begin">
          <w:fldData xml:space="preserve">PEVuZE5vdGU+PENpdGU+PEF1dGhvcj5XaW50ZXI8L0F1dGhvcj48WWVhcj4yMDExPC9ZZWFyPjxS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</w:fldData>
        </w:fldChar>
      </w:r>
      <w:r w:rsidR="00FA1892">
        <w:instrText xml:space="preserve"> ADDIN EN.CITE </w:instrText>
      </w:r>
      <w:r w:rsidR="00FA1892">
        <w:fldChar w:fldCharType="begin">
          <w:fldData xml:space="preserve">PEVuZE5vdGU+PENpdGU+PEF1dGhvcj5XaW50ZXI8L0F1dGhvcj48WWVhcj4yMDExPC9ZZWFyPjxS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</w:fldData>
        </w:fldChar>
      </w:r>
      <w:r w:rsidR="00FA1892">
        <w:instrText xml:space="preserve"> ADDIN EN.CITE.DATA </w:instrText>
      </w:r>
      <w:r w:rsidR="00FA1892">
        <w:fldChar w:fldCharType="end"/>
      </w:r>
      <w:r w:rsidR="00715E91">
        <w:fldChar w:fldCharType="separate"/>
      </w:r>
      <w:r w:rsidR="00715E91">
        <w:rPr>
          <w:noProof/>
        </w:rPr>
        <w:t>(</w:t>
      </w:r>
      <w:hyperlink w:anchor="_ENREF_118" w:tooltip="Winter, 2011 #79" w:history="1">
        <w:r w:rsidR="00647917">
          <w:rPr>
            <w:noProof/>
          </w:rPr>
          <w:t>Winter and Bäumler, 2011</w:t>
        </w:r>
      </w:hyperlink>
      <w:r w:rsidR="00715E91">
        <w:rPr>
          <w:noProof/>
        </w:rPr>
        <w:t>)</w:t>
      </w:r>
      <w:r w:rsidR="00715E91">
        <w:fldChar w:fldCharType="end"/>
      </w:r>
      <w:r w:rsidR="00964FB6">
        <w:t xml:space="preserve">. </w:t>
      </w:r>
    </w:p>
    <w:p w14:paraId="26EFAB87" w14:textId="7DED2E4F" w:rsidR="00E75B30" w:rsidRDefault="00DA3E39" w:rsidP="00E75B30">
      <w:pPr>
        <w:pStyle w:val="RARMPnumberedparagraphs"/>
      </w:pPr>
      <w:r>
        <w:t>R</w:t>
      </w:r>
      <w:r w:rsidR="00557546">
        <w:t xml:space="preserve">ecently, the </w:t>
      </w:r>
      <w:r w:rsidR="00557546" w:rsidRPr="00557546">
        <w:rPr>
          <w:i/>
          <w:iCs/>
        </w:rPr>
        <w:t>ttr</w:t>
      </w:r>
      <w:r w:rsidR="00557546">
        <w:t xml:space="preserve"> operon has also been isolated in a novel strain of </w:t>
      </w:r>
      <w:r w:rsidR="00557546" w:rsidRPr="00557546">
        <w:rPr>
          <w:i/>
          <w:iCs/>
        </w:rPr>
        <w:t>E. coli</w:t>
      </w:r>
      <w:r w:rsidR="0055754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647917">
          <w:rPr>
            <w:noProof/>
          </w:rPr>
          <w:t>Adsit et al., 2022</w:t>
        </w:r>
      </w:hyperlink>
      <w:r w:rsidR="00715E91">
        <w:rPr>
          <w:noProof/>
        </w:rPr>
        <w:t>)</w:t>
      </w:r>
      <w:r w:rsidR="00715E91">
        <w:fldChar w:fldCharType="end"/>
      </w:r>
      <w:r w:rsidR="00557546">
        <w:t xml:space="preserve">. It was deduced that the </w:t>
      </w:r>
      <w:r w:rsidR="00557546" w:rsidRPr="00557546">
        <w:rPr>
          <w:i/>
          <w:iCs/>
        </w:rPr>
        <w:t>ttr</w:t>
      </w:r>
      <w:r w:rsidR="00557546">
        <w:t xml:space="preserve"> operon </w:t>
      </w:r>
      <w:r>
        <w:t xml:space="preserve">in this novel </w:t>
      </w:r>
      <w:r w:rsidRPr="00DA3E39">
        <w:rPr>
          <w:i/>
          <w:iCs/>
        </w:rPr>
        <w:t>E. coli</w:t>
      </w:r>
      <w:r>
        <w:t xml:space="preserve"> </w:t>
      </w:r>
      <w:r w:rsidR="00557546">
        <w:t xml:space="preserve">was likely of </w:t>
      </w:r>
      <w:r w:rsidR="00557546" w:rsidRPr="00557546">
        <w:rPr>
          <w:i/>
          <w:iCs/>
        </w:rPr>
        <w:t xml:space="preserve">Citrobacter </w:t>
      </w:r>
      <w:r w:rsidR="00557546">
        <w:t>lineage</w:t>
      </w:r>
      <w:r>
        <w:t>,</w:t>
      </w:r>
      <w:r w:rsidR="00557546">
        <w:t xml:space="preserve"> </w:t>
      </w:r>
      <w:r>
        <w:t>acquired through horizontal transfer and likely chromosomal</w:t>
      </w:r>
      <w:r w:rsidR="0055754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647917">
          <w:rPr>
            <w:noProof/>
          </w:rPr>
          <w:t>Adsit et al., 2022</w:t>
        </w:r>
      </w:hyperlink>
      <w:r w:rsidR="00715E91">
        <w:rPr>
          <w:noProof/>
        </w:rPr>
        <w:t>)</w:t>
      </w:r>
      <w:r w:rsidR="00715E91">
        <w:fldChar w:fldCharType="end"/>
      </w:r>
      <w:r w:rsidR="00557546">
        <w:t xml:space="preserve">. </w:t>
      </w:r>
      <w:r w:rsidR="00EC23D1">
        <w:t xml:space="preserve">The study also determined that the </w:t>
      </w:r>
      <w:r w:rsidR="00EC23D1" w:rsidRPr="00EC23D1">
        <w:rPr>
          <w:i/>
          <w:iCs/>
        </w:rPr>
        <w:t>ttr</w:t>
      </w:r>
      <w:r w:rsidR="00EC23D1">
        <w:t xml:space="preserve"> operon is present in</w:t>
      </w:r>
      <w:r w:rsidR="00AB1A71">
        <w:t xml:space="preserve"> approximately 0.7</w:t>
      </w:r>
      <w:r w:rsidR="00EC23D1">
        <w:t xml:space="preserve">% of the </w:t>
      </w:r>
      <w:r w:rsidR="00EC23D1" w:rsidRPr="00EC23D1">
        <w:rPr>
          <w:i/>
          <w:iCs/>
        </w:rPr>
        <w:t xml:space="preserve">E. coli </w:t>
      </w:r>
      <w:r w:rsidR="00EC23D1">
        <w:t xml:space="preserve">genomes in the National Centre for Biotechnology Information (NCBI) database. This suggests that </w:t>
      </w:r>
      <w:r w:rsidR="00EC23D1" w:rsidRPr="006616E6">
        <w:rPr>
          <w:i/>
          <w:iCs/>
        </w:rPr>
        <w:t>ttr</w:t>
      </w:r>
      <w:r w:rsidR="00EC23D1">
        <w:t xml:space="preserve"> operon is becoming established in the </w:t>
      </w:r>
      <w:r w:rsidR="00EC23D1" w:rsidRPr="00EC23D1">
        <w:rPr>
          <w:i/>
          <w:iCs/>
        </w:rPr>
        <w:t>E. coli</w:t>
      </w:r>
      <w:r w:rsidR="00EC23D1">
        <w:t xml:space="preserve"> population</w:t>
      </w:r>
      <w:r w:rsidR="006616E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647917">
          <w:rPr>
            <w:noProof/>
          </w:rPr>
          <w:t>Adsit et al., 2022</w:t>
        </w:r>
      </w:hyperlink>
      <w:r w:rsidR="00715E91">
        <w:rPr>
          <w:noProof/>
        </w:rPr>
        <w:t>)</w:t>
      </w:r>
      <w:r w:rsidR="00715E91">
        <w:fldChar w:fldCharType="end"/>
      </w:r>
      <w:r w:rsidR="00EC23D1">
        <w:t xml:space="preserve">. </w:t>
      </w:r>
    </w:p>
    <w:p w14:paraId="5C787269" w14:textId="01D3C63D" w:rsidR="00D10CCC" w:rsidRDefault="00715E91" w:rsidP="000648E3">
      <w:pPr>
        <w:pStyle w:val="3RARMP"/>
      </w:pPr>
      <w:bookmarkStart w:id="200" w:name="_Ref211592515"/>
      <w:bookmarkStart w:id="201" w:name="_Toc220571262"/>
      <w:r>
        <w:t>Other genes</w:t>
      </w:r>
      <w:bookmarkEnd w:id="200"/>
      <w:bookmarkEnd w:id="201"/>
      <w:r w:rsidR="000648E3">
        <w:t xml:space="preserve"> </w:t>
      </w:r>
    </w:p>
    <w:p w14:paraId="49A5E0F5" w14:textId="7032F5A9" w:rsidR="001870EC" w:rsidRDefault="001870EC" w:rsidP="001870EC">
      <w:pPr>
        <w:pStyle w:val="RARMPnumberedparagraphs"/>
      </w:pPr>
      <w:r>
        <w:t xml:space="preserve">As with most biological organisms, there are various critical enzymes in </w:t>
      </w:r>
      <w:r w:rsidRPr="00D66C7F">
        <w:rPr>
          <w:i/>
          <w:iCs/>
        </w:rPr>
        <w:t>E. coli</w:t>
      </w:r>
      <w:r>
        <w:t xml:space="preserve"> that</w:t>
      </w:r>
      <w:r w:rsidR="00B77622">
        <w:t xml:space="preserve"> are</w:t>
      </w:r>
      <w:r>
        <w:t xml:space="preserve"> involved in metabolism and biosynthesis pathways, DNA replication and the generation of essential molecules for the survival of </w:t>
      </w:r>
      <w:r w:rsidRPr="00157BDB">
        <w:rPr>
          <w:i/>
          <w:iCs/>
        </w:rPr>
        <w:t>E. coli</w:t>
      </w:r>
      <w:r>
        <w:t xml:space="preserve">. The GMO contains </w:t>
      </w:r>
      <w:r w:rsidR="00715010">
        <w:t>deletion of</w:t>
      </w:r>
      <w:r w:rsidR="00E835B6">
        <w:t xml:space="preserve"> 2 genes </w:t>
      </w:r>
      <w:r w:rsidR="00531CE4">
        <w:t xml:space="preserve">(Gene A and Gene B) </w:t>
      </w:r>
      <w:r w:rsidR="00E835B6">
        <w:t>e</w:t>
      </w:r>
      <w:r w:rsidR="0062467F">
        <w:t>ncod</w:t>
      </w:r>
      <w:r w:rsidR="00E835B6">
        <w:t>ing</w:t>
      </w:r>
      <w:r>
        <w:t xml:space="preserve"> enzyme</w:t>
      </w:r>
      <w:r w:rsidR="000648E3">
        <w:t>s</w:t>
      </w:r>
      <w:r>
        <w:t xml:space="preserve"> in EcN</w:t>
      </w:r>
      <w:r w:rsidR="00531CE4">
        <w:t xml:space="preserve">. Deletion of Gene A </w:t>
      </w:r>
      <w:r w:rsidR="00715E91">
        <w:t>reduce</w:t>
      </w:r>
      <w:r w:rsidR="00531CE4">
        <w:t>s</w:t>
      </w:r>
      <w:r w:rsidR="00715E91">
        <w:t xml:space="preserve"> its </w:t>
      </w:r>
      <w:r w:rsidR="005A2537">
        <w:t>ability to survive outside the gut</w:t>
      </w:r>
      <w:r w:rsidR="00531CE4">
        <w:t xml:space="preserve">. Deletion of Gene B may </w:t>
      </w:r>
      <w:r w:rsidR="002535D5">
        <w:t xml:space="preserve">reduce </w:t>
      </w:r>
      <w:r w:rsidR="005A2537">
        <w:t>its ability to</w:t>
      </w:r>
      <w:r w:rsidR="00715E91">
        <w:t xml:space="preserve"> colonise a healthy gut</w:t>
      </w:r>
      <w:r w:rsidR="002535D5">
        <w:t xml:space="preserve"> compared to WT in </w:t>
      </w:r>
      <w:r w:rsidR="00F63A77">
        <w:t xml:space="preserve">mouse </w:t>
      </w:r>
      <w:r w:rsidR="002C388E">
        <w:t>studies</w:t>
      </w:r>
      <w:r w:rsidR="00715E91">
        <w:t xml:space="preserve">. </w:t>
      </w:r>
      <w:r w:rsidR="00E835B6">
        <w:t xml:space="preserve">Details of these </w:t>
      </w:r>
      <w:r w:rsidR="00715E91">
        <w:t xml:space="preserve">modifications </w:t>
      </w:r>
      <w:r>
        <w:t>ha</w:t>
      </w:r>
      <w:r w:rsidR="00715E91">
        <w:t>ve</w:t>
      </w:r>
      <w:r>
        <w:t xml:space="preserve"> been declared as </w:t>
      </w:r>
      <w:r w:rsidR="0051545A">
        <w:t>CCI</w:t>
      </w:r>
      <w:r>
        <w:t xml:space="preserve">. </w:t>
      </w:r>
      <w:r w:rsidR="0062467F" w:rsidRPr="00B0135D">
        <w:t xml:space="preserve">This information </w:t>
      </w:r>
      <w:r w:rsidR="00892B8B">
        <w:t>was</w:t>
      </w:r>
      <w:r w:rsidR="0062467F" w:rsidRPr="00B0135D">
        <w:t xml:space="preserve"> made available to the prescribed experts and agencies that </w:t>
      </w:r>
      <w:r w:rsidR="00892B8B">
        <w:t>were</w:t>
      </w:r>
      <w:r w:rsidR="0062467F" w:rsidRPr="00B0135D">
        <w:t xml:space="preserve"> consulted on this application. </w:t>
      </w:r>
    </w:p>
    <w:p w14:paraId="2E9C4574" w14:textId="63CA939D" w:rsidR="00A63D42" w:rsidRDefault="00A63D42" w:rsidP="00A63D42">
      <w:pPr>
        <w:pStyle w:val="3RARMP"/>
      </w:pPr>
      <w:bookmarkStart w:id="202" w:name="_Ref191179873"/>
      <w:bookmarkStart w:id="203" w:name="_Ref191179862"/>
      <w:bookmarkStart w:id="204" w:name="_Ref191179846"/>
      <w:bookmarkStart w:id="205" w:name="_Toc291151810"/>
      <w:bookmarkStart w:id="206" w:name="_Toc309054010"/>
      <w:bookmarkStart w:id="207" w:name="_Toc309833702"/>
      <w:bookmarkStart w:id="208" w:name="_Toc311188364"/>
      <w:bookmarkStart w:id="209" w:name="_Toc377743566"/>
      <w:bookmarkStart w:id="210" w:name="_Toc47536752"/>
      <w:bookmarkStart w:id="211" w:name="_Ref67302050"/>
      <w:bookmarkStart w:id="212" w:name="_Ref67302090"/>
      <w:bookmarkStart w:id="213" w:name="_Toc220571263"/>
      <w:bookmarkStart w:id="214" w:name="_Ref191289522"/>
      <w:bookmarkStart w:id="215" w:name="_Ref191289538"/>
      <w:bookmarkStart w:id="216" w:name="_Ref187133049"/>
      <w:bookmarkStart w:id="217" w:name="_Toc169061700"/>
      <w:bookmarkEnd w:id="191"/>
      <w:bookmarkEnd w:id="194"/>
      <w:bookmarkEnd w:id="195"/>
      <w:bookmarkEnd w:id="196"/>
      <w:bookmarkEnd w:id="197"/>
      <w:bookmarkEnd w:id="198"/>
      <w:bookmarkEnd w:id="199"/>
      <w:r w:rsidRPr="006404A8">
        <w:t xml:space="preserve">Characterisation of the </w:t>
      </w:r>
      <w:bookmarkEnd w:id="202"/>
      <w:bookmarkEnd w:id="203"/>
      <w:bookmarkEnd w:id="204"/>
      <w:bookmarkEnd w:id="205"/>
      <w:bookmarkEnd w:id="206"/>
      <w:bookmarkEnd w:id="207"/>
      <w:bookmarkEnd w:id="208"/>
      <w:r w:rsidR="00D14BDE">
        <w:t>GM</w:t>
      </w:r>
      <w:bookmarkEnd w:id="209"/>
      <w:bookmarkEnd w:id="210"/>
      <w:r w:rsidR="00970831">
        <w:t>O</w:t>
      </w:r>
      <w:bookmarkEnd w:id="211"/>
      <w:bookmarkEnd w:id="212"/>
      <w:bookmarkEnd w:id="213"/>
    </w:p>
    <w:p w14:paraId="3C2140D8" w14:textId="51497467" w:rsidR="00A63D42" w:rsidRPr="006404A8" w:rsidRDefault="00A63D42" w:rsidP="00991711">
      <w:pPr>
        <w:pStyle w:val="4RARMP"/>
      </w:pPr>
      <w:bookmarkStart w:id="218" w:name="_Ref61526734"/>
      <w:r w:rsidRPr="006404A8">
        <w:t>Genetic stability and molecular characterisation</w:t>
      </w:r>
      <w:bookmarkEnd w:id="218"/>
    </w:p>
    <w:p w14:paraId="01ACAE5D" w14:textId="79821CCB" w:rsidR="00536881" w:rsidRPr="00536881" w:rsidRDefault="00135815" w:rsidP="006178EB">
      <w:pPr>
        <w:pStyle w:val="RARMPnumberedparagraphs"/>
        <w:rPr>
          <w:rFonts w:cs="Calibri"/>
          <w:color w:val="0070C0"/>
          <w:szCs w:val="22"/>
        </w:rPr>
      </w:pPr>
      <w:r>
        <w:rPr>
          <w:rFonts w:cs="Calibri"/>
          <w:szCs w:val="22"/>
        </w:rPr>
        <w:t xml:space="preserve">The applicant has stated that the glycerol stocks of the GMO </w:t>
      </w:r>
      <w:r w:rsidR="00FE1444">
        <w:rPr>
          <w:rFonts w:cs="Calibri"/>
          <w:szCs w:val="22"/>
        </w:rPr>
        <w:t xml:space="preserve">have </w:t>
      </w:r>
      <w:r>
        <w:rPr>
          <w:rFonts w:cs="Calibri"/>
          <w:szCs w:val="22"/>
        </w:rPr>
        <w:t>remained stable for at least 10 years when stored at -80</w:t>
      </w:r>
      <w:r>
        <w:rPr>
          <w:rFonts w:cs="Calibri"/>
          <w:szCs w:val="22"/>
        </w:rPr>
        <w:sym w:font="Symbol" w:char="F0B0"/>
      </w:r>
      <w:r>
        <w:rPr>
          <w:rFonts w:cs="Calibri"/>
          <w:szCs w:val="22"/>
        </w:rPr>
        <w:t xml:space="preserve">C, </w:t>
      </w:r>
      <w:r w:rsidR="00FE1444">
        <w:rPr>
          <w:rFonts w:cs="Calibri"/>
          <w:szCs w:val="22"/>
        </w:rPr>
        <w:t xml:space="preserve">as determined by </w:t>
      </w:r>
      <w:r>
        <w:rPr>
          <w:rFonts w:cs="Calibri"/>
          <w:szCs w:val="22"/>
        </w:rPr>
        <w:t xml:space="preserve">genetic </w:t>
      </w:r>
      <w:r w:rsidR="00FE1444">
        <w:rPr>
          <w:rFonts w:cs="Calibri"/>
          <w:szCs w:val="22"/>
        </w:rPr>
        <w:t>sequence analysis</w:t>
      </w:r>
      <w:r>
        <w:rPr>
          <w:rFonts w:cs="Calibri"/>
          <w:szCs w:val="22"/>
        </w:rPr>
        <w:t xml:space="preserve">. The master cell bank </w:t>
      </w:r>
      <w:r w:rsidR="00FE1444">
        <w:rPr>
          <w:rFonts w:cs="Calibri"/>
          <w:szCs w:val="22"/>
        </w:rPr>
        <w:t xml:space="preserve">(MCB) </w:t>
      </w:r>
      <w:r>
        <w:rPr>
          <w:rFonts w:cs="Calibri"/>
          <w:szCs w:val="22"/>
        </w:rPr>
        <w:t xml:space="preserve">used to generate the working cell bank (WCB) is tested annually </w:t>
      </w:r>
      <w:r w:rsidR="00133E51">
        <w:rPr>
          <w:rFonts w:cs="Calibri"/>
          <w:szCs w:val="22"/>
        </w:rPr>
        <w:t>for genomic stability</w:t>
      </w:r>
      <w:r w:rsidR="00536881">
        <w:rPr>
          <w:rFonts w:cs="Calibri"/>
          <w:szCs w:val="22"/>
        </w:rPr>
        <w:t xml:space="preserve">. </w:t>
      </w:r>
    </w:p>
    <w:p w14:paraId="30B13A41" w14:textId="66F7B4BD" w:rsidR="00FB64ED" w:rsidRPr="005D4F6D" w:rsidRDefault="0062467F" w:rsidP="006178EB">
      <w:pPr>
        <w:pStyle w:val="RARMPnumberedparagraphs"/>
        <w:rPr>
          <w:rFonts w:cs="Calibri"/>
          <w:szCs w:val="22"/>
        </w:rPr>
      </w:pPr>
      <w:r>
        <w:rPr>
          <w:rFonts w:cs="Calibri"/>
          <w:szCs w:val="22"/>
        </w:rPr>
        <w:lastRenderedPageBreak/>
        <w:t>However</w:t>
      </w:r>
      <w:r w:rsidR="006B735C" w:rsidRPr="005D4F6D">
        <w:rPr>
          <w:rFonts w:cs="Calibri"/>
          <w:szCs w:val="22"/>
        </w:rPr>
        <w:t xml:space="preserve">, there </w:t>
      </w:r>
      <w:r w:rsidRPr="005D4F6D">
        <w:rPr>
          <w:rFonts w:cs="Calibri"/>
          <w:szCs w:val="22"/>
        </w:rPr>
        <w:t>ha</w:t>
      </w:r>
      <w:r>
        <w:rPr>
          <w:rFonts w:cs="Calibri"/>
          <w:szCs w:val="22"/>
        </w:rPr>
        <w:t>ve</w:t>
      </w:r>
      <w:r w:rsidRPr="005D4F6D">
        <w:rPr>
          <w:rFonts w:cs="Calibri"/>
          <w:szCs w:val="22"/>
        </w:rPr>
        <w:t xml:space="preserve"> </w:t>
      </w:r>
      <w:r w:rsidR="006B735C" w:rsidRPr="005D4F6D">
        <w:rPr>
          <w:rFonts w:cs="Calibri"/>
          <w:szCs w:val="22"/>
        </w:rPr>
        <w:t>been no studies of the genetic stability of the GMO</w:t>
      </w:r>
      <w:r w:rsidR="00082962">
        <w:rPr>
          <w:rFonts w:cs="Calibri"/>
          <w:szCs w:val="22"/>
        </w:rPr>
        <w:t xml:space="preserve"> under repeat passaging conditions</w:t>
      </w:r>
      <w:r w:rsidR="006B735C" w:rsidRPr="005D4F6D">
        <w:rPr>
          <w:rFonts w:cs="Calibri"/>
          <w:szCs w:val="22"/>
        </w:rPr>
        <w:t xml:space="preserve">. </w:t>
      </w:r>
      <w:r>
        <w:rPr>
          <w:rFonts w:cs="Calibri"/>
          <w:szCs w:val="22"/>
        </w:rPr>
        <w:t>A study investigating t</w:t>
      </w:r>
      <w:r w:rsidRPr="005D4F6D">
        <w:rPr>
          <w:rFonts w:cs="Calibri"/>
          <w:szCs w:val="22"/>
        </w:rPr>
        <w:t xml:space="preserve">he </w:t>
      </w:r>
      <w:r w:rsidR="00341A28" w:rsidRPr="005D4F6D">
        <w:rPr>
          <w:rFonts w:cs="Calibri"/>
          <w:szCs w:val="22"/>
        </w:rPr>
        <w:t xml:space="preserve">stability of </w:t>
      </w:r>
      <w:r w:rsidR="006B735C" w:rsidRPr="005D4F6D">
        <w:rPr>
          <w:rFonts w:cs="Calibri"/>
          <w:szCs w:val="22"/>
        </w:rPr>
        <w:t xml:space="preserve">the parent </w:t>
      </w:r>
      <w:r w:rsidR="00341A28" w:rsidRPr="005D4F6D">
        <w:rPr>
          <w:rFonts w:cs="Calibri"/>
          <w:szCs w:val="22"/>
        </w:rPr>
        <w:t xml:space="preserve">EcN </w:t>
      </w:r>
      <w:r>
        <w:rPr>
          <w:rFonts w:cs="Calibri"/>
          <w:szCs w:val="22"/>
        </w:rPr>
        <w:t xml:space="preserve">strain </w:t>
      </w:r>
      <w:r w:rsidR="00341A28" w:rsidRPr="005D4F6D">
        <w:rPr>
          <w:rFonts w:cs="Calibri"/>
          <w:szCs w:val="22"/>
        </w:rPr>
        <w:t xml:space="preserve">during a scale up </w:t>
      </w:r>
      <w:r w:rsidR="00090704" w:rsidRPr="005D4F6D">
        <w:rPr>
          <w:rFonts w:cs="Calibri"/>
          <w:szCs w:val="22"/>
        </w:rPr>
        <w:t>manufacturing process (</w:t>
      </w:r>
      <w:r w:rsidR="00C67D4D" w:rsidRPr="005D4F6D">
        <w:rPr>
          <w:rFonts w:cs="Calibri"/>
          <w:szCs w:val="22"/>
        </w:rPr>
        <w:t xml:space="preserve">continuous passaging of </w:t>
      </w:r>
      <w:r w:rsidR="00090704" w:rsidRPr="005D4F6D">
        <w:rPr>
          <w:rFonts w:cs="Calibri"/>
          <w:szCs w:val="22"/>
        </w:rPr>
        <w:t xml:space="preserve">140-160 generations) demonstrated that the mutational hotspot to be </w:t>
      </w:r>
      <w:r w:rsidR="003A0505">
        <w:rPr>
          <w:rFonts w:cs="Calibri"/>
          <w:szCs w:val="22"/>
        </w:rPr>
        <w:t>with</w:t>
      </w:r>
      <w:r w:rsidR="00090704" w:rsidRPr="005D4F6D">
        <w:rPr>
          <w:rFonts w:cs="Calibri"/>
          <w:szCs w:val="22"/>
        </w:rPr>
        <w:t xml:space="preserve">in the pMUT plasmid, which has been </w:t>
      </w:r>
      <w:r w:rsidR="00C67D4D" w:rsidRPr="005D4F6D">
        <w:rPr>
          <w:rFonts w:cs="Calibri"/>
          <w:szCs w:val="22"/>
        </w:rPr>
        <w:t xml:space="preserve">modified to </w:t>
      </w:r>
      <w:r w:rsidR="00090704" w:rsidRPr="005D4F6D">
        <w:rPr>
          <w:rFonts w:cs="Calibri"/>
          <w:szCs w:val="22"/>
        </w:rPr>
        <w:t xml:space="preserve">express different proteins </w:t>
      </w:r>
      <w:r w:rsidR="00857720">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 </w:instrText>
      </w:r>
      <w:r w:rsidR="00FA1892">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DATA </w:instrText>
      </w:r>
      <w:r w:rsidR="00FA1892">
        <w:rPr>
          <w:rFonts w:cs="Calibri"/>
          <w:szCs w:val="22"/>
        </w:rPr>
      </w:r>
      <w:r w:rsidR="00FA1892">
        <w:rPr>
          <w:rFonts w:cs="Calibri"/>
          <w:szCs w:val="22"/>
        </w:rPr>
        <w:fldChar w:fldCharType="end"/>
      </w:r>
      <w:r w:rsidR="00857720">
        <w:rPr>
          <w:rFonts w:cs="Calibri"/>
          <w:szCs w:val="22"/>
        </w:rPr>
      </w:r>
      <w:r w:rsidR="00857720">
        <w:rPr>
          <w:rFonts w:cs="Calibri"/>
          <w:szCs w:val="22"/>
        </w:rPr>
        <w:fldChar w:fldCharType="separate"/>
      </w:r>
      <w:r w:rsidR="00857720">
        <w:rPr>
          <w:rFonts w:cs="Calibri"/>
          <w:noProof/>
          <w:szCs w:val="22"/>
        </w:rPr>
        <w:t>(</w:t>
      </w:r>
      <w:hyperlink w:anchor="_ENREF_66" w:tooltip="Munkler, 2024 #81" w:history="1">
        <w:r w:rsidR="00647917">
          <w:rPr>
            <w:rFonts w:cs="Calibri"/>
            <w:noProof/>
            <w:szCs w:val="22"/>
          </w:rPr>
          <w:t>Munkler et al., 2024</w:t>
        </w:r>
      </w:hyperlink>
      <w:r w:rsidR="00857720">
        <w:rPr>
          <w:rFonts w:cs="Calibri"/>
          <w:noProof/>
          <w:szCs w:val="22"/>
        </w:rPr>
        <w:t>)</w:t>
      </w:r>
      <w:r w:rsidR="00857720">
        <w:rPr>
          <w:rFonts w:cs="Calibri"/>
          <w:szCs w:val="22"/>
        </w:rPr>
        <w:fldChar w:fldCharType="end"/>
      </w:r>
      <w:r w:rsidR="00090704" w:rsidRPr="005D4F6D">
        <w:rPr>
          <w:rFonts w:cs="Calibri"/>
          <w:szCs w:val="22"/>
        </w:rPr>
        <w:t xml:space="preserve">. </w:t>
      </w:r>
      <w:r w:rsidR="00C67D4D" w:rsidRPr="005D4F6D">
        <w:rPr>
          <w:rFonts w:cs="Calibri"/>
          <w:szCs w:val="22"/>
        </w:rPr>
        <w:t xml:space="preserve">The native cryptic plasmids pMUT1 and pMUT2 </w:t>
      </w:r>
      <w:r w:rsidR="00FB64ED" w:rsidRPr="005D4F6D">
        <w:rPr>
          <w:rFonts w:cs="Calibri"/>
          <w:szCs w:val="22"/>
        </w:rPr>
        <w:t xml:space="preserve">are only found in EcN and </w:t>
      </w:r>
      <w:r w:rsidR="00C67D4D" w:rsidRPr="005D4F6D">
        <w:rPr>
          <w:rFonts w:cs="Calibri"/>
          <w:szCs w:val="22"/>
        </w:rPr>
        <w:t xml:space="preserve">have been reported to be stable within EcN both </w:t>
      </w:r>
      <w:r w:rsidR="00C67D4D" w:rsidRPr="005D4F6D">
        <w:rPr>
          <w:rFonts w:cs="Calibri"/>
          <w:i/>
          <w:iCs/>
          <w:szCs w:val="22"/>
        </w:rPr>
        <w:t>in vitro</w:t>
      </w:r>
      <w:r w:rsidR="00C67D4D" w:rsidRPr="005D4F6D">
        <w:rPr>
          <w:rFonts w:cs="Calibri"/>
          <w:szCs w:val="22"/>
        </w:rPr>
        <w:t xml:space="preserve"> and </w:t>
      </w:r>
      <w:r w:rsidR="00C67D4D" w:rsidRPr="005D4F6D">
        <w:rPr>
          <w:rFonts w:cs="Calibri"/>
          <w:i/>
          <w:iCs/>
          <w:szCs w:val="22"/>
        </w:rPr>
        <w:t>in vivo</w:t>
      </w:r>
      <w:r w:rsidR="00C67D4D" w:rsidRPr="005D4F6D">
        <w:rPr>
          <w:rFonts w:cs="Calibri"/>
          <w:szCs w:val="22"/>
        </w:rPr>
        <w:t xml:space="preserve"> </w:t>
      </w:r>
      <w:r w:rsidR="00857720">
        <w:rPr>
          <w:rFonts w:cs="Calibri"/>
          <w:szCs w:val="22"/>
        </w:rPr>
        <w:fldChar w:fldCharType="begin">
          <w:fldData xml:space="preserve">PEVuZE5vdGU+PENpdGU+PEF1dGhvcj5LYW48L0F1dGhvcj48WWVhcj4yMDIxPC9ZZWFyPjxSZWNO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</w:fldData>
        </w:fldChar>
      </w:r>
      <w:r w:rsidR="00647917">
        <w:rPr>
          <w:rFonts w:cs="Calibri"/>
          <w:szCs w:val="22"/>
        </w:rPr>
        <w:instrText xml:space="preserve"> ADDIN EN.CITE </w:instrText>
      </w:r>
      <w:r w:rsidR="00647917">
        <w:rPr>
          <w:rFonts w:cs="Calibri"/>
          <w:szCs w:val="22"/>
        </w:rPr>
        <w:fldChar w:fldCharType="begin">
          <w:fldData xml:space="preserve">PEVuZE5vdGU+PENpdGU+PEF1dGhvcj5LYW48L0F1dGhvcj48WWVhcj4yMDIxPC9ZZWFyPjxSZWNO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</w:fldData>
        </w:fldChar>
      </w:r>
      <w:r w:rsidR="00647917">
        <w:rPr>
          <w:rFonts w:cs="Calibri"/>
          <w:szCs w:val="22"/>
        </w:rPr>
        <w:instrText xml:space="preserve"> ADDIN EN.CITE.DATA </w:instrText>
      </w:r>
      <w:r w:rsidR="00647917">
        <w:rPr>
          <w:rFonts w:cs="Calibri"/>
          <w:szCs w:val="22"/>
        </w:rPr>
      </w:r>
      <w:r w:rsidR="00647917">
        <w:rPr>
          <w:rFonts w:cs="Calibri"/>
          <w:szCs w:val="22"/>
        </w:rPr>
        <w:fldChar w:fldCharType="end"/>
      </w:r>
      <w:r w:rsidR="00857720">
        <w:rPr>
          <w:rFonts w:cs="Calibri"/>
          <w:szCs w:val="22"/>
        </w:rPr>
      </w:r>
      <w:r w:rsidR="00857720">
        <w:rPr>
          <w:rFonts w:cs="Calibri"/>
          <w:szCs w:val="22"/>
        </w:rPr>
        <w:fldChar w:fldCharType="separate"/>
      </w:r>
      <w:r w:rsidR="00647917">
        <w:rPr>
          <w:rFonts w:cs="Calibri"/>
          <w:noProof/>
          <w:szCs w:val="22"/>
        </w:rPr>
        <w:t>(</w:t>
      </w:r>
      <w:hyperlink w:anchor="_ENREF_101" w:tooltip="Sonnenborn, 2009 #84" w:history="1">
        <w:r w:rsidR="00647917">
          <w:rPr>
            <w:rFonts w:cs="Calibri"/>
            <w:noProof/>
            <w:szCs w:val="22"/>
          </w:rPr>
          <w:t>Sonnenborn and Schulze, 2009</w:t>
        </w:r>
      </w:hyperlink>
      <w:r w:rsidR="00647917">
        <w:rPr>
          <w:rFonts w:cs="Calibri"/>
          <w:noProof/>
          <w:szCs w:val="22"/>
        </w:rPr>
        <w:t xml:space="preserve">; </w:t>
      </w:r>
      <w:hyperlink w:anchor="_ENREF_78" w:tooltip="Ou, 2016 #83" w:history="1">
        <w:r w:rsidR="00647917">
          <w:rPr>
            <w:rFonts w:cs="Calibri"/>
            <w:noProof/>
            <w:szCs w:val="22"/>
          </w:rPr>
          <w:t>Ou et al., 2016</w:t>
        </w:r>
      </w:hyperlink>
      <w:r w:rsidR="00647917">
        <w:rPr>
          <w:rFonts w:cs="Calibri"/>
          <w:noProof/>
          <w:szCs w:val="22"/>
        </w:rPr>
        <w:t xml:space="preserve">; </w:t>
      </w:r>
      <w:hyperlink w:anchor="_ENREF_46" w:tooltip="Kan, 2021 #82" w:history="1">
        <w:r w:rsidR="00647917">
          <w:rPr>
            <w:rFonts w:cs="Calibri"/>
            <w:noProof/>
            <w:szCs w:val="22"/>
          </w:rPr>
          <w:t>Kan et al., 2021</w:t>
        </w:r>
      </w:hyperlink>
      <w:r w:rsidR="00647917">
        <w:rPr>
          <w:rFonts w:cs="Calibri"/>
          <w:noProof/>
          <w:szCs w:val="22"/>
        </w:rPr>
        <w:t>)</w:t>
      </w:r>
      <w:r w:rsidR="00857720">
        <w:rPr>
          <w:rFonts w:cs="Calibri"/>
          <w:szCs w:val="22"/>
        </w:rPr>
        <w:fldChar w:fldCharType="end"/>
      </w:r>
      <w:r w:rsidR="00C67D4D" w:rsidRPr="005D4F6D">
        <w:rPr>
          <w:rFonts w:cs="Calibri"/>
          <w:szCs w:val="22"/>
        </w:rPr>
        <w:t xml:space="preserve">. </w:t>
      </w:r>
      <w:r w:rsidR="00090704" w:rsidRPr="005D4F6D">
        <w:rPr>
          <w:rFonts w:cs="Calibri"/>
          <w:szCs w:val="22"/>
        </w:rPr>
        <w:t xml:space="preserve">Generally, these mutations lead to the inactivation of the protein, as it is a metabolic burden to EcN </w:t>
      </w:r>
      <w:r w:rsidR="00857720">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 </w:instrText>
      </w:r>
      <w:r w:rsidR="00FA1892">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DATA </w:instrText>
      </w:r>
      <w:r w:rsidR="00FA1892">
        <w:rPr>
          <w:rFonts w:cs="Calibri"/>
          <w:szCs w:val="22"/>
        </w:rPr>
      </w:r>
      <w:r w:rsidR="00FA1892">
        <w:rPr>
          <w:rFonts w:cs="Calibri"/>
          <w:szCs w:val="22"/>
        </w:rPr>
        <w:fldChar w:fldCharType="end"/>
      </w:r>
      <w:r w:rsidR="00857720">
        <w:rPr>
          <w:rFonts w:cs="Calibri"/>
          <w:szCs w:val="22"/>
        </w:rPr>
      </w:r>
      <w:r w:rsidR="00857720">
        <w:rPr>
          <w:rFonts w:cs="Calibri"/>
          <w:szCs w:val="22"/>
        </w:rPr>
        <w:fldChar w:fldCharType="separate"/>
      </w:r>
      <w:r w:rsidR="00857720">
        <w:rPr>
          <w:rFonts w:cs="Calibri"/>
          <w:noProof/>
          <w:szCs w:val="22"/>
        </w:rPr>
        <w:t>(</w:t>
      </w:r>
      <w:hyperlink w:anchor="_ENREF_66" w:tooltip="Munkler, 2024 #81" w:history="1">
        <w:r w:rsidR="00647917">
          <w:rPr>
            <w:rFonts w:cs="Calibri"/>
            <w:noProof/>
            <w:szCs w:val="22"/>
          </w:rPr>
          <w:t>Munkler et al., 2024</w:t>
        </w:r>
      </w:hyperlink>
      <w:r w:rsidR="00857720">
        <w:rPr>
          <w:rFonts w:cs="Calibri"/>
          <w:noProof/>
          <w:szCs w:val="22"/>
        </w:rPr>
        <w:t>)</w:t>
      </w:r>
      <w:r w:rsidR="00857720">
        <w:rPr>
          <w:rFonts w:cs="Calibri"/>
          <w:szCs w:val="22"/>
        </w:rPr>
        <w:fldChar w:fldCharType="end"/>
      </w:r>
      <w:r w:rsidR="00C67D4D" w:rsidRPr="005D4F6D">
        <w:rPr>
          <w:rFonts w:cs="Calibri"/>
          <w:szCs w:val="22"/>
        </w:rPr>
        <w:t>.</w:t>
      </w:r>
      <w:r w:rsidR="006B735C" w:rsidRPr="005D4F6D">
        <w:rPr>
          <w:rFonts w:cs="Calibri"/>
          <w:szCs w:val="22"/>
        </w:rPr>
        <w:t xml:space="preserve"> The GMO does not contain any modified plasmids</w:t>
      </w:r>
      <w:r w:rsidR="0051545A">
        <w:rPr>
          <w:rFonts w:cs="Calibri"/>
          <w:szCs w:val="22"/>
        </w:rPr>
        <w:t>,</w:t>
      </w:r>
      <w:r w:rsidR="006B735C" w:rsidRPr="005D4F6D">
        <w:rPr>
          <w:rFonts w:cs="Calibri"/>
          <w:szCs w:val="22"/>
        </w:rPr>
        <w:t xml:space="preserve"> and all the genetic modifications were carried out in the chromosome of EcN and hence likely to be more genetically stable. </w:t>
      </w:r>
    </w:p>
    <w:p w14:paraId="68CB2194" w14:textId="1C225779" w:rsidR="00536881" w:rsidRPr="005D4F6D" w:rsidRDefault="00FB64ED" w:rsidP="006178EB">
      <w:pPr>
        <w:pStyle w:val="RARMPnumberedparagraphs"/>
        <w:rPr>
          <w:rFonts w:cs="Calibri"/>
          <w:szCs w:val="22"/>
        </w:rPr>
      </w:pPr>
      <w:r w:rsidRPr="005D4F6D">
        <w:rPr>
          <w:rFonts w:cs="Calibri"/>
          <w:szCs w:val="22"/>
        </w:rPr>
        <w:t xml:space="preserve">EcN has also been shown to be stable through 100 serial passages </w:t>
      </w:r>
      <w:r w:rsidRPr="005D4F6D">
        <w:rPr>
          <w:rFonts w:cs="Calibri"/>
          <w:i/>
          <w:iCs/>
          <w:szCs w:val="22"/>
        </w:rPr>
        <w:t>in vitro</w:t>
      </w:r>
      <w:r w:rsidR="00DC0B46">
        <w:rPr>
          <w:rFonts w:cs="Calibri"/>
          <w:szCs w:val="22"/>
        </w:rPr>
        <w:t>,</w:t>
      </w:r>
      <w:r w:rsidRPr="005D4F6D">
        <w:rPr>
          <w:rFonts w:cs="Calibri"/>
          <w:szCs w:val="22"/>
        </w:rPr>
        <w:t xml:space="preserve"> and </w:t>
      </w:r>
      <w:r w:rsidR="00DC0B46">
        <w:rPr>
          <w:rFonts w:cs="Calibri"/>
          <w:szCs w:val="22"/>
        </w:rPr>
        <w:t xml:space="preserve">in </w:t>
      </w:r>
      <w:r w:rsidRPr="005D4F6D">
        <w:rPr>
          <w:rFonts w:cs="Calibri"/>
          <w:szCs w:val="22"/>
        </w:rPr>
        <w:t xml:space="preserve">newborn children for 24 months; </w:t>
      </w:r>
      <w:r w:rsidR="006B735C" w:rsidRPr="005D4F6D">
        <w:rPr>
          <w:rFonts w:cs="Calibri"/>
          <w:szCs w:val="22"/>
        </w:rPr>
        <w:t xml:space="preserve">to </w:t>
      </w:r>
      <w:r w:rsidRPr="005D4F6D">
        <w:rPr>
          <w:rFonts w:cs="Calibri"/>
          <w:szCs w:val="22"/>
        </w:rPr>
        <w:t>not pick up plasmids that contain virulence factors (IncFI and IncFII types)</w:t>
      </w:r>
      <w:r w:rsidR="006B735C" w:rsidRPr="005D4F6D">
        <w:rPr>
          <w:rFonts w:cs="Calibri"/>
          <w:szCs w:val="22"/>
        </w:rPr>
        <w:t>; and to not take up phage-encoded genetic information for the production of Shiga-like toxins</w:t>
      </w:r>
      <w:r w:rsidRPr="005D4F6D">
        <w:rPr>
          <w:rFonts w:cs="Calibri"/>
          <w:szCs w:val="22"/>
        </w:rPr>
        <w:t xml:space="preserve"> </w:t>
      </w:r>
      <w:r w:rsidR="00857720">
        <w:rPr>
          <w:rFonts w:cs="Calibri"/>
          <w:szCs w:val="22"/>
        </w:rPr>
        <w:fldChar w:fldCharType="begin"/>
      </w:r>
      <w:r w:rsidR="00FA1892">
        <w:rPr>
          <w:rFonts w:cs="Calibri"/>
          <w:szCs w:val="22"/>
        </w:rPr>
        <w:instrText xml:space="preserve"> ADDIN EN.CITE &lt;EndNote&gt;&lt;Cite&gt;&lt;Author&gt;Sonnenborn&lt;/Author&gt;&lt;Year&gt;2009&lt;/Year&gt;&lt;RecNum&gt;84&lt;/RecNum&gt;&lt;DisplayText&gt;(Sonnenborn and Schulze, 2009)&lt;/DisplayText&gt;&lt;record&gt;&lt;rec-number&gt;84&lt;/rec-number&gt;&lt;foreign-keys&gt;&lt;key app="EN" db-id="e2p5expr8xpzasea9ag5xrxnztseszre50vw" timestamp="1761605502"&gt;84&lt;/key&gt;&lt;/foreign-keys&gt;&lt;ref-type name="Journal Article"&gt;17&lt;/ref-type&gt;&lt;contributors&gt;&lt;authors&gt;&lt;author&gt;Sonnenborn, Ulrich&lt;/author&gt;&lt;author&gt;Schulze, Jürgen&lt;/author&gt;&lt;/authors&gt;&lt;/contributors&gt;&lt;titles&gt;&lt;title&gt;&lt;style face="normal" font="default" size="100%"&gt;The non-pathogenic&lt;/style&gt;&lt;style face="italic" font="default" size="100%"&gt; Escherichia coli&lt;/style&gt;&lt;style face="normal" font="default" size="100%"&gt; strain Nissle 1917 – features of a versatile probiotic&lt;/style&gt;&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857720">
        <w:rPr>
          <w:rFonts w:cs="Calibri"/>
          <w:szCs w:val="22"/>
        </w:rPr>
        <w:fldChar w:fldCharType="separate"/>
      </w:r>
      <w:r w:rsidR="00857720">
        <w:rPr>
          <w:rFonts w:cs="Calibri"/>
          <w:noProof/>
          <w:szCs w:val="22"/>
        </w:rPr>
        <w:t>(</w:t>
      </w:r>
      <w:hyperlink w:anchor="_ENREF_101" w:tooltip="Sonnenborn, 2009 #84" w:history="1">
        <w:r w:rsidR="00647917">
          <w:rPr>
            <w:rFonts w:cs="Calibri"/>
            <w:noProof/>
            <w:szCs w:val="22"/>
          </w:rPr>
          <w:t>Sonnenborn and Schulze, 2009</w:t>
        </w:r>
      </w:hyperlink>
      <w:r w:rsidR="00857720">
        <w:rPr>
          <w:rFonts w:cs="Calibri"/>
          <w:noProof/>
          <w:szCs w:val="22"/>
        </w:rPr>
        <w:t>)</w:t>
      </w:r>
      <w:r w:rsidR="00857720">
        <w:rPr>
          <w:rFonts w:cs="Calibri"/>
          <w:szCs w:val="22"/>
        </w:rPr>
        <w:fldChar w:fldCharType="end"/>
      </w:r>
      <w:r w:rsidRPr="005D4F6D">
        <w:rPr>
          <w:rFonts w:cs="Calibri"/>
          <w:szCs w:val="22"/>
        </w:rPr>
        <w:t>.</w:t>
      </w:r>
    </w:p>
    <w:p w14:paraId="1D5394E0" w14:textId="65D4E4D4" w:rsidR="00135815" w:rsidRPr="003D55F6" w:rsidRDefault="00E10924" w:rsidP="006178EB">
      <w:pPr>
        <w:pStyle w:val="RARMPnumberedparagraphs"/>
        <w:rPr>
          <w:rFonts w:cs="Calibri"/>
          <w:szCs w:val="22"/>
        </w:rPr>
      </w:pPr>
      <w:r>
        <w:rPr>
          <w:rFonts w:cs="Calibri"/>
          <w:szCs w:val="22"/>
        </w:rPr>
        <w:t xml:space="preserve">As mentioned in Section </w:t>
      </w:r>
      <w:r>
        <w:rPr>
          <w:rFonts w:cs="Calibri"/>
          <w:szCs w:val="22"/>
        </w:rPr>
        <w:fldChar w:fldCharType="begin"/>
      </w:r>
      <w:r>
        <w:rPr>
          <w:rFonts w:cs="Calibri"/>
          <w:szCs w:val="22"/>
        </w:rPr>
        <w:instrText xml:space="preserve"> REF _Ref211345769 \r \h </w:instrText>
      </w:r>
      <w:r>
        <w:rPr>
          <w:rFonts w:cs="Calibri"/>
          <w:szCs w:val="22"/>
        </w:rPr>
      </w:r>
      <w:r>
        <w:rPr>
          <w:rFonts w:cs="Calibri"/>
          <w:szCs w:val="22"/>
        </w:rPr>
        <w:fldChar w:fldCharType="separate"/>
      </w:r>
      <w:r w:rsidR="00DC7A35">
        <w:rPr>
          <w:rFonts w:cs="Calibri"/>
          <w:szCs w:val="22"/>
        </w:rPr>
        <w:t>3.5.1</w:t>
      </w:r>
      <w:r>
        <w:rPr>
          <w:rFonts w:cs="Calibri"/>
          <w:szCs w:val="22"/>
        </w:rPr>
        <w:fldChar w:fldCharType="end"/>
      </w:r>
      <w:r>
        <w:rPr>
          <w:rFonts w:cs="Calibri"/>
          <w:szCs w:val="22"/>
        </w:rPr>
        <w:t xml:space="preserve">, horizontal gene transfer can occur via transduction through bacteriophages integrating into the bacterial chromosome via prophage attachment sites. </w:t>
      </w:r>
      <w:r w:rsidR="002165B2">
        <w:rPr>
          <w:rFonts w:cs="Calibri"/>
          <w:szCs w:val="22"/>
        </w:rPr>
        <w:t xml:space="preserve">The </w:t>
      </w:r>
      <w:r w:rsidR="00923193">
        <w:rPr>
          <w:rFonts w:cs="Calibri"/>
          <w:szCs w:val="22"/>
        </w:rPr>
        <w:t>bacterio</w:t>
      </w:r>
      <w:r w:rsidR="00536881">
        <w:rPr>
          <w:rFonts w:cs="Calibri"/>
          <w:szCs w:val="22"/>
        </w:rPr>
        <w:t xml:space="preserve">phage attachment site used to insert the </w:t>
      </w:r>
      <w:r w:rsidR="00536881" w:rsidRPr="00536881">
        <w:rPr>
          <w:rFonts w:cs="Calibri"/>
          <w:i/>
          <w:iCs/>
          <w:szCs w:val="22"/>
        </w:rPr>
        <w:t>ttr</w:t>
      </w:r>
      <w:r w:rsidR="00536881">
        <w:rPr>
          <w:rFonts w:cs="Calibri"/>
          <w:szCs w:val="22"/>
        </w:rPr>
        <w:t xml:space="preserve"> </w:t>
      </w:r>
      <w:r w:rsidR="00E602C6">
        <w:rPr>
          <w:rFonts w:cs="Calibri"/>
          <w:szCs w:val="22"/>
        </w:rPr>
        <w:t xml:space="preserve">operon </w:t>
      </w:r>
      <w:r w:rsidR="00536881">
        <w:rPr>
          <w:rFonts w:cs="Calibri"/>
          <w:szCs w:val="22"/>
        </w:rPr>
        <w:t xml:space="preserve">into the GMO </w:t>
      </w:r>
      <w:r w:rsidR="00923193">
        <w:rPr>
          <w:rFonts w:cs="Calibri"/>
          <w:szCs w:val="22"/>
        </w:rPr>
        <w:t xml:space="preserve">has been deleted and </w:t>
      </w:r>
      <w:r w:rsidR="00685AB6">
        <w:rPr>
          <w:rFonts w:cs="Calibri"/>
          <w:szCs w:val="22"/>
        </w:rPr>
        <w:t xml:space="preserve">this </w:t>
      </w:r>
      <w:r w:rsidR="00E70111">
        <w:rPr>
          <w:rFonts w:cs="Calibri"/>
          <w:szCs w:val="22"/>
        </w:rPr>
        <w:t xml:space="preserve">is likely to </w:t>
      </w:r>
      <w:r w:rsidR="00E4122A">
        <w:rPr>
          <w:rFonts w:cs="Calibri"/>
          <w:szCs w:val="22"/>
        </w:rPr>
        <w:t>result in</w:t>
      </w:r>
      <w:r w:rsidR="00E70111">
        <w:rPr>
          <w:rFonts w:cs="Calibri"/>
          <w:szCs w:val="22"/>
        </w:rPr>
        <w:t xml:space="preserve"> </w:t>
      </w:r>
      <w:r w:rsidR="00536881">
        <w:rPr>
          <w:rFonts w:cs="Calibri"/>
          <w:szCs w:val="22"/>
        </w:rPr>
        <w:t>increase</w:t>
      </w:r>
      <w:r w:rsidR="00E70111">
        <w:rPr>
          <w:rFonts w:cs="Calibri"/>
          <w:szCs w:val="22"/>
        </w:rPr>
        <w:t>d</w:t>
      </w:r>
      <w:r w:rsidR="00536881">
        <w:rPr>
          <w:rFonts w:cs="Calibri"/>
          <w:szCs w:val="22"/>
        </w:rPr>
        <w:t xml:space="preserve"> stability of the inserted gene from </w:t>
      </w:r>
      <w:r w:rsidR="002165B2">
        <w:rPr>
          <w:rFonts w:cs="Calibri"/>
          <w:szCs w:val="22"/>
        </w:rPr>
        <w:t xml:space="preserve">further modification/integration by </w:t>
      </w:r>
      <w:r w:rsidR="00536881">
        <w:rPr>
          <w:rFonts w:cs="Calibri"/>
          <w:szCs w:val="22"/>
        </w:rPr>
        <w:t>bacteriophage</w:t>
      </w:r>
      <w:r w:rsidR="002165B2" w:rsidRPr="003D55F6">
        <w:rPr>
          <w:rFonts w:cs="Calibri"/>
          <w:szCs w:val="22"/>
        </w:rPr>
        <w:t>.</w:t>
      </w:r>
      <w:r w:rsidR="00536881" w:rsidRPr="003D55F6">
        <w:rPr>
          <w:rFonts w:cs="Calibri"/>
          <w:szCs w:val="22"/>
        </w:rPr>
        <w:t xml:space="preserve"> </w:t>
      </w:r>
      <w:r w:rsidR="00135815" w:rsidRPr="003D55F6">
        <w:rPr>
          <w:rFonts w:cs="Calibri"/>
          <w:szCs w:val="22"/>
        </w:rPr>
        <w:t xml:space="preserve"> </w:t>
      </w:r>
    </w:p>
    <w:p w14:paraId="263C8683" w14:textId="77777777" w:rsidR="002871F7" w:rsidRDefault="002871F7" w:rsidP="00991711">
      <w:pPr>
        <w:pStyle w:val="4RARMP"/>
      </w:pPr>
      <w:bookmarkStart w:id="219" w:name="_Ref67488930"/>
      <w:r>
        <w:t>Stability in the environment and decontamination</w:t>
      </w:r>
      <w:bookmarkEnd w:id="219"/>
    </w:p>
    <w:p w14:paraId="219379A4" w14:textId="56E78681" w:rsidR="002871F7" w:rsidRPr="002165B2" w:rsidRDefault="002871F7" w:rsidP="0099407F">
      <w:pPr>
        <w:pStyle w:val="RARMPnumberedparagraphs"/>
        <w:rPr>
          <w:b/>
        </w:rPr>
      </w:pPr>
      <w:r w:rsidRPr="002165B2">
        <w:rPr>
          <w:rFonts w:cs="Calibri"/>
        </w:rPr>
        <w:t xml:space="preserve">The stability of this GMO in the environment (surfaces, water types and sediments) has not been tested. </w:t>
      </w:r>
      <w:r w:rsidRPr="002165B2">
        <w:t xml:space="preserve">Methods of decontamination effective against the parent organism, </w:t>
      </w:r>
      <w:r w:rsidR="002165B2" w:rsidRPr="002165B2">
        <w:t>EcN</w:t>
      </w:r>
      <w:r w:rsidRPr="002165B2">
        <w:t>, are expected to be equally effective against the GMO (see</w:t>
      </w:r>
      <w:r w:rsidR="00C00DE6">
        <w:t xml:space="preserve"> Chapter 1</w:t>
      </w:r>
      <w:r w:rsidRPr="002165B2">
        <w:t xml:space="preserve">, Section </w:t>
      </w:r>
      <w:r w:rsidRPr="002165B2">
        <w:fldChar w:fldCharType="begin"/>
      </w:r>
      <w:r w:rsidRPr="002165B2">
        <w:instrText xml:space="preserve"> REF _Ref57107869 \n \h </w:instrText>
      </w:r>
      <w:r w:rsidRPr="002165B2">
        <w:fldChar w:fldCharType="separate"/>
      </w:r>
      <w:r w:rsidR="00DC7A35">
        <w:t>3.7</w:t>
      </w:r>
      <w:r w:rsidRPr="002165B2">
        <w:fldChar w:fldCharType="end"/>
      </w:r>
      <w:r w:rsidRPr="002165B2">
        <w:t>).</w:t>
      </w:r>
    </w:p>
    <w:p w14:paraId="33A5A53C" w14:textId="3F535F9B" w:rsidR="00226C07" w:rsidRPr="0013346A" w:rsidRDefault="002E27F4" w:rsidP="00991711">
      <w:pPr>
        <w:pStyle w:val="4RARMP"/>
      </w:pPr>
      <w:bookmarkStart w:id="220" w:name="_Ref212454135"/>
      <w:bookmarkStart w:id="221" w:name="_Ref67475081"/>
      <w:r>
        <w:t xml:space="preserve">Pre-clinical studies using </w:t>
      </w:r>
      <w:r w:rsidR="0099407F">
        <w:t>the GMO</w:t>
      </w:r>
      <w:bookmarkEnd w:id="220"/>
      <w:r>
        <w:t xml:space="preserve"> </w:t>
      </w:r>
      <w:bookmarkEnd w:id="221"/>
    </w:p>
    <w:p w14:paraId="751FDE51" w14:textId="71FDB4E2" w:rsidR="0015666C" w:rsidRPr="003D55F6" w:rsidRDefault="0015666C" w:rsidP="004A7E1C">
      <w:pPr>
        <w:pStyle w:val="RARMPnumberedparagraphs"/>
        <w:rPr>
          <w:rFonts w:eastAsiaTheme="minorHAnsi"/>
          <w:szCs w:val="22"/>
        </w:rPr>
      </w:pPr>
      <w:r>
        <w:rPr>
          <w:rFonts w:eastAsiaTheme="minorHAnsi"/>
          <w:szCs w:val="22"/>
        </w:rPr>
        <w:t xml:space="preserve">Pre-clinical studies were carried out in healthy mice and </w:t>
      </w:r>
      <w:r w:rsidR="00F2632F">
        <w:rPr>
          <w:rFonts w:eastAsiaTheme="minorHAnsi"/>
          <w:szCs w:val="22"/>
        </w:rPr>
        <w:t>colitis-</w:t>
      </w:r>
      <w:r>
        <w:rPr>
          <w:rFonts w:eastAsiaTheme="minorHAnsi"/>
          <w:szCs w:val="22"/>
        </w:rPr>
        <w:t>prone mice (Muc</w:t>
      </w:r>
      <w:r w:rsidRPr="0015666C">
        <w:rPr>
          <w:rFonts w:eastAsiaTheme="minorHAnsi"/>
          <w:szCs w:val="22"/>
          <w:vertAlign w:val="superscript"/>
        </w:rPr>
        <w:t xml:space="preserve">-/- </w:t>
      </w:r>
      <w:r>
        <w:rPr>
          <w:rFonts w:eastAsiaTheme="minorHAnsi"/>
          <w:szCs w:val="22"/>
        </w:rPr>
        <w:t xml:space="preserve">mice) using WT EcN and the GMO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12" w:tooltip="Verdugo-Meza, 2024 #85" w:history="1">
        <w:r w:rsidR="00647917">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xml:space="preserve">. </w:t>
      </w:r>
      <w:r w:rsidR="0053645B">
        <w:rPr>
          <w:rFonts w:eastAsiaTheme="minorHAnsi"/>
          <w:szCs w:val="22"/>
        </w:rPr>
        <w:t>In this pre-print publication, i</w:t>
      </w:r>
      <w:r>
        <w:rPr>
          <w:rFonts w:eastAsiaTheme="minorHAnsi"/>
          <w:szCs w:val="22"/>
        </w:rPr>
        <w:t>t was demonstrated that the GMO persist</w:t>
      </w:r>
      <w:r w:rsidR="00077FF7">
        <w:rPr>
          <w:rFonts w:eastAsiaTheme="minorHAnsi"/>
          <w:szCs w:val="22"/>
        </w:rPr>
        <w:t>s</w:t>
      </w:r>
      <w:r>
        <w:rPr>
          <w:rFonts w:eastAsiaTheme="minorHAnsi"/>
          <w:szCs w:val="22"/>
        </w:rPr>
        <w:t xml:space="preserve"> in Muc</w:t>
      </w:r>
      <w:r w:rsidRPr="0015666C">
        <w:rPr>
          <w:rFonts w:eastAsiaTheme="minorHAnsi"/>
          <w:szCs w:val="22"/>
          <w:vertAlign w:val="superscript"/>
        </w:rPr>
        <w:t>-/-</w:t>
      </w:r>
      <w:r>
        <w:rPr>
          <w:rFonts w:eastAsiaTheme="minorHAnsi"/>
          <w:szCs w:val="22"/>
        </w:rPr>
        <w:t xml:space="preserve"> mice for up to 22 weeks post-treatment, while the WT EcN was mostly undetectable </w:t>
      </w:r>
      <w:r w:rsidR="00F2632F">
        <w:rPr>
          <w:rFonts w:eastAsiaTheme="minorHAnsi"/>
          <w:szCs w:val="22"/>
        </w:rPr>
        <w:t>across this time period</w:t>
      </w:r>
      <w:r>
        <w:rPr>
          <w:rFonts w:eastAsiaTheme="minorHAnsi"/>
          <w:szCs w:val="22"/>
        </w:rPr>
        <w:t xml:space="preserve">. In contrast, </w:t>
      </w:r>
      <w:r w:rsidR="00986434">
        <w:rPr>
          <w:rFonts w:eastAsiaTheme="minorHAnsi"/>
          <w:szCs w:val="22"/>
        </w:rPr>
        <w:t>the</w:t>
      </w:r>
      <w:r w:rsidR="006D40B7">
        <w:rPr>
          <w:rFonts w:eastAsiaTheme="minorHAnsi"/>
          <w:szCs w:val="22"/>
        </w:rPr>
        <w:t xml:space="preserve"> healthy mice had little to no persistence of the </w:t>
      </w:r>
      <w:r>
        <w:rPr>
          <w:rFonts w:eastAsiaTheme="minorHAnsi"/>
          <w:szCs w:val="22"/>
        </w:rPr>
        <w:t>GMO</w:t>
      </w:r>
      <w:r w:rsidR="006D40B7">
        <w:rPr>
          <w:rFonts w:eastAsiaTheme="minorHAnsi"/>
          <w:szCs w:val="22"/>
        </w:rPr>
        <w:t xml:space="preserve"> and no observable histopathological changes</w:t>
      </w:r>
      <w:r w:rsidR="00B63149">
        <w:rPr>
          <w:rFonts w:eastAsiaTheme="minorHAnsi"/>
          <w:szCs w:val="22"/>
        </w:rPr>
        <w:t xml:space="preserve"> were ob</w:t>
      </w:r>
      <w:r w:rsidR="00DB07AD">
        <w:rPr>
          <w:rFonts w:eastAsiaTheme="minorHAnsi"/>
          <w:szCs w:val="22"/>
        </w:rPr>
        <w:t>s</w:t>
      </w:r>
      <w:r w:rsidR="00B63149">
        <w:rPr>
          <w:rFonts w:eastAsiaTheme="minorHAnsi"/>
          <w:szCs w:val="22"/>
        </w:rPr>
        <w:t>erved</w:t>
      </w:r>
      <w:r w:rsidR="006D40B7">
        <w:rPr>
          <w:rFonts w:eastAsiaTheme="minorHAnsi"/>
          <w:szCs w:val="22"/>
        </w:rPr>
        <w:t xml:space="preserve"> in the colon and liver of mice receiving the GMO versus </w:t>
      </w:r>
      <w:r w:rsidR="00531CE4">
        <w:rPr>
          <w:rFonts w:eastAsiaTheme="minorHAnsi"/>
          <w:szCs w:val="22"/>
        </w:rPr>
        <w:t xml:space="preserve">the </w:t>
      </w:r>
      <w:r w:rsidR="00B63149">
        <w:rPr>
          <w:rFonts w:eastAsiaTheme="minorHAnsi"/>
          <w:szCs w:val="22"/>
        </w:rPr>
        <w:t>vehicle control</w:t>
      </w:r>
      <w:r w:rsidR="00531CE4">
        <w:rPr>
          <w:rFonts w:eastAsiaTheme="minorHAnsi"/>
          <w:szCs w:val="22"/>
        </w:rPr>
        <w:t xml:space="preserve">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12" w:tooltip="Verdugo-Meza, 2024 #85" w:history="1">
        <w:r w:rsidR="00647917">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Th</w:t>
      </w:r>
      <w:r w:rsidR="00B63149">
        <w:rPr>
          <w:rFonts w:eastAsiaTheme="minorHAnsi"/>
          <w:szCs w:val="22"/>
        </w:rPr>
        <w:t xml:space="preserve">is </w:t>
      </w:r>
      <w:r>
        <w:rPr>
          <w:rFonts w:eastAsiaTheme="minorHAnsi"/>
          <w:szCs w:val="22"/>
        </w:rPr>
        <w:t>suggest</w:t>
      </w:r>
      <w:r w:rsidR="00DB07AD">
        <w:rPr>
          <w:rFonts w:eastAsiaTheme="minorHAnsi"/>
          <w:szCs w:val="22"/>
        </w:rPr>
        <w:t>s</w:t>
      </w:r>
      <w:r>
        <w:rPr>
          <w:rFonts w:eastAsiaTheme="minorHAnsi"/>
          <w:szCs w:val="22"/>
        </w:rPr>
        <w:t xml:space="preserve"> that the GMO </w:t>
      </w:r>
      <w:r w:rsidR="00077FF7">
        <w:rPr>
          <w:rFonts w:eastAsiaTheme="minorHAnsi"/>
          <w:szCs w:val="22"/>
        </w:rPr>
        <w:t xml:space="preserve">had </w:t>
      </w:r>
      <w:r>
        <w:rPr>
          <w:rFonts w:eastAsiaTheme="minorHAnsi"/>
          <w:szCs w:val="22"/>
        </w:rPr>
        <w:t xml:space="preserve">an increased </w:t>
      </w:r>
      <w:r w:rsidR="00077FF7">
        <w:rPr>
          <w:rFonts w:eastAsiaTheme="minorHAnsi"/>
          <w:szCs w:val="22"/>
        </w:rPr>
        <w:t xml:space="preserve">ability to colonise </w:t>
      </w:r>
      <w:r>
        <w:rPr>
          <w:rFonts w:eastAsiaTheme="minorHAnsi"/>
          <w:szCs w:val="22"/>
        </w:rPr>
        <w:t xml:space="preserve">an inflamed gut and decreased ability </w:t>
      </w:r>
      <w:r w:rsidR="00077FF7">
        <w:rPr>
          <w:rFonts w:eastAsiaTheme="minorHAnsi"/>
          <w:szCs w:val="22"/>
        </w:rPr>
        <w:t xml:space="preserve">to colonise </w:t>
      </w:r>
      <w:r>
        <w:rPr>
          <w:rFonts w:eastAsiaTheme="minorHAnsi"/>
          <w:szCs w:val="22"/>
        </w:rPr>
        <w:t xml:space="preserve">the healthy gut. </w:t>
      </w:r>
    </w:p>
    <w:p w14:paraId="64074F00" w14:textId="6BB6F6C3" w:rsidR="0002623D" w:rsidRPr="003D55F6" w:rsidRDefault="0002623D" w:rsidP="004A7E1C">
      <w:pPr>
        <w:pStyle w:val="RARMPnumberedparagraphs"/>
        <w:rPr>
          <w:rFonts w:eastAsiaTheme="minorHAnsi"/>
          <w:szCs w:val="22"/>
        </w:rPr>
      </w:pPr>
      <w:r w:rsidRPr="003D55F6">
        <w:rPr>
          <w:rFonts w:eastAsiaTheme="minorHAnsi"/>
          <w:szCs w:val="22"/>
        </w:rPr>
        <w:t xml:space="preserve">The </w:t>
      </w:r>
      <w:r w:rsidR="00077FF7" w:rsidRPr="003D55F6">
        <w:rPr>
          <w:rFonts w:eastAsiaTheme="minorHAnsi"/>
          <w:szCs w:val="22"/>
        </w:rPr>
        <w:t xml:space="preserve">mouse </w:t>
      </w:r>
      <w:r w:rsidRPr="003D55F6">
        <w:rPr>
          <w:rFonts w:eastAsiaTheme="minorHAnsi"/>
          <w:szCs w:val="22"/>
        </w:rPr>
        <w:t xml:space="preserve">study also </w:t>
      </w:r>
      <w:r w:rsidR="005E1A32" w:rsidRPr="003D55F6">
        <w:rPr>
          <w:rFonts w:eastAsiaTheme="minorHAnsi"/>
          <w:szCs w:val="22"/>
        </w:rPr>
        <w:t xml:space="preserve">showed </w:t>
      </w:r>
      <w:r w:rsidRPr="003D55F6">
        <w:rPr>
          <w:rFonts w:eastAsiaTheme="minorHAnsi"/>
          <w:szCs w:val="22"/>
        </w:rPr>
        <w:t>that the GMO preferential</w:t>
      </w:r>
      <w:r w:rsidR="00077FF7" w:rsidRPr="003D55F6">
        <w:rPr>
          <w:rFonts w:eastAsiaTheme="minorHAnsi"/>
          <w:szCs w:val="22"/>
        </w:rPr>
        <w:t>ly</w:t>
      </w:r>
      <w:r w:rsidRPr="003D55F6">
        <w:rPr>
          <w:rFonts w:eastAsiaTheme="minorHAnsi"/>
          <w:szCs w:val="22"/>
        </w:rPr>
        <w:t xml:space="preserve"> </w:t>
      </w:r>
      <w:r w:rsidR="00077FF7" w:rsidRPr="003D55F6">
        <w:rPr>
          <w:rFonts w:eastAsiaTheme="minorHAnsi"/>
          <w:szCs w:val="22"/>
        </w:rPr>
        <w:t xml:space="preserve">colonises </w:t>
      </w:r>
      <w:r w:rsidRPr="003D55F6">
        <w:rPr>
          <w:rFonts w:eastAsiaTheme="minorHAnsi"/>
          <w:szCs w:val="22"/>
        </w:rPr>
        <w:t xml:space="preserve">the large intestine in </w:t>
      </w:r>
      <w:r w:rsidR="00077FF7" w:rsidRPr="003D55F6">
        <w:rPr>
          <w:rFonts w:eastAsiaTheme="minorHAnsi"/>
          <w:szCs w:val="22"/>
        </w:rPr>
        <w:t>colitis-</w:t>
      </w:r>
      <w:r w:rsidRPr="003D55F6">
        <w:rPr>
          <w:rFonts w:eastAsiaTheme="minorHAnsi"/>
          <w:szCs w:val="22"/>
        </w:rPr>
        <w:t>prone</w:t>
      </w:r>
      <w:r w:rsidR="00355B0B" w:rsidRPr="003D55F6">
        <w:rPr>
          <w:rFonts w:eastAsiaTheme="minorHAnsi"/>
          <w:szCs w:val="22"/>
        </w:rPr>
        <w:t xml:space="preserve"> mice</w:t>
      </w:r>
      <w:r w:rsidR="005E1A32" w:rsidRPr="003D55F6">
        <w:rPr>
          <w:rFonts w:eastAsiaTheme="minorHAnsi"/>
          <w:szCs w:val="22"/>
        </w:rPr>
        <w:t xml:space="preserve"> </w:t>
      </w:r>
      <w:r w:rsidR="00DB1A74" w:rsidRPr="003D55F6">
        <w:rPr>
          <w:rFonts w:eastAsiaTheme="minorHAnsi"/>
          <w:szCs w:val="22"/>
        </w:rPr>
        <w:fldChar w:fldCharType="begin"/>
      </w:r>
      <w:r w:rsidR="002167C9" w:rsidRPr="003D55F6">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DB1A74" w:rsidRPr="003D55F6">
        <w:rPr>
          <w:rFonts w:eastAsiaTheme="minorHAnsi"/>
          <w:szCs w:val="22"/>
        </w:rPr>
        <w:fldChar w:fldCharType="separate"/>
      </w:r>
      <w:r w:rsidR="00DB1A74" w:rsidRPr="003D55F6">
        <w:rPr>
          <w:rFonts w:eastAsiaTheme="minorHAnsi"/>
          <w:noProof/>
          <w:szCs w:val="22"/>
        </w:rPr>
        <w:t>(</w:t>
      </w:r>
      <w:hyperlink w:anchor="_ENREF_112" w:tooltip="Verdugo-Meza, 2024 #85" w:history="1">
        <w:r w:rsidR="00647917" w:rsidRPr="003D55F6">
          <w:rPr>
            <w:rFonts w:eastAsiaTheme="minorHAnsi"/>
            <w:noProof/>
            <w:szCs w:val="22"/>
          </w:rPr>
          <w:t>Verdugo-Meza et al., 2024</w:t>
        </w:r>
      </w:hyperlink>
      <w:r w:rsidR="00DB1A74" w:rsidRPr="003D55F6">
        <w:rPr>
          <w:rFonts w:eastAsiaTheme="minorHAnsi"/>
          <w:noProof/>
          <w:szCs w:val="22"/>
        </w:rPr>
        <w:t>)</w:t>
      </w:r>
      <w:r w:rsidR="00DB1A74" w:rsidRPr="003D55F6">
        <w:rPr>
          <w:rFonts w:eastAsiaTheme="minorHAnsi"/>
          <w:szCs w:val="22"/>
        </w:rPr>
        <w:fldChar w:fldCharType="end"/>
      </w:r>
      <w:r w:rsidR="00DB1A74" w:rsidRPr="003D55F6">
        <w:rPr>
          <w:rFonts w:eastAsiaTheme="minorHAnsi"/>
          <w:szCs w:val="22"/>
        </w:rPr>
        <w:t xml:space="preserve">. </w:t>
      </w:r>
      <w:r w:rsidR="00986434" w:rsidRPr="003D55F6">
        <w:rPr>
          <w:rFonts w:eastAsiaTheme="minorHAnsi"/>
          <w:szCs w:val="22"/>
        </w:rPr>
        <w:t>This study</w:t>
      </w:r>
      <w:r w:rsidR="00DB1A74" w:rsidRPr="003D55F6">
        <w:rPr>
          <w:rFonts w:eastAsiaTheme="minorHAnsi"/>
          <w:szCs w:val="22"/>
        </w:rPr>
        <w:t xml:space="preserve"> also demonstrated </w:t>
      </w:r>
      <w:r w:rsidR="005E1A32" w:rsidRPr="003D55F6">
        <w:rPr>
          <w:rFonts w:eastAsiaTheme="minorHAnsi"/>
          <w:szCs w:val="22"/>
        </w:rPr>
        <w:t xml:space="preserve">that </w:t>
      </w:r>
      <w:r w:rsidR="00DB1A74" w:rsidRPr="003D55F6">
        <w:rPr>
          <w:rFonts w:eastAsiaTheme="minorHAnsi"/>
          <w:szCs w:val="22"/>
        </w:rPr>
        <w:t>in an induced colitis mouse model, mice treated with the GMO had significantly lower clinical scores</w:t>
      </w:r>
      <w:r w:rsidR="007072FA" w:rsidRPr="003D55F6">
        <w:rPr>
          <w:rFonts w:eastAsiaTheme="minorHAnsi"/>
          <w:szCs w:val="22"/>
        </w:rPr>
        <w:t>, lower pathology scores,</w:t>
      </w:r>
      <w:r w:rsidR="0085463C" w:rsidRPr="003D55F6">
        <w:rPr>
          <w:rFonts w:eastAsiaTheme="minorHAnsi"/>
          <w:szCs w:val="22"/>
        </w:rPr>
        <w:t xml:space="preserve"> and</w:t>
      </w:r>
      <w:r w:rsidR="007072FA" w:rsidRPr="003D55F6">
        <w:rPr>
          <w:rFonts w:eastAsiaTheme="minorHAnsi"/>
          <w:szCs w:val="22"/>
        </w:rPr>
        <w:t xml:space="preserve"> lower infiltration of macrophages and neutrophils (drivers of ulcerative colitis)</w:t>
      </w:r>
      <w:r w:rsidR="00DB1A74" w:rsidRPr="003D55F6">
        <w:rPr>
          <w:rFonts w:eastAsiaTheme="minorHAnsi"/>
          <w:szCs w:val="22"/>
        </w:rPr>
        <w:t xml:space="preserve"> compared to mice treated with WT EcN or the front-line treatment for ulcerative colitis (5-ASA) </w:t>
      </w:r>
      <w:r w:rsidR="003D3035" w:rsidRPr="003D55F6">
        <w:rPr>
          <w:rFonts w:eastAsiaTheme="minorHAnsi"/>
          <w:szCs w:val="22"/>
        </w:rPr>
        <w:fldChar w:fldCharType="begin"/>
      </w:r>
      <w:r w:rsidR="002167C9" w:rsidRPr="003D55F6">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sidRPr="003D55F6">
        <w:rPr>
          <w:rFonts w:eastAsiaTheme="minorHAnsi"/>
          <w:szCs w:val="22"/>
        </w:rPr>
        <w:fldChar w:fldCharType="separate"/>
      </w:r>
      <w:r w:rsidR="003D3035" w:rsidRPr="003D55F6">
        <w:rPr>
          <w:rFonts w:eastAsiaTheme="minorHAnsi"/>
          <w:noProof/>
          <w:szCs w:val="22"/>
        </w:rPr>
        <w:t>(</w:t>
      </w:r>
      <w:hyperlink w:anchor="_ENREF_112" w:tooltip="Verdugo-Meza, 2024 #85" w:history="1">
        <w:r w:rsidR="00647917" w:rsidRPr="003D55F6">
          <w:rPr>
            <w:rFonts w:eastAsiaTheme="minorHAnsi"/>
            <w:noProof/>
            <w:szCs w:val="22"/>
          </w:rPr>
          <w:t>Verdugo-Meza et al., 2024</w:t>
        </w:r>
      </w:hyperlink>
      <w:r w:rsidR="003D3035" w:rsidRPr="003D55F6">
        <w:rPr>
          <w:rFonts w:eastAsiaTheme="minorHAnsi"/>
          <w:noProof/>
          <w:szCs w:val="22"/>
        </w:rPr>
        <w:t>)</w:t>
      </w:r>
      <w:r w:rsidR="003D3035" w:rsidRPr="003D55F6">
        <w:rPr>
          <w:rFonts w:eastAsiaTheme="minorHAnsi"/>
          <w:szCs w:val="22"/>
        </w:rPr>
        <w:fldChar w:fldCharType="end"/>
      </w:r>
      <w:r w:rsidRPr="003D55F6">
        <w:rPr>
          <w:rFonts w:eastAsiaTheme="minorHAnsi"/>
          <w:szCs w:val="22"/>
        </w:rPr>
        <w:t>.</w:t>
      </w:r>
    </w:p>
    <w:p w14:paraId="07456169" w14:textId="6C34C8C8" w:rsidR="00CD4490" w:rsidRPr="003D55F6" w:rsidRDefault="00CD4490" w:rsidP="004A7E1C">
      <w:pPr>
        <w:pStyle w:val="RARMPnumberedparagraphs"/>
        <w:rPr>
          <w:rFonts w:eastAsiaTheme="minorHAnsi"/>
          <w:szCs w:val="22"/>
        </w:rPr>
      </w:pPr>
      <w:r w:rsidRPr="003D55F6">
        <w:rPr>
          <w:rFonts w:eastAsiaTheme="minorHAnsi"/>
          <w:szCs w:val="22"/>
        </w:rPr>
        <w:t xml:space="preserve">The GMO has also been tested in pigs, which share a more similar anatomy and physiology to humans. Pigs </w:t>
      </w:r>
      <w:r w:rsidR="005E1A32" w:rsidRPr="003D55F6">
        <w:rPr>
          <w:rFonts w:eastAsiaTheme="minorHAnsi"/>
          <w:szCs w:val="22"/>
        </w:rPr>
        <w:t>with chemically-</w:t>
      </w:r>
      <w:r w:rsidRPr="003D55F6">
        <w:rPr>
          <w:rFonts w:eastAsiaTheme="minorHAnsi"/>
          <w:szCs w:val="22"/>
        </w:rPr>
        <w:t>induced ulcerative colitis</w:t>
      </w:r>
      <w:r w:rsidR="00082962" w:rsidRPr="003D55F6">
        <w:rPr>
          <w:rFonts w:eastAsiaTheme="minorHAnsi"/>
          <w:szCs w:val="22"/>
        </w:rPr>
        <w:t xml:space="preserve"> </w:t>
      </w:r>
      <w:r w:rsidR="005E1A32" w:rsidRPr="003D55F6">
        <w:rPr>
          <w:rFonts w:eastAsiaTheme="minorHAnsi"/>
          <w:szCs w:val="22"/>
        </w:rPr>
        <w:t xml:space="preserve">treated </w:t>
      </w:r>
      <w:r w:rsidRPr="003D55F6">
        <w:rPr>
          <w:rFonts w:eastAsiaTheme="minorHAnsi"/>
          <w:szCs w:val="22"/>
        </w:rPr>
        <w:t xml:space="preserve">with the GMO </w:t>
      </w:r>
      <w:r w:rsidR="005E1A32" w:rsidRPr="003D55F6">
        <w:rPr>
          <w:rFonts w:eastAsiaTheme="minorHAnsi"/>
          <w:szCs w:val="22"/>
        </w:rPr>
        <w:t xml:space="preserve">had </w:t>
      </w:r>
      <w:r w:rsidRPr="003D55F6">
        <w:rPr>
          <w:rFonts w:eastAsiaTheme="minorHAnsi"/>
          <w:szCs w:val="22"/>
        </w:rPr>
        <w:t>increase</w:t>
      </w:r>
      <w:r w:rsidR="005E1A32" w:rsidRPr="003D55F6">
        <w:rPr>
          <w:rFonts w:eastAsiaTheme="minorHAnsi"/>
          <w:szCs w:val="22"/>
        </w:rPr>
        <w:t>d</w:t>
      </w:r>
      <w:r w:rsidRPr="003D55F6">
        <w:rPr>
          <w:rFonts w:eastAsiaTheme="minorHAnsi"/>
          <w:szCs w:val="22"/>
        </w:rPr>
        <w:t xml:space="preserve"> survival rates compared to the controls (</w:t>
      </w:r>
      <w:r w:rsidR="005E1A32" w:rsidRPr="003D55F6">
        <w:rPr>
          <w:rFonts w:eastAsiaTheme="minorHAnsi"/>
          <w:szCs w:val="22"/>
        </w:rPr>
        <w:t xml:space="preserve">treatment with an </w:t>
      </w:r>
      <w:r w:rsidRPr="003D55F6">
        <w:rPr>
          <w:rFonts w:eastAsiaTheme="minorHAnsi"/>
          <w:szCs w:val="22"/>
        </w:rPr>
        <w:t xml:space="preserve">empty microcapsule) </w:t>
      </w:r>
      <w:r w:rsidR="003D3035" w:rsidRPr="003D55F6">
        <w:rPr>
          <w:rFonts w:eastAsiaTheme="minorHAnsi"/>
          <w:szCs w:val="22"/>
        </w:rPr>
        <w:fldChar w:fldCharType="begin"/>
      </w:r>
      <w:r w:rsidR="002167C9" w:rsidRPr="003D55F6">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sidRPr="003D55F6">
        <w:rPr>
          <w:rFonts w:eastAsiaTheme="minorHAnsi"/>
          <w:szCs w:val="22"/>
        </w:rPr>
        <w:fldChar w:fldCharType="separate"/>
      </w:r>
      <w:r w:rsidR="003D3035" w:rsidRPr="003D55F6">
        <w:rPr>
          <w:rFonts w:eastAsiaTheme="minorHAnsi"/>
          <w:noProof/>
          <w:szCs w:val="22"/>
        </w:rPr>
        <w:t>(</w:t>
      </w:r>
      <w:hyperlink w:anchor="_ENREF_112" w:tooltip="Verdugo-Meza, 2024 #85" w:history="1">
        <w:r w:rsidR="00647917" w:rsidRPr="003D55F6">
          <w:rPr>
            <w:rFonts w:eastAsiaTheme="minorHAnsi"/>
            <w:noProof/>
            <w:szCs w:val="22"/>
          </w:rPr>
          <w:t>Verdugo-Meza et al., 2024</w:t>
        </w:r>
      </w:hyperlink>
      <w:r w:rsidR="003D3035" w:rsidRPr="003D55F6">
        <w:rPr>
          <w:rFonts w:eastAsiaTheme="minorHAnsi"/>
          <w:noProof/>
          <w:szCs w:val="22"/>
        </w:rPr>
        <w:t>)</w:t>
      </w:r>
      <w:r w:rsidR="003D3035" w:rsidRPr="003D55F6">
        <w:rPr>
          <w:rFonts w:eastAsiaTheme="minorHAnsi"/>
          <w:szCs w:val="22"/>
        </w:rPr>
        <w:fldChar w:fldCharType="end"/>
      </w:r>
      <w:r w:rsidRPr="003D55F6">
        <w:rPr>
          <w:rFonts w:eastAsiaTheme="minorHAnsi"/>
          <w:szCs w:val="22"/>
        </w:rPr>
        <w:t xml:space="preserve">. </w:t>
      </w:r>
      <w:r w:rsidR="00EC2C9B" w:rsidRPr="003D55F6">
        <w:rPr>
          <w:rFonts w:eastAsiaTheme="minorHAnsi"/>
          <w:szCs w:val="22"/>
        </w:rPr>
        <w:t>N</w:t>
      </w:r>
      <w:r w:rsidRPr="003D55F6">
        <w:rPr>
          <w:rFonts w:eastAsiaTheme="minorHAnsi"/>
          <w:szCs w:val="22"/>
        </w:rPr>
        <w:t xml:space="preserve">o </w:t>
      </w:r>
      <w:r w:rsidR="00EC2C9B" w:rsidRPr="003D55F6">
        <w:rPr>
          <w:rFonts w:eastAsiaTheme="minorHAnsi"/>
          <w:szCs w:val="22"/>
        </w:rPr>
        <w:t xml:space="preserve">GM </w:t>
      </w:r>
      <w:r w:rsidRPr="003D55F6">
        <w:rPr>
          <w:rFonts w:eastAsiaTheme="minorHAnsi"/>
          <w:szCs w:val="22"/>
        </w:rPr>
        <w:t xml:space="preserve">bacteria </w:t>
      </w:r>
      <w:r w:rsidR="00EC2C9B" w:rsidRPr="003D55F6">
        <w:rPr>
          <w:rFonts w:eastAsiaTheme="minorHAnsi"/>
          <w:szCs w:val="22"/>
        </w:rPr>
        <w:t xml:space="preserve">were </w:t>
      </w:r>
      <w:r w:rsidRPr="003D55F6">
        <w:rPr>
          <w:rFonts w:eastAsiaTheme="minorHAnsi"/>
          <w:szCs w:val="22"/>
        </w:rPr>
        <w:t xml:space="preserve">detected in the blood, spleen and the mesenteric lymph nodes </w:t>
      </w:r>
      <w:r w:rsidR="00986434" w:rsidRPr="003D55F6">
        <w:rPr>
          <w:rFonts w:eastAsiaTheme="minorHAnsi"/>
          <w:szCs w:val="22"/>
        </w:rPr>
        <w:t xml:space="preserve">of the pigs </w:t>
      </w:r>
      <w:r w:rsidR="00EC2C9B" w:rsidRPr="003D55F6">
        <w:rPr>
          <w:rFonts w:eastAsiaTheme="minorHAnsi"/>
          <w:szCs w:val="22"/>
        </w:rPr>
        <w:t>despite</w:t>
      </w:r>
      <w:r w:rsidRPr="003D55F6">
        <w:rPr>
          <w:rFonts w:eastAsiaTheme="minorHAnsi"/>
          <w:szCs w:val="22"/>
        </w:rPr>
        <w:t xml:space="preserve"> the potentially compromised intestinal barrier</w:t>
      </w:r>
      <w:r w:rsidR="0038781A" w:rsidRPr="003D55F6">
        <w:rPr>
          <w:rFonts w:eastAsiaTheme="minorHAnsi"/>
          <w:szCs w:val="22"/>
        </w:rPr>
        <w:t xml:space="preserve"> from the </w:t>
      </w:r>
      <w:r w:rsidR="00EC2C9B" w:rsidRPr="003D55F6">
        <w:rPr>
          <w:rFonts w:eastAsiaTheme="minorHAnsi"/>
          <w:szCs w:val="22"/>
        </w:rPr>
        <w:t xml:space="preserve">induced </w:t>
      </w:r>
      <w:r w:rsidR="0038781A" w:rsidRPr="003D55F6">
        <w:rPr>
          <w:rFonts w:eastAsiaTheme="minorHAnsi"/>
          <w:szCs w:val="22"/>
        </w:rPr>
        <w:t>disease.</w:t>
      </w:r>
    </w:p>
    <w:p w14:paraId="66458B83" w14:textId="7C01344A" w:rsidR="00674041" w:rsidRPr="003D55F6" w:rsidRDefault="00674041" w:rsidP="004A7E1C">
      <w:pPr>
        <w:pStyle w:val="RARMPnumberedparagraphs"/>
        <w:rPr>
          <w:rFonts w:eastAsiaTheme="minorHAnsi"/>
          <w:szCs w:val="22"/>
        </w:rPr>
      </w:pPr>
      <w:r w:rsidRPr="003D55F6">
        <w:rPr>
          <w:rFonts w:eastAsiaTheme="minorHAnsi"/>
          <w:szCs w:val="22"/>
        </w:rPr>
        <w:t>There were no adverse reaction</w:t>
      </w:r>
      <w:r w:rsidR="00F2632F" w:rsidRPr="003D55F6">
        <w:rPr>
          <w:rFonts w:eastAsiaTheme="minorHAnsi"/>
          <w:szCs w:val="22"/>
        </w:rPr>
        <w:t>s</w:t>
      </w:r>
      <w:r w:rsidRPr="003D55F6">
        <w:rPr>
          <w:rFonts w:eastAsiaTheme="minorHAnsi"/>
          <w:szCs w:val="22"/>
        </w:rPr>
        <w:t xml:space="preserve"> to the GMO reported in </w:t>
      </w:r>
      <w:r w:rsidR="00EC2C9B" w:rsidRPr="003D55F6">
        <w:rPr>
          <w:rFonts w:eastAsiaTheme="minorHAnsi"/>
          <w:szCs w:val="22"/>
        </w:rPr>
        <w:t xml:space="preserve">the mouse or </w:t>
      </w:r>
      <w:r w:rsidRPr="003D55F6">
        <w:rPr>
          <w:rFonts w:eastAsiaTheme="minorHAnsi"/>
          <w:szCs w:val="22"/>
        </w:rPr>
        <w:t xml:space="preserve">pig studies </w:t>
      </w:r>
      <w:r w:rsidR="003D3035" w:rsidRPr="003D55F6">
        <w:rPr>
          <w:rFonts w:eastAsiaTheme="minorHAnsi"/>
          <w:szCs w:val="22"/>
        </w:rPr>
        <w:fldChar w:fldCharType="begin"/>
      </w:r>
      <w:r w:rsidR="002167C9" w:rsidRPr="003D55F6">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sidRPr="003D55F6">
        <w:rPr>
          <w:rFonts w:eastAsiaTheme="minorHAnsi"/>
          <w:szCs w:val="22"/>
        </w:rPr>
        <w:fldChar w:fldCharType="separate"/>
      </w:r>
      <w:r w:rsidR="003D3035" w:rsidRPr="003D55F6">
        <w:rPr>
          <w:rFonts w:eastAsiaTheme="minorHAnsi"/>
          <w:noProof/>
          <w:szCs w:val="22"/>
        </w:rPr>
        <w:t>(</w:t>
      </w:r>
      <w:hyperlink w:anchor="_ENREF_112" w:tooltip="Verdugo-Meza, 2024 #85" w:history="1">
        <w:r w:rsidR="00647917" w:rsidRPr="003D55F6">
          <w:rPr>
            <w:rFonts w:eastAsiaTheme="minorHAnsi"/>
            <w:noProof/>
            <w:szCs w:val="22"/>
          </w:rPr>
          <w:t>Verdugo-Meza et al., 2024</w:t>
        </w:r>
      </w:hyperlink>
      <w:r w:rsidR="003D3035" w:rsidRPr="003D55F6">
        <w:rPr>
          <w:rFonts w:eastAsiaTheme="minorHAnsi"/>
          <w:noProof/>
          <w:szCs w:val="22"/>
        </w:rPr>
        <w:t>)</w:t>
      </w:r>
      <w:r w:rsidR="003D3035" w:rsidRPr="003D55F6">
        <w:rPr>
          <w:rFonts w:eastAsiaTheme="minorHAnsi"/>
          <w:szCs w:val="22"/>
        </w:rPr>
        <w:fldChar w:fldCharType="end"/>
      </w:r>
      <w:r w:rsidRPr="003D55F6">
        <w:rPr>
          <w:rFonts w:eastAsiaTheme="minorHAnsi"/>
          <w:szCs w:val="22"/>
        </w:rPr>
        <w:t>.</w:t>
      </w:r>
    </w:p>
    <w:p w14:paraId="5F3F2E7F" w14:textId="15CE4FD1" w:rsidR="00CD6818" w:rsidRPr="00B2660B" w:rsidRDefault="002871F7" w:rsidP="00991711">
      <w:pPr>
        <w:pStyle w:val="4RARMP"/>
      </w:pPr>
      <w:bookmarkStart w:id="222" w:name="_Ref67300410"/>
      <w:bookmarkStart w:id="223" w:name="_Ref212459854"/>
      <w:r>
        <w:t xml:space="preserve">Clinical </w:t>
      </w:r>
      <w:r w:rsidRPr="00321D13">
        <w:t>trials</w:t>
      </w:r>
      <w:r>
        <w:t xml:space="preserve"> using </w:t>
      </w:r>
      <w:r w:rsidR="00020F72">
        <w:t xml:space="preserve">other </w:t>
      </w:r>
      <w:bookmarkEnd w:id="222"/>
      <w:r w:rsidR="0002623D">
        <w:t>EcN</w:t>
      </w:r>
      <w:bookmarkEnd w:id="223"/>
    </w:p>
    <w:p w14:paraId="2F0983DD" w14:textId="4E77F6FA" w:rsidR="00020F72" w:rsidRDefault="00773F63" w:rsidP="0085598D">
      <w:pPr>
        <w:pStyle w:val="RARMPnumberedparagraphs"/>
      </w:pPr>
      <w:r w:rsidRPr="00554C96">
        <w:t xml:space="preserve">As of </w:t>
      </w:r>
      <w:r w:rsidR="00554C96" w:rsidRPr="00554C96">
        <w:t>October</w:t>
      </w:r>
      <w:r w:rsidRPr="00554C96">
        <w:t xml:space="preserve"> 2025, </w:t>
      </w:r>
      <w:r w:rsidR="00554C96" w:rsidRPr="00554C96">
        <w:t>16</w:t>
      </w:r>
      <w:r w:rsidRPr="00554C96">
        <w:t xml:space="preserve"> clinical trials were listed on </w:t>
      </w:r>
      <w:hyperlink r:id="rId29" w:history="1">
        <w:r w:rsidRPr="00554C96">
          <w:rPr>
            <w:rStyle w:val="Hyperlink"/>
          </w:rPr>
          <w:t>www.clinicaltrials.gov</w:t>
        </w:r>
      </w:hyperlink>
      <w:r w:rsidRPr="00554C96">
        <w:t xml:space="preserve"> using </w:t>
      </w:r>
      <w:r w:rsidR="00554C96" w:rsidRPr="00554C96">
        <w:t xml:space="preserve">EcN </w:t>
      </w:r>
      <w:r w:rsidR="00F2632F">
        <w:t xml:space="preserve">for </w:t>
      </w:r>
      <w:r w:rsidR="00554C96" w:rsidRPr="00554C96">
        <w:t xml:space="preserve">treatment of </w:t>
      </w:r>
      <w:r w:rsidR="00F2632F">
        <w:t xml:space="preserve">conditions </w:t>
      </w:r>
      <w:r w:rsidR="00F2632F" w:rsidRPr="00554C96">
        <w:t xml:space="preserve">ranging from </w:t>
      </w:r>
      <w:r w:rsidR="00554C96" w:rsidRPr="00554C96">
        <w:t xml:space="preserve">colon/gastric cancer; prevention of urinary tract infections; supporting therapy for diabetes; treatment of ulcerative colitis, hay fever, liver disease </w:t>
      </w:r>
      <w:r w:rsidR="0085463C">
        <w:t xml:space="preserve">and </w:t>
      </w:r>
      <w:r w:rsidR="00554C96" w:rsidRPr="00554C96">
        <w:t>irritable bowel syndrome</w:t>
      </w:r>
      <w:r w:rsidRPr="00554C96">
        <w:t xml:space="preserve">. </w:t>
      </w:r>
      <w:r w:rsidR="0088405D">
        <w:t xml:space="preserve">Outcomes of </w:t>
      </w:r>
      <w:r w:rsidR="00082962">
        <w:t xml:space="preserve">some of </w:t>
      </w:r>
      <w:r w:rsidR="0088405D">
        <w:t xml:space="preserve">these studies have been reviewed by Falzone </w:t>
      </w:r>
      <w:r w:rsidR="0088405D" w:rsidRPr="0088405D">
        <w:rPr>
          <w:i/>
          <w:iCs/>
        </w:rPr>
        <w:t xml:space="preserve">et. al </w:t>
      </w:r>
      <w:r w:rsidR="003D3035">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instrText xml:space="preserve"> ADDIN EN.CITE </w:instrText>
      </w:r>
      <w:r w:rsidR="00FA1892">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instrText xml:space="preserve"> ADDIN EN.CITE.DATA </w:instrText>
      </w:r>
      <w:r w:rsidR="00FA1892">
        <w:fldChar w:fldCharType="end"/>
      </w:r>
      <w:r w:rsidR="003D3035">
        <w:fldChar w:fldCharType="separate"/>
      </w:r>
      <w:r w:rsidR="003D3035">
        <w:rPr>
          <w:noProof/>
        </w:rPr>
        <w:t>(</w:t>
      </w:r>
      <w:hyperlink w:anchor="_ENREF_25" w:tooltip="Falzone, 2024 #47" w:history="1">
        <w:r w:rsidR="00647917">
          <w:rPr>
            <w:noProof/>
          </w:rPr>
          <w:t>Falzone et al., 2024</w:t>
        </w:r>
      </w:hyperlink>
      <w:r w:rsidR="003D3035">
        <w:rPr>
          <w:noProof/>
        </w:rPr>
        <w:t>)</w:t>
      </w:r>
      <w:r w:rsidR="003D3035">
        <w:fldChar w:fldCharType="end"/>
      </w:r>
      <w:r w:rsidR="0088405D">
        <w:t>.</w:t>
      </w:r>
    </w:p>
    <w:p w14:paraId="13EA3BE3" w14:textId="6FE1243A" w:rsidR="0009018F" w:rsidRDefault="0009018F" w:rsidP="0085598D">
      <w:pPr>
        <w:pStyle w:val="RARMPnumberedparagraphs"/>
      </w:pPr>
      <w:r>
        <w:lastRenderedPageBreak/>
        <w:t>Most reported clinical trials have used an oral dose of EcN of between 1</w:t>
      </w:r>
      <w:r w:rsidR="00160364">
        <w:t xml:space="preserve"> x 10</w:t>
      </w:r>
      <w:r w:rsidR="00160364" w:rsidRPr="0009018F">
        <w:rPr>
          <w:vertAlign w:val="superscript"/>
        </w:rPr>
        <w:t>9</w:t>
      </w:r>
      <w:r w:rsidR="00160364">
        <w:t xml:space="preserve"> and</w:t>
      </w:r>
      <w:r>
        <w:t xml:space="preserve"> 25 x 10</w:t>
      </w:r>
      <w:r w:rsidRPr="0009018F">
        <w:rPr>
          <w:vertAlign w:val="superscript"/>
        </w:rPr>
        <w:t>9</w:t>
      </w:r>
      <w:r>
        <w:t xml:space="preserve"> CFU </w:t>
      </w:r>
      <w:r w:rsidR="003D3035">
        <w:fldChar w:fldCharType="begin">
          <w:fldData xml:space="preserve">PEVuZE5vdGU+PENpdGU+PEF1dGhvcj5HdXJiYXRyaTwvQXV0aG9yPjxZZWFyPjIwMjQ8L1llYXI+
PFJlY051bT4zNDwvUmVjTnVtPjxEaXNwbGF5VGV4dD4oS3J1aXMgZXQgYWwuLCAyMDEyOyBQZXRl
cnNlbiBldCBhbC4sIDIwMTQ7IE1hbnpoYWxpaSBldCBhbC4sIDIwMjI7IEd1cmJhdHJpIGV0IGFs
LiwgMjAy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647917">
        <w:instrText xml:space="preserve"> ADDIN EN.CITE </w:instrText>
      </w:r>
      <w:r w:rsidR="00647917">
        <w:fldChar w:fldCharType="begin">
          <w:fldData xml:space="preserve">PEVuZE5vdGU+PENpdGU+PEF1dGhvcj5HdXJiYXRyaTwvQXV0aG9yPjxZZWFyPjIwMjQ8L1llYXI+
PFJlY051bT4zNDwvUmVjTnVtPjxEaXNwbGF5VGV4dD4oS3J1aXMgZXQgYWwuLCAyMDEyOyBQZXRl
cnNlbiBldCBhbC4sIDIwMTQ7IE1hbnpoYWxpaSBldCBhbC4sIDIwMjI7IEd1cmJhdHJpIGV0IGFs
LiwgMjAy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647917">
        <w:instrText xml:space="preserve"> ADDIN EN.CITE.DATA </w:instrText>
      </w:r>
      <w:r w:rsidR="00647917">
        <w:fldChar w:fldCharType="end"/>
      </w:r>
      <w:r w:rsidR="003D3035">
        <w:fldChar w:fldCharType="separate"/>
      </w:r>
      <w:r w:rsidR="00647917">
        <w:rPr>
          <w:noProof/>
        </w:rPr>
        <w:t>(</w:t>
      </w:r>
      <w:hyperlink w:anchor="_ENREF_50" w:tooltip="Kruis, 2012 #86" w:history="1">
        <w:r w:rsidR="00647917">
          <w:rPr>
            <w:noProof/>
          </w:rPr>
          <w:t>Kruis et al., 2012</w:t>
        </w:r>
      </w:hyperlink>
      <w:r w:rsidR="00647917">
        <w:rPr>
          <w:noProof/>
        </w:rPr>
        <w:t xml:space="preserve">; </w:t>
      </w:r>
      <w:hyperlink w:anchor="_ENREF_79" w:tooltip="Petersen, 2014 #88" w:history="1">
        <w:r w:rsidR="00647917">
          <w:rPr>
            <w:noProof/>
          </w:rPr>
          <w:t>Petersen et al., 2014</w:t>
        </w:r>
      </w:hyperlink>
      <w:r w:rsidR="00647917">
        <w:rPr>
          <w:noProof/>
        </w:rPr>
        <w:t xml:space="preserve">; </w:t>
      </w:r>
      <w:hyperlink w:anchor="_ENREF_59" w:tooltip="Manzhalii, 2022 #87" w:history="1">
        <w:r w:rsidR="00647917">
          <w:rPr>
            <w:noProof/>
          </w:rPr>
          <w:t>Manzhalii et al., 2022</w:t>
        </w:r>
      </w:hyperlink>
      <w:r w:rsidR="00647917">
        <w:rPr>
          <w:noProof/>
        </w:rPr>
        <w:t xml:space="preserve">; </w:t>
      </w:r>
      <w:hyperlink w:anchor="_ENREF_36" w:tooltip="Gurbatri, 2024 #34" w:history="1">
        <w:r w:rsidR="00647917">
          <w:rPr>
            <w:noProof/>
          </w:rPr>
          <w:t>Gurbatri et al., 2024</w:t>
        </w:r>
      </w:hyperlink>
      <w:r w:rsidR="00647917">
        <w:rPr>
          <w:noProof/>
        </w:rPr>
        <w:t>)</w:t>
      </w:r>
      <w:r w:rsidR="003D3035">
        <w:fldChar w:fldCharType="end"/>
      </w:r>
      <w:r>
        <w:t xml:space="preserve">. No adverse events relating to </w:t>
      </w:r>
      <w:r w:rsidR="008330F0">
        <w:t xml:space="preserve">EcN </w:t>
      </w:r>
      <w:r w:rsidR="00EC2C9B">
        <w:t xml:space="preserve">have </w:t>
      </w:r>
      <w:r>
        <w:t xml:space="preserve">been reported in these studies </w:t>
      </w:r>
      <w:r w:rsidR="003D3035">
        <w:fldChar w:fldCharType="begin">
          <w:fldData xml:space="preserve">PEVuZE5vdGU+PENpdGU+PEF1dGhvcj5HdXJiYXRyaTwvQXV0aG9yPjxZZWFyPjIwMjQ8L1llYXI+
PFJlY051bT4zNDwvUmVjTnVtPjxEaXNwbGF5VGV4dD4oS3J1aXMgZXQgYWwuLCAyMDEyOyBQZXRl
cnNlbiBldCBhbC4sIDIwMTQ7IE1hbnpoYWxpaSBldCBhbC4sIDIwMjI7IEd1cmJhdHJpIGV0IGFs
LiwgMjAy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647917">
        <w:instrText xml:space="preserve"> ADDIN EN.CITE </w:instrText>
      </w:r>
      <w:r w:rsidR="00647917">
        <w:fldChar w:fldCharType="begin">
          <w:fldData xml:space="preserve">PEVuZE5vdGU+PENpdGU+PEF1dGhvcj5HdXJiYXRyaTwvQXV0aG9yPjxZZWFyPjIwMjQ8L1llYXI+
PFJlY051bT4zNDwvUmVjTnVtPjxEaXNwbGF5VGV4dD4oS3J1aXMgZXQgYWwuLCAyMDEyOyBQZXRl
cnNlbiBldCBhbC4sIDIwMTQ7IE1hbnpoYWxpaSBldCBhbC4sIDIwMjI7IEd1cmJhdHJpIGV0IGFs
LiwgMjAy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647917">
        <w:instrText xml:space="preserve"> ADDIN EN.CITE.DATA </w:instrText>
      </w:r>
      <w:r w:rsidR="00647917">
        <w:fldChar w:fldCharType="end"/>
      </w:r>
      <w:r w:rsidR="003D3035">
        <w:fldChar w:fldCharType="separate"/>
      </w:r>
      <w:r w:rsidR="00647917">
        <w:rPr>
          <w:noProof/>
        </w:rPr>
        <w:t>(</w:t>
      </w:r>
      <w:hyperlink w:anchor="_ENREF_50" w:tooltip="Kruis, 2012 #86" w:history="1">
        <w:r w:rsidR="00647917">
          <w:rPr>
            <w:noProof/>
          </w:rPr>
          <w:t>Kruis et al., 2012</w:t>
        </w:r>
      </w:hyperlink>
      <w:r w:rsidR="00647917">
        <w:rPr>
          <w:noProof/>
        </w:rPr>
        <w:t xml:space="preserve">; </w:t>
      </w:r>
      <w:hyperlink w:anchor="_ENREF_79" w:tooltip="Petersen, 2014 #88" w:history="1">
        <w:r w:rsidR="00647917">
          <w:rPr>
            <w:noProof/>
          </w:rPr>
          <w:t>Petersen et al., 2014</w:t>
        </w:r>
      </w:hyperlink>
      <w:r w:rsidR="00647917">
        <w:rPr>
          <w:noProof/>
        </w:rPr>
        <w:t xml:space="preserve">; </w:t>
      </w:r>
      <w:hyperlink w:anchor="_ENREF_59" w:tooltip="Manzhalii, 2022 #87" w:history="1">
        <w:r w:rsidR="00647917">
          <w:rPr>
            <w:noProof/>
          </w:rPr>
          <w:t>Manzhalii et al., 2022</w:t>
        </w:r>
      </w:hyperlink>
      <w:r w:rsidR="00647917">
        <w:rPr>
          <w:noProof/>
        </w:rPr>
        <w:t xml:space="preserve">; </w:t>
      </w:r>
      <w:hyperlink w:anchor="_ENREF_36" w:tooltip="Gurbatri, 2024 #34" w:history="1">
        <w:r w:rsidR="00647917">
          <w:rPr>
            <w:noProof/>
          </w:rPr>
          <w:t>Gurbatri et al., 2024</w:t>
        </w:r>
      </w:hyperlink>
      <w:r w:rsidR="00647917">
        <w:rPr>
          <w:noProof/>
        </w:rPr>
        <w:t>)</w:t>
      </w:r>
      <w:r w:rsidR="003D3035">
        <w:fldChar w:fldCharType="end"/>
      </w:r>
      <w:r>
        <w:t>.</w:t>
      </w:r>
    </w:p>
    <w:p w14:paraId="0C2A9CCB" w14:textId="5704808D" w:rsidR="0009018F" w:rsidRDefault="0009018F" w:rsidP="0085598D">
      <w:pPr>
        <w:pStyle w:val="RARMPnumberedparagraphs"/>
      </w:pPr>
      <w:r>
        <w:t xml:space="preserve">EcN enemas were </w:t>
      </w:r>
      <w:r w:rsidR="00E3302E">
        <w:t xml:space="preserve">investigated </w:t>
      </w:r>
      <w:r>
        <w:t xml:space="preserve">in a clinical trial </w:t>
      </w:r>
      <w:r w:rsidR="0085463C">
        <w:t xml:space="preserve">for </w:t>
      </w:r>
      <w:r>
        <w:t>patients with ulcerative colitis</w:t>
      </w:r>
      <w:r w:rsidR="00E3302E">
        <w:t>,</w:t>
      </w:r>
      <w:r>
        <w:t xml:space="preserve"> at doses that range from 1</w:t>
      </w:r>
      <w:r w:rsidR="00EC2C9B">
        <w:t xml:space="preserve"> x 10</w:t>
      </w:r>
      <w:r w:rsidR="00EC2C9B" w:rsidRPr="0018276B">
        <w:rPr>
          <w:vertAlign w:val="superscript"/>
        </w:rPr>
        <w:t>9</w:t>
      </w:r>
      <w:r w:rsidR="00EC2C9B">
        <w:t xml:space="preserve"> to </w:t>
      </w:r>
      <w:r>
        <w:t>4 x 10</w:t>
      </w:r>
      <w:r w:rsidRPr="0009018F">
        <w:rPr>
          <w:vertAlign w:val="superscript"/>
        </w:rPr>
        <w:t>9</w:t>
      </w:r>
      <w:r>
        <w:t xml:space="preserve"> viable organisms </w:t>
      </w:r>
      <w:r w:rsidR="003D3035">
        <w:fldChar w:fldCharType="begin"/>
      </w:r>
      <w:r w:rsidR="00FA1892">
        <w:instrText xml:space="preserve"> ADDIN EN.CITE &lt;EndNote&gt;&lt;Cite&gt;&lt;Author&gt;Matthes&lt;/Author&gt;&lt;Year&gt;2010&lt;/Year&gt;&lt;RecNum&gt;89&lt;/RecNum&gt;&lt;DisplayText&gt;(Matthes et al., 2010)&lt;/DisplayText&gt;&lt;record&gt;&lt;rec-number&gt;89&lt;/rec-number&gt;&lt;foreign-keys&gt;&lt;key app="EN" db-id="e2p5expr8xpzasea9ag5xrxnztseszre50vw" timestamp="1761605516"&gt;89&lt;/key&gt;&lt;/foreign-keys&gt;&lt;ref-type name="Journal Article"&gt;17&lt;/ref-type&gt;&lt;contributors&gt;&lt;authors&gt;&lt;author&gt;Matthes, Harald&lt;/author&gt;&lt;author&gt;Krummenerl, Thomas&lt;/author&gt;&lt;author&gt;Giensch, Manfred&lt;/author&gt;&lt;author&gt;Wolff, Corinna&lt;/author&gt;&lt;author&gt;Schulze, Jürgen&lt;/author&gt;&lt;/authors&gt;&lt;/contributors&gt;&lt;titles&gt;&lt;title&gt;&lt;style face="normal" font="default" size="100%"&gt;Clinical trial: probiotic treatment of acute distal ulcerative colitis with rectally administered &lt;/style&gt;&lt;style face="italic" font="default" size="100%"&gt;Escherichia coli&lt;/style&gt;&lt;style face="normal" font="default" size="100%"&gt; Nissle 1917 (EcN)&lt;/style&gt;&lt;/title&gt;&lt;secondary-title&gt;BMC Complementary and Alternative Medicine&lt;/secondary-title&gt;&lt;/titles&gt;&lt;periodical&gt;&lt;full-title&gt;BMC Complementary and Alternative Medicine&lt;/full-title&gt;&lt;/periodical&gt;&lt;pages&gt;13&lt;/pages&gt;&lt;volume&gt;10&lt;/volume&gt;&lt;number&gt;1&lt;/number&gt;&lt;dates&gt;&lt;year&gt;2010&lt;/year&gt;&lt;pub-dates&gt;&lt;date&gt;2010/04/15&lt;/date&gt;&lt;/pub-dates&gt;&lt;/dates&gt;&lt;isbn&gt;1472-6882&lt;/isbn&gt;&lt;urls&gt;&lt;related-urls&gt;&lt;url&gt;https://doi.org/10.1186/1472-6882-10-13&lt;/url&gt;&lt;/related-urls&gt;&lt;/urls&gt;&lt;electronic-resource-num&gt;10.1186/1472-6882-10-13&lt;/electronic-resource-num&gt;&lt;/record&gt;&lt;/Cite&gt;&lt;/EndNote&gt;</w:instrText>
      </w:r>
      <w:r w:rsidR="003D3035">
        <w:fldChar w:fldCharType="separate"/>
      </w:r>
      <w:r w:rsidR="003D3035">
        <w:rPr>
          <w:noProof/>
        </w:rPr>
        <w:t>(</w:t>
      </w:r>
      <w:hyperlink w:anchor="_ENREF_60" w:tooltip="Matthes, 2010 #89" w:history="1">
        <w:r w:rsidR="00647917">
          <w:rPr>
            <w:noProof/>
          </w:rPr>
          <w:t>Matthes et al., 2010</w:t>
        </w:r>
      </w:hyperlink>
      <w:r w:rsidR="003D3035">
        <w:rPr>
          <w:noProof/>
        </w:rPr>
        <w:t>)</w:t>
      </w:r>
      <w:r w:rsidR="003D3035">
        <w:fldChar w:fldCharType="end"/>
      </w:r>
      <w:r>
        <w:t xml:space="preserve">. Some adverse events </w:t>
      </w:r>
      <w:r w:rsidR="00EC2C9B">
        <w:t>-</w:t>
      </w:r>
      <w:r>
        <w:t xml:space="preserve"> gastrointestinal</w:t>
      </w:r>
      <w:r w:rsidR="00B75715">
        <w:t xml:space="preserve"> and thoracic disorder</w:t>
      </w:r>
      <w:r w:rsidR="00EC2C9B">
        <w:t>s -</w:t>
      </w:r>
      <w:r w:rsidR="00B75715">
        <w:t xml:space="preserve"> were reported but </w:t>
      </w:r>
      <w:r w:rsidR="00EC2C9B">
        <w:t>most</w:t>
      </w:r>
      <w:r w:rsidR="00EC3093">
        <w:t xml:space="preserve"> </w:t>
      </w:r>
      <w:r w:rsidR="00EC2C9B">
        <w:t>were deemed to be un</w:t>
      </w:r>
      <w:r w:rsidR="00B75715">
        <w:t xml:space="preserve">related to the GMO </w:t>
      </w:r>
      <w:r w:rsidR="003D3035">
        <w:fldChar w:fldCharType="begin"/>
      </w:r>
      <w:r w:rsidR="00FA1892">
        <w:instrText xml:space="preserve"> ADDIN EN.CITE &lt;EndNote&gt;&lt;Cite&gt;&lt;Author&gt;Matthes&lt;/Author&gt;&lt;Year&gt;2010&lt;/Year&gt;&lt;RecNum&gt;89&lt;/RecNum&gt;&lt;DisplayText&gt;(Matthes et al., 2010)&lt;/DisplayText&gt;&lt;record&gt;&lt;rec-number&gt;89&lt;/rec-number&gt;&lt;foreign-keys&gt;&lt;key app="EN" db-id="e2p5expr8xpzasea9ag5xrxnztseszre50vw" timestamp="1761605516"&gt;89&lt;/key&gt;&lt;/foreign-keys&gt;&lt;ref-type name="Journal Article"&gt;17&lt;/ref-type&gt;&lt;contributors&gt;&lt;authors&gt;&lt;author&gt;Matthes, Harald&lt;/author&gt;&lt;author&gt;Krummenerl, Thomas&lt;/author&gt;&lt;author&gt;Giensch, Manfred&lt;/author&gt;&lt;author&gt;Wolff, Corinna&lt;/author&gt;&lt;author&gt;Schulze, Jürgen&lt;/author&gt;&lt;/authors&gt;&lt;/contributors&gt;&lt;titles&gt;&lt;title&gt;&lt;style face="normal" font="default" size="100%"&gt;Clinical trial: probiotic treatment of acute distal ulcerative colitis with rectally administered &lt;/style&gt;&lt;style face="italic" font="default" size="100%"&gt;Escherichia coli&lt;/style&gt;&lt;style face="normal" font="default" size="100%"&gt; Nissle 1917 (EcN)&lt;/style&gt;&lt;/title&gt;&lt;secondary-title&gt;BMC Complementary and Alternative Medicine&lt;/secondary-title&gt;&lt;/titles&gt;&lt;periodical&gt;&lt;full-title&gt;BMC Complementary and Alternative Medicine&lt;/full-title&gt;&lt;/periodical&gt;&lt;pages&gt;13&lt;/pages&gt;&lt;volume&gt;10&lt;/volume&gt;&lt;number&gt;1&lt;/number&gt;&lt;dates&gt;&lt;year&gt;2010&lt;/year&gt;&lt;pub-dates&gt;&lt;date&gt;2010/04/15&lt;/date&gt;&lt;/pub-dates&gt;&lt;/dates&gt;&lt;isbn&gt;1472-6882&lt;/isbn&gt;&lt;urls&gt;&lt;related-urls&gt;&lt;url&gt;https://doi.org/10.1186/1472-6882-10-13&lt;/url&gt;&lt;/related-urls&gt;&lt;/urls&gt;&lt;electronic-resource-num&gt;10.1186/1472-6882-10-13&lt;/electronic-resource-num&gt;&lt;/record&gt;&lt;/Cite&gt;&lt;/EndNote&gt;</w:instrText>
      </w:r>
      <w:r w:rsidR="003D3035">
        <w:fldChar w:fldCharType="separate"/>
      </w:r>
      <w:r w:rsidR="003D3035">
        <w:rPr>
          <w:noProof/>
        </w:rPr>
        <w:t>(</w:t>
      </w:r>
      <w:hyperlink w:anchor="_ENREF_60" w:tooltip="Matthes, 2010 #89" w:history="1">
        <w:r w:rsidR="00647917">
          <w:rPr>
            <w:noProof/>
          </w:rPr>
          <w:t>Matthes et al., 2010</w:t>
        </w:r>
      </w:hyperlink>
      <w:r w:rsidR="003D3035">
        <w:rPr>
          <w:noProof/>
        </w:rPr>
        <w:t>)</w:t>
      </w:r>
      <w:r w:rsidR="003D3035">
        <w:fldChar w:fldCharType="end"/>
      </w:r>
      <w:r w:rsidR="00B75715">
        <w:t xml:space="preserve">. </w:t>
      </w:r>
    </w:p>
    <w:p w14:paraId="348EE250" w14:textId="5229EEBC" w:rsidR="000D74EE" w:rsidRPr="003D55F6" w:rsidRDefault="00B75715" w:rsidP="00902CF3">
      <w:pPr>
        <w:pStyle w:val="RARMPnumberedparagraphs"/>
      </w:pPr>
      <w:r>
        <w:t xml:space="preserve">As mentioned in Section </w:t>
      </w:r>
      <w:r>
        <w:fldChar w:fldCharType="begin"/>
      </w:r>
      <w:r>
        <w:instrText xml:space="preserve"> REF _Ref210394096 \r \h </w:instrText>
      </w:r>
      <w:r>
        <w:fldChar w:fldCharType="separate"/>
      </w:r>
      <w:r w:rsidR="00DC7A35">
        <w:t>3.4</w:t>
      </w:r>
      <w:r>
        <w:fldChar w:fldCharType="end"/>
      </w:r>
      <w:r>
        <w:t>, the EcN parent strain (</w:t>
      </w:r>
      <w:r w:rsidR="00AD2EC3">
        <w:t xml:space="preserve">commercially known as </w:t>
      </w:r>
      <w:r>
        <w:t xml:space="preserve">Mutaflor®) has been used as a probiotic for over 100 years with no reported serious adverse effects in children </w:t>
      </w:r>
      <w:r w:rsidR="0085463C">
        <w:t xml:space="preserve">or </w:t>
      </w:r>
      <w:r>
        <w:t xml:space="preserve">adults. </w:t>
      </w:r>
      <w:r w:rsidR="005A6DDE">
        <w:t xml:space="preserve">There is </w:t>
      </w:r>
      <w:r w:rsidR="00E3302E">
        <w:t xml:space="preserve">one </w:t>
      </w:r>
      <w:r w:rsidR="005A6DDE">
        <w:t xml:space="preserve">report of sepsis (bacterial infection of the blood) by EcN in </w:t>
      </w:r>
      <w:r w:rsidR="00AD2EC3">
        <w:t xml:space="preserve">a </w:t>
      </w:r>
      <w:r w:rsidR="005A6DDE">
        <w:t xml:space="preserve">pre-term infant </w:t>
      </w:r>
      <w:r w:rsidR="00AD2EC3">
        <w:t xml:space="preserve">with </w:t>
      </w:r>
      <w:r w:rsidR="005A6DDE">
        <w:t>very low birthweight (&lt;1500 g)</w:t>
      </w:r>
      <w:r w:rsidR="00AD2EC3">
        <w:t xml:space="preserve"> following probiotic administration</w:t>
      </w:r>
      <w:r w:rsidR="005A6DDE">
        <w:t xml:space="preserve"> </w:t>
      </w:r>
      <w:r w:rsidR="003D3035">
        <w:fldChar w:fldCharType="begin"/>
      </w:r>
      <w:r w:rsidR="00FA1892">
        <w:instrText xml:space="preserve"> ADDIN EN.CITE &lt;EndNote&gt;&lt;Cite&gt;&lt;Author&gt;Guenther&lt;/Author&gt;&lt;Year&gt;2010&lt;/Year&gt;&lt;RecNum&gt;90&lt;/RecNum&gt;&lt;DisplayText&gt;(Guenther et al., 2010)&lt;/DisplayText&gt;&lt;record&gt;&lt;rec-number&gt;90&lt;/rec-number&gt;&lt;foreign-keys&gt;&lt;key app="EN" db-id="e2p5expr8xpzasea9ag5xrxnztseszre50vw" timestamp="1761605519"&gt;90&lt;/key&gt;&lt;/foreign-keys&gt;&lt;ref-type name="Journal Article"&gt;17&lt;/ref-type&gt;&lt;contributors&gt;&lt;authors&gt;&lt;author&gt;Guenther, Katrin&lt;/author&gt;&lt;author&gt;Straube, Eberhardt&lt;/author&gt;&lt;author&gt;Pfister, Wolfgang&lt;/author&gt;&lt;author&gt;Guenther, Albrecht&lt;/author&gt;&lt;author&gt;Huebler, Axel&lt;/author&gt;&lt;/authors&gt;&lt;/contributors&gt;&lt;titles&gt;&lt;title&gt;&lt;style face="normal" font="default" size="100%"&gt;Sever Sepsis After Probiotic Treatment With &lt;/style&gt;&lt;style face="italic" font="default" size="100%"&gt;Escherichia coli &lt;/style&gt;&lt;style face="normal" font="default" size="100%"&gt;NISSLE 1917&lt;/style&gt;&lt;/title&gt;&lt;secondary-title&gt;The Pediatric Infectious Disease Journal&lt;/secondary-title&gt;&lt;/titles&gt;&lt;periodical&gt;&lt;full-title&gt;The Pediatric Infectious Disease Journal&lt;/full-title&gt;&lt;/periodical&gt;&lt;pages&gt;188-189&lt;/pages&gt;&lt;volume&gt;29&lt;/volume&gt;&lt;number&gt;2&lt;/number&gt;&lt;dates&gt;&lt;year&gt;2010&lt;/year&gt;&lt;/dates&gt;&lt;isbn&gt;0891-3668&lt;/isbn&gt;&lt;accession-num&gt;00006454-201002000-00030&lt;/accession-num&gt;&lt;urls&gt;&lt;related-urls&gt;&lt;url&gt;https://journals.lww.com/pidj/fulltext/2010/02000/sever_sepsis_after_probiotic_treatment_with.30.aspx&lt;/url&gt;&lt;/related-urls&gt;&lt;/urls&gt;&lt;electronic-resource-num&gt;10.1097/INF.0b013e3181c36eb9&lt;/electronic-resource-num&gt;&lt;/record&gt;&lt;/Cite&gt;&lt;/EndNote&gt;</w:instrText>
      </w:r>
      <w:r w:rsidR="003D3035">
        <w:fldChar w:fldCharType="separate"/>
      </w:r>
      <w:r w:rsidR="003D3035">
        <w:rPr>
          <w:noProof/>
        </w:rPr>
        <w:t>(</w:t>
      </w:r>
      <w:hyperlink w:anchor="_ENREF_35" w:tooltip="Guenther, 2010 #90" w:history="1">
        <w:r w:rsidR="00647917">
          <w:rPr>
            <w:noProof/>
          </w:rPr>
          <w:t>Guenther et al., 2010</w:t>
        </w:r>
      </w:hyperlink>
      <w:r w:rsidR="003D3035">
        <w:rPr>
          <w:noProof/>
        </w:rPr>
        <w:t>)</w:t>
      </w:r>
      <w:r w:rsidR="003D3035">
        <w:fldChar w:fldCharType="end"/>
      </w:r>
      <w:r w:rsidR="005A6DDE">
        <w:t xml:space="preserve">. </w:t>
      </w:r>
      <w:r w:rsidR="005F48D3">
        <w:t>However, a larger study involving 405 neonates (newborn up to 28 days after birth; &gt;2000</w:t>
      </w:r>
      <w:r w:rsidR="0085463C">
        <w:t xml:space="preserve"> </w:t>
      </w:r>
      <w:r w:rsidR="005F48D3">
        <w:t>g) given 10</w:t>
      </w:r>
      <w:r w:rsidR="005F48D3" w:rsidRPr="005F48D3">
        <w:rPr>
          <w:vertAlign w:val="superscript"/>
        </w:rPr>
        <w:t>8</w:t>
      </w:r>
      <w:r w:rsidR="005F48D3">
        <w:t xml:space="preserve"> CFU of EcN or </w:t>
      </w:r>
      <w:r w:rsidR="0085463C">
        <w:t xml:space="preserve">a </w:t>
      </w:r>
      <w:r w:rsidR="005F48D3">
        <w:t xml:space="preserve">placebo control (empty capsule) showed no obvious difference in adverse events (11.7% vs 8.1%) </w:t>
      </w:r>
      <w:r w:rsidR="003D3035">
        <w:fldChar w:fldCharType="begin">
          <w:fldData xml:space="preserve">PEVuZE5vdGU+PENpdGU+PEF1dGhvcj5PbGJlcnR6PC9BdXRob3I+PFllYXI+MjAyMzwvWWVhcj48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</w:fldData>
        </w:fldChar>
      </w:r>
      <w:r w:rsidR="00FA1892">
        <w:instrText xml:space="preserve"> ADDIN EN.CITE </w:instrText>
      </w:r>
      <w:r w:rsidR="00FA1892">
        <w:fldChar w:fldCharType="begin">
          <w:fldData xml:space="preserve">PEVuZE5vdGU+PENpdGU+PEF1dGhvcj5PbGJlcnR6PC9BdXRob3I+PFllYXI+MjAyMzwvWWVhcj48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</w:fldData>
        </w:fldChar>
      </w:r>
      <w:r w:rsidR="00FA1892">
        <w:instrText xml:space="preserve"> ADDIN EN.CITE.DATA </w:instrText>
      </w:r>
      <w:r w:rsidR="00FA1892">
        <w:fldChar w:fldCharType="end"/>
      </w:r>
      <w:r w:rsidR="003D3035">
        <w:fldChar w:fldCharType="separate"/>
      </w:r>
      <w:r w:rsidR="003D3035">
        <w:rPr>
          <w:noProof/>
        </w:rPr>
        <w:t>(</w:t>
      </w:r>
      <w:hyperlink w:anchor="_ENREF_76" w:tooltip="Olbertz, 2023 #91" w:history="1">
        <w:r w:rsidR="00647917">
          <w:rPr>
            <w:noProof/>
          </w:rPr>
          <w:t>Olbertz et al., 2023</w:t>
        </w:r>
      </w:hyperlink>
      <w:r w:rsidR="003D3035">
        <w:rPr>
          <w:noProof/>
        </w:rPr>
        <w:t>)</w:t>
      </w:r>
      <w:r w:rsidR="003D3035">
        <w:fldChar w:fldCharType="end"/>
      </w:r>
      <w:r w:rsidR="005F48D3">
        <w:t>.</w:t>
      </w:r>
    </w:p>
    <w:p w14:paraId="2A75AD23" w14:textId="1A6564C9" w:rsidR="00FB7E35" w:rsidRPr="006404A8" w:rsidRDefault="00FB7E35" w:rsidP="00E1104A">
      <w:pPr>
        <w:pStyle w:val="2RARMP"/>
      </w:pPr>
      <w:bookmarkStart w:id="224" w:name="_Ref191119091"/>
      <w:bookmarkStart w:id="225" w:name="_Toc291151811"/>
      <w:bookmarkStart w:id="226" w:name="_Toc309054012"/>
      <w:bookmarkStart w:id="227" w:name="_Toc309833704"/>
      <w:bookmarkStart w:id="228" w:name="_Toc311188365"/>
      <w:bookmarkStart w:id="229" w:name="_Toc377743567"/>
      <w:bookmarkStart w:id="230" w:name="_Toc46243660"/>
      <w:bookmarkStart w:id="231" w:name="_Toc47536753"/>
      <w:bookmarkStart w:id="232" w:name="_Toc220571264"/>
      <w:bookmarkStart w:id="233" w:name="_Toc219529474"/>
      <w:bookmarkStart w:id="234" w:name="_Ref233512151"/>
      <w:bookmarkStart w:id="235" w:name="_Ref233520982"/>
      <w:bookmarkStart w:id="236" w:name="_Ref235515052"/>
      <w:bookmarkStart w:id="237" w:name="_Toc159907353"/>
      <w:bookmarkEnd w:id="0"/>
      <w:bookmarkEnd w:id="1"/>
      <w:bookmarkEnd w:id="2"/>
      <w:bookmarkEnd w:id="100"/>
      <w:bookmarkEnd w:id="101"/>
      <w:bookmarkEnd w:id="153"/>
      <w:bookmarkEnd w:id="154"/>
      <w:bookmarkEnd w:id="155"/>
      <w:bookmarkEnd w:id="214"/>
      <w:bookmarkEnd w:id="215"/>
      <w:bookmarkEnd w:id="216"/>
      <w:bookmarkEnd w:id="217"/>
      <w:r w:rsidRPr="006404A8">
        <w:t>The receiving environment</w:t>
      </w:r>
      <w:bookmarkEnd w:id="224"/>
      <w:bookmarkEnd w:id="225"/>
      <w:bookmarkEnd w:id="226"/>
      <w:bookmarkEnd w:id="227"/>
      <w:bookmarkEnd w:id="228"/>
      <w:bookmarkEnd w:id="229"/>
      <w:bookmarkEnd w:id="230"/>
      <w:bookmarkEnd w:id="231"/>
      <w:bookmarkEnd w:id="232"/>
    </w:p>
    <w:p w14:paraId="7F7FCF6C" w14:textId="198A9BDF" w:rsidR="00FB7E35" w:rsidRPr="00E52B4D" w:rsidRDefault="00FB7E35" w:rsidP="00FB7E35">
      <w:pPr>
        <w:pStyle w:val="RARMPnumberedparagraphs"/>
        <w:rPr>
          <w:rFonts w:cs="Calibri"/>
        </w:rPr>
      </w:pPr>
      <w:bookmarkStart w:id="238" w:name="_Toc291151812"/>
      <w:bookmarkStart w:id="239" w:name="_Toc309054013"/>
      <w:bookmarkStart w:id="240" w:name="_Toc309833705"/>
      <w:bookmarkStart w:id="241" w:name="_Toc311188366"/>
      <w:bookmarkStart w:id="242" w:name="_Toc377743568"/>
      <w:bookmarkEnd w:id="233"/>
      <w:bookmarkEnd w:id="234"/>
      <w:bookmarkEnd w:id="235"/>
      <w:bookmarkEnd w:id="236"/>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C1090B" w:rsidRPr="00E52B4D">
        <w:rPr>
          <w:rFonts w:cs="Calibri"/>
        </w:rPr>
        <w:fldChar w:fldCharType="begin"/>
      </w:r>
      <w:r w:rsidR="00647917">
        <w:rPr>
          <w:rFonts w:cs="Calibri"/>
        </w:rPr>
        <w:instrText xml:space="preserve"> ADDIN EN.CITE &lt;EndNote&gt;&lt;Cite&gt;&lt;Author&gt;OGTR&lt;/Author&gt;&lt;Year&gt;2013&lt;/Year&gt;&lt;RecNum&gt;1&lt;/RecNum&gt;&lt;DisplayText&gt;(OGTR, 2013b)&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E52B4D">
        <w:rPr>
          <w:rFonts w:cs="Calibri"/>
        </w:rPr>
        <w:fldChar w:fldCharType="separate"/>
      </w:r>
      <w:r w:rsidR="00647917">
        <w:rPr>
          <w:rFonts w:cs="Calibri"/>
          <w:noProof/>
        </w:rPr>
        <w:t>(</w:t>
      </w:r>
      <w:hyperlink w:anchor="_ENREF_75" w:tooltip="OGTR, 2013 #1" w:history="1">
        <w:r w:rsidR="00647917">
          <w:rPr>
            <w:rFonts w:cs="Calibri"/>
            <w:noProof/>
          </w:rPr>
          <w:t>OGTR, 2013b</w:t>
        </w:r>
      </w:hyperlink>
      <w:r w:rsidR="00647917">
        <w:rPr>
          <w:rFonts w:cs="Calibri"/>
          <w:noProof/>
        </w:rPr>
        <w:t>)</w:t>
      </w:r>
      <w:r w:rsidR="00C1090B" w:rsidRPr="00E52B4D">
        <w:rPr>
          <w:rFonts w:cs="Calibri"/>
        </w:rPr>
        <w:fldChar w:fldCharType="end"/>
      </w:r>
      <w:r w:rsidRPr="00E52B4D">
        <w:rPr>
          <w:rFonts w:cs="Calibri"/>
        </w:rPr>
        <w:t>. It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5224CA1A" w:rsidR="00FB7E35" w:rsidRPr="006404A8" w:rsidRDefault="00FB7E35" w:rsidP="00FB7E35">
      <w:pPr>
        <w:pStyle w:val="3RARMP"/>
      </w:pPr>
      <w:bookmarkStart w:id="243" w:name="_Toc46243661"/>
      <w:bookmarkStart w:id="244" w:name="_Toc47536754"/>
      <w:bookmarkStart w:id="245" w:name="_Toc220571265"/>
      <w:bookmarkEnd w:id="238"/>
      <w:bookmarkEnd w:id="239"/>
      <w:bookmarkEnd w:id="240"/>
      <w:bookmarkEnd w:id="241"/>
      <w:bookmarkEnd w:id="242"/>
      <w:r>
        <w:t>Site of</w:t>
      </w:r>
      <w:r w:rsidR="001D17E3">
        <w:t xml:space="preserve"> </w:t>
      </w:r>
      <w:bookmarkEnd w:id="243"/>
      <w:bookmarkEnd w:id="244"/>
      <w:r w:rsidR="003208BB">
        <w:t>administration</w:t>
      </w:r>
      <w:r w:rsidR="00160364">
        <w:t xml:space="preserve"> (Gastrointestinal tract)</w:t>
      </w:r>
      <w:bookmarkEnd w:id="245"/>
    </w:p>
    <w:p w14:paraId="395EF011" w14:textId="53CC2B9B" w:rsidR="00B35E44" w:rsidRPr="00B35E44" w:rsidRDefault="00B35E44" w:rsidP="00B35E44">
      <w:pPr>
        <w:pStyle w:val="RARMPnumberedparagraphs"/>
      </w:pPr>
      <w:r w:rsidRPr="006404A8">
        <w:t xml:space="preserve">The primary environment receiving the GM </w:t>
      </w:r>
      <w:r w:rsidR="00047C8C" w:rsidRPr="006B2E61">
        <w:rPr>
          <w:i/>
        </w:rPr>
        <w:t>E. coli</w:t>
      </w:r>
      <w:r>
        <w:t xml:space="preserve"> </w:t>
      </w:r>
      <w:r w:rsidRPr="006404A8">
        <w:t xml:space="preserve">would be the gastrointestinal (GI) </w:t>
      </w:r>
      <w:r w:rsidRPr="009A026F">
        <w:t>tract of the trial participant</w:t>
      </w:r>
      <w:r>
        <w:t>.</w:t>
      </w:r>
    </w:p>
    <w:p w14:paraId="7F8A54F7" w14:textId="10B3A109" w:rsidR="00B35E44" w:rsidRDefault="00040005" w:rsidP="00B35E44">
      <w:pPr>
        <w:pStyle w:val="RARMPnumberedparagraphs"/>
      </w:pPr>
      <w:r>
        <w:t xml:space="preserve">In a typical healthy person, whole </w:t>
      </w:r>
      <w:r w:rsidR="00B35E44">
        <w:t xml:space="preserve">gut transit time </w:t>
      </w:r>
      <w:r w:rsidR="00A24E0A">
        <w:t>is</w:t>
      </w:r>
      <w:r w:rsidR="00B35E44">
        <w:t xml:space="preserve"> estimated to be between 10-73 hours, consisting of 2-5 hours for gastric emptying, 2-6 hours to transit the small bowel and 10-59 hours for the colon </w:t>
      </w:r>
      <w:r w:rsidR="00B35E44">
        <w:fldChar w:fldCharType="begin"/>
      </w:r>
      <w:r w:rsidR="002167C9">
        <w:instrText xml:space="preserve"> ADDIN EN.CITE &lt;EndNote&gt;&lt;Cite&gt;&lt;Author&gt;Lee&lt;/Author&gt;&lt;Year&gt;2014&lt;/Year&gt;&lt;RecNum&gt;92&lt;/RecNum&gt;&lt;DisplayText&gt;(Lee et al., 2014)&lt;/DisplayText&gt;&lt;record&gt;&lt;rec-number&gt;92&lt;/rec-number&gt;&lt;foreign-keys&gt;&lt;key app="EN" db-id="e2p5expr8xpzasea9ag5xrxnztseszre50vw" timestamp="1761605525"&gt;92&lt;/key&gt;&lt;/foreign-keys&gt;&lt;ref-type name="Journal Article"&gt;17&lt;/ref-type&gt;&lt;contributors&gt;&lt;authors&gt;&lt;author&gt;Lee, Yeong Yeh&lt;/author&gt;&lt;author&gt;Erdogan, Askin&lt;/author&gt;&lt;author&gt;Rao, Satish S. C.&lt;/author&gt;&lt;/authors&gt;&lt;/contributors&gt;&lt;titles&gt;&lt;title&gt;How to assess regional and whole gut transit time with wireless motility capsule&lt;/title&gt;&lt;secondary-title&gt;Journal of neurogastroenterology and motility&lt;/secondary-title&gt;&lt;alt-title&gt;J Neurogastroenterol Motil&lt;/alt-title&gt;&lt;/titles&gt;&lt;periodical&gt;&lt;full-title&gt;Journal of neurogastroenterology and motility&lt;/full-title&gt;&lt;abbr-1&gt;J Neurogastroenterol Motil&lt;/abbr-1&gt;&lt;/periodical&gt;&lt;alt-periodical&gt;&lt;full-title&gt;Journal of neurogastroenterology and motility&lt;/full-title&gt;&lt;abbr-1&gt;J Neurogastroenterol Motil&lt;/abbr-1&gt;&lt;/alt-periodical&gt;&lt;pages&gt;265-270&lt;/pages&gt;&lt;volume&gt;20&lt;/volume&gt;&lt;number&gt;2&lt;/number&gt;&lt;keywords&gt;&lt;keyword&gt;Constipation&lt;/keyword&gt;&lt;keyword&gt;Gastric emptying&lt;/keyword&gt;&lt;keyword&gt;Gastrointestinal motility&lt;/keyword&gt;&lt;keyword&gt;Gastrointestinal transit&lt;/keyword&gt;&lt;/keywords&gt;&lt;dates&gt;&lt;year&gt;2014&lt;/year&gt;&lt;/dates&gt;&lt;publisher&gt;Korean Society of Neurogastroenterology and Motility&lt;/publisher&gt;&lt;isbn&gt;2093-0879&amp;#xD;2093-0887&lt;/isbn&gt;&lt;accession-num&gt;24840380&lt;/accession-num&gt;&lt;urls&gt;&lt;related-urls&gt;&lt;url&gt;https://pubmed.ncbi.nlm.nih.gov/24840380&lt;/url&gt;&lt;url&gt;https://www.ncbi.nlm.nih.gov/pmc/articles/PMC4015195/&lt;/url&gt;&lt;url&gt;https://www.ncbi.nlm.nih.gov/pmc/articles/PMC4015195/pdf/jnm-20-265.pdf&lt;/url&gt;&lt;/related-urls&gt;&lt;/urls&gt;&lt;electronic-resource-num&gt;10.5056/jnm.2014.20.2.265&lt;/electronic-resource-num&gt;&lt;remote-database-name&gt;PubMed&lt;/remote-database-name&gt;&lt;language&gt;eng&lt;/language&gt;&lt;/record&gt;&lt;/Cite&gt;&lt;/EndNote&gt;</w:instrText>
      </w:r>
      <w:r w:rsidR="00B35E44">
        <w:fldChar w:fldCharType="separate"/>
      </w:r>
      <w:r w:rsidR="00B35E44">
        <w:rPr>
          <w:noProof/>
        </w:rPr>
        <w:t>(</w:t>
      </w:r>
      <w:hyperlink w:anchor="_ENREF_53" w:tooltip="Lee, 2014 #92" w:history="1">
        <w:r w:rsidR="00647917">
          <w:rPr>
            <w:noProof/>
          </w:rPr>
          <w:t>Lee et al., 2014</w:t>
        </w:r>
      </w:hyperlink>
      <w:r w:rsidR="00B35E44">
        <w:rPr>
          <w:noProof/>
        </w:rPr>
        <w:t>)</w:t>
      </w:r>
      <w:r w:rsidR="00B35E44">
        <w:fldChar w:fldCharType="end"/>
      </w:r>
      <w:r w:rsidR="00B35E44">
        <w:t xml:space="preserve">. </w:t>
      </w:r>
      <w:r w:rsidR="00B35E44" w:rsidRPr="001C7BE2">
        <w:t xml:space="preserve"> </w:t>
      </w:r>
      <w:r w:rsidR="00B35E44">
        <w:t xml:space="preserve">A meta-analysis of the effects of probiotics on intestinal transit time found </w:t>
      </w:r>
      <w:r w:rsidR="00835E54">
        <w:t xml:space="preserve">that </w:t>
      </w:r>
      <w:r w:rsidR="00B35E44">
        <w:t xml:space="preserve">they were moderately efficacious in reducing intestinal transit time, but </w:t>
      </w:r>
      <w:r w:rsidR="00B35E44" w:rsidRPr="00330968">
        <w:rPr>
          <w:i/>
        </w:rPr>
        <w:t>E.coli</w:t>
      </w:r>
      <w:r w:rsidR="00B35E44">
        <w:t xml:space="preserve"> based probiotics were not included </w:t>
      </w:r>
      <w:r w:rsidR="00B35E44">
        <w:fldChar w:fldCharType="begin"/>
      </w:r>
      <w:r w:rsidR="002167C9">
        <w:instrText xml:space="preserve"> ADDIN EN.CITE &lt;EndNote&gt;&lt;Cite&gt;&lt;Author&gt;Miller&lt;/Author&gt;&lt;Year&gt;2016&lt;/Year&gt;&lt;RecNum&gt;93&lt;/RecNum&gt;&lt;DisplayText&gt;(Miller et al., 2016)&lt;/DisplayText&gt;&lt;record&gt;&lt;rec-number&gt;93&lt;/rec-number&gt;&lt;foreign-keys&gt;&lt;key app="EN" db-id="e2p5expr8xpzasea9ag5xrxnztseszre50vw" timestamp="1761605528"&gt;93&lt;/key&gt;&lt;/foreign-keys&gt;&lt;ref-type name="Journal Article"&gt;17&lt;/ref-type&gt;&lt;contributors&gt;&lt;authors&gt;&lt;author&gt;Miller, L. E.&lt;/author&gt;&lt;author&gt;Zimmermann, A. K.&lt;/author&gt;&lt;author&gt;Ouwehand, A. C.&lt;/author&gt;&lt;/authors&gt;&lt;/contributors&gt;&lt;auth-address&gt;Larry E Miller, Angela K Zimmermann, Miller Scientific Consulting, Inc., Asheville, NC 28803, United States.&lt;/auth-address&gt;&lt;titles&gt;&lt;title&gt;Contemporary meta-analysis of short-term probiotic consumption on gastrointestinal transit&lt;/title&gt;&lt;secondary-title&gt;World J Gastroenterol&lt;/secondary-title&gt;&lt;/titles&gt;&lt;periodical&gt;&lt;full-title&gt;World journal of gastroenterology&lt;/full-title&gt;&lt;abbr-1&gt;World J Gastroenterol&lt;/abbr-1&gt;&lt;/periodical&gt;&lt;pages&gt;5122-31&lt;/pages&gt;&lt;volume&gt;22&lt;/volume&gt;&lt;number&gt;21&lt;/number&gt;&lt;edition&gt;2016/06/09&lt;/edition&gt;&lt;keywords&gt;&lt;keyword&gt;Constipation/diagnosis/microbiology/physiopathology/*therapy&lt;/keyword&gt;&lt;keyword&gt;*Gastrointestinal Microbiome&lt;/keyword&gt;&lt;keyword&gt;Gastrointestinal Tract/*microbiology/physiopathology&lt;/keyword&gt;&lt;keyword&gt;*Gastrointestinal Transit&lt;/keyword&gt;&lt;keyword&gt;Humans&lt;/keyword&gt;&lt;keyword&gt;Probiotics/*administration &amp;amp; dosage/adverse effects&lt;/keyword&gt;&lt;keyword&gt;Treatment Outcome&lt;/keyword&gt;&lt;keyword&gt;*Constipation&lt;/keyword&gt;&lt;keyword&gt;*Gastrointestinal&lt;/keyword&gt;&lt;keyword&gt;*Intestinal transit time&lt;/keyword&gt;&lt;keyword&gt;*Meta-analysis&lt;/keyword&gt;&lt;keyword&gt;*Probiotics&lt;/keyword&gt;&lt;/keywords&gt;&lt;dates&gt;&lt;year&gt;2016&lt;/year&gt;&lt;pub-dates&gt;&lt;date&gt;Jun 7&lt;/date&gt;&lt;/pub-dates&gt;&lt;/dates&gt;&lt;isbn&gt;2219-2840 (Electronic)&amp;#xD;1007-9327 (Linking)&lt;/isbn&gt;&lt;accession-num&gt;27275105&lt;/accession-num&gt;&lt;urls&gt;&lt;related-urls&gt;&lt;url&gt;https://www.ncbi.nlm.nih.gov/pubmed/27275105&lt;/url&gt;&lt;url&gt;https://www.ncbi.nlm.nih.gov/pmc/articles/PMC4886388/pdf/WJG-22-5122.pdf&lt;/url&gt;&lt;/related-urls&gt;&lt;/urls&gt;&lt;custom2&gt;PMC4886388&lt;/custom2&gt;&lt;electronic-resource-num&gt;10.3748/wjg.v22.i21.5122&lt;/electronic-resource-num&gt;&lt;/record&gt;&lt;/Cite&gt;&lt;/EndNote&gt;</w:instrText>
      </w:r>
      <w:r w:rsidR="00B35E44">
        <w:fldChar w:fldCharType="separate"/>
      </w:r>
      <w:r w:rsidR="00B35E44">
        <w:rPr>
          <w:noProof/>
        </w:rPr>
        <w:t>(</w:t>
      </w:r>
      <w:hyperlink w:anchor="_ENREF_62" w:tooltip="Miller, 2016 #93" w:history="1">
        <w:r w:rsidR="00647917">
          <w:rPr>
            <w:noProof/>
          </w:rPr>
          <w:t>Miller et al., 2016</w:t>
        </w:r>
      </w:hyperlink>
      <w:r w:rsidR="00B35E44">
        <w:rPr>
          <w:noProof/>
        </w:rPr>
        <w:t>)</w:t>
      </w:r>
      <w:r w:rsidR="00B35E44">
        <w:fldChar w:fldCharType="end"/>
      </w:r>
      <w:r w:rsidR="00B35E44">
        <w:t xml:space="preserve">.  </w:t>
      </w:r>
    </w:p>
    <w:p w14:paraId="62514B5D" w14:textId="611FDCF8" w:rsidR="00655C2D" w:rsidRPr="003D55F6" w:rsidRDefault="00B35E44" w:rsidP="00B35E44">
      <w:pPr>
        <w:pStyle w:val="RARMPnumberedparagraphs"/>
        <w:rPr>
          <w:rFonts w:cs="Calibri"/>
        </w:rPr>
      </w:pPr>
      <w:r>
        <w:t xml:space="preserve">Antibiotic use impacts the gut microbiome. The effect depends on the class, dosage and duration of the antibiotic treatment as well </w:t>
      </w:r>
      <w:r w:rsidR="00315454">
        <w:t xml:space="preserve">as </w:t>
      </w:r>
      <w:r>
        <w:t xml:space="preserve">factors to do with the individual patient.  As well as decreasing the </w:t>
      </w:r>
      <w:r w:rsidR="005D4F6D">
        <w:t xml:space="preserve">total number </w:t>
      </w:r>
      <w:r>
        <w:t xml:space="preserve">of bacteria in the gut, broad spectrum antibiotics can change the balance between bacterial species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7" w:tooltip="Rinninella, 2019 #65" w:history="1">
        <w:r w:rsidR="00647917">
          <w:rPr>
            <w:noProof/>
          </w:rPr>
          <w:t>Rinninella et al., 2019</w:t>
        </w:r>
      </w:hyperlink>
      <w:r>
        <w:rPr>
          <w:noProof/>
        </w:rPr>
        <w:t>)</w:t>
      </w:r>
      <w:r>
        <w:fldChar w:fldCharType="end"/>
      </w:r>
      <w:r w:rsidR="00655C2D" w:rsidRPr="0094538D">
        <w:rPr>
          <w:rFonts w:cs="Calibri"/>
          <w:color w:val="0070C0"/>
        </w:rPr>
        <w:t>.</w:t>
      </w:r>
    </w:p>
    <w:p w14:paraId="0BB549E4" w14:textId="44A55B09" w:rsidR="00FB7E35" w:rsidRPr="00D16361" w:rsidRDefault="00FB7E35" w:rsidP="00FB7E35">
      <w:pPr>
        <w:pStyle w:val="3RARMP"/>
      </w:pPr>
      <w:bookmarkStart w:id="246" w:name="_Toc377743569"/>
      <w:bookmarkStart w:id="247" w:name="_Toc46243662"/>
      <w:bookmarkStart w:id="248" w:name="_Toc47536755"/>
      <w:bookmarkStart w:id="249" w:name="_Ref57119212"/>
      <w:bookmarkStart w:id="250" w:name="_Ref211605761"/>
      <w:bookmarkStart w:id="251" w:name="_Ref211866111"/>
      <w:bookmarkStart w:id="252" w:name="_Ref216091339"/>
      <w:bookmarkStart w:id="253" w:name="_Ref216091350"/>
      <w:bookmarkStart w:id="254" w:name="_Toc220571266"/>
      <w:bookmarkStart w:id="255" w:name="_Toc169061702"/>
      <w:bookmarkStart w:id="256" w:name="_Ref190155019"/>
      <w:bookmarkStart w:id="257" w:name="_Ref190670449"/>
      <w:bookmarkStart w:id="258" w:name="_Ref190670474"/>
      <w:bookmarkStart w:id="259" w:name="_Ref190670740"/>
      <w:bookmarkStart w:id="260" w:name="_Ref191365337"/>
      <w:bookmarkStart w:id="261" w:name="_Ref191365347"/>
      <w:bookmarkStart w:id="262" w:name="_Ref191716941"/>
      <w:bookmarkStart w:id="263" w:name="_Ref191956918"/>
      <w:bookmarkStart w:id="264" w:name="_Ref206392980"/>
      <w:bookmarkStart w:id="265" w:name="_Toc219529476"/>
      <w:bookmarkStart w:id="266" w:name="_Ref227915152"/>
      <w:bookmarkStart w:id="267" w:name="_Ref227997583"/>
      <w:bookmarkStart w:id="268" w:name="_Ref227997971"/>
      <w:bookmarkStart w:id="269" w:name="_Ref235845124"/>
      <w:r w:rsidRPr="00D16361">
        <w:t>Presence of related</w:t>
      </w:r>
      <w:r w:rsidR="0094538D">
        <w:t xml:space="preserve"> bacterial</w:t>
      </w:r>
      <w:r w:rsidRPr="00D16361">
        <w:t xml:space="preserve"> species in the receiving environment</w:t>
      </w:r>
      <w:bookmarkEnd w:id="246"/>
      <w:bookmarkEnd w:id="247"/>
      <w:bookmarkEnd w:id="248"/>
      <w:bookmarkEnd w:id="249"/>
      <w:bookmarkEnd w:id="250"/>
      <w:bookmarkEnd w:id="251"/>
      <w:bookmarkEnd w:id="252"/>
      <w:bookmarkEnd w:id="253"/>
      <w:bookmarkEnd w:id="254"/>
    </w:p>
    <w:p w14:paraId="526F9CB6" w14:textId="55AC0DE6" w:rsidR="00B35E44" w:rsidRPr="00B35E44" w:rsidRDefault="00B35E44" w:rsidP="00B35E44">
      <w:pPr>
        <w:pStyle w:val="RARMPnumberedparagraphs"/>
      </w:pPr>
      <w:bookmarkStart w:id="270" w:name="_Ref270935195"/>
      <w:bookmarkStart w:id="271" w:name="_Toc291151816"/>
      <w:bookmarkStart w:id="272" w:name="_Toc309054017"/>
      <w:bookmarkStart w:id="273" w:name="_Toc309833709"/>
      <w:bookmarkStart w:id="274" w:name="_Toc311188370"/>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rsidRPr="00B35E44">
        <w:rPr>
          <w:rFonts w:cs="Calibri"/>
        </w:rPr>
        <w:t>The presence of related bacteria may offer an opportunity for genetic material to transfer between the GMO and other organisms in the receiving environment.</w:t>
      </w:r>
    </w:p>
    <w:p w14:paraId="0E3CC0A1" w14:textId="7A6572AD" w:rsidR="00B35E44" w:rsidRDefault="00B35E44" w:rsidP="00B35E44">
      <w:pPr>
        <w:pStyle w:val="RARMPnumberedparagraphs"/>
      </w:pPr>
      <w:r>
        <w:t xml:space="preserve">The human gut naturally contains a wide range of bacteria as well as archaea, viruses, phages, yeast and fungi. The human colon has been estimated to contain about 1.5 kg of bacteria </w:t>
      </w:r>
      <w:r>
        <w:fldChar w:fldCharType="begin"/>
      </w:r>
      <w:r w:rsidR="002167C9">
        <w:instrText xml:space="preserve"> ADDIN EN.CITE &lt;EndNote&gt;&lt;Cite&gt;&lt;Author&gt;Sender&lt;/Author&gt;&lt;Year&gt;2016&lt;/Year&gt;&lt;RecNum&gt;63&lt;/RecNum&gt;&lt;DisplayText&gt;(Sender et al., 2016)&lt;/DisplayText&gt;&lt;record&gt;&lt;rec-number&gt;63&lt;/rec-number&gt;&lt;foreign-keys&gt;&lt;key app="EN" db-id="e2p5expr8xpzasea9ag5xrxnztseszre50vw" timestamp="1761605447"&gt;63&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titles&gt;&lt;periodical&gt;&lt;full-title&gt;PLoS Biol&lt;/full-title&gt;&lt;/periodical&gt;&lt;pages&gt;e1002533&lt;/pages&gt;&lt;volume&gt;14&lt;/volume&gt;&lt;number&gt;8&lt;/number&gt;&lt;edition&gt;2016/08/20&lt;/edition&gt;&lt;keywords&gt;&lt;keyword&gt;Adult&lt;/keyword&gt;&lt;keyword&gt;Bacteria/cytology/*growth &amp;amp; development&lt;/keyword&gt;&lt;keyword&gt;*Bacterial Load&lt;/keyword&gt;&lt;keyword&gt;Body Weights and Measures&lt;/keyword&gt;&lt;keyword&gt;*Cell Count&lt;/keyword&gt;&lt;keyword&gt;Humans&lt;/keyword&gt;&lt;keyword&gt;Male&lt;/keyword&gt;&lt;keyword&gt;*Microbiota&lt;/keyword&gt;&lt;keyword&gt;Organ Specificity&lt;/keyword&gt;&lt;/keywords&gt;&lt;dates&gt;&lt;year&gt;2016&lt;/year&gt;&lt;pub-dates&gt;&lt;date&gt;Aug&lt;/date&gt;&lt;/pub-dates&gt;&lt;/dates&gt;&lt;isbn&gt;1545-7885 (Electronic)&amp;#xD;1544-9173 (Linking)&lt;/isbn&gt;&lt;accession-num&gt;27541692&lt;/accession-num&gt;&lt;urls&gt;&lt;related-urls&gt;&lt;url&gt;https://www.ncbi.nlm.nih.gov/pubmed/27541692&lt;/url&gt;&lt;url&gt;https://www.ncbi.nlm.nih.gov/pmc/articles/PMC4991899/pdf/pbio.1002533.pdf&lt;/url&gt;&lt;/related-urls&gt;&lt;/urls&gt;&lt;custom2&gt;PMC4991899&lt;/custom2&gt;&lt;electronic-resource-num&gt;10.1371/journal.pbio.1002533&lt;/electronic-resource-num&gt;&lt;/record&gt;&lt;/Cite&gt;&lt;/EndNote&gt;</w:instrText>
      </w:r>
      <w:r>
        <w:fldChar w:fldCharType="separate"/>
      </w:r>
      <w:r>
        <w:rPr>
          <w:noProof/>
        </w:rPr>
        <w:t>(</w:t>
      </w:r>
      <w:hyperlink w:anchor="_ENREF_98" w:tooltip="Sender, 2016 #63" w:history="1">
        <w:r w:rsidR="00647917">
          <w:rPr>
            <w:noProof/>
          </w:rPr>
          <w:t>Sender et al., 2016</w:t>
        </w:r>
      </w:hyperlink>
      <w:r>
        <w:rPr>
          <w:noProof/>
        </w:rPr>
        <w:t>)</w:t>
      </w:r>
      <w:r>
        <w:fldChar w:fldCharType="end"/>
      </w:r>
      <w:r>
        <w:t xml:space="preserve">.  The composition of the human gut bacteria varies between individuals and is affected by diet, lifestyle, medical conditions and treatments, as well as geographical location. </w:t>
      </w:r>
      <w:r w:rsidR="00E3302E">
        <w:t>T</w:t>
      </w:r>
      <w:r>
        <w:t xml:space="preserve">he gut microbiota </w:t>
      </w:r>
      <w:r w:rsidR="00A24E0A">
        <w:t xml:space="preserve">is clearly involved </w:t>
      </w:r>
      <w:r>
        <w:t xml:space="preserve">in training the immune system, protecting against colonisation by pathogens, </w:t>
      </w:r>
      <w:r w:rsidR="001E4D46">
        <w:t xml:space="preserve">biosynthesising </w:t>
      </w:r>
      <w:r>
        <w:t xml:space="preserve">vitamins, energy generation, endocrine function and metabolising drugs and bile salts </w:t>
      </w:r>
      <w:r>
        <w:fldChar w:fldCharType="begin"/>
      </w:r>
      <w:r w:rsidR="002167C9">
        <w:instrText xml:space="preserve"> ADDIN EN.CITE &lt;EndNote&gt;&lt;Cite&gt;&lt;Author&gt;Lynch&lt;/Author&gt;&lt;Year&gt;2016&lt;/Year&gt;&lt;RecNum&gt;94&lt;/RecNum&gt;&lt;DisplayText&gt;(Lynch and Pedersen, 2016)&lt;/DisplayText&gt;&lt;record&gt;&lt;rec-number&gt;94&lt;/rec-number&gt;&lt;foreign-keys&gt;&lt;key app="EN" db-id="e2p5expr8xpzasea9ag5xrxnztseszre50vw" timestamp="1761605531"&gt;94&lt;/key&gt;&lt;/foreign-keys&gt;&lt;ref-type name="Journal Article"&gt;17&lt;/ref-type&gt;&lt;contributors&gt;&lt;authors&gt;&lt;author&gt;Lynch, Susan V.&lt;/author&gt;&lt;author&gt;Pedersen, Oluf&lt;/author&gt;&lt;/authors&gt;&lt;/contributors&gt;&lt;titles&gt;&lt;title&gt;The Human Intestinal Microbiome in Health and Disease&lt;/title&gt;&lt;secondary-title&gt;N Engl J Med&lt;/secondary-title&gt;&lt;/titles&gt;&lt;periodical&gt;&lt;full-title&gt;N Engl J Med&lt;/full-title&gt;&lt;/periodical&gt;&lt;pages&gt;2369-2379&lt;/pages&gt;&lt;volume&gt;375&lt;/volume&gt;&lt;number&gt;24&lt;/number&gt;&lt;dates&gt;&lt;year&gt;2016&lt;/year&gt;&lt;/dates&gt;&lt;accession-num&gt;27974040&lt;/accession-num&gt;&lt;urls&gt;&lt;related-urls&gt;&lt;url&gt;https://www.nejm.org/doi/full/10.1056/NEJMra1600266&lt;/url&gt;&lt;url&gt;https://www.nejm.org/doi/pdf/10.1056/NEJMra1600266?articleTools=true&lt;/url&gt;&lt;/related-urls&gt;&lt;/urls&gt;&lt;electronic-resource-num&gt;10.1056/NEJMra1600266&lt;/electronic-resource-num&gt;&lt;/record&gt;&lt;/Cite&gt;&lt;/EndNote&gt;</w:instrText>
      </w:r>
      <w:r>
        <w:fldChar w:fldCharType="separate"/>
      </w:r>
      <w:r>
        <w:rPr>
          <w:noProof/>
        </w:rPr>
        <w:t>(</w:t>
      </w:r>
      <w:hyperlink w:anchor="_ENREF_57" w:tooltip="Lynch, 2016 #94" w:history="1">
        <w:r w:rsidR="00647917">
          <w:rPr>
            <w:noProof/>
          </w:rPr>
          <w:t>Lynch and Pedersen, 2016</w:t>
        </w:r>
      </w:hyperlink>
      <w:r>
        <w:rPr>
          <w:noProof/>
        </w:rPr>
        <w:t>)</w:t>
      </w:r>
      <w:r>
        <w:fldChar w:fldCharType="end"/>
      </w:r>
      <w:r>
        <w:t>. There are many other proposed interactions between the microbiome and the host.</w:t>
      </w:r>
    </w:p>
    <w:p w14:paraId="4BB6AAF7" w14:textId="4A37763B" w:rsidR="00B35E44" w:rsidRPr="00687312" w:rsidRDefault="00B35E44" w:rsidP="00B35E44">
      <w:pPr>
        <w:pStyle w:val="RARMPnumberedparagraphs"/>
      </w:pPr>
      <w:bookmarkStart w:id="275" w:name="_Ref67569173"/>
      <w:r>
        <w:t xml:space="preserve">In healthy adults, 90% of the gut bacteria are </w:t>
      </w:r>
      <w:r w:rsidRPr="00245686">
        <w:t>Firmicutes and Bacteroidetes</w:t>
      </w:r>
      <w:r>
        <w:t xml:space="preserve">. There are smaller amounts of </w:t>
      </w:r>
      <w:r w:rsidRPr="00210D30">
        <w:t>Actinobacteria, Proteobacteria</w:t>
      </w:r>
      <w:r>
        <w:t xml:space="preserve"> (including </w:t>
      </w:r>
      <w:r w:rsidRPr="003A6D80">
        <w:rPr>
          <w:i/>
        </w:rPr>
        <w:t>E.coli</w:t>
      </w:r>
      <w:r>
        <w:t>)</w:t>
      </w:r>
      <w:r w:rsidRPr="00210D30">
        <w:t>, and Verrucomicrobia</w:t>
      </w:r>
      <w:r>
        <w:t xml:space="preserve">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7" w:tooltip="Rinninella, 2019 #65" w:history="1">
        <w:r w:rsidR="00647917">
          <w:rPr>
            <w:noProof/>
          </w:rPr>
          <w:t>Rinninella et al., 2019</w:t>
        </w:r>
      </w:hyperlink>
      <w:r>
        <w:rPr>
          <w:noProof/>
        </w:rPr>
        <w:t>)</w:t>
      </w:r>
      <w:r>
        <w:fldChar w:fldCharType="end"/>
      </w:r>
      <w:r>
        <w:t xml:space="preserve">. </w:t>
      </w:r>
      <w:bookmarkEnd w:id="275"/>
    </w:p>
    <w:p w14:paraId="39C9B4B3" w14:textId="1103509A" w:rsidR="00B35E44" w:rsidRPr="00272688" w:rsidRDefault="00B35E44" w:rsidP="00B35E44">
      <w:pPr>
        <w:pStyle w:val="RARMPnumberedparagraphs"/>
      </w:pPr>
      <w:r>
        <w:t xml:space="preserve">  Microbiome diversity generally increases with age. The infant gut microbiome is affected by the way they are delivered, antibiotic use and feeding patterns. Babies born vaginally have a gut microbiome similar to that around their mother’s birth canal while those delivered by c-section carry bacteria similar to their mother’s skin, but these differences reduce over time </w:t>
      </w:r>
      <w:r>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fldChar w:fldCharType="separate"/>
      </w:r>
      <w:r>
        <w:rPr>
          <w:noProof/>
        </w:rPr>
        <w:t>(</w:t>
      </w:r>
      <w:hyperlink w:anchor="_ENREF_120" w:tooltip="Yang, 2016 #95" w:history="1">
        <w:r w:rsidR="00647917">
          <w:rPr>
            <w:noProof/>
          </w:rPr>
          <w:t>Yang et al., 2016</w:t>
        </w:r>
      </w:hyperlink>
      <w:r>
        <w:rPr>
          <w:noProof/>
        </w:rPr>
        <w:t>)</w:t>
      </w:r>
      <w:r>
        <w:fldChar w:fldCharType="end"/>
      </w:r>
      <w:r>
        <w:t xml:space="preserve"> . Additionally</w:t>
      </w:r>
      <w:r w:rsidR="00141F16">
        <w:t>,</w:t>
      </w:r>
      <w:r>
        <w:t xml:space="preserve"> there are </w:t>
      </w:r>
      <w:r>
        <w:lastRenderedPageBreak/>
        <w:t xml:space="preserve">commensal bacteria in healthy human breast milk that are passed from mother to child to help the infant build a healthy microbiome </w:t>
      </w:r>
      <w:r>
        <w:fldChar w:fldCharType="begin">
          <w:fldData xml:space="preserve">PEVuZE5vdGU+PENpdGU+PEF1dGhvcj5NdXJwaHk8L0F1dGhvcj48WWVhcj4yMDE3PC9ZZWFyPjxS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</w:fldData>
        </w:fldChar>
      </w:r>
      <w:r w:rsidR="002167C9">
        <w:instrText xml:space="preserve"> ADDIN EN.CITE </w:instrText>
      </w:r>
      <w:r w:rsidR="002167C9">
        <w:fldChar w:fldCharType="begin">
          <w:fldData xml:space="preserve">PEVuZE5vdGU+PENpdGU+PEF1dGhvcj5NdXJwaHk8L0F1dGhvcj48WWVhcj4yMDE3PC9ZZWFyPjxS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</w:fldData>
        </w:fldChar>
      </w:r>
      <w:r w:rsidR="002167C9">
        <w:instrText xml:space="preserve"> ADDIN EN.CITE.DATA </w:instrText>
      </w:r>
      <w:r w:rsidR="002167C9">
        <w:fldChar w:fldCharType="end"/>
      </w:r>
      <w:r>
        <w:fldChar w:fldCharType="separate"/>
      </w:r>
      <w:r>
        <w:rPr>
          <w:noProof/>
        </w:rPr>
        <w:t>(</w:t>
      </w:r>
      <w:hyperlink w:anchor="_ENREF_67" w:tooltip="Murphy, 2017 #96" w:history="1">
        <w:r w:rsidR="00647917">
          <w:rPr>
            <w:noProof/>
          </w:rPr>
          <w:t>Murphy et al., 2017</w:t>
        </w:r>
      </w:hyperlink>
      <w:r>
        <w:rPr>
          <w:noProof/>
        </w:rPr>
        <w:t>)</w:t>
      </w:r>
      <w:r>
        <w:fldChar w:fldCharType="end"/>
      </w:r>
      <w:r>
        <w:t xml:space="preserve"> . The gut microbiome of infants may be more easily persistently colonised than adult microbiomes. A study that supplemented breast-fed infants with </w:t>
      </w:r>
      <w:r w:rsidRPr="00961B77">
        <w:rPr>
          <w:i/>
        </w:rPr>
        <w:t>B</w:t>
      </w:r>
      <w:r w:rsidR="001E4D46">
        <w:rPr>
          <w:i/>
        </w:rPr>
        <w:t xml:space="preserve">ifidobacterium </w:t>
      </w:r>
      <w:r w:rsidRPr="00961B77">
        <w:rPr>
          <w:i/>
        </w:rPr>
        <w:t>infantis</w:t>
      </w:r>
      <w:r>
        <w:t xml:space="preserve"> EV001 for 28 days found that this bacterium was still the dominant species 60 days later </w:t>
      </w:r>
      <w:r>
        <w:fldChar w:fldCharType="begin">
          <w:fldData xml:space="preserve">PEVuZE5vdGU+PENpdGU+PEF1dGhvcj5GcmVzZTwvQXV0aG9yPjxZZWFyPjIwMTc8L1llYXI+PFJl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</w:fldData>
        </w:fldChar>
      </w:r>
      <w:r w:rsidR="00FA1892">
        <w:instrText xml:space="preserve"> ADDIN EN.CITE </w:instrText>
      </w:r>
      <w:r w:rsidR="00FA1892">
        <w:fldChar w:fldCharType="begin">
          <w:fldData xml:space="preserve">PEVuZE5vdGU+PENpdGU+PEF1dGhvcj5GcmVzZTwvQXV0aG9yPjxZZWFyPjIwMTc8L1llYXI+PFJl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</w:fldData>
        </w:fldChar>
      </w:r>
      <w:r w:rsidR="00FA1892">
        <w:instrText xml:space="preserve"> ADDIN EN.CITE.DATA </w:instrText>
      </w:r>
      <w:r w:rsidR="00FA1892">
        <w:fldChar w:fldCharType="end"/>
      </w:r>
      <w:r>
        <w:fldChar w:fldCharType="separate"/>
      </w:r>
      <w:r>
        <w:rPr>
          <w:noProof/>
        </w:rPr>
        <w:t>(</w:t>
      </w:r>
      <w:hyperlink w:anchor="_ENREF_29" w:tooltip="Frese, 2017 #97" w:history="1">
        <w:r w:rsidR="00647917">
          <w:rPr>
            <w:noProof/>
          </w:rPr>
          <w:t>Frese et al., 2017</w:t>
        </w:r>
      </w:hyperlink>
      <w:r>
        <w:rPr>
          <w:noProof/>
        </w:rPr>
        <w:t>)</w:t>
      </w:r>
      <w:r>
        <w:fldChar w:fldCharType="end"/>
      </w:r>
      <w:r>
        <w:t xml:space="preserve">. Studies of probiotics in adults tend not to show such a dramatic and persistent effect </w:t>
      </w:r>
      <w:r>
        <w:fldChar w:fldCharType="begin"/>
      </w:r>
      <w:r w:rsidR="002167C9">
        <w:instrText xml:space="preserve"> ADDIN EN.CITE &lt;EndNote&gt;&lt;Cite&gt;&lt;Author&gt;Zmora&lt;/Author&gt;&lt;Year&gt;2018&lt;/Year&gt;&lt;RecNum&gt;98&lt;/RecNum&gt;&lt;DisplayText&gt;(Zmora et al., 2018)&lt;/DisplayText&gt;&lt;record&gt;&lt;rec-number&gt;98&lt;/rec-number&gt;&lt;foreign-keys&gt;&lt;key app="EN" db-id="e2p5expr8xpzasea9ag5xrxnztseszre50vw" timestamp="1761605542"&gt;98&lt;/key&gt;&lt;/foreign-keys&gt;&lt;ref-type name="Journal Article"&gt;17&lt;/ref-type&gt;&lt;contributors&gt;&lt;authors&gt;&lt;author&gt;Zmora, Niv&lt;/author&gt;&lt;author&gt;Zilberman-Schapira, Gili&lt;/author&gt;&lt;author&gt;Suez, Jotham&lt;/author&gt;&lt;author&gt;Mor, Uria&lt;/author&gt;&lt;author&gt;Dori-Bachash, Mally&lt;/author&gt;&lt;author&gt;Bashiardes, Stavros&lt;/author&gt;&lt;author&gt;Kotler, Eran&lt;/author&gt;&lt;author&gt;Zur, Maya&lt;/author&gt;&lt;author&gt;Regev-Lehavi, Dana&lt;/author&gt;&lt;author&gt;Brik, Rotem Ben-Zeev&lt;/author&gt;&lt;author&gt;Federici, Sara&lt;/author&gt;&lt;author&gt;Cohen, Yotam&lt;/author&gt;&lt;author&gt;Linevsky, Raquel&lt;/author&gt;&lt;author&gt;Rothschild, Daphna&lt;/author&gt;&lt;author&gt;Moor, Andreas E.&lt;/author&gt;&lt;author&gt;Ben-Moshe, Shani&lt;/author&gt;&lt;author&gt;Harmelin, Alon&lt;/author&gt;&lt;author&gt;Itzkovitz, Shalev&lt;/author&gt;&lt;author&gt;Maharshak, Nitsan&lt;/author&gt;&lt;author&gt;Shibolet, Oren&lt;/author&gt;&lt;author&gt;Shapiro, Hagit&lt;/author&gt;&lt;author&gt;Pevsner-Fischer, Meirav&lt;/author&gt;&lt;author&gt;Sharon, Itai&lt;/author&gt;&lt;author&gt;Halpern, Zamir&lt;/author&gt;&lt;author&gt;Segal, Eran&lt;/author&gt;&lt;author&gt;Elinav, Eran&lt;/author&gt;&lt;/authors&gt;&lt;/contributors&gt;&lt;titles&gt;&lt;title&gt;Personalized Gut Mucosal Colonization Resistance to Empiric Probiotics Is Associated with Unique Host and Microbiome Features&lt;/title&gt;&lt;secondary-title&gt;Cell&lt;/secondary-title&gt;&lt;/titles&gt;&lt;periodical&gt;&lt;full-title&gt;Cell&lt;/full-title&gt;&lt;/periodical&gt;&lt;pages&gt;1388-1405.e21&lt;/pages&gt;&lt;volume&gt;174&lt;/volume&gt;&lt;number&gt;6&lt;/number&gt;&lt;dates&gt;&lt;year&gt;2018&lt;/year&gt;&lt;pub-dates&gt;&lt;date&gt;2018/09/06/&lt;/date&gt;&lt;/pub-dates&gt;&lt;/dates&gt;&lt;isbn&gt;0092-8674&lt;/isbn&gt;&lt;urls&gt;&lt;related-urls&gt;&lt;url&gt;https://www.sciencedirect.com/science/article/pii/S0092867418311024&lt;/url&gt;&lt;/related-urls&gt;&lt;/urls&gt;&lt;electronic-resource-num&gt;https://doi.org/10.1016/j.cell.2018.08.041&lt;/electronic-resource-num&gt;&lt;/record&gt;&lt;/Cite&gt;&lt;/EndNote&gt;</w:instrText>
      </w:r>
      <w:r>
        <w:fldChar w:fldCharType="separate"/>
      </w:r>
      <w:r>
        <w:rPr>
          <w:noProof/>
        </w:rPr>
        <w:t>(</w:t>
      </w:r>
      <w:hyperlink w:anchor="_ENREF_123" w:tooltip="Zmora, 2018 #98" w:history="1">
        <w:r w:rsidR="00647917">
          <w:rPr>
            <w:noProof/>
          </w:rPr>
          <w:t>Zmora et al., 2018</w:t>
        </w:r>
      </w:hyperlink>
      <w:r>
        <w:rPr>
          <w:noProof/>
        </w:rPr>
        <w:t>)</w:t>
      </w:r>
      <w:r>
        <w:fldChar w:fldCharType="end"/>
      </w:r>
      <w:r>
        <w:t xml:space="preserve">. Children are thought to develop a microbiome more similar to adults by around age three </w:t>
      </w:r>
      <w:r>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fldChar w:fldCharType="separate"/>
      </w:r>
      <w:r>
        <w:rPr>
          <w:noProof/>
        </w:rPr>
        <w:t>(</w:t>
      </w:r>
      <w:hyperlink w:anchor="_ENREF_120" w:tooltip="Yang, 2016 #95" w:history="1">
        <w:r w:rsidR="00647917">
          <w:rPr>
            <w:noProof/>
          </w:rPr>
          <w:t>Yang et al., 2016</w:t>
        </w:r>
      </w:hyperlink>
      <w:r>
        <w:rPr>
          <w:noProof/>
        </w:rPr>
        <w:t>)</w:t>
      </w:r>
      <w:r>
        <w:fldChar w:fldCharType="end"/>
      </w:r>
      <w:r>
        <w:t>.</w:t>
      </w:r>
    </w:p>
    <w:p w14:paraId="3CE3E7B4" w14:textId="01DB071F" w:rsidR="00B35E44" w:rsidRPr="003D55F6" w:rsidRDefault="00641C7C" w:rsidP="00B35E44">
      <w:pPr>
        <w:pStyle w:val="RARMPnumberedparagraphs"/>
        <w:rPr>
          <w:rFonts w:eastAsia="Advm1046a" w:cs="Calibri"/>
        </w:rPr>
      </w:pPr>
      <w:r>
        <w:t xml:space="preserve">A large-scale study using human gut genomic data </w:t>
      </w:r>
      <w:r w:rsidR="00E3302E">
        <w:t xml:space="preserve">from more than 12,000 individuals, </w:t>
      </w:r>
      <w:r>
        <w:t xml:space="preserve">across 45 countries (Europe, North America, Asia and Africa), showed that Enterobacteriaceae was </w:t>
      </w:r>
      <w:r w:rsidR="00F40E3A">
        <w:t xml:space="preserve">detected in </w:t>
      </w:r>
      <w:r>
        <w:t xml:space="preserve">66% </w:t>
      </w:r>
      <w:r w:rsidR="00F40E3A">
        <w:t xml:space="preserve">of </w:t>
      </w:r>
      <w:r w:rsidR="003E66ED">
        <w:t xml:space="preserve">the </w:t>
      </w:r>
      <w:r w:rsidR="00F40E3A">
        <w:t xml:space="preserve">individuals </w:t>
      </w:r>
      <w:r w:rsidR="00857720">
        <w:fldChar w:fldCharType="begin"/>
      </w:r>
      <w:r w:rsidR="00FA1892">
        <w:instrText xml:space="preserve"> ADDIN EN.CITE &lt;EndNote&gt;&lt;Cite&gt;&lt;Author&gt;Yin&lt;/Author&gt;&lt;Year&gt;2025&lt;/Year&gt;&lt;RecNum&gt;99&lt;/RecNum&gt;&lt;DisplayText&gt;(Yin et al., 2025)&lt;/DisplayText&gt;&lt;record&gt;&lt;rec-number&gt;99&lt;/rec-number&gt;&lt;foreign-keys&gt;&lt;key app="EN" db-id="e2p5expr8xpzasea9ag5xrxnztseszre50vw" timestamp="1761605545"&gt;99&lt;/key&gt;&lt;/foreign-keys&gt;&lt;ref-type name="Journal Article"&gt;17&lt;/ref-type&gt;&lt;contributors&gt;&lt;authors&gt;&lt;author&gt;Yin, Qi&lt;/author&gt;&lt;author&gt;da Silva, Ana C.&lt;/author&gt;&lt;author&gt;Zorrilla, Francisco&lt;/author&gt;&lt;author&gt;Almeida, Ana S.&lt;/author&gt;&lt;author&gt;Patil, Kiran R.&lt;/author&gt;&lt;author&gt;Almeida, Alexandre&lt;/author&gt;&lt;/authors&gt;&lt;/contributors&gt;&lt;titles&gt;&lt;title&gt;&lt;style face="normal" font="default" size="100%"&gt;Ecological dynamics of &lt;/style&gt;&lt;style face="italic" font="default" size="100%"&gt;Enterobacteriaceae&lt;/style&gt;&lt;style face="normal" font="default" size="100%"&gt; in the human gut microbiome across global populations&lt;/style&gt;&lt;/title&gt;&lt;secondary-title&gt;Nature Microbiology&lt;/secondary-title&gt;&lt;/titles&gt;&lt;periodical&gt;&lt;full-title&gt;Nature Microbiology&lt;/full-title&gt;&lt;/periodical&gt;&lt;pages&gt;541-553&lt;/pages&gt;&lt;volume&gt;10&lt;/volume&gt;&lt;number&gt;2&lt;/number&gt;&lt;dates&gt;&lt;year&gt;2025&lt;/year&gt;&lt;pub-dates&gt;&lt;date&gt;2025/02/01&lt;/date&gt;&lt;/pub-dates&gt;&lt;/dates&gt;&lt;isbn&gt;2058-5276&lt;/isbn&gt;&lt;urls&gt;&lt;related-urls&gt;&lt;url&gt;https://doi.org/10.1038/s41564-024-01912-6&lt;/url&gt;&lt;/related-urls&gt;&lt;/urls&gt;&lt;electronic-resource-num&gt;10.1038/s41564-024-01912-6&lt;/electronic-resource-num&gt;&lt;/record&gt;&lt;/Cite&gt;&lt;/EndNote&gt;</w:instrText>
      </w:r>
      <w:r w:rsidR="00857720">
        <w:fldChar w:fldCharType="separate"/>
      </w:r>
      <w:r w:rsidR="00857720">
        <w:rPr>
          <w:noProof/>
        </w:rPr>
        <w:t>(</w:t>
      </w:r>
      <w:hyperlink w:anchor="_ENREF_121" w:tooltip="Yin, 2025 #99" w:history="1">
        <w:r w:rsidR="00647917">
          <w:rPr>
            <w:noProof/>
          </w:rPr>
          <w:t>Yin et al., 2025</w:t>
        </w:r>
      </w:hyperlink>
      <w:r w:rsidR="00857720">
        <w:rPr>
          <w:noProof/>
        </w:rPr>
        <w:t>)</w:t>
      </w:r>
      <w:r w:rsidR="00857720">
        <w:fldChar w:fldCharType="end"/>
      </w:r>
      <w:r>
        <w:t xml:space="preserve">. </w:t>
      </w:r>
      <w:r w:rsidR="00B35E44" w:rsidRPr="004C7440">
        <w:t>Enterobacteriaceae</w:t>
      </w:r>
      <w:r w:rsidR="00B35E44">
        <w:t xml:space="preserve"> in the human gut include several species of </w:t>
      </w:r>
      <w:r w:rsidR="00B35E44" w:rsidRPr="00F0654B">
        <w:t>Citrobacter</w:t>
      </w:r>
      <w:r w:rsidR="00B35E44">
        <w:t xml:space="preserve">, </w:t>
      </w:r>
      <w:r w:rsidR="00B35E44" w:rsidRPr="00DE2FC0">
        <w:rPr>
          <w:i/>
          <w:iCs/>
        </w:rPr>
        <w:t>E.</w:t>
      </w:r>
      <w:r w:rsidR="00DE2FC0">
        <w:rPr>
          <w:i/>
          <w:iCs/>
        </w:rPr>
        <w:t xml:space="preserve"> </w:t>
      </w:r>
      <w:r w:rsidR="00B35E44" w:rsidRPr="00DE2FC0">
        <w:rPr>
          <w:i/>
          <w:iCs/>
        </w:rPr>
        <w:t>coli</w:t>
      </w:r>
      <w:r w:rsidR="00B35E44">
        <w:t>,</w:t>
      </w:r>
      <w:r w:rsidR="00B35E44" w:rsidRPr="00F0654B">
        <w:t xml:space="preserve"> </w:t>
      </w:r>
      <w:r w:rsidR="00B35E44" w:rsidRPr="0018276B">
        <w:rPr>
          <w:i/>
          <w:iCs/>
        </w:rPr>
        <w:t>Enterobacter cloacae, Enterobacter aerogenes, Enterobacter gergoviae, Klebsiella pneumonia, Klebsiella oxytoca, Morganelle morganii, Pantoea agglomerans, Proteus mirabilis, Serratia marcescens, Serratia plymuthica</w:t>
      </w:r>
      <w:r w:rsidR="00FD0C8E">
        <w:rPr>
          <w:i/>
          <w:iCs/>
        </w:rPr>
        <w:t xml:space="preserve"> </w:t>
      </w:r>
      <w:r w:rsidR="00B35E44">
        <w:fldChar w:fldCharType="begin">
          <w:fldData xml:space="preserve">PEVuZE5vdGU+PENpdGU+PEF1dGhvcj5DaHVuZzwvQXV0aG9yPjxZZWFyPjIwMTY8L1llYXI+PFJl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</w:fldData>
        </w:fldChar>
      </w:r>
      <w:r w:rsidR="00FA1892">
        <w:instrText xml:space="preserve"> ADDIN EN.CITE </w:instrText>
      </w:r>
      <w:r w:rsidR="00FA1892">
        <w:fldChar w:fldCharType="begin">
          <w:fldData xml:space="preserve">PEVuZE5vdGU+PENpdGU+PEF1dGhvcj5DaHVuZzwvQXV0aG9yPjxZZWFyPjIwMTY8L1llYXI+PFJl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</w:fldData>
        </w:fldChar>
      </w:r>
      <w:r w:rsidR="00FA1892">
        <w:instrText xml:space="preserve"> ADDIN EN.CITE.DATA </w:instrText>
      </w:r>
      <w:r w:rsidR="00FA1892">
        <w:fldChar w:fldCharType="end"/>
      </w:r>
      <w:r w:rsidR="00B35E44">
        <w:fldChar w:fldCharType="separate"/>
      </w:r>
      <w:r w:rsidR="00B35E44">
        <w:rPr>
          <w:noProof/>
        </w:rPr>
        <w:t>(</w:t>
      </w:r>
      <w:hyperlink w:anchor="_ENREF_16" w:tooltip="Chung, 2016 #100" w:history="1">
        <w:r w:rsidR="00647917">
          <w:rPr>
            <w:noProof/>
          </w:rPr>
          <w:t>Chung, 2016</w:t>
        </w:r>
      </w:hyperlink>
      <w:r w:rsidR="00B35E44">
        <w:rPr>
          <w:noProof/>
        </w:rPr>
        <w:t>)</w:t>
      </w:r>
      <w:r w:rsidR="00B35E44">
        <w:fldChar w:fldCharType="end"/>
      </w:r>
      <w:r w:rsidR="00B35E44">
        <w:t>.</w:t>
      </w:r>
      <w:r>
        <w:t xml:space="preserve"> The large-scale genomic study determined that </w:t>
      </w:r>
      <w:r w:rsidRPr="00641C7C">
        <w:rPr>
          <w:i/>
          <w:iCs/>
        </w:rPr>
        <w:t xml:space="preserve">Escherichia, Klebsiella </w:t>
      </w:r>
      <w:r>
        <w:t xml:space="preserve">and </w:t>
      </w:r>
      <w:r w:rsidRPr="00641C7C">
        <w:rPr>
          <w:i/>
          <w:iCs/>
        </w:rPr>
        <w:t>Enterobacter</w:t>
      </w:r>
      <w:r>
        <w:t xml:space="preserve"> were the most prevalent genera </w:t>
      </w:r>
      <w:r w:rsidR="00857720">
        <w:fldChar w:fldCharType="begin"/>
      </w:r>
      <w:r w:rsidR="00FA1892">
        <w:instrText xml:space="preserve"> ADDIN EN.CITE &lt;EndNote&gt;&lt;Cite&gt;&lt;Author&gt;Yin&lt;/Author&gt;&lt;Year&gt;2025&lt;/Year&gt;&lt;RecNum&gt;99&lt;/RecNum&gt;&lt;DisplayText&gt;(Yin et al., 2025)&lt;/DisplayText&gt;&lt;record&gt;&lt;rec-number&gt;99&lt;/rec-number&gt;&lt;foreign-keys&gt;&lt;key app="EN" db-id="e2p5expr8xpzasea9ag5xrxnztseszre50vw" timestamp="1761605545"&gt;99&lt;/key&gt;&lt;/foreign-keys&gt;&lt;ref-type name="Journal Article"&gt;17&lt;/ref-type&gt;&lt;contributors&gt;&lt;authors&gt;&lt;author&gt;Yin, Qi&lt;/author&gt;&lt;author&gt;da Silva, Ana C.&lt;/author&gt;&lt;author&gt;Zorrilla, Francisco&lt;/author&gt;&lt;author&gt;Almeida, Ana S.&lt;/author&gt;&lt;author&gt;Patil, Kiran R.&lt;/author&gt;&lt;author&gt;Almeida, Alexandre&lt;/author&gt;&lt;/authors&gt;&lt;/contributors&gt;&lt;titles&gt;&lt;title&gt;&lt;style face="normal" font="default" size="100%"&gt;Ecological dynamics of &lt;/style&gt;&lt;style face="italic" font="default" size="100%"&gt;Enterobacteriaceae&lt;/style&gt;&lt;style face="normal" font="default" size="100%"&gt; in the human gut microbiome across global populations&lt;/style&gt;&lt;/title&gt;&lt;secondary-title&gt;Nature Microbiology&lt;/secondary-title&gt;&lt;/titles&gt;&lt;periodical&gt;&lt;full-title&gt;Nature Microbiology&lt;/full-title&gt;&lt;/periodical&gt;&lt;pages&gt;541-553&lt;/pages&gt;&lt;volume&gt;10&lt;/volume&gt;&lt;number&gt;2&lt;/number&gt;&lt;dates&gt;&lt;year&gt;2025&lt;/year&gt;&lt;pub-dates&gt;&lt;date&gt;2025/02/01&lt;/date&gt;&lt;/pub-dates&gt;&lt;/dates&gt;&lt;isbn&gt;2058-5276&lt;/isbn&gt;&lt;urls&gt;&lt;related-urls&gt;&lt;url&gt;https://doi.org/10.1038/s41564-024-01912-6&lt;/url&gt;&lt;/related-urls&gt;&lt;/urls&gt;&lt;electronic-resource-num&gt;10.1038/s41564-024-01912-6&lt;/electronic-resource-num&gt;&lt;/record&gt;&lt;/Cite&gt;&lt;/EndNote&gt;</w:instrText>
      </w:r>
      <w:r w:rsidR="00857720">
        <w:fldChar w:fldCharType="separate"/>
      </w:r>
      <w:r w:rsidR="00857720">
        <w:rPr>
          <w:noProof/>
        </w:rPr>
        <w:t>(</w:t>
      </w:r>
      <w:hyperlink w:anchor="_ENREF_121" w:tooltip="Yin, 2025 #99" w:history="1">
        <w:r w:rsidR="00647917">
          <w:rPr>
            <w:noProof/>
          </w:rPr>
          <w:t>Yin et al., 2025</w:t>
        </w:r>
      </w:hyperlink>
      <w:r w:rsidR="00857720">
        <w:rPr>
          <w:noProof/>
        </w:rPr>
        <w:t>)</w:t>
      </w:r>
      <w:r w:rsidR="00857720">
        <w:fldChar w:fldCharType="end"/>
      </w:r>
      <w:r>
        <w:t xml:space="preserve">. People with ulcerative colitis have an increased population of Escherichia-Shigella </w:t>
      </w:r>
      <w:r w:rsidR="00857720">
        <w:fldChar w:fldCharType="begin"/>
      </w:r>
      <w:r w:rsidR="002167C9">
        <w:instrText xml:space="preserve"> ADDIN EN.CITE &lt;EndNote&gt;&lt;Cite&gt;&lt;Author&gt;Swirkosz&lt;/Author&gt;&lt;Year&gt;2023&lt;/Year&gt;&lt;RecNum&gt;101&lt;/RecNum&gt;&lt;DisplayText&gt;(Swirkosz et al., 2023)&lt;/DisplayText&gt;&lt;record&gt;&lt;rec-number&gt;101&lt;/rec-number&gt;&lt;foreign-keys&gt;&lt;key app="EN" db-id="e2p5expr8xpzasea9ag5xrxnztseszre50vw" timestamp="1761605549"&gt;101&lt;/key&gt;&lt;/foreign-keys&gt;&lt;ref-type name="Journal Article"&gt;17&lt;/ref-type&gt;&lt;contributors&gt;&lt;authors&gt;&lt;author&gt;Swirkosz, G.&lt;/author&gt;&lt;author&gt;Szczygiel, A.&lt;/author&gt;&lt;author&gt;Logon, K.&lt;/author&gt;&lt;author&gt;Wrzesniewska, M.&lt;/author&gt;&lt;author&gt;Gomulka, K.&lt;/author&gt;&lt;/authors&gt;&lt;/contributors&gt;&lt;auth-address&gt;Student Scientific Group of Adult Allergology, Wroclaw Medical University, 50-369 Wroclaw, Poland.&amp;#xD;Clinical Department of Internal Medicine, Pneumology and Allergology, Wroclaw Medical University, 50-369 Wroclaw, Poland.&lt;/auth-address&gt;&lt;titles&gt;&lt;title&gt;The Role of the Microbiome in the Pathogenesis and Treatment of Ulcerative Colitis-A Literature Review&lt;/title&gt;&lt;secondary-title&gt;Biomedicines&lt;/secondary-title&gt;&lt;/titles&gt;&lt;periodical&gt;&lt;full-title&gt;Biomedicines&lt;/full-title&gt;&lt;/periodical&gt;&lt;volume&gt;11&lt;/volume&gt;&lt;number&gt;12&lt;/number&gt;&lt;edition&gt;20231125&lt;/edition&gt;&lt;keywords&gt;&lt;keyword&gt;gut microbiome&lt;/keyword&gt;&lt;keyword&gt;microbiome&lt;/keyword&gt;&lt;keyword&gt;prebiotics&lt;/keyword&gt;&lt;keyword&gt;probiotics&lt;/keyword&gt;&lt;keyword&gt;treatment&lt;/keyword&gt;&lt;keyword&gt;ulcerative colitis&lt;/keyword&gt;&lt;/keywords&gt;&lt;dates&gt;&lt;year&gt;2023&lt;/year&gt;&lt;pub-dates&gt;&lt;date&gt;Nov 25&lt;/date&gt;&lt;/pub-dates&gt;&lt;/dates&gt;&lt;isbn&gt;2227-9059 (Print)&amp;#xD;2227-9059 (Electronic)&amp;#xD;2227-9059 (Linking)&lt;/isbn&gt;&lt;accession-num&gt;38137365&lt;/accession-num&gt;&lt;urls&gt;&lt;related-urls&gt;&lt;url&gt;https://www.ncbi.nlm.nih.gov/pubmed/38137365&lt;/url&gt;&lt;/related-urls&gt;&lt;/urls&gt;&lt;custom1&gt;The authors declare no conflict of interest.&lt;/custom1&gt;&lt;custom2&gt;PMC10740415&lt;/custom2&gt;&lt;electronic-resource-num&gt;10.3390/biomedicines11123144&lt;/electronic-resource-num&gt;&lt;remote-database-name&gt;PubMed-not-MEDLINE&lt;/remote-database-name&gt;&lt;remote-database-provider&gt;NLM&lt;/remote-database-provider&gt;&lt;/record&gt;&lt;/Cite&gt;&lt;/EndNote&gt;</w:instrText>
      </w:r>
      <w:r w:rsidR="00857720">
        <w:fldChar w:fldCharType="separate"/>
      </w:r>
      <w:r w:rsidR="00857720">
        <w:rPr>
          <w:noProof/>
        </w:rPr>
        <w:t>(</w:t>
      </w:r>
      <w:hyperlink w:anchor="_ENREF_106" w:tooltip="Swirkosz, 2023 #101" w:history="1">
        <w:r w:rsidR="00647917">
          <w:rPr>
            <w:noProof/>
          </w:rPr>
          <w:t>Swirkosz et al., 2023</w:t>
        </w:r>
      </w:hyperlink>
      <w:r w:rsidR="00857720">
        <w:rPr>
          <w:noProof/>
        </w:rPr>
        <w:t>)</w:t>
      </w:r>
      <w:r w:rsidR="00857720">
        <w:fldChar w:fldCharType="end"/>
      </w:r>
      <w:r w:rsidR="00341A28">
        <w:t>. Therefore, it is likely that participants would have bacteria of similar species present as part of their gut microbiota</w:t>
      </w:r>
      <w:r w:rsidR="00341A28" w:rsidRPr="003D55F6">
        <w:t xml:space="preserve">. </w:t>
      </w:r>
    </w:p>
    <w:p w14:paraId="419716BE" w14:textId="7AF78749" w:rsidR="00C03417" w:rsidRPr="003D55F6" w:rsidRDefault="00C03417" w:rsidP="00C03417">
      <w:pPr>
        <w:pStyle w:val="RARMPnumberedparagraphs"/>
        <w:rPr>
          <w:rFonts w:eastAsia="Advm1046a" w:cs="Calibri"/>
        </w:rPr>
      </w:pPr>
      <w:r w:rsidRPr="003D55F6">
        <w:t>Although not documented, t</w:t>
      </w:r>
      <w:r w:rsidR="00F40E3A" w:rsidRPr="003D55F6">
        <w:t xml:space="preserve">he parent EcN is likely to be present in the Australian environment as it is listed in the </w:t>
      </w:r>
      <w:hyperlink r:id="rId30" w:anchor=":~:text=Australian%20Register%20of%20Therapeutic%20Goods%20%28ARTG%29%20information%20for,than%20250%20million%20CFU%20enteric%2C%20capsule%20blister%20pack." w:history="1">
        <w:r w:rsidR="00F40E3A" w:rsidRPr="003D55F6">
          <w:rPr>
            <w:rStyle w:val="Hyperlink"/>
            <w:rFonts w:cs="Calibri"/>
          </w:rPr>
          <w:t>ARTG (TGA)</w:t>
        </w:r>
      </w:hyperlink>
      <w:r w:rsidR="00F40E3A" w:rsidRPr="003D55F6">
        <w:rPr>
          <w:rFonts w:cs="Calibri"/>
        </w:rPr>
        <w:t xml:space="preserve"> as a registered complimentary medicine and commercially available for use in Australia.</w:t>
      </w:r>
      <w:r w:rsidRPr="003D55F6">
        <w:rPr>
          <w:rFonts w:eastAsia="Advm1046a" w:cs="Calibri"/>
        </w:rPr>
        <w:t xml:space="preserve"> </w:t>
      </w:r>
      <w:r w:rsidRPr="003D55F6">
        <w:t>As mentioned in</w:t>
      </w:r>
      <w:r w:rsidR="00C00DE6" w:rsidRPr="003D55F6">
        <w:t xml:space="preserve"> Chapter 1</w:t>
      </w:r>
      <w:r w:rsidRPr="003D55F6">
        <w:t xml:space="preserve">, Section </w:t>
      </w:r>
      <w:r w:rsidRPr="003D55F6">
        <w:fldChar w:fldCharType="begin"/>
      </w:r>
      <w:r w:rsidRPr="003D55F6">
        <w:instrText xml:space="preserve"> REF _Ref57107869 \r \h </w:instrText>
      </w:r>
      <w:r w:rsidRPr="003D55F6">
        <w:fldChar w:fldCharType="separate"/>
      </w:r>
      <w:r w:rsidR="00DC7A35" w:rsidRPr="003D55F6">
        <w:t>3.7</w:t>
      </w:r>
      <w:r w:rsidRPr="003D55F6">
        <w:fldChar w:fldCharType="end"/>
      </w:r>
      <w:r w:rsidRPr="003D55F6">
        <w:t xml:space="preserve">, </w:t>
      </w:r>
      <w:r w:rsidRPr="003D55F6">
        <w:rPr>
          <w:i/>
          <w:iCs/>
        </w:rPr>
        <w:t>E. coli</w:t>
      </w:r>
      <w:r w:rsidRPr="003D55F6">
        <w:t xml:space="preserve"> can be present in the broader environment (e.g. soil, manure, water). Therefore, </w:t>
      </w:r>
      <w:r w:rsidR="003E66ED" w:rsidRPr="003D55F6">
        <w:t>it is</w:t>
      </w:r>
      <w:r w:rsidRPr="003D55F6">
        <w:t xml:space="preserve"> likely that bacteria of similar species are present in the broader environment. </w:t>
      </w:r>
    </w:p>
    <w:p w14:paraId="65235BB1" w14:textId="72629EF2" w:rsidR="00FB7E35" w:rsidRPr="006404A8" w:rsidRDefault="00FB7E35" w:rsidP="00BD40B7">
      <w:pPr>
        <w:pStyle w:val="3RARMP"/>
      </w:pPr>
      <w:bookmarkStart w:id="276" w:name="_Toc377743570"/>
      <w:bookmarkStart w:id="277" w:name="_Toc46243663"/>
      <w:bookmarkStart w:id="278" w:name="_Toc47536756"/>
      <w:bookmarkStart w:id="279" w:name="_Ref211593013"/>
      <w:bookmarkStart w:id="280" w:name="_Toc220571267"/>
      <w:r w:rsidRPr="006404A8">
        <w:t xml:space="preserve">Presence of similar </w:t>
      </w:r>
      <w:r w:rsidR="00282A86">
        <w:t xml:space="preserve">genetic material </w:t>
      </w:r>
      <w:r w:rsidRPr="006404A8">
        <w:t>in the environment</w:t>
      </w:r>
      <w:bookmarkEnd w:id="270"/>
      <w:bookmarkEnd w:id="271"/>
      <w:bookmarkEnd w:id="272"/>
      <w:bookmarkEnd w:id="273"/>
      <w:bookmarkEnd w:id="274"/>
      <w:bookmarkEnd w:id="276"/>
      <w:bookmarkEnd w:id="277"/>
      <w:bookmarkEnd w:id="278"/>
      <w:bookmarkEnd w:id="279"/>
      <w:bookmarkEnd w:id="280"/>
    </w:p>
    <w:p w14:paraId="03F1B19D" w14:textId="1A2A3308" w:rsidR="00D022D7" w:rsidRDefault="00282A86" w:rsidP="008F3EEF">
      <w:pPr>
        <w:pStyle w:val="RARMPnumberedparagraphs"/>
        <w:rPr>
          <w:rFonts w:cs="Calibri"/>
        </w:rPr>
      </w:pPr>
      <w:bookmarkStart w:id="281" w:name="_Toc311188371"/>
      <w:r w:rsidRPr="00D022D7">
        <w:rPr>
          <w:rFonts w:cs="Calibri"/>
        </w:rPr>
        <w:t xml:space="preserve">The balance of a system could be perturbed by the introduction of new genetic material through horizontal gene transfer or through release of </w:t>
      </w:r>
      <w:r w:rsidR="00480CDA" w:rsidRPr="00D022D7">
        <w:rPr>
          <w:rFonts w:cs="Calibri"/>
        </w:rPr>
        <w:t>GMO</w:t>
      </w:r>
      <w:r w:rsidRPr="00D022D7">
        <w:rPr>
          <w:rFonts w:cs="Calibri"/>
        </w:rPr>
        <w:t xml:space="preserve"> into the environment. However, the effect of 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C641B6">
        <w:rPr>
          <w:rFonts w:cs="Calibri"/>
        </w:rPr>
        <w:t>.</w:t>
      </w:r>
    </w:p>
    <w:p w14:paraId="3B9C7B5B" w14:textId="6DE73041" w:rsidR="00415211" w:rsidRPr="00DE2FC0" w:rsidRDefault="00415211" w:rsidP="008F3EEF">
      <w:pPr>
        <w:pStyle w:val="RARMPnumberedparagraphs"/>
        <w:rPr>
          <w:rFonts w:cs="Calibri"/>
        </w:rPr>
      </w:pPr>
      <w:r w:rsidRPr="00DE2FC0">
        <w:rPr>
          <w:rFonts w:cs="Calibri"/>
        </w:rPr>
        <w:t xml:space="preserve">The </w:t>
      </w:r>
      <w:r w:rsidR="00B35E44" w:rsidRPr="00DE2FC0">
        <w:rPr>
          <w:rFonts w:cs="Calibri"/>
          <w:i/>
          <w:iCs/>
        </w:rPr>
        <w:t>ttr</w:t>
      </w:r>
      <w:r w:rsidR="00B35E44" w:rsidRPr="00DE2FC0">
        <w:rPr>
          <w:rFonts w:cs="Calibri"/>
        </w:rPr>
        <w:t xml:space="preserve"> operon </w:t>
      </w:r>
      <w:r w:rsidRPr="00DE2FC0">
        <w:rPr>
          <w:rFonts w:cs="Calibri"/>
        </w:rPr>
        <w:t xml:space="preserve">is derived from </w:t>
      </w:r>
      <w:r w:rsidR="00B35E44" w:rsidRPr="00DE2FC0">
        <w:rPr>
          <w:rFonts w:cs="Calibri"/>
          <w:i/>
          <w:iCs/>
        </w:rPr>
        <w:t>S. enterica</w:t>
      </w:r>
      <w:r w:rsidR="00DE2FC0" w:rsidRPr="00DE2FC0">
        <w:rPr>
          <w:rFonts w:cs="Calibri"/>
        </w:rPr>
        <w:t xml:space="preserve"> serovar Typhimurium, which is </w:t>
      </w:r>
      <w:r w:rsidRPr="00DE2FC0">
        <w:rPr>
          <w:rFonts w:cs="Calibri"/>
        </w:rPr>
        <w:t xml:space="preserve">already </w:t>
      </w:r>
      <w:r w:rsidR="00871E1C">
        <w:rPr>
          <w:rFonts w:cs="Calibri"/>
        </w:rPr>
        <w:t>present</w:t>
      </w:r>
      <w:r w:rsidR="00871E1C" w:rsidRPr="00DE2FC0">
        <w:rPr>
          <w:rFonts w:cs="Calibri"/>
        </w:rPr>
        <w:t xml:space="preserve"> </w:t>
      </w:r>
      <w:r w:rsidRPr="00DE2FC0">
        <w:rPr>
          <w:rFonts w:cs="Calibri"/>
        </w:rPr>
        <w:t xml:space="preserve">in the Australian environment. </w:t>
      </w:r>
      <w:r w:rsidR="00F40E3A">
        <w:rPr>
          <w:rFonts w:cs="Calibri"/>
        </w:rPr>
        <w:t xml:space="preserve">As previously mentioned, </w:t>
      </w:r>
      <w:r w:rsidR="00F95DAC">
        <w:rPr>
          <w:rFonts w:cs="Calibri"/>
        </w:rPr>
        <w:t>the parent EcN would also be present in the Australian environment</w:t>
      </w:r>
      <w:r w:rsidR="00F40E3A">
        <w:rPr>
          <w:rFonts w:cs="Calibri"/>
        </w:rPr>
        <w:t>.</w:t>
      </w:r>
      <w:r w:rsidR="00F95DAC">
        <w:rPr>
          <w:rFonts w:cs="Calibri"/>
        </w:rPr>
        <w:t xml:space="preserve"> </w:t>
      </w:r>
      <w:r w:rsidR="00B74F4A">
        <w:rPr>
          <w:rFonts w:cs="Calibri"/>
        </w:rPr>
        <w:t>As such</w:t>
      </w:r>
      <w:r w:rsidR="0069608A">
        <w:rPr>
          <w:rFonts w:cs="Calibri"/>
        </w:rPr>
        <w:t>,</w:t>
      </w:r>
      <w:r w:rsidR="00B74F4A">
        <w:rPr>
          <w:rFonts w:cs="Calibri"/>
        </w:rPr>
        <w:t xml:space="preserve"> it is likely that organisms in the environment, both in the gut and the broader environment have been exposed to the</w:t>
      </w:r>
      <w:r w:rsidR="005004EA">
        <w:rPr>
          <w:rFonts w:cs="Calibri"/>
        </w:rPr>
        <w:t xml:space="preserve"> </w:t>
      </w:r>
      <w:r w:rsidR="005004EA" w:rsidRPr="003E66ED">
        <w:rPr>
          <w:rFonts w:cs="Calibri"/>
          <w:i/>
          <w:iCs/>
        </w:rPr>
        <w:t>ttr</w:t>
      </w:r>
      <w:r w:rsidR="00B74F4A">
        <w:rPr>
          <w:rFonts w:cs="Calibri"/>
        </w:rPr>
        <w:t xml:space="preserve"> </w:t>
      </w:r>
      <w:r w:rsidR="00E602C6">
        <w:rPr>
          <w:rFonts w:cs="Calibri"/>
        </w:rPr>
        <w:t xml:space="preserve">operons </w:t>
      </w:r>
      <w:r w:rsidR="00B74F4A">
        <w:rPr>
          <w:rFonts w:cs="Calibri"/>
        </w:rPr>
        <w:t>in the GMO</w:t>
      </w:r>
      <w:r w:rsidR="005004EA">
        <w:rPr>
          <w:rFonts w:cs="Calibri"/>
        </w:rPr>
        <w:t>.</w:t>
      </w:r>
    </w:p>
    <w:p w14:paraId="4F09F9A2" w14:textId="1DE8BEB4" w:rsidR="00FB7E35" w:rsidRPr="0015255C" w:rsidRDefault="00FB7E35" w:rsidP="00E1104A">
      <w:pPr>
        <w:pStyle w:val="2RARMP"/>
      </w:pPr>
      <w:bookmarkStart w:id="282" w:name="_Toc46243664"/>
      <w:bookmarkStart w:id="283" w:name="_Toc47536757"/>
      <w:bookmarkStart w:id="284" w:name="_Ref67493452"/>
      <w:bookmarkStart w:id="285" w:name="_Toc220571268"/>
      <w:bookmarkEnd w:id="281"/>
      <w:r w:rsidRPr="0015255C">
        <w:t>Previous authorisations</w:t>
      </w:r>
      <w:bookmarkEnd w:id="282"/>
      <w:bookmarkEnd w:id="283"/>
      <w:bookmarkEnd w:id="284"/>
      <w:bookmarkEnd w:id="285"/>
    </w:p>
    <w:p w14:paraId="1A904FA9" w14:textId="0A41C4C0" w:rsidR="008A7B57" w:rsidRDefault="000C7C02" w:rsidP="009D2A6D">
      <w:pPr>
        <w:pStyle w:val="RARMPnumberedparagraphs"/>
        <w:rPr>
          <w:rFonts w:cs="Calibri"/>
        </w:rPr>
        <w:sectPr w:rsidR="008A7B57" w:rsidSect="005C1ABC">
          <w:footerReference w:type="default" r:id="rId31"/>
          <w:pgSz w:w="11909" w:h="16834" w:code="9"/>
          <w:pgMar w:top="1134" w:right="1134" w:bottom="1134" w:left="1134" w:header="720" w:footer="720" w:gutter="0"/>
          <w:paperSrc w:first="2" w:other="2"/>
          <w:cols w:space="720"/>
          <w:rtlGutter/>
          <w:docGrid w:linePitch="299"/>
        </w:sectPr>
      </w:pPr>
      <w:bookmarkStart w:id="286" w:name="_Toc20804197"/>
      <w:r w:rsidRPr="001C746A">
        <w:rPr>
          <w:rFonts w:cs="Calibri"/>
        </w:rPr>
        <w:t>Th</w:t>
      </w:r>
      <w:r w:rsidR="0015255C" w:rsidRPr="001C746A">
        <w:rPr>
          <w:rFonts w:cs="Calibri"/>
        </w:rPr>
        <w:t>is</w:t>
      </w:r>
      <w:r w:rsidRPr="001C746A">
        <w:rPr>
          <w:rFonts w:cs="Calibri"/>
        </w:rPr>
        <w:t xml:space="preserve"> </w:t>
      </w:r>
      <w:r w:rsidR="00D16BB2" w:rsidRPr="001C746A">
        <w:rPr>
          <w:rFonts w:cs="Calibri"/>
        </w:rPr>
        <w:t>GM</w:t>
      </w:r>
      <w:r w:rsidR="006063ED" w:rsidRPr="001C746A">
        <w:rPr>
          <w:rFonts w:cs="Calibri"/>
        </w:rPr>
        <w:t>O</w:t>
      </w:r>
      <w:r w:rsidR="00D00C12" w:rsidRPr="001C746A">
        <w:rPr>
          <w:rFonts w:cs="Calibri"/>
        </w:rPr>
        <w:t xml:space="preserve"> has not been previously authorised for </w:t>
      </w:r>
      <w:r w:rsidR="00011E9C">
        <w:rPr>
          <w:rFonts w:cs="Calibri"/>
        </w:rPr>
        <w:t xml:space="preserve">clinical trials or </w:t>
      </w:r>
      <w:r w:rsidR="00D00C12" w:rsidRPr="001C746A">
        <w:rPr>
          <w:rFonts w:cs="Calibri"/>
        </w:rPr>
        <w:t>commercial supply in any region or country.</w:t>
      </w:r>
      <w:bookmarkEnd w:id="286"/>
      <w:r w:rsidR="00781D9F">
        <w:rPr>
          <w:rFonts w:cs="Calibri"/>
        </w:rPr>
        <w:t xml:space="preserve"> This is a first in human clinical trial.</w:t>
      </w:r>
    </w:p>
    <w:p w14:paraId="3ADD06EB" w14:textId="77777777" w:rsidR="00FB7E35" w:rsidRPr="0000143A" w:rsidRDefault="00FB7E35" w:rsidP="00FB7E35">
      <w:pPr>
        <w:pStyle w:val="1RARMP"/>
      </w:pPr>
      <w:bookmarkStart w:id="287" w:name="_Toc301341849"/>
      <w:bookmarkStart w:id="288" w:name="_Toc46243667"/>
      <w:bookmarkStart w:id="289" w:name="_Toc47536760"/>
      <w:bookmarkStart w:id="290" w:name="_Ref57119450"/>
      <w:bookmarkStart w:id="291" w:name="_Ref57119486"/>
      <w:bookmarkStart w:id="292" w:name="_Ref57119506"/>
      <w:bookmarkStart w:id="293" w:name="_Ref67492223"/>
      <w:bookmarkStart w:id="294" w:name="_Ref67492419"/>
      <w:bookmarkStart w:id="295" w:name="_Ref213053166"/>
      <w:bookmarkStart w:id="296" w:name="_Toc220571269"/>
      <w:r w:rsidRPr="0000143A">
        <w:lastRenderedPageBreak/>
        <w:t>Risk assessment</w:t>
      </w:r>
      <w:bookmarkEnd w:id="287"/>
      <w:bookmarkEnd w:id="288"/>
      <w:bookmarkEnd w:id="289"/>
      <w:bookmarkEnd w:id="290"/>
      <w:bookmarkEnd w:id="291"/>
      <w:bookmarkEnd w:id="292"/>
      <w:bookmarkEnd w:id="293"/>
      <w:bookmarkEnd w:id="294"/>
      <w:bookmarkEnd w:id="295"/>
      <w:bookmarkEnd w:id="296"/>
    </w:p>
    <w:p w14:paraId="4C5F2FED" w14:textId="77777777" w:rsidR="00FB7E35" w:rsidRPr="0000143A" w:rsidRDefault="00FB7E35" w:rsidP="00E1104A">
      <w:pPr>
        <w:pStyle w:val="2RARMP"/>
      </w:pPr>
      <w:bookmarkStart w:id="297" w:name="_Toc301341850"/>
      <w:bookmarkStart w:id="298" w:name="_Toc446425406"/>
      <w:bookmarkStart w:id="299" w:name="_Toc46243668"/>
      <w:bookmarkStart w:id="300" w:name="_Toc47536761"/>
      <w:bookmarkStart w:id="301" w:name="_Toc220571270"/>
      <w:r w:rsidRPr="0000143A">
        <w:t>Introduction</w:t>
      </w:r>
      <w:bookmarkEnd w:id="297"/>
      <w:bookmarkEnd w:id="298"/>
      <w:bookmarkEnd w:id="299"/>
      <w:bookmarkEnd w:id="300"/>
      <w:bookmarkEnd w:id="301"/>
    </w:p>
    <w:p w14:paraId="7ABE66AB" w14:textId="04425CC0" w:rsidR="00FB7E35" w:rsidRPr="0000143A" w:rsidRDefault="00FB7E35" w:rsidP="00EE5A10">
      <w:pPr>
        <w:pStyle w:val="RARMPnumberedparagraphs"/>
        <w:tabs>
          <w:tab w:val="clear" w:pos="567"/>
        </w:tabs>
      </w:pPr>
      <w:r w:rsidRPr="0000143A">
        <w:t>The risk assessment identifies and characterises risks to the health and safety of people or to the environment from dealings with GMOs, posed by or as the result of gene technology (</w:t>
      </w:r>
      <w:r w:rsidR="00163EB7">
        <w:t>Figure 7</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DC7A35">
        <w:t>Chapter 1</w:t>
      </w:r>
      <w:r w:rsidR="00472456">
        <w:fldChar w:fldCharType="end"/>
      </w:r>
      <w:r w:rsidRPr="007C172B">
        <w:t xml:space="preserve">), taking into </w:t>
      </w:r>
      <w:r w:rsidRPr="0000143A">
        <w:t>account current scientific and technical knowledge. A consideration of uncertainty, in particular knowledge gaps, occurs throughout the risk assessment process.</w:t>
      </w:r>
      <w:bookmarkStart w:id="302" w:name="_Ref298160107"/>
      <w:bookmarkStart w:id="303" w:name="_Ref298160103"/>
    </w:p>
    <w:p w14:paraId="42D36084" w14:textId="44659106" w:rsidR="007E3AE5" w:rsidRDefault="00FB7E35" w:rsidP="007E3AE5">
      <w:pPr>
        <w:ind w:firstLine="284"/>
      </w:pPr>
      <w:r w:rsidRPr="00961290">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32">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02"/>
    </w:p>
    <w:p w14:paraId="3E1DBE5E" w14:textId="45CD107B" w:rsidR="00FB7E35" w:rsidRPr="007E3AE5" w:rsidRDefault="007E3AE5" w:rsidP="00340E83">
      <w:pPr>
        <w:pStyle w:val="figure"/>
      </w:pPr>
      <w:bookmarkStart w:id="304" w:name="_Ref55378222"/>
      <w:bookmarkStart w:id="305" w:name="_Ref55545144"/>
      <w:r>
        <w:t>Figure</w:t>
      </w:r>
      <w:bookmarkEnd w:id="304"/>
      <w:r w:rsidR="00163EB7">
        <w:t xml:space="preserve"> 7</w:t>
      </w:r>
      <w:r>
        <w:t xml:space="preserve">: </w:t>
      </w:r>
      <w:r w:rsidR="00C63E8D">
        <w:rPr>
          <w:b/>
        </w:rPr>
        <w:t xml:space="preserve"> </w:t>
      </w:r>
      <w:r w:rsidR="00FB7E35" w:rsidRPr="00340E83">
        <w:t>The risk assessment process</w:t>
      </w:r>
      <w:bookmarkEnd w:id="303"/>
      <w:bookmarkEnd w:id="305"/>
    </w:p>
    <w:p w14:paraId="161CE475" w14:textId="18E0EDBD" w:rsidR="00FB7E35" w:rsidRPr="007C172B" w:rsidRDefault="00FB7E35" w:rsidP="00EE5A10">
      <w:pPr>
        <w:pStyle w:val="RARMPnumberedparagraphs"/>
        <w:tabs>
          <w:tab w:val="clear" w:pos="567"/>
        </w:tabs>
      </w:pPr>
      <w:r w:rsidRPr="007C172B">
        <w:t>The Regulator uses a number of techniques to identify risks, including checklists, brainstorming, previous agency experience, reported international experience and consultation</w:t>
      </w:r>
      <w:r w:rsidR="007F7B90">
        <w:t xml:space="preserve"> </w:t>
      </w:r>
      <w:r w:rsidR="0082001F">
        <w:fldChar w:fldCharType="begin"/>
      </w:r>
      <w:r w:rsidR="00647917">
        <w:instrText xml:space="preserve"> ADDIN EN.CITE &lt;EndNote&gt;&lt;Cite&gt;&lt;Author&gt;OGTR&lt;/Author&gt;&lt;Year&gt;2013&lt;/Year&gt;&lt;RecNum&gt;1&lt;/RecNum&gt;&lt;DisplayText&gt;(OGTR, 2013b)&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fldChar w:fldCharType="separate"/>
      </w:r>
      <w:r w:rsidR="00647917">
        <w:rPr>
          <w:noProof/>
        </w:rPr>
        <w:t>(</w:t>
      </w:r>
      <w:hyperlink w:anchor="_ENREF_75" w:tooltip="OGTR, 2013 #1" w:history="1">
        <w:r w:rsidR="00647917">
          <w:rPr>
            <w:noProof/>
          </w:rPr>
          <w:t>OGTR, 2013b</w:t>
        </w:r>
      </w:hyperlink>
      <w:r w:rsidR="00647917">
        <w:rPr>
          <w:noProof/>
        </w:rPr>
        <w:t>)</w:t>
      </w:r>
      <w:r w:rsidR="0082001F">
        <w:fldChar w:fldCharType="end"/>
      </w:r>
      <w:r w:rsidRPr="007C172B">
        <w:t>.</w:t>
      </w:r>
    </w:p>
    <w:p w14:paraId="6D751AD8" w14:textId="1C0CBCDE" w:rsidR="00FB7E35" w:rsidRPr="007C172B" w:rsidRDefault="00FB7E35" w:rsidP="00EE5A10">
      <w:pPr>
        <w:pStyle w:val="RARMPnumberedparagraphs"/>
        <w:tabs>
          <w:tab w:val="clear" w:pos="567"/>
        </w:tabs>
      </w:pPr>
      <w:r w:rsidRPr="007C172B">
        <w:t>Risk identification first considers a wide range of circumstances in which</w:t>
      </w:r>
      <w:r w:rsidR="00A24E0A">
        <w:t xml:space="preserve"> people</w:t>
      </w:r>
      <w:r w:rsidR="00C30F8C">
        <w:t>,</w:t>
      </w:r>
      <w:r w:rsidR="00A24E0A">
        <w:t xml:space="preserve"> or the environment could be exposed to</w:t>
      </w:r>
      <w:r w:rsidRPr="007C172B">
        <w:t xml:space="preserve"> the GMO, or the introduced genetic material. This leads to postulating causal pathways that may give rise to harm for people or the environment from dealings with a GMO. These are called risk scenarios.</w:t>
      </w:r>
    </w:p>
    <w:p w14:paraId="4093AF1A" w14:textId="68F92AD1" w:rsidR="00FB7E35" w:rsidRPr="007C172B" w:rsidRDefault="00FB7E35" w:rsidP="00EE5A10">
      <w:pPr>
        <w:pStyle w:val="RARMPnumberedparagraphs"/>
        <w:tabs>
          <w:tab w:val="clear" w:pos="567"/>
        </w:tab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Figure 8</w:t>
      </w:r>
      <w:r w:rsidRPr="000853A9">
        <w:t>), i.</w:t>
      </w:r>
      <w:r w:rsidRPr="007C172B">
        <w:t>e. the risk is considered no greater than negligible.</w:t>
      </w:r>
    </w:p>
    <w:p w14:paraId="7CB1622A" w14:textId="77777777" w:rsidR="00FB7E35" w:rsidRPr="007C172B" w:rsidRDefault="00FB7E35" w:rsidP="00EE5A10">
      <w:pPr>
        <w:pStyle w:val="RARMPnumberedparagraphs"/>
        <w:tabs>
          <w:tab w:val="clear" w:pos="567"/>
        </w:tab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E1104A">
      <w:pPr>
        <w:pStyle w:val="2RARMP"/>
      </w:pPr>
      <w:bookmarkStart w:id="306" w:name="_Toc301341851"/>
      <w:bookmarkStart w:id="307" w:name="_Toc46243669"/>
      <w:bookmarkStart w:id="308" w:name="_Toc47536762"/>
      <w:bookmarkStart w:id="309" w:name="_Toc220571271"/>
      <w:r w:rsidRPr="0000143A">
        <w:t>Risk identification</w:t>
      </w:r>
      <w:bookmarkEnd w:id="306"/>
      <w:bookmarkEnd w:id="307"/>
      <w:bookmarkEnd w:id="308"/>
      <w:bookmarkEnd w:id="309"/>
    </w:p>
    <w:p w14:paraId="4A94BE29" w14:textId="28FF7FB7" w:rsidR="00FB7E35" w:rsidRPr="0000143A" w:rsidRDefault="00FB7E35" w:rsidP="00FB7E35">
      <w:pPr>
        <w:pStyle w:val="RARMPnumberedparagraphs"/>
        <w:tabs>
          <w:tab w:val="clear" w:pos="567"/>
        </w:tabs>
        <w:ind w:left="360" w:hanging="360"/>
      </w:pPr>
      <w:r w:rsidRPr="0000143A">
        <w:t>Postulated risk scenarios are comprised of three components</w:t>
      </w:r>
      <w:r w:rsidR="000B22E3">
        <w:t xml:space="preserve"> (</w:t>
      </w:r>
      <w:r w:rsidR="00163EB7">
        <w:t>Figure 8</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299A1AB8">
                <wp:simplePos x="0" y="0"/>
                <wp:positionH relativeFrom="column">
                  <wp:posOffset>469265</wp:posOffset>
                </wp:positionH>
                <wp:positionV relativeFrom="paragraph">
                  <wp:posOffset>94615</wp:posOffset>
                </wp:positionV>
                <wp:extent cx="4863465" cy="752475"/>
                <wp:effectExtent l="0" t="0" r="0" b="9525"/>
                <wp:wrapNone/>
                <wp:docPr id="26" name="Group 26" descr="A pictoral representation of the preceeding paragraph." title="Figure 6  Components of a risk scenario"/>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Text Box 27" o:sp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5AFFC7"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74AA4C33" w:rsidR="00FB7E35" w:rsidRPr="00232F77" w:rsidRDefault="00232F77" w:rsidP="00340E83">
      <w:pPr>
        <w:pStyle w:val="figure"/>
      </w:pPr>
      <w:bookmarkStart w:id="310" w:name="_Ref55379143"/>
      <w:bookmarkStart w:id="311" w:name="_Ref475973580"/>
      <w:bookmarkStart w:id="312" w:name="_Toc34906266"/>
      <w:r>
        <w:t>Figure</w:t>
      </w:r>
      <w:bookmarkEnd w:id="310"/>
      <w:r w:rsidR="00163EB7">
        <w:t xml:space="preserve"> 8</w:t>
      </w:r>
      <w:r>
        <w:t>:</w:t>
      </w:r>
      <w:r w:rsidR="00FB7E35" w:rsidRPr="00C63E8D">
        <w:rPr>
          <w:b/>
        </w:rPr>
        <w:t xml:space="preserve"> </w:t>
      </w:r>
      <w:r w:rsidR="00FB7E35" w:rsidRPr="00340E83">
        <w:t>Components of a risk scenario</w:t>
      </w:r>
      <w:bookmarkEnd w:id="311"/>
      <w:bookmarkEnd w:id="312"/>
    </w:p>
    <w:p w14:paraId="0C78C9A8" w14:textId="7DC6187A" w:rsidR="00FB7E35" w:rsidRPr="0000143A" w:rsidRDefault="00FB7E35" w:rsidP="00FB7E35">
      <w:pPr>
        <w:pStyle w:val="RARMPnumberedparagraphs"/>
        <w:tabs>
          <w:tab w:val="clear" w:pos="567"/>
        </w:tabs>
        <w:ind w:left="360" w:hanging="360"/>
      </w:pPr>
      <w:r w:rsidRPr="0000143A">
        <w:t xml:space="preserve">When postulating relevant risk scenarios, the risk context is taken into account,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DC7A35">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313" w:name="_Ref490461333"/>
      <w:bookmarkStart w:id="314" w:name="_Ref496597381"/>
      <w:bookmarkStart w:id="315" w:name="_Toc46243670"/>
      <w:bookmarkStart w:id="316" w:name="_Toc47536763"/>
      <w:bookmarkStart w:id="317" w:name="_Toc220571272"/>
      <w:r w:rsidRPr="0000143A">
        <w:t>Risk source</w:t>
      </w:r>
      <w:bookmarkEnd w:id="313"/>
      <w:bookmarkEnd w:id="314"/>
      <w:bookmarkEnd w:id="315"/>
      <w:bookmarkEnd w:id="316"/>
      <w:bookmarkEnd w:id="317"/>
    </w:p>
    <w:p w14:paraId="1954D0CB" w14:textId="7F5CB9C2" w:rsidR="002A0560" w:rsidRDefault="002A0560" w:rsidP="002A0560">
      <w:pPr>
        <w:pStyle w:val="RARMPnumberedparagraphs"/>
      </w:pPr>
      <w:r>
        <w:t xml:space="preserve">The parent organism is the commensal </w:t>
      </w:r>
      <w:r w:rsidRPr="00776443">
        <w:rPr>
          <w:i/>
        </w:rPr>
        <w:t>E.coli</w:t>
      </w:r>
      <w:r>
        <w:t xml:space="preserve"> Nissle strain. Details of the properties of the GMO can be found in</w:t>
      </w:r>
      <w:r w:rsidR="00C00DE6">
        <w:t xml:space="preserve"> Chapter 1</w:t>
      </w:r>
      <w:r w:rsidR="00040005">
        <w:t xml:space="preserve">, </w:t>
      </w:r>
      <w:r w:rsidR="00040005">
        <w:fldChar w:fldCharType="begin"/>
      </w:r>
      <w:r w:rsidR="00040005">
        <w:instrText xml:space="preserve"> REF _Ref212452326 \n \h </w:instrText>
      </w:r>
      <w:r w:rsidR="00040005">
        <w:fldChar w:fldCharType="separate"/>
      </w:r>
      <w:r w:rsidR="00DC7A35">
        <w:t>Section 4</w:t>
      </w:r>
      <w:r w:rsidR="00040005">
        <w:fldChar w:fldCharType="end"/>
      </w:r>
      <w:r>
        <w:t xml:space="preserve">. Transmission of </w:t>
      </w:r>
      <w:r w:rsidRPr="0055574F">
        <w:rPr>
          <w:i/>
          <w:iCs/>
        </w:rPr>
        <w:t>E. coli</w:t>
      </w:r>
      <w:r>
        <w:t xml:space="preserve"> is generally via the faecal-oral route and from </w:t>
      </w:r>
      <w:r w:rsidR="00B74F4A">
        <w:t xml:space="preserve">contact with faecal material </w:t>
      </w:r>
      <w:r>
        <w:t xml:space="preserve">in the environment.  </w:t>
      </w:r>
    </w:p>
    <w:p w14:paraId="65DAC8D8" w14:textId="6EEC98FA" w:rsidR="002A0560" w:rsidRPr="00F83E4A" w:rsidRDefault="002A0560" w:rsidP="002A0560">
      <w:pPr>
        <w:pStyle w:val="RARMPnumberedparagraphs"/>
      </w:pPr>
      <w:r w:rsidRPr="00C52914">
        <w:t xml:space="preserve">Potential sources of harm can </w:t>
      </w:r>
      <w:r w:rsidRPr="000F2486">
        <w:t xml:space="preserve">be intended novel </w:t>
      </w:r>
      <w:r w:rsidRPr="00C52914">
        <w:t>GM traits associated with one or more of the introduced genetic elements</w:t>
      </w:r>
      <w:r w:rsidR="00A24E0A">
        <w:t>,</w:t>
      </w:r>
      <w:r w:rsidRPr="00C52914">
        <w:t xml:space="preserve"> or unintended effects/traits arising from the use of gene technology. </w:t>
      </w:r>
      <w:r w:rsidRPr="00C52914">
        <w:rPr>
          <w:snapToGrid w:val="0"/>
        </w:rPr>
        <w:t>Unintended effects can arise through horizontal gene transfer (HGT), the stable transfer of genetic material from one organism to another without reproduction. All genes within an organism, including those introduced by gene technology, can be transferred to another organism by HGT. A gene transferred through HGT could confer</w:t>
      </w:r>
      <w:r w:rsidRPr="003E5BF9">
        <w:rPr>
          <w:snapToGrid w:val="0"/>
        </w:rPr>
        <w:t xml:space="preserve"> a novel trait to the recipient organism. The novel trait may result in negative, neutral or positive effects on the fitness of the recipient organism.</w:t>
      </w:r>
      <w:r w:rsidR="00E17EE0">
        <w:rPr>
          <w:snapToGrid w:val="0"/>
        </w:rPr>
        <w:t xml:space="preserve"> </w:t>
      </w:r>
      <w:r w:rsidR="00E17EE0" w:rsidRPr="00E17EE0">
        <w:rPr>
          <w:snapToGrid w:val="0"/>
        </w:rPr>
        <w:t>This pathway is further considered as a potential source of risk.</w:t>
      </w:r>
    </w:p>
    <w:p w14:paraId="15580327" w14:textId="306173DB" w:rsidR="002A0560" w:rsidRDefault="002A0560" w:rsidP="002A0560">
      <w:pPr>
        <w:pStyle w:val="RARMPnumberedparagraphs"/>
      </w:pPr>
      <w:r>
        <w:rPr>
          <w:snapToGrid w:val="0"/>
        </w:rPr>
        <w:t>As discussed in</w:t>
      </w:r>
      <w:r w:rsidR="00C00DE6">
        <w:rPr>
          <w:snapToGrid w:val="0"/>
        </w:rPr>
        <w:t xml:space="preserve"> Chapter 1</w:t>
      </w:r>
      <w:r w:rsidR="00040005">
        <w:rPr>
          <w:snapToGrid w:val="0"/>
        </w:rPr>
        <w:t xml:space="preserve">, </w:t>
      </w:r>
      <w:r w:rsidR="00040005">
        <w:rPr>
          <w:snapToGrid w:val="0"/>
        </w:rPr>
        <w:fldChar w:fldCharType="begin"/>
      </w:r>
      <w:r w:rsidR="00040005">
        <w:rPr>
          <w:snapToGrid w:val="0"/>
        </w:rPr>
        <w:instrText xml:space="preserve"> REF _Ref212452397 \n \h </w:instrText>
      </w:r>
      <w:r w:rsidR="00040005">
        <w:rPr>
          <w:snapToGrid w:val="0"/>
        </w:rPr>
      </w:r>
      <w:r w:rsidR="00040005">
        <w:rPr>
          <w:snapToGrid w:val="0"/>
        </w:rPr>
        <w:fldChar w:fldCharType="separate"/>
      </w:r>
      <w:r w:rsidR="00DC7A35">
        <w:rPr>
          <w:snapToGrid w:val="0"/>
        </w:rPr>
        <w:t>Section 4</w:t>
      </w:r>
      <w:r w:rsidR="00040005">
        <w:rPr>
          <w:snapToGrid w:val="0"/>
        </w:rPr>
        <w:fldChar w:fldCharType="end"/>
      </w:r>
      <w:r>
        <w:rPr>
          <w:snapToGrid w:val="0"/>
        </w:rPr>
        <w:t xml:space="preserve">, the GMO has been modified by the insertion of the </w:t>
      </w:r>
      <w:r w:rsidRPr="00040005">
        <w:rPr>
          <w:i/>
          <w:iCs/>
          <w:snapToGrid w:val="0"/>
        </w:rPr>
        <w:t>ttr</w:t>
      </w:r>
      <w:r>
        <w:rPr>
          <w:snapToGrid w:val="0"/>
        </w:rPr>
        <w:t xml:space="preserve"> </w:t>
      </w:r>
      <w:r w:rsidR="00040005">
        <w:rPr>
          <w:snapToGrid w:val="0"/>
        </w:rPr>
        <w:t xml:space="preserve">operon </w:t>
      </w:r>
      <w:r>
        <w:rPr>
          <w:snapToGrid w:val="0"/>
        </w:rPr>
        <w:t xml:space="preserve">from </w:t>
      </w:r>
      <w:r w:rsidRPr="009F18F4">
        <w:rPr>
          <w:i/>
          <w:iCs/>
          <w:snapToGrid w:val="0"/>
        </w:rPr>
        <w:t>Salmonella enterica typhimurium</w:t>
      </w:r>
      <w:r>
        <w:rPr>
          <w:snapToGrid w:val="0"/>
        </w:rPr>
        <w:t xml:space="preserve"> and deletions in other genes in EcN. </w:t>
      </w:r>
      <w:r w:rsidRPr="0000143A">
        <w:t>Th</w:t>
      </w:r>
      <w:r>
        <w:t>ese</w:t>
      </w:r>
      <w:r w:rsidRPr="0000143A">
        <w:t xml:space="preserve"> </w:t>
      </w:r>
      <w:r>
        <w:t>modified</w:t>
      </w:r>
      <w:r w:rsidRPr="0000143A">
        <w:t xml:space="preserve"> gene</w:t>
      </w:r>
      <w:r>
        <w:t>s</w:t>
      </w:r>
      <w:r w:rsidRPr="0000143A">
        <w:t xml:space="preserve"> and</w:t>
      </w:r>
      <w:r>
        <w:t xml:space="preserve"> their</w:t>
      </w:r>
      <w:r w:rsidRPr="0000143A">
        <w:t xml:space="preserve"> encoded protein</w:t>
      </w:r>
      <w:r>
        <w:t>s</w:t>
      </w:r>
      <w:r w:rsidR="00BC7FF4">
        <w:t>,</w:t>
      </w:r>
      <w:r w:rsidRPr="0000143A">
        <w:t xml:space="preserve"> </w:t>
      </w:r>
      <w:r w:rsidR="00BC7FF4">
        <w:t xml:space="preserve">or effects of deletions, </w:t>
      </w:r>
      <w:r w:rsidRPr="0000143A">
        <w:t>are considered further</w:t>
      </w:r>
      <w:r>
        <w:t xml:space="preserve"> as a potential source of risk.</w:t>
      </w:r>
    </w:p>
    <w:p w14:paraId="21D24CF5" w14:textId="41F41A0E" w:rsidR="00FB7E35" w:rsidRPr="0000143A" w:rsidRDefault="00FB7E35" w:rsidP="00FB7E35">
      <w:pPr>
        <w:pStyle w:val="3RARMP"/>
      </w:pPr>
      <w:bookmarkStart w:id="318" w:name="_Toc46243671"/>
      <w:bookmarkStart w:id="319" w:name="_Toc47536764"/>
      <w:bookmarkStart w:id="320" w:name="_Toc220571273"/>
      <w:r w:rsidRPr="0000143A">
        <w:lastRenderedPageBreak/>
        <w:t>Causal pathway</w:t>
      </w:r>
      <w:bookmarkEnd w:id="318"/>
      <w:bookmarkEnd w:id="319"/>
      <w:bookmarkEnd w:id="320"/>
    </w:p>
    <w:p w14:paraId="1BDF27AD" w14:textId="77777777" w:rsidR="00FB7E35" w:rsidRPr="0000143A" w:rsidRDefault="00FB7E35" w:rsidP="00EE5A10">
      <w:pPr>
        <w:pStyle w:val="RARMPnumberedparagraphs"/>
        <w:tabs>
          <w:tab w:val="clear" w:pos="567"/>
        </w:tabs>
      </w:pPr>
      <w:r w:rsidRPr="0000143A">
        <w:t>The following factors are taken into account when postulating plausible causal pathways to potential harm:</w:t>
      </w:r>
    </w:p>
    <w:p w14:paraId="5B01D510" w14:textId="163C30D8" w:rsidR="00FB7E35" w:rsidRPr="0000143A" w:rsidRDefault="00FB7E35" w:rsidP="00FB7E35">
      <w:pPr>
        <w:pStyle w:val="BulletedRARMP"/>
        <w:tabs>
          <w:tab w:val="clear" w:pos="567"/>
          <w:tab w:val="num" w:pos="851"/>
        </w:tabs>
        <w:spacing w:after="60"/>
        <w:ind w:left="851" w:hanging="425"/>
      </w:pPr>
      <w:r>
        <w:t xml:space="preserve">the proposed dealings, which are </w:t>
      </w:r>
      <w:r w:rsidR="00BC7FF4">
        <w:t xml:space="preserve">conduct experiments (clinical trials), </w:t>
      </w:r>
      <w:r>
        <w:t xml:space="preserve">import, transport </w:t>
      </w:r>
      <w:r w:rsidR="00BC7FF4">
        <w:t xml:space="preserve">and </w:t>
      </w:r>
      <w:r>
        <w:t xml:space="preserve">disposal of </w:t>
      </w:r>
      <w:r w:rsidR="00A460DD">
        <w:t xml:space="preserve">the GMO </w:t>
      </w:r>
      <w:r>
        <w:t>and possession</w:t>
      </w:r>
      <w:r w:rsidR="00BC7FF4">
        <w:t>, supply or use</w:t>
      </w:r>
      <w:r>
        <w:t xml:space="preserve"> (including storage) in the course of any of these dealings</w:t>
      </w:r>
      <w:r w:rsidR="00546ED8">
        <w:t>;</w:t>
      </w:r>
    </w:p>
    <w:p w14:paraId="7057B002" w14:textId="205C00C1" w:rsidR="00FB7E35" w:rsidRDefault="00FB7E35" w:rsidP="00FB7E35">
      <w:pPr>
        <w:pStyle w:val="BulletedRARMP"/>
        <w:tabs>
          <w:tab w:val="clear" w:pos="567"/>
          <w:tab w:val="num" w:pos="851"/>
        </w:tabs>
        <w:spacing w:after="60"/>
        <w:ind w:left="851" w:hanging="425"/>
      </w:pPr>
      <w:r>
        <w:t xml:space="preserve">restrictions placed on the import, transport or disposal of </w:t>
      </w:r>
      <w:r w:rsidR="006F12DE">
        <w:t>t</w:t>
      </w:r>
      <w:r w:rsidR="00A460DD">
        <w:t xml:space="preserve">he GMO </w:t>
      </w:r>
      <w:r>
        <w:t>by other regulatory agencies, the States and Territories</w:t>
      </w:r>
      <w:r w:rsidR="00546ED8">
        <w:t>;</w:t>
      </w:r>
    </w:p>
    <w:p w14:paraId="6F083DD3" w14:textId="279D769B" w:rsidR="00FB7E35" w:rsidRDefault="00FB7E35" w:rsidP="00FB7E35">
      <w:pPr>
        <w:pStyle w:val="BulletedRARMP"/>
        <w:tabs>
          <w:tab w:val="clear" w:pos="567"/>
          <w:tab w:val="num" w:pos="851"/>
        </w:tabs>
        <w:spacing w:after="60"/>
        <w:ind w:left="851" w:hanging="425"/>
      </w:pPr>
      <w:r>
        <w:t>characteristics of the parent organism</w:t>
      </w:r>
      <w:r w:rsidR="00546ED8">
        <w:t>;</w:t>
      </w:r>
    </w:p>
    <w:p w14:paraId="66F76871" w14:textId="3C829FA5" w:rsidR="00FB7E35" w:rsidRPr="00961290" w:rsidRDefault="00FB7E35" w:rsidP="00FB7E35">
      <w:pPr>
        <w:pStyle w:val="BulletedRARMP"/>
        <w:tabs>
          <w:tab w:val="clear" w:pos="567"/>
          <w:tab w:val="num" w:pos="851"/>
        </w:tabs>
        <w:spacing w:after="60"/>
        <w:ind w:left="851" w:hanging="425"/>
      </w:pPr>
      <w:r w:rsidRPr="00961290">
        <w:t>routes of exposure to the GMOs, the introduced gene(s) and gene product(s)</w:t>
      </w:r>
      <w:r w:rsidR="00546ED8">
        <w:t>;</w:t>
      </w:r>
    </w:p>
    <w:p w14:paraId="3C6EA186" w14:textId="1BA241E7"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w:t>
      </w:r>
      <w:r w:rsidR="00A668BA">
        <w:t xml:space="preserve">or deleted </w:t>
      </w:r>
      <w:r w:rsidRPr="00961290">
        <w:t>gene(s) and gene product(s) on the properties of the organism</w:t>
      </w:r>
      <w:r w:rsidR="00546ED8">
        <w:t>;</w:t>
      </w:r>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to the introduced gene(s) and gene product(s) from other sources in the environment</w:t>
      </w:r>
      <w:r w:rsidR="00546ED8">
        <w:t>;</w:t>
      </w:r>
    </w:p>
    <w:p w14:paraId="18C8779F" w14:textId="71DD292D" w:rsidR="00FB7E35" w:rsidRPr="00961290" w:rsidRDefault="00FB7E35" w:rsidP="00FB7E35">
      <w:pPr>
        <w:pStyle w:val="BulletedRARMP"/>
        <w:tabs>
          <w:tab w:val="clear" w:pos="567"/>
          <w:tab w:val="num" w:pos="851"/>
        </w:tabs>
        <w:spacing w:after="60"/>
        <w:ind w:left="851" w:hanging="425"/>
      </w:pPr>
      <w:r w:rsidRPr="00961290">
        <w:t>potential exposure of other organisms to the GMOs in the environment</w:t>
      </w:r>
      <w:r w:rsidR="00546ED8">
        <w:t>;</w:t>
      </w:r>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r w:rsidRPr="00961290">
        <w:t>environment</w:t>
      </w:r>
      <w:r w:rsidR="00546ED8">
        <w:t>;</w:t>
      </w:r>
      <w:r w:rsidRPr="00961290">
        <w:t xml:space="preserve"> </w:t>
      </w:r>
    </w:p>
    <w:p w14:paraId="20E1F8A1" w14:textId="7DB282AB" w:rsidR="00FB7E35" w:rsidRPr="00961290" w:rsidRDefault="00FB7E35" w:rsidP="00FB7E35">
      <w:pPr>
        <w:pStyle w:val="BulletedRARMP"/>
        <w:tabs>
          <w:tab w:val="clear" w:pos="567"/>
          <w:tab w:val="num" w:pos="851"/>
        </w:tabs>
        <w:spacing w:after="60"/>
        <w:ind w:left="851" w:hanging="425"/>
      </w:pPr>
      <w:r w:rsidRPr="00961290">
        <w:t>spread and persistence of the GMOs (e.g. dispersal pathways and establishment potential)</w:t>
      </w:r>
      <w:r w:rsidR="00546ED8">
        <w:t>;</w:t>
      </w:r>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r w:rsidR="00546ED8">
        <w:t>;</w:t>
      </w:r>
    </w:p>
    <w:p w14:paraId="1E176101" w14:textId="04B9930B" w:rsidR="00FB7E35" w:rsidRPr="00961290" w:rsidRDefault="00FB7E35" w:rsidP="00FB7E35">
      <w:pPr>
        <w:pStyle w:val="BulletedRARMP"/>
        <w:tabs>
          <w:tab w:val="clear" w:pos="567"/>
          <w:tab w:val="num" w:pos="851"/>
        </w:tabs>
        <w:spacing w:after="60"/>
        <w:ind w:left="851" w:hanging="425"/>
      </w:pPr>
      <w:r w:rsidRPr="00961290">
        <w:t>gene transfer by horizontal gene transfer</w:t>
      </w:r>
      <w:r w:rsidR="00546ED8">
        <w:t>;</w:t>
      </w:r>
      <w:r w:rsidRPr="00961290">
        <w:t xml:space="preserve"> </w:t>
      </w:r>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00143A"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7E1D9D9C" w:rsidR="003D4576" w:rsidRPr="003D4576" w:rsidRDefault="000E1237" w:rsidP="00546ED8">
      <w:pPr>
        <w:pStyle w:val="RARMPnumberedparagraphs"/>
        <w:tabs>
          <w:tab w:val="clear" w:pos="567"/>
        </w:tabs>
      </w:pPr>
      <w:r>
        <w:t>As discussed in Chapter 1</w:t>
      </w:r>
      <w:r w:rsidR="00C00DE6">
        <w:t>,</w:t>
      </w:r>
      <w:r>
        <w:t xml:space="preserve"> Section 1.1,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fldChar w:fldCharType="begin"/>
      </w:r>
      <w:r w:rsidR="009347F7">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e2p5expr8xpzasea9ag5xrxnztseszre50vw" timestamp="1761605282"&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fldChar w:fldCharType="separate"/>
      </w:r>
      <w:r>
        <w:rPr>
          <w:noProof/>
        </w:rPr>
        <w:t>(</w:t>
      </w:r>
      <w:hyperlink w:anchor="_ENREF_69" w:tooltip="National Health and Medical Research Council, 2018 #2" w:history="1">
        <w:r w:rsidR="00647917">
          <w:rPr>
            <w:noProof/>
          </w:rPr>
          <w:t>National Health and Medical Research Council et al., 2018</w:t>
        </w:r>
      </w:hyperlink>
      <w:r>
        <w:rPr>
          <w:noProof/>
        </w:rPr>
        <w:t>)</w:t>
      </w:r>
      <w:r>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w:t>
      </w:r>
      <w:r>
        <w:t>.</w:t>
      </w:r>
      <w:r w:rsidR="007B7D58">
        <w:rPr>
          <w:color w:val="000000" w:themeColor="text1"/>
        </w:rPr>
        <w:t xml:space="preserve"> </w:t>
      </w:r>
    </w:p>
    <w:p w14:paraId="1C6B6810" w14:textId="3569F008" w:rsidR="00FB7E35" w:rsidRDefault="00FB7E35" w:rsidP="00EE5A10">
      <w:pPr>
        <w:pStyle w:val="RARMPnumberedparagraphs"/>
        <w:tabs>
          <w:tab w:val="clear" w:pos="567"/>
        </w:tabs>
      </w:pPr>
      <w:r w:rsidRPr="00961290">
        <w:t>The Act provides for substantial penalties for unauthorised dealings with GMOs or non-compliance with licence conditions, and also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613B92FF" w14:textId="01E7E8E5" w:rsidR="00FB7E35" w:rsidRPr="00961290" w:rsidRDefault="00FB7E35" w:rsidP="00FB7E35">
      <w:pPr>
        <w:pStyle w:val="3RARMP"/>
        <w:spacing w:before="240"/>
      </w:pPr>
      <w:bookmarkStart w:id="321" w:name="_Toc453825264"/>
      <w:bookmarkStart w:id="322" w:name="_Toc534809825"/>
      <w:bookmarkStart w:id="323" w:name="_Toc37145972"/>
      <w:bookmarkStart w:id="324" w:name="_Toc46243672"/>
      <w:bookmarkStart w:id="325" w:name="_Toc47536765"/>
      <w:bookmarkStart w:id="326" w:name="_Toc220571274"/>
      <w:r w:rsidRPr="00961290">
        <w:t>Potential harm</w:t>
      </w:r>
      <w:bookmarkEnd w:id="321"/>
      <w:bookmarkEnd w:id="322"/>
      <w:bookmarkEnd w:id="323"/>
      <w:bookmarkEnd w:id="324"/>
      <w:bookmarkEnd w:id="325"/>
      <w:r w:rsidR="000D3070">
        <w:t>s</w:t>
      </w:r>
      <w:bookmarkEnd w:id="326"/>
    </w:p>
    <w:p w14:paraId="458319CD" w14:textId="59401F09" w:rsidR="00FB7E35" w:rsidRPr="00961290" w:rsidRDefault="000D3070" w:rsidP="00B32534">
      <w:pPr>
        <w:pStyle w:val="RARMPnumberedparagraphs"/>
        <w:tabs>
          <w:tab w:val="clear" w:pos="567"/>
        </w:tabs>
      </w:pPr>
      <w:r>
        <w:t>T</w:t>
      </w:r>
      <w:r w:rsidR="00FB7E35" w:rsidRPr="00961290">
        <w:t>he following factors are taken into account when postulating relevant risk scenarios for this licence application:</w:t>
      </w:r>
    </w:p>
    <w:p w14:paraId="5181AD28" w14:textId="42489ADB" w:rsidR="00FB7E35" w:rsidRPr="00961290" w:rsidRDefault="00FB7E35" w:rsidP="00FB7E35">
      <w:pPr>
        <w:pStyle w:val="Style6"/>
        <w:ind w:left="993" w:hanging="426"/>
      </w:pPr>
      <w:r w:rsidRPr="00961290">
        <w:t>harm to the health of people</w:t>
      </w:r>
      <w:r w:rsidR="00B869AC">
        <w:t xml:space="preserve"> or desirabl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4AD8AC67" w:rsidR="00FB7E35" w:rsidRPr="00664190"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 xml:space="preserve">establishment of </w:t>
      </w:r>
      <w:r w:rsidR="00842202">
        <w:rPr>
          <w:rFonts w:asciiTheme="minorHAnsi" w:hAnsiTheme="minorHAnsi" w:cstheme="minorHAnsi"/>
          <w:szCs w:val="22"/>
        </w:rPr>
        <w:t xml:space="preserve">the GM </w:t>
      </w:r>
      <w:r w:rsidR="00842202" w:rsidRPr="00C56001">
        <w:rPr>
          <w:rFonts w:asciiTheme="minorHAnsi" w:hAnsiTheme="minorHAnsi" w:cstheme="minorHAnsi"/>
          <w:i/>
          <w:iCs/>
          <w:szCs w:val="22"/>
        </w:rPr>
        <w:t>E. coli</w:t>
      </w:r>
      <w:r w:rsidR="00842202">
        <w:rPr>
          <w:rFonts w:asciiTheme="minorHAnsi" w:hAnsiTheme="minorHAnsi" w:cstheme="minorHAnsi"/>
          <w:szCs w:val="22"/>
        </w:rPr>
        <w:t xml:space="preserve"> in the environment</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r w:rsidR="00E56623">
        <w:rPr>
          <w:szCs w:val="22"/>
        </w:rPr>
        <w:t>.</w:t>
      </w:r>
    </w:p>
    <w:p w14:paraId="0B4B3E29" w14:textId="77777777" w:rsidR="00FB7E35" w:rsidRPr="0000143A" w:rsidRDefault="00FB7E35" w:rsidP="00FB7E35">
      <w:pPr>
        <w:pStyle w:val="3RARMP"/>
      </w:pPr>
      <w:bookmarkStart w:id="327" w:name="_Toc46243673"/>
      <w:bookmarkStart w:id="328" w:name="_Toc47536766"/>
      <w:bookmarkStart w:id="329" w:name="_Toc220571275"/>
      <w:r w:rsidRPr="0000143A">
        <w:t>Postulated risk scenarios</w:t>
      </w:r>
      <w:bookmarkEnd w:id="327"/>
      <w:bookmarkEnd w:id="328"/>
      <w:bookmarkEnd w:id="329"/>
    </w:p>
    <w:p w14:paraId="609C700D" w14:textId="3F2A7FDB" w:rsidR="00FB7E35" w:rsidRDefault="00FB7E35" w:rsidP="00B32534">
      <w:pPr>
        <w:pStyle w:val="RARMPnumberedparagraphs"/>
        <w:tabs>
          <w:tab w:val="clear" w:pos="567"/>
        </w:tabs>
      </w:pPr>
      <w:r w:rsidRPr="0000143A">
        <w:t xml:space="preserve">Three risk scenarios were postulated and screened to identify </w:t>
      </w:r>
      <w:r w:rsidR="00E56623">
        <w:t xml:space="preserve">any </w:t>
      </w:r>
      <w:r w:rsidRPr="0000143A">
        <w:t>substantive risk</w:t>
      </w:r>
      <w:r w:rsidR="00655897">
        <w:t>s</w:t>
      </w:r>
      <w:r w:rsidRPr="0000143A">
        <w:t xml:space="preserve">. </w:t>
      </w:r>
      <w:r w:rsidRPr="008F7A8B">
        <w:t>These</w:t>
      </w:r>
      <w:r w:rsidR="008F7A8B">
        <w:t xml:space="preserve"> </w:t>
      </w:r>
      <w:r w:rsidRPr="008F7A8B">
        <w:t xml:space="preserve">scenarios are </w:t>
      </w:r>
      <w:r w:rsidR="008F7A8B">
        <w:t>s</w:t>
      </w:r>
      <w:r w:rsidRPr="008F7A8B">
        <w:t>ummarised</w:t>
      </w:r>
      <w:r w:rsidRPr="0000143A">
        <w:t xml:space="preserve"> </w:t>
      </w:r>
      <w:r w:rsidR="008B76CC">
        <w:t>in Table 1</w:t>
      </w:r>
      <w:r w:rsidRPr="0000143A">
        <w:t xml:space="preserve">. </w:t>
      </w:r>
    </w:p>
    <w:p w14:paraId="6C8395A9" w14:textId="29C3254A" w:rsidR="00FB7E35" w:rsidRPr="00512CCF" w:rsidRDefault="00FB7E35" w:rsidP="0055420C">
      <w:pPr>
        <w:pStyle w:val="RARMPnumberedparagraphs"/>
        <w:tabs>
          <w:tab w:val="clear" w:pos="567"/>
        </w:tabs>
        <w:rPr>
          <w:b/>
          <w:bCs/>
          <w:szCs w:val="20"/>
        </w:rPr>
      </w:pPr>
      <w:r w:rsidRPr="0000143A">
        <w:lastRenderedPageBreak/>
        <w:t xml:space="preserve">In the context of the activities proposed by the applicant and considering both the short and long term, </w:t>
      </w:r>
      <w:r w:rsidR="003A2729">
        <w:t xml:space="preserve">one risk scenario did not give rise to any substantive risk that could be greater than negligible (section </w:t>
      </w:r>
      <w:r w:rsidR="003A2729">
        <w:fldChar w:fldCharType="begin"/>
      </w:r>
      <w:r w:rsidR="003A2729">
        <w:instrText xml:space="preserve"> REF _Ref61527090 \r \h </w:instrText>
      </w:r>
      <w:r w:rsidR="003A2729">
        <w:fldChar w:fldCharType="separate"/>
      </w:r>
      <w:r w:rsidR="00DC7A35">
        <w:t>2.4.1</w:t>
      </w:r>
      <w:r w:rsidR="003A2729">
        <w:fldChar w:fldCharType="end"/>
      </w:r>
      <w:r w:rsidR="003A2729">
        <w:t>; this chapter). Two</w:t>
      </w:r>
      <w:r w:rsidR="00655897" w:rsidRPr="0000143A">
        <w:t xml:space="preserve"> </w:t>
      </w:r>
      <w:r w:rsidRPr="0000143A">
        <w:t xml:space="preserve">risk scenarios </w:t>
      </w:r>
      <w:r w:rsidR="003A2729">
        <w:t>were identified as posing substantial risk</w:t>
      </w:r>
      <w:r w:rsidR="00847675">
        <w:t>s</w:t>
      </w:r>
      <w:r w:rsidR="003A2729">
        <w:t xml:space="preserve"> which warranted further assessment (</w:t>
      </w:r>
      <w:r w:rsidR="003A2729">
        <w:fldChar w:fldCharType="begin"/>
      </w:r>
      <w:r w:rsidR="003A2729">
        <w:instrText xml:space="preserve"> REF _Ref216086682 \r \h </w:instrText>
      </w:r>
      <w:r w:rsidR="003A2729">
        <w:fldChar w:fldCharType="separate"/>
      </w:r>
      <w:r w:rsidR="00DC7A35">
        <w:t>Section 3</w:t>
      </w:r>
      <w:r w:rsidR="003A2729">
        <w:fldChar w:fldCharType="end"/>
      </w:r>
      <w:r w:rsidR="003A2729">
        <w:t xml:space="preserve">;  this </w:t>
      </w:r>
      <w:r w:rsidR="00847675">
        <w:t>chapter</w:t>
      </w:r>
      <w:r w:rsidR="00B8094D">
        <w:t>)</w:t>
      </w:r>
      <w:r w:rsidRPr="0000143A">
        <w:t>.</w:t>
      </w:r>
      <w:bookmarkStart w:id="330" w:name="_Ref490043887"/>
      <w:bookmarkStart w:id="331" w:name="_Ref490207084"/>
    </w:p>
    <w:p w14:paraId="0F1166AA" w14:textId="48F60DB8" w:rsidR="00FB7E35" w:rsidRDefault="00FB7E35" w:rsidP="007D71EC">
      <w:pPr>
        <w:pStyle w:val="table"/>
      </w:pPr>
      <w:bookmarkStart w:id="332" w:name="_Ref191117258"/>
      <w:bookmarkStart w:id="333" w:name="_Ref222561300"/>
      <w:bookmarkStart w:id="334" w:name="_Ref216355181"/>
      <w:bookmarkStart w:id="335" w:name="_Ref376429439"/>
      <w:bookmarkEnd w:id="330"/>
      <w:bookmarkEnd w:id="331"/>
      <w:r w:rsidRPr="008F7A8B">
        <w:t xml:space="preserve">Summary of risk scenarios from dealings with </w:t>
      </w:r>
      <w:r w:rsidR="00785E9A">
        <w:t xml:space="preserve">the </w:t>
      </w:r>
      <w:r w:rsidRPr="008F7A8B">
        <w:t>GM</w:t>
      </w:r>
      <w:bookmarkEnd w:id="332"/>
      <w:bookmarkEnd w:id="333"/>
      <w:r w:rsidR="003208BB">
        <w:t>O</w:t>
      </w:r>
      <w:bookmarkEnd w:id="334"/>
      <w:r w:rsidR="00F9436A" w:rsidRPr="008F7A8B">
        <w:t xml:space="preserve"> </w:t>
      </w:r>
      <w:bookmarkEnd w:id="335"/>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78"/>
        <w:gridCol w:w="828"/>
        <w:gridCol w:w="2147"/>
        <w:gridCol w:w="1277"/>
        <w:gridCol w:w="1277"/>
        <w:gridCol w:w="2536"/>
      </w:tblGrid>
      <w:tr w:rsidR="000344B5" w:rsidRPr="004C4FC3" w14:paraId="2AFE126A" w14:textId="77777777" w:rsidTr="00C56001">
        <w:trPr>
          <w:tblHeader/>
        </w:trPr>
        <w:tc>
          <w:tcPr>
            <w:tcW w:w="541" w:type="pct"/>
            <w:tcBorders>
              <w:top w:val="single" w:sz="12" w:space="0" w:color="auto"/>
              <w:left w:val="single" w:sz="12" w:space="0" w:color="auto"/>
              <w:bottom w:val="single" w:sz="12" w:space="0" w:color="auto"/>
              <w:right w:val="single" w:sz="12" w:space="0" w:color="auto"/>
            </w:tcBorders>
            <w:shd w:val="clear" w:color="auto" w:fill="D9D9D9"/>
            <w:vAlign w:val="center"/>
          </w:tcPr>
          <w:p w14:paraId="2CA6A711"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isk scenario</w:t>
            </w:r>
          </w:p>
        </w:tc>
        <w:tc>
          <w:tcPr>
            <w:tcW w:w="458" w:type="pct"/>
            <w:tcBorders>
              <w:top w:val="single" w:sz="12" w:space="0" w:color="auto"/>
              <w:left w:val="single" w:sz="12" w:space="0" w:color="auto"/>
              <w:bottom w:val="single" w:sz="12" w:space="0" w:color="auto"/>
              <w:right w:val="single" w:sz="12" w:space="0" w:color="auto"/>
            </w:tcBorders>
            <w:shd w:val="clear" w:color="auto" w:fill="D9D9D9"/>
            <w:vAlign w:val="center"/>
          </w:tcPr>
          <w:p w14:paraId="10640C99"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isk source</w:t>
            </w:r>
          </w:p>
        </w:tc>
        <w:tc>
          <w:tcPr>
            <w:tcW w:w="1187" w:type="pct"/>
            <w:tcBorders>
              <w:top w:val="single" w:sz="12" w:space="0" w:color="auto"/>
              <w:left w:val="single" w:sz="12" w:space="0" w:color="auto"/>
              <w:bottom w:val="single" w:sz="12" w:space="0" w:color="auto"/>
              <w:right w:val="single" w:sz="12" w:space="0" w:color="auto"/>
            </w:tcBorders>
            <w:shd w:val="clear" w:color="auto" w:fill="D9D9D9"/>
            <w:vAlign w:val="center"/>
          </w:tcPr>
          <w:p w14:paraId="6943FFC1"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Causal pathway</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70B77576"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Potential</w:t>
            </w:r>
          </w:p>
          <w:p w14:paraId="492234B7"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harm</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404D2C45" w14:textId="77777777" w:rsidR="000344B5" w:rsidRPr="004C4FC3" w:rsidRDefault="000344B5" w:rsidP="00AB4E40">
            <w:pPr>
              <w:pStyle w:val="textfortable"/>
              <w:rPr>
                <w:rFonts w:asciiTheme="minorHAnsi" w:hAnsiTheme="minorHAnsi" w:cstheme="minorHAnsi"/>
                <w:b/>
              </w:rPr>
            </w:pPr>
            <w:r w:rsidRPr="00070352">
              <w:rPr>
                <w:rFonts w:asciiTheme="minorHAnsi" w:hAnsiTheme="minorHAnsi" w:cstheme="minorHAnsi"/>
                <w:b/>
                <w:sz w:val="18"/>
              </w:rPr>
              <w:t>Substantive risk</w:t>
            </w:r>
          </w:p>
        </w:tc>
        <w:tc>
          <w:tcPr>
            <w:tcW w:w="1402" w:type="pct"/>
            <w:tcBorders>
              <w:top w:val="single" w:sz="12" w:space="0" w:color="auto"/>
              <w:left w:val="single" w:sz="12" w:space="0" w:color="auto"/>
              <w:bottom w:val="single" w:sz="12" w:space="0" w:color="auto"/>
              <w:right w:val="single" w:sz="12" w:space="0" w:color="auto"/>
            </w:tcBorders>
            <w:shd w:val="clear" w:color="auto" w:fill="D9D9D9"/>
            <w:vAlign w:val="center"/>
          </w:tcPr>
          <w:p w14:paraId="6BA81A19"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eason</w:t>
            </w:r>
          </w:p>
        </w:tc>
      </w:tr>
      <w:tr w:rsidR="000344B5" w:rsidRPr="004C4FC3" w14:paraId="0A2513A6" w14:textId="77777777" w:rsidTr="00C56001">
        <w:tc>
          <w:tcPr>
            <w:tcW w:w="541" w:type="pct"/>
            <w:tcBorders>
              <w:top w:val="single" w:sz="12" w:space="0" w:color="auto"/>
              <w:left w:val="single" w:sz="12" w:space="0" w:color="auto"/>
              <w:bottom w:val="single" w:sz="4" w:space="0" w:color="auto"/>
              <w:right w:val="single" w:sz="4" w:space="0" w:color="auto"/>
            </w:tcBorders>
          </w:tcPr>
          <w:p w14:paraId="7015448C" w14:textId="77777777" w:rsidR="000344B5" w:rsidRPr="004C4FC3" w:rsidRDefault="000344B5" w:rsidP="00AB4E40">
            <w:pPr>
              <w:pStyle w:val="textfortable"/>
              <w:spacing w:before="12" w:after="12"/>
              <w:jc w:val="left"/>
              <w:rPr>
                <w:rFonts w:asciiTheme="minorHAnsi" w:hAnsiTheme="minorHAnsi" w:cstheme="minorHAnsi"/>
              </w:rPr>
            </w:pPr>
            <w:r w:rsidRPr="004C4FC3">
              <w:rPr>
                <w:rFonts w:asciiTheme="minorHAnsi" w:hAnsiTheme="minorHAnsi" w:cstheme="minorHAnsi"/>
              </w:rPr>
              <w:t>1</w:t>
            </w:r>
          </w:p>
        </w:tc>
        <w:tc>
          <w:tcPr>
            <w:tcW w:w="458" w:type="pct"/>
            <w:tcBorders>
              <w:top w:val="single" w:sz="12" w:space="0" w:color="auto"/>
              <w:left w:val="single" w:sz="12" w:space="0" w:color="auto"/>
              <w:bottom w:val="single" w:sz="4" w:space="0" w:color="auto"/>
              <w:right w:val="single" w:sz="4" w:space="0" w:color="auto"/>
            </w:tcBorders>
          </w:tcPr>
          <w:p w14:paraId="7AF3991B" w14:textId="77777777" w:rsidR="000344B5" w:rsidRPr="00AE5FA8" w:rsidRDefault="000344B5" w:rsidP="00AB4E40">
            <w:pPr>
              <w:pStyle w:val="textfortable"/>
              <w:spacing w:before="12" w:after="12"/>
              <w:jc w:val="left"/>
              <w:rPr>
                <w:rFonts w:asciiTheme="minorHAnsi" w:hAnsiTheme="minorHAnsi" w:cstheme="minorHAnsi"/>
                <w:lang w:val="it-IT"/>
              </w:rPr>
            </w:pPr>
            <w:r>
              <w:rPr>
                <w:rFonts w:asciiTheme="minorHAnsi" w:hAnsiTheme="minorHAnsi" w:cstheme="minorHAnsi"/>
                <w:lang w:val="it-IT"/>
              </w:rPr>
              <w:t>GMO</w:t>
            </w:r>
          </w:p>
          <w:p w14:paraId="6E459086" w14:textId="77777777" w:rsidR="000344B5" w:rsidRPr="00AE5FA8" w:rsidRDefault="000344B5" w:rsidP="00AB4E40">
            <w:pPr>
              <w:pStyle w:val="textfortable"/>
              <w:spacing w:before="12" w:after="12"/>
              <w:jc w:val="left"/>
              <w:rPr>
                <w:rFonts w:asciiTheme="minorHAnsi" w:hAnsiTheme="minorHAnsi" w:cstheme="minorHAnsi"/>
                <w:lang w:val="it-IT"/>
              </w:rPr>
            </w:pPr>
          </w:p>
        </w:tc>
        <w:tc>
          <w:tcPr>
            <w:tcW w:w="1187" w:type="pct"/>
            <w:tcBorders>
              <w:top w:val="single" w:sz="12" w:space="0" w:color="auto"/>
              <w:left w:val="single" w:sz="4" w:space="0" w:color="auto"/>
              <w:bottom w:val="single" w:sz="4" w:space="0" w:color="auto"/>
              <w:right w:val="single" w:sz="4" w:space="0" w:color="auto"/>
            </w:tcBorders>
          </w:tcPr>
          <w:p w14:paraId="7DC65E49" w14:textId="3042BBE8" w:rsidR="000344B5" w:rsidRPr="0048606F" w:rsidRDefault="000344B5" w:rsidP="00AB4E40">
            <w:pPr>
              <w:pStyle w:val="Style4"/>
              <w:numPr>
                <w:ilvl w:val="0"/>
                <w:numId w:val="0"/>
              </w:numPr>
              <w:spacing w:before="120" w:after="120"/>
              <w:rPr>
                <w:rFonts w:ascii="Calibri" w:hAnsi="Calibri"/>
                <w:sz w:val="20"/>
                <w:szCs w:val="20"/>
              </w:rPr>
            </w:pPr>
            <w:r w:rsidRPr="0048606F">
              <w:rPr>
                <w:rFonts w:ascii="Calibri" w:hAnsi="Calibri"/>
                <w:sz w:val="20"/>
                <w:szCs w:val="20"/>
              </w:rPr>
              <w:t xml:space="preserve">Exposure of </w:t>
            </w:r>
            <w:r w:rsidR="001A314A">
              <w:rPr>
                <w:rFonts w:ascii="Calibri" w:hAnsi="Calibri"/>
                <w:sz w:val="20"/>
                <w:szCs w:val="20"/>
              </w:rPr>
              <w:t>people</w:t>
            </w:r>
            <w:r w:rsidR="00731CE5">
              <w:rPr>
                <w:rFonts w:ascii="Calibri" w:hAnsi="Calibri"/>
                <w:sz w:val="20"/>
                <w:szCs w:val="20"/>
              </w:rPr>
              <w:t xml:space="preserve"> </w:t>
            </w:r>
            <w:r w:rsidR="00E56623">
              <w:rPr>
                <w:rFonts w:ascii="Calibri" w:hAnsi="Calibri"/>
                <w:sz w:val="20"/>
                <w:szCs w:val="20"/>
              </w:rPr>
              <w:t>(</w:t>
            </w:r>
            <w:r w:rsidR="00731CE5">
              <w:rPr>
                <w:rFonts w:ascii="Calibri" w:hAnsi="Calibri"/>
                <w:sz w:val="20"/>
                <w:szCs w:val="20"/>
              </w:rPr>
              <w:t>other than the trial participants</w:t>
            </w:r>
            <w:r w:rsidR="00E56623">
              <w:rPr>
                <w:rFonts w:ascii="Calibri" w:hAnsi="Calibri"/>
                <w:sz w:val="20"/>
                <w:szCs w:val="20"/>
              </w:rPr>
              <w:t>)</w:t>
            </w:r>
            <w:r w:rsidR="004C17A6">
              <w:rPr>
                <w:rFonts w:ascii="Calibri" w:hAnsi="Calibri"/>
                <w:sz w:val="20"/>
                <w:szCs w:val="20"/>
              </w:rPr>
              <w:t xml:space="preserve"> or animals (e.g. pets)</w:t>
            </w:r>
            <w:r w:rsidRPr="0048606F">
              <w:rPr>
                <w:rFonts w:ascii="Calibri" w:hAnsi="Calibri"/>
                <w:sz w:val="20"/>
                <w:szCs w:val="20"/>
              </w:rPr>
              <w:t xml:space="preserve"> via</w:t>
            </w:r>
            <w:r>
              <w:rPr>
                <w:rFonts w:ascii="Calibri" w:hAnsi="Calibri"/>
                <w:sz w:val="20"/>
                <w:szCs w:val="20"/>
              </w:rPr>
              <w:t xml:space="preserve"> aerosols or ingestion during the:</w:t>
            </w:r>
          </w:p>
          <w:p w14:paraId="3E1C0F3B" w14:textId="77777777" w:rsidR="000344B5" w:rsidRPr="008F7A8B" w:rsidRDefault="000344B5">
            <w:pPr>
              <w:pStyle w:val="Risktable"/>
              <w:numPr>
                <w:ilvl w:val="0"/>
                <w:numId w:val="24"/>
              </w:numPr>
            </w:pPr>
            <w:r>
              <w:t>P</w:t>
            </w:r>
            <w:r w:rsidRPr="008F7A8B">
              <w:t xml:space="preserve">reparation </w:t>
            </w:r>
            <w:r w:rsidRPr="00092EAE">
              <w:t>and</w:t>
            </w:r>
            <w:r w:rsidRPr="008F7A8B">
              <w:t xml:space="preserve"> administration of the GMO</w:t>
            </w:r>
          </w:p>
          <w:p w14:paraId="558115E3" w14:textId="39171173" w:rsidR="000344B5" w:rsidRDefault="00DB60AB">
            <w:pPr>
              <w:pStyle w:val="Risktable"/>
              <w:numPr>
                <w:ilvl w:val="0"/>
                <w:numId w:val="24"/>
              </w:numPr>
            </w:pPr>
            <w:r>
              <w:t>Shedding of the GMO</w:t>
            </w:r>
            <w:r w:rsidR="001A314A">
              <w:t xml:space="preserve"> </w:t>
            </w:r>
            <w:r w:rsidR="000344B5">
              <w:t xml:space="preserve">(e.g. </w:t>
            </w:r>
            <w:r>
              <w:t xml:space="preserve">faeces, </w:t>
            </w:r>
            <w:r w:rsidR="000344B5">
              <w:t>diarrh</w:t>
            </w:r>
            <w:r w:rsidR="002A0560">
              <w:t>o</w:t>
            </w:r>
            <w:r w:rsidR="000344B5">
              <w:t>ea</w:t>
            </w:r>
            <w:r>
              <w:t>, vomit</w:t>
            </w:r>
            <w:r w:rsidR="000344B5">
              <w:t>)</w:t>
            </w:r>
          </w:p>
          <w:p w14:paraId="54317BEE" w14:textId="77777777" w:rsidR="000344B5" w:rsidRPr="0048606F" w:rsidRDefault="000344B5">
            <w:pPr>
              <w:pStyle w:val="Risktable"/>
              <w:numPr>
                <w:ilvl w:val="0"/>
                <w:numId w:val="24"/>
              </w:numPr>
            </w:pPr>
            <w:r>
              <w:t>I</w:t>
            </w:r>
            <w:r w:rsidRPr="0048606F">
              <w:t>mport, transport</w:t>
            </w:r>
            <w:r>
              <w:t>,</w:t>
            </w:r>
            <w:r w:rsidRPr="0048606F">
              <w:t xml:space="preserve"> storage of the GMO</w:t>
            </w:r>
          </w:p>
          <w:p w14:paraId="096C4AD5" w14:textId="77777777" w:rsidR="000344B5" w:rsidRPr="00313C19" w:rsidRDefault="000344B5">
            <w:pPr>
              <w:pStyle w:val="Risktable"/>
              <w:numPr>
                <w:ilvl w:val="0"/>
                <w:numId w:val="24"/>
              </w:numPr>
            </w:pPr>
            <w:r>
              <w:t>Disposal of the GMO</w:t>
            </w:r>
          </w:p>
          <w:p w14:paraId="1A7F7A0A" w14:textId="77777777" w:rsidR="000344B5" w:rsidRPr="0048606F" w:rsidRDefault="000344B5" w:rsidP="00AB4E40">
            <w:pPr>
              <w:pStyle w:val="TableTextRARMP"/>
              <w:spacing w:before="120" w:after="120"/>
              <w:jc w:val="center"/>
              <w:rPr>
                <w:color w:val="000000" w:themeColor="text1"/>
                <w:szCs w:val="20"/>
              </w:rPr>
            </w:pPr>
            <w:r w:rsidRPr="0048606F">
              <w:rPr>
                <w:color w:val="000000" w:themeColor="text1"/>
                <w:szCs w:val="20"/>
              </w:rPr>
              <w:sym w:font="Wingdings 3" w:char="F0C8"/>
            </w:r>
          </w:p>
          <w:p w14:paraId="27798F00" w14:textId="62720FB4" w:rsidR="000344B5" w:rsidRPr="0048606F" w:rsidRDefault="000344B5" w:rsidP="00AB4E40">
            <w:pPr>
              <w:pStyle w:val="textfortable"/>
              <w:spacing w:before="120" w:after="120"/>
              <w:jc w:val="left"/>
              <w:rPr>
                <w:rFonts w:ascii="Calibri" w:hAnsi="Calibri"/>
              </w:rPr>
            </w:pPr>
            <w:r>
              <w:rPr>
                <w:rFonts w:ascii="Calibri" w:hAnsi="Calibri"/>
              </w:rPr>
              <w:t xml:space="preserve">Colonisation of the GMO in the respiratory tract or </w:t>
            </w:r>
            <w:r w:rsidR="004C498F">
              <w:rPr>
                <w:rFonts w:ascii="Calibri" w:hAnsi="Calibri"/>
              </w:rPr>
              <w:t>gut</w:t>
            </w:r>
          </w:p>
          <w:p w14:paraId="7D6FC3C5" w14:textId="77777777" w:rsidR="000344B5" w:rsidRPr="0048606F" w:rsidRDefault="000344B5" w:rsidP="00AB4E40">
            <w:pPr>
              <w:pStyle w:val="TableTextRARMP"/>
              <w:spacing w:before="120" w:after="120"/>
              <w:jc w:val="center"/>
              <w:rPr>
                <w:color w:val="000000" w:themeColor="text1"/>
                <w:szCs w:val="20"/>
              </w:rPr>
            </w:pPr>
            <w:r w:rsidRPr="0048606F">
              <w:rPr>
                <w:color w:val="000000" w:themeColor="text1"/>
                <w:szCs w:val="20"/>
              </w:rPr>
              <w:sym w:font="Wingdings 3" w:char="F0C8"/>
            </w:r>
          </w:p>
          <w:p w14:paraId="43B6556D" w14:textId="77777777" w:rsidR="000344B5" w:rsidRPr="004C4FC3" w:rsidRDefault="000344B5" w:rsidP="00AB4E40">
            <w:pPr>
              <w:pStyle w:val="Style4"/>
              <w:numPr>
                <w:ilvl w:val="0"/>
                <w:numId w:val="0"/>
              </w:numPr>
              <w:spacing w:before="120" w:after="120"/>
              <w:jc w:val="center"/>
              <w:rPr>
                <w:rFonts w:asciiTheme="minorHAnsi" w:hAnsiTheme="minorHAnsi" w:cstheme="minorHAnsi"/>
                <w:sz w:val="20"/>
                <w:szCs w:val="20"/>
              </w:rPr>
            </w:pPr>
            <w:r>
              <w:rPr>
                <w:rFonts w:ascii="Calibri" w:hAnsi="Calibri"/>
                <w:color w:val="auto"/>
                <w:sz w:val="20"/>
                <w:szCs w:val="20"/>
              </w:rPr>
              <w:t>Infection of host cells</w:t>
            </w:r>
          </w:p>
        </w:tc>
        <w:tc>
          <w:tcPr>
            <w:tcW w:w="706" w:type="pct"/>
            <w:tcBorders>
              <w:top w:val="single" w:sz="12" w:space="0" w:color="auto"/>
              <w:left w:val="single" w:sz="4" w:space="0" w:color="auto"/>
              <w:bottom w:val="single" w:sz="4" w:space="0" w:color="auto"/>
              <w:right w:val="single" w:sz="4" w:space="0" w:color="auto"/>
            </w:tcBorders>
          </w:tcPr>
          <w:p w14:paraId="44F80FFD" w14:textId="36C9A847" w:rsidR="000344B5" w:rsidRPr="004C4FC3" w:rsidRDefault="00C56001" w:rsidP="00AB4E40">
            <w:pPr>
              <w:pStyle w:val="textfortable"/>
              <w:jc w:val="left"/>
              <w:rPr>
                <w:rFonts w:asciiTheme="minorHAnsi" w:hAnsiTheme="minorHAnsi" w:cstheme="minorHAnsi"/>
              </w:rPr>
            </w:pPr>
            <w:r>
              <w:rPr>
                <w:rFonts w:asciiTheme="minorHAnsi" w:hAnsiTheme="minorHAnsi" w:cstheme="minorHAnsi"/>
              </w:rPr>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12" w:space="0" w:color="auto"/>
              <w:left w:val="single" w:sz="4" w:space="0" w:color="auto"/>
              <w:bottom w:val="single" w:sz="4" w:space="0" w:color="auto"/>
              <w:right w:val="single" w:sz="4" w:space="0" w:color="auto"/>
            </w:tcBorders>
          </w:tcPr>
          <w:p w14:paraId="7B8A2B22" w14:textId="77777777"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No</w:t>
            </w:r>
          </w:p>
        </w:tc>
        <w:tc>
          <w:tcPr>
            <w:tcW w:w="1402" w:type="pct"/>
            <w:tcBorders>
              <w:top w:val="single" w:sz="12" w:space="0" w:color="auto"/>
              <w:left w:val="single" w:sz="4" w:space="0" w:color="auto"/>
              <w:bottom w:val="single" w:sz="4" w:space="0" w:color="auto"/>
              <w:right w:val="single" w:sz="12" w:space="0" w:color="auto"/>
            </w:tcBorders>
          </w:tcPr>
          <w:p w14:paraId="7EA5A977" w14:textId="4B38E583" w:rsidR="000344B5" w:rsidRDefault="000344B5" w:rsidP="00AB4E40">
            <w:pPr>
              <w:pStyle w:val="tablebullets"/>
              <w:ind w:left="302" w:hanging="283"/>
              <w:rPr>
                <w:rFonts w:asciiTheme="minorHAnsi" w:eastAsia="Times New Roman" w:hAnsiTheme="minorHAnsi" w:cstheme="minorHAnsi"/>
              </w:rPr>
            </w:pPr>
            <w:r>
              <w:rPr>
                <w:rFonts w:asciiTheme="minorHAnsi" w:eastAsia="Times New Roman" w:hAnsiTheme="minorHAnsi" w:cstheme="minorHAnsi"/>
              </w:rPr>
              <w:t xml:space="preserve">The GMO has been modified </w:t>
            </w:r>
            <w:r w:rsidR="00D67E67">
              <w:rPr>
                <w:rFonts w:asciiTheme="minorHAnsi" w:eastAsia="Times New Roman" w:hAnsiTheme="minorHAnsi" w:cstheme="minorHAnsi"/>
              </w:rPr>
              <w:t xml:space="preserve">for </w:t>
            </w:r>
            <w:r w:rsidR="001C461C">
              <w:rPr>
                <w:rFonts w:asciiTheme="minorHAnsi" w:eastAsia="Times New Roman" w:hAnsiTheme="minorHAnsi" w:cstheme="minorHAnsi"/>
              </w:rPr>
              <w:t>increase</w:t>
            </w:r>
            <w:r w:rsidR="00D67E67">
              <w:rPr>
                <w:rFonts w:asciiTheme="minorHAnsi" w:eastAsia="Times New Roman" w:hAnsiTheme="minorHAnsi" w:cstheme="minorHAnsi"/>
              </w:rPr>
              <w:t>d</w:t>
            </w:r>
            <w:r w:rsidR="001C461C">
              <w:rPr>
                <w:rFonts w:asciiTheme="minorHAnsi" w:eastAsia="Times New Roman" w:hAnsiTheme="minorHAnsi" w:cstheme="minorHAnsi"/>
              </w:rPr>
              <w:t xml:space="preserve"> persistence</w:t>
            </w:r>
            <w:r>
              <w:rPr>
                <w:rFonts w:asciiTheme="minorHAnsi" w:eastAsia="Times New Roman" w:hAnsiTheme="minorHAnsi" w:cstheme="minorHAnsi"/>
              </w:rPr>
              <w:t xml:space="preserve"> in </w:t>
            </w:r>
            <w:r w:rsidR="00D67E67">
              <w:rPr>
                <w:rFonts w:asciiTheme="minorHAnsi" w:eastAsia="Times New Roman" w:hAnsiTheme="minorHAnsi" w:cstheme="minorHAnsi"/>
              </w:rPr>
              <w:t xml:space="preserve">gut </w:t>
            </w:r>
            <w:r>
              <w:rPr>
                <w:rFonts w:asciiTheme="minorHAnsi" w:eastAsia="Times New Roman" w:hAnsiTheme="minorHAnsi" w:cstheme="minorHAnsi"/>
              </w:rPr>
              <w:t xml:space="preserve">inflammatory conditions and </w:t>
            </w:r>
            <w:r w:rsidR="00A64C10">
              <w:rPr>
                <w:rFonts w:asciiTheme="minorHAnsi" w:eastAsia="Times New Roman" w:hAnsiTheme="minorHAnsi" w:cstheme="minorHAnsi"/>
              </w:rPr>
              <w:t xml:space="preserve">may </w:t>
            </w:r>
            <w:r>
              <w:rPr>
                <w:rFonts w:asciiTheme="minorHAnsi" w:eastAsia="Times New Roman" w:hAnsiTheme="minorHAnsi" w:cstheme="minorHAnsi"/>
              </w:rPr>
              <w:t xml:space="preserve">not persist </w:t>
            </w:r>
            <w:r w:rsidR="00A64C10">
              <w:rPr>
                <w:rFonts w:asciiTheme="minorHAnsi" w:eastAsia="Times New Roman" w:hAnsiTheme="minorHAnsi" w:cstheme="minorHAnsi"/>
              </w:rPr>
              <w:t xml:space="preserve">as well as WT </w:t>
            </w:r>
            <w:r>
              <w:rPr>
                <w:rFonts w:asciiTheme="minorHAnsi" w:eastAsia="Times New Roman" w:hAnsiTheme="minorHAnsi" w:cstheme="minorHAnsi"/>
              </w:rPr>
              <w:t xml:space="preserve">in </w:t>
            </w:r>
            <w:r w:rsidR="00A64C10">
              <w:rPr>
                <w:rFonts w:asciiTheme="minorHAnsi" w:eastAsia="Times New Roman" w:hAnsiTheme="minorHAnsi" w:cstheme="minorHAnsi"/>
              </w:rPr>
              <w:t xml:space="preserve">a </w:t>
            </w:r>
            <w:r>
              <w:rPr>
                <w:rFonts w:asciiTheme="minorHAnsi" w:eastAsia="Times New Roman" w:hAnsiTheme="minorHAnsi" w:cstheme="minorHAnsi"/>
              </w:rPr>
              <w:t>healthy gut.</w:t>
            </w:r>
          </w:p>
          <w:p w14:paraId="34632CA6" w14:textId="40B88A6B" w:rsidR="000344B5" w:rsidRPr="00702E2A" w:rsidRDefault="000344B5" w:rsidP="00AB4E40">
            <w:pPr>
              <w:pStyle w:val="tablebullets"/>
              <w:ind w:left="302" w:hanging="283"/>
              <w:rPr>
                <w:rFonts w:asciiTheme="minorHAnsi" w:eastAsia="Times New Roman" w:hAnsiTheme="minorHAnsi" w:cstheme="minorHAnsi"/>
              </w:rPr>
            </w:pPr>
            <w:r>
              <w:rPr>
                <w:rFonts w:asciiTheme="minorHAnsi" w:eastAsia="Times New Roman" w:hAnsiTheme="minorHAnsi" w:cstheme="minorHAnsi"/>
              </w:rPr>
              <w:t>The dose from accidental exposure during administration</w:t>
            </w:r>
            <w:r w:rsidR="003E42F3">
              <w:rPr>
                <w:rFonts w:asciiTheme="minorHAnsi" w:eastAsia="Times New Roman" w:hAnsiTheme="minorHAnsi" w:cstheme="minorHAnsi"/>
              </w:rPr>
              <w:t xml:space="preserve"> or shedding from trial participants</w:t>
            </w:r>
            <w:r>
              <w:rPr>
                <w:rFonts w:asciiTheme="minorHAnsi" w:eastAsia="Times New Roman" w:hAnsiTheme="minorHAnsi" w:cstheme="minorHAnsi"/>
              </w:rPr>
              <w:t xml:space="preserve"> would be low.</w:t>
            </w:r>
          </w:p>
          <w:p w14:paraId="5BB49DDE" w14:textId="1C0F5A96" w:rsidR="000344B5" w:rsidRPr="004C4FC3" w:rsidRDefault="000344B5" w:rsidP="00AB4E40">
            <w:pPr>
              <w:pStyle w:val="tablebullets"/>
              <w:ind w:left="302" w:hanging="283"/>
              <w:rPr>
                <w:rFonts w:asciiTheme="minorHAnsi" w:eastAsia="Times New Roman" w:hAnsiTheme="minorHAnsi" w:cstheme="minorHAnsi"/>
              </w:rPr>
            </w:pPr>
            <w:r w:rsidRPr="004C4FC3">
              <w:rPr>
                <w:rFonts w:asciiTheme="minorHAnsi" w:eastAsia="Times New Roman" w:hAnsiTheme="minorHAnsi" w:cstheme="minorHAnsi"/>
              </w:rPr>
              <w:t xml:space="preserve">Only trained personnel </w:t>
            </w:r>
            <w:r>
              <w:rPr>
                <w:rFonts w:asciiTheme="minorHAnsi" w:eastAsia="Times New Roman" w:hAnsiTheme="minorHAnsi" w:cstheme="minorHAnsi"/>
              </w:rPr>
              <w:t xml:space="preserve">wearing PPE </w:t>
            </w:r>
            <w:r w:rsidRPr="004C4FC3">
              <w:rPr>
                <w:rFonts w:asciiTheme="minorHAnsi" w:eastAsia="Times New Roman" w:hAnsiTheme="minorHAnsi" w:cstheme="minorHAnsi"/>
              </w:rPr>
              <w:t xml:space="preserve">would prepare, </w:t>
            </w:r>
            <w:r>
              <w:rPr>
                <w:rFonts w:asciiTheme="minorHAnsi" w:eastAsia="Times New Roman" w:hAnsiTheme="minorHAnsi" w:cstheme="minorHAnsi"/>
              </w:rPr>
              <w:t>supervise the administration of</w:t>
            </w:r>
            <w:r w:rsidR="00093EAA">
              <w:rPr>
                <w:rFonts w:asciiTheme="minorHAnsi" w:eastAsia="Times New Roman" w:hAnsiTheme="minorHAnsi" w:cstheme="minorHAnsi"/>
              </w:rPr>
              <w:t>,</w:t>
            </w:r>
            <w:r w:rsidRPr="004C4FC3">
              <w:rPr>
                <w:rFonts w:asciiTheme="minorHAnsi" w:eastAsia="Times New Roman" w:hAnsiTheme="minorHAnsi" w:cstheme="minorHAnsi"/>
              </w:rPr>
              <w:t xml:space="preserve"> and analyse the GMO</w:t>
            </w:r>
            <w:r>
              <w:rPr>
                <w:rFonts w:asciiTheme="minorHAnsi" w:eastAsia="Times New Roman" w:hAnsiTheme="minorHAnsi" w:cstheme="minorHAnsi"/>
              </w:rPr>
              <w:t xml:space="preserve">. </w:t>
            </w:r>
          </w:p>
          <w:p w14:paraId="3B192504" w14:textId="77777777" w:rsidR="000344B5" w:rsidRPr="003D55F6" w:rsidRDefault="000344B5" w:rsidP="00AB4E40">
            <w:pPr>
              <w:pStyle w:val="tablebullets"/>
              <w:ind w:left="302" w:hanging="283"/>
              <w:rPr>
                <w:rFonts w:asciiTheme="minorHAnsi" w:eastAsia="Calibri" w:hAnsiTheme="minorHAnsi" w:cstheme="minorHAnsi"/>
              </w:rPr>
            </w:pPr>
            <w:r w:rsidRPr="00670931">
              <w:rPr>
                <w:rFonts w:asciiTheme="minorHAnsi" w:eastAsia="Calibri" w:hAnsiTheme="minorHAnsi" w:cstheme="minorHAnsi"/>
                <w:i/>
              </w:rPr>
              <w:t>E.coli</w:t>
            </w:r>
            <w:r w:rsidRPr="00670931">
              <w:rPr>
                <w:rFonts w:asciiTheme="minorHAnsi" w:eastAsia="Calibri" w:hAnsiTheme="minorHAnsi" w:cstheme="minorHAnsi"/>
              </w:rPr>
              <w:t xml:space="preserve"> Nissle strain lacks pathogenic genes</w:t>
            </w:r>
            <w:r w:rsidRPr="00C4729E">
              <w:rPr>
                <w:rFonts w:asciiTheme="minorHAnsi" w:eastAsia="Calibri" w:hAnsiTheme="minorHAnsi" w:cstheme="minorHAnsi"/>
                <w:color w:val="0070C0"/>
              </w:rPr>
              <w:t>.</w:t>
            </w:r>
          </w:p>
          <w:p w14:paraId="4EADDC59" w14:textId="77777777" w:rsidR="000344B5" w:rsidRDefault="000344B5" w:rsidP="00AB4E40">
            <w:pPr>
              <w:pStyle w:val="tablebullets"/>
              <w:ind w:left="302" w:hanging="283"/>
              <w:rPr>
                <w:rFonts w:asciiTheme="minorHAnsi" w:eastAsia="Calibri" w:hAnsiTheme="minorHAnsi" w:cstheme="minorHAnsi"/>
              </w:rPr>
            </w:pPr>
            <w:r w:rsidRPr="00992812">
              <w:rPr>
                <w:rFonts w:asciiTheme="minorHAnsi" w:eastAsia="Calibri" w:hAnsiTheme="minorHAnsi" w:cstheme="minorHAnsi"/>
              </w:rPr>
              <w:t>Import would be in accordance with IATA 3245</w:t>
            </w:r>
            <w:r>
              <w:rPr>
                <w:rFonts w:asciiTheme="minorHAnsi" w:eastAsia="Calibri" w:hAnsiTheme="minorHAnsi" w:cstheme="minorHAnsi"/>
              </w:rPr>
              <w:t>.</w:t>
            </w:r>
          </w:p>
          <w:p w14:paraId="7EEB309F" w14:textId="77777777" w:rsidR="000344B5" w:rsidRPr="00C4729E" w:rsidRDefault="000344B5" w:rsidP="00AB4E40">
            <w:pPr>
              <w:pStyle w:val="tablebullets"/>
              <w:ind w:left="302" w:hanging="283"/>
              <w:rPr>
                <w:rFonts w:asciiTheme="minorHAnsi" w:eastAsia="Calibri" w:hAnsiTheme="minorHAnsi" w:cstheme="minorHAnsi"/>
              </w:rPr>
            </w:pPr>
            <w:r w:rsidRPr="00C4729E">
              <w:rPr>
                <w:rFonts w:asciiTheme="minorHAnsi" w:eastAsia="Calibri" w:hAnsiTheme="minorHAnsi" w:cstheme="minorHAnsi"/>
              </w:rPr>
              <w:t xml:space="preserve">Transport, storage and disposal of the GMO would be in accordance with the Regulator’s </w:t>
            </w:r>
            <w:r w:rsidRPr="00C4729E">
              <w:rPr>
                <w:rFonts w:asciiTheme="minorHAnsi" w:eastAsia="Calibri" w:hAnsiTheme="minorHAnsi" w:cstheme="minorHAnsi"/>
                <w:i/>
                <w:iCs/>
              </w:rPr>
              <w:t>Guidelines for the Transport, Storage and Disposal of GMOs</w:t>
            </w:r>
            <w:r>
              <w:rPr>
                <w:rFonts w:asciiTheme="minorHAnsi" w:eastAsia="Calibri" w:hAnsiTheme="minorHAnsi" w:cstheme="minorHAnsi"/>
                <w:i/>
                <w:iCs/>
              </w:rPr>
              <w:t>.</w:t>
            </w:r>
          </w:p>
          <w:p w14:paraId="1FB5525A" w14:textId="77777777" w:rsidR="000344B5" w:rsidRPr="000E3EBC" w:rsidRDefault="000344B5" w:rsidP="00AB4E40">
            <w:pPr>
              <w:pStyle w:val="tablebullets"/>
              <w:numPr>
                <w:ilvl w:val="0"/>
                <w:numId w:val="0"/>
              </w:numPr>
              <w:ind w:left="302"/>
              <w:rPr>
                <w:rFonts w:asciiTheme="minorHAnsi" w:eastAsia="Calibri" w:hAnsiTheme="minorHAnsi" w:cstheme="minorHAnsi"/>
              </w:rPr>
            </w:pPr>
          </w:p>
        </w:tc>
      </w:tr>
      <w:tr w:rsidR="000344B5" w:rsidRPr="004C4FC3" w14:paraId="71791231" w14:textId="77777777" w:rsidTr="00C56001">
        <w:tc>
          <w:tcPr>
            <w:tcW w:w="541" w:type="pct"/>
            <w:tcBorders>
              <w:top w:val="single" w:sz="12" w:space="0" w:color="auto"/>
              <w:left w:val="single" w:sz="12" w:space="0" w:color="auto"/>
              <w:bottom w:val="single" w:sz="4" w:space="0" w:color="auto"/>
              <w:right w:val="single" w:sz="4" w:space="0" w:color="auto"/>
            </w:tcBorders>
          </w:tcPr>
          <w:p w14:paraId="4B6F8FAF" w14:textId="77777777" w:rsidR="000344B5" w:rsidRPr="004C4FC3" w:rsidRDefault="000344B5" w:rsidP="00AB4E40">
            <w:pPr>
              <w:pStyle w:val="textfortable"/>
              <w:spacing w:before="120" w:after="120"/>
              <w:jc w:val="left"/>
              <w:rPr>
                <w:rFonts w:asciiTheme="minorHAnsi" w:hAnsiTheme="minorHAnsi" w:cstheme="minorHAnsi"/>
              </w:rPr>
            </w:pPr>
            <w:r w:rsidRPr="004C4FC3">
              <w:rPr>
                <w:rFonts w:asciiTheme="minorHAnsi" w:hAnsiTheme="minorHAnsi" w:cstheme="minorHAnsi"/>
              </w:rPr>
              <w:t>2</w:t>
            </w:r>
          </w:p>
        </w:tc>
        <w:tc>
          <w:tcPr>
            <w:tcW w:w="458" w:type="pct"/>
            <w:tcBorders>
              <w:top w:val="single" w:sz="12" w:space="0" w:color="auto"/>
              <w:left w:val="single" w:sz="12" w:space="0" w:color="auto"/>
              <w:bottom w:val="single" w:sz="4" w:space="0" w:color="auto"/>
              <w:right w:val="single" w:sz="4" w:space="0" w:color="auto"/>
            </w:tcBorders>
          </w:tcPr>
          <w:p w14:paraId="11E81840" w14:textId="77777777" w:rsidR="000344B5" w:rsidRPr="004C4FC3" w:rsidRDefault="000344B5" w:rsidP="00AB4E40">
            <w:pPr>
              <w:pStyle w:val="textfortable"/>
              <w:spacing w:before="120" w:after="120"/>
              <w:jc w:val="left"/>
              <w:rPr>
                <w:rFonts w:asciiTheme="minorHAnsi" w:hAnsiTheme="minorHAnsi" w:cstheme="minorHAnsi"/>
              </w:rPr>
            </w:pPr>
            <w:r>
              <w:rPr>
                <w:rFonts w:asciiTheme="minorHAnsi" w:hAnsiTheme="minorHAnsi" w:cstheme="minorHAnsi"/>
              </w:rPr>
              <w:t>GMO</w:t>
            </w:r>
          </w:p>
        </w:tc>
        <w:tc>
          <w:tcPr>
            <w:tcW w:w="1187" w:type="pct"/>
            <w:tcBorders>
              <w:top w:val="single" w:sz="12" w:space="0" w:color="auto"/>
              <w:left w:val="single" w:sz="4" w:space="0" w:color="auto"/>
              <w:bottom w:val="single" w:sz="4" w:space="0" w:color="auto"/>
              <w:right w:val="single" w:sz="4" w:space="0" w:color="auto"/>
            </w:tcBorders>
          </w:tcPr>
          <w:p w14:paraId="0FF70367" w14:textId="77777777"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Administration of GMO to participant</w:t>
            </w:r>
          </w:p>
          <w:p w14:paraId="124A4A15"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708BBEE" w14:textId="175B6622"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Colonisation of the GMO in the participant’s gut</w:t>
            </w:r>
          </w:p>
          <w:p w14:paraId="351E6B0F"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75FC07C" w14:textId="710B68D8" w:rsidR="001A314A" w:rsidRDefault="003721B0" w:rsidP="006A54DB">
            <w:pPr>
              <w:pStyle w:val="Risktable"/>
              <w:ind w:left="0" w:firstLine="0"/>
            </w:pPr>
            <w:r>
              <w:t>T</w:t>
            </w:r>
            <w:r w:rsidR="001A314A">
              <w:t>ransfer of genetic material to or from the GMO</w:t>
            </w:r>
          </w:p>
          <w:p w14:paraId="2B0E6D5C" w14:textId="77777777" w:rsidR="000344B5" w:rsidRPr="00354EEA"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lastRenderedPageBreak/>
              <w:sym w:font="Wingdings 3" w:char="F0C8"/>
            </w:r>
          </w:p>
          <w:p w14:paraId="63862DDF" w14:textId="575875CF" w:rsidR="000344B5" w:rsidRPr="004C4FC3" w:rsidRDefault="003721B0" w:rsidP="00AB4E40">
            <w:pPr>
              <w:pStyle w:val="TableTextRARMP"/>
              <w:spacing w:before="120" w:after="120"/>
              <w:rPr>
                <w:rFonts w:asciiTheme="minorHAnsi" w:hAnsiTheme="minorHAnsi" w:cstheme="minorHAnsi"/>
                <w:color w:val="000000" w:themeColor="text1"/>
                <w:szCs w:val="20"/>
              </w:rPr>
            </w:pPr>
            <w:r>
              <w:rPr>
                <w:rFonts w:asciiTheme="minorHAnsi" w:hAnsiTheme="minorHAnsi" w:cstheme="minorHAnsi"/>
                <w:color w:val="000000" w:themeColor="text1"/>
                <w:szCs w:val="20"/>
              </w:rPr>
              <w:t xml:space="preserve">Novel </w:t>
            </w:r>
            <w:r w:rsidR="00A45C73">
              <w:rPr>
                <w:rFonts w:asciiTheme="minorHAnsi" w:hAnsiTheme="minorHAnsi" w:cstheme="minorHAnsi"/>
                <w:color w:val="000000" w:themeColor="text1"/>
                <w:szCs w:val="20"/>
              </w:rPr>
              <w:t>bacteria</w:t>
            </w:r>
            <w:r w:rsidR="00A45C73" w:rsidRPr="004C4FC3">
              <w:rPr>
                <w:rFonts w:asciiTheme="minorHAnsi" w:hAnsiTheme="minorHAnsi" w:cstheme="minorHAnsi"/>
                <w:color w:val="000000" w:themeColor="text1"/>
                <w:szCs w:val="20"/>
              </w:rPr>
              <w:t xml:space="preserve"> </w:t>
            </w:r>
            <w:r w:rsidR="000344B5" w:rsidRPr="004C4FC3">
              <w:rPr>
                <w:rFonts w:asciiTheme="minorHAnsi" w:hAnsiTheme="minorHAnsi" w:cstheme="minorHAnsi"/>
                <w:color w:val="000000" w:themeColor="text1"/>
                <w:szCs w:val="20"/>
              </w:rPr>
              <w:t>are shed by the participant</w:t>
            </w:r>
            <w:r w:rsidR="000344B5">
              <w:rPr>
                <w:rFonts w:asciiTheme="minorHAnsi" w:hAnsiTheme="minorHAnsi" w:cstheme="minorHAnsi"/>
                <w:color w:val="000000" w:themeColor="text1"/>
                <w:szCs w:val="20"/>
              </w:rPr>
              <w:t xml:space="preserve"> </w:t>
            </w:r>
            <w:r w:rsidR="000344B5">
              <w:t>(e.g. vomit, faeces)</w:t>
            </w:r>
          </w:p>
          <w:p w14:paraId="2D9AC0D8" w14:textId="77777777" w:rsidR="000344B5" w:rsidRPr="00F10B51"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24E4E979" w14:textId="7C8D6498"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 xml:space="preserve">Exposure of medical staff, carers or pets to </w:t>
            </w:r>
            <w:r w:rsidR="00C91429">
              <w:rPr>
                <w:rFonts w:asciiTheme="minorHAnsi" w:hAnsiTheme="minorHAnsi" w:cstheme="minorHAnsi"/>
                <w:sz w:val="20"/>
                <w:szCs w:val="20"/>
              </w:rPr>
              <w:t xml:space="preserve">novel </w:t>
            </w:r>
            <w:r w:rsidRPr="004C4FC3">
              <w:rPr>
                <w:rFonts w:asciiTheme="minorHAnsi" w:hAnsiTheme="minorHAnsi" w:cstheme="minorHAnsi"/>
                <w:sz w:val="20"/>
                <w:szCs w:val="20"/>
              </w:rPr>
              <w:t xml:space="preserve">bacteria </w:t>
            </w:r>
          </w:p>
          <w:p w14:paraId="7CDD99F9" w14:textId="77777777" w:rsidR="000344B5" w:rsidRPr="004C4FC3"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5C68EF8C" w14:textId="5B081A42"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 xml:space="preserve">Colonisation of </w:t>
            </w:r>
            <w:r w:rsidR="001A314A">
              <w:rPr>
                <w:rFonts w:asciiTheme="minorHAnsi" w:hAnsiTheme="minorHAnsi" w:cstheme="minorHAnsi"/>
                <w:sz w:val="20"/>
                <w:szCs w:val="20"/>
              </w:rPr>
              <w:t xml:space="preserve">novel </w:t>
            </w:r>
            <w:r w:rsidR="00D33718">
              <w:rPr>
                <w:rFonts w:asciiTheme="minorHAnsi" w:hAnsiTheme="minorHAnsi" w:cstheme="minorHAnsi"/>
                <w:sz w:val="20"/>
                <w:szCs w:val="20"/>
              </w:rPr>
              <w:t xml:space="preserve">bacteria </w:t>
            </w:r>
            <w:r>
              <w:rPr>
                <w:rFonts w:asciiTheme="minorHAnsi" w:hAnsiTheme="minorHAnsi" w:cstheme="minorHAnsi"/>
                <w:sz w:val="20"/>
                <w:szCs w:val="20"/>
              </w:rPr>
              <w:t xml:space="preserve">in the gut </w:t>
            </w:r>
          </w:p>
          <w:p w14:paraId="40BAC512" w14:textId="77777777" w:rsidR="000344B5"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58271D01" w14:textId="60E435A9" w:rsidR="000344B5" w:rsidRPr="002B1B49"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 xml:space="preserve">Infection with </w:t>
            </w:r>
            <w:r w:rsidR="00D33718">
              <w:rPr>
                <w:rFonts w:asciiTheme="minorHAnsi" w:hAnsiTheme="minorHAnsi" w:cstheme="minorHAnsi"/>
                <w:sz w:val="20"/>
                <w:szCs w:val="20"/>
              </w:rPr>
              <w:t>novel bacteria</w:t>
            </w:r>
          </w:p>
        </w:tc>
        <w:tc>
          <w:tcPr>
            <w:tcW w:w="706" w:type="pct"/>
            <w:tcBorders>
              <w:top w:val="single" w:sz="12" w:space="0" w:color="auto"/>
              <w:left w:val="single" w:sz="4" w:space="0" w:color="auto"/>
              <w:bottom w:val="single" w:sz="4" w:space="0" w:color="auto"/>
              <w:right w:val="single" w:sz="4" w:space="0" w:color="auto"/>
            </w:tcBorders>
          </w:tcPr>
          <w:p w14:paraId="6F90848E" w14:textId="3AFEFCEA" w:rsidR="000344B5" w:rsidRPr="004C4FC3" w:rsidRDefault="00C56001" w:rsidP="00AB4E40">
            <w:pPr>
              <w:pStyle w:val="textfortable"/>
              <w:jc w:val="left"/>
              <w:rPr>
                <w:rFonts w:asciiTheme="minorHAnsi" w:hAnsiTheme="minorHAnsi" w:cstheme="minorHAnsi"/>
              </w:rPr>
            </w:pPr>
            <w:r>
              <w:rPr>
                <w:rFonts w:asciiTheme="minorHAnsi" w:hAnsiTheme="minorHAnsi" w:cstheme="minorHAnsi"/>
              </w:rPr>
              <w:lastRenderedPageBreak/>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12" w:space="0" w:color="auto"/>
              <w:left w:val="single" w:sz="4" w:space="0" w:color="auto"/>
              <w:bottom w:val="single" w:sz="4" w:space="0" w:color="auto"/>
              <w:right w:val="single" w:sz="4" w:space="0" w:color="auto"/>
            </w:tcBorders>
          </w:tcPr>
          <w:p w14:paraId="163A2995" w14:textId="462CA6A4" w:rsidR="000344B5" w:rsidRPr="004C4FC3" w:rsidRDefault="00B8094D" w:rsidP="00AB4E40">
            <w:pPr>
              <w:pStyle w:val="textfortable"/>
              <w:jc w:val="left"/>
              <w:rPr>
                <w:rFonts w:asciiTheme="minorHAnsi" w:hAnsiTheme="minorHAnsi" w:cstheme="minorHAnsi"/>
              </w:rPr>
            </w:pPr>
            <w:r>
              <w:rPr>
                <w:rFonts w:asciiTheme="minorHAnsi" w:hAnsiTheme="minorHAnsi" w:cstheme="minorHAnsi"/>
              </w:rPr>
              <w:t>Yes</w:t>
            </w:r>
          </w:p>
        </w:tc>
        <w:tc>
          <w:tcPr>
            <w:tcW w:w="1402" w:type="pct"/>
            <w:tcBorders>
              <w:top w:val="single" w:sz="12" w:space="0" w:color="auto"/>
              <w:left w:val="single" w:sz="4" w:space="0" w:color="auto"/>
              <w:bottom w:val="single" w:sz="4" w:space="0" w:color="auto"/>
              <w:right w:val="single" w:sz="12" w:space="0" w:color="auto"/>
            </w:tcBorders>
          </w:tcPr>
          <w:p w14:paraId="62141545" w14:textId="7743308A" w:rsidR="000344B5" w:rsidRDefault="000D7947" w:rsidP="00341ABC">
            <w:pPr>
              <w:pStyle w:val="tablebullets"/>
              <w:numPr>
                <w:ilvl w:val="0"/>
                <w:numId w:val="62"/>
              </w:numPr>
              <w:rPr>
                <w:rFonts w:asciiTheme="minorHAnsi" w:hAnsiTheme="minorHAnsi" w:cstheme="minorHAnsi"/>
              </w:rPr>
            </w:pPr>
            <w:r>
              <w:rPr>
                <w:rFonts w:asciiTheme="minorHAnsi" w:hAnsiTheme="minorHAnsi" w:cstheme="minorHAnsi"/>
              </w:rPr>
              <w:t xml:space="preserve">See </w:t>
            </w:r>
            <w:r>
              <w:rPr>
                <w:rFonts w:asciiTheme="minorHAnsi" w:hAnsiTheme="minorHAnsi" w:cstheme="minorHAnsi"/>
              </w:rPr>
              <w:fldChar w:fldCharType="begin"/>
            </w:r>
            <w:r>
              <w:rPr>
                <w:rFonts w:asciiTheme="minorHAnsi" w:hAnsiTheme="minorHAnsi" w:cstheme="minorHAnsi"/>
              </w:rPr>
              <w:instrText xml:space="preserve"> REF _Ref216086682 \r \h </w:instrText>
            </w:r>
            <w:r>
              <w:rPr>
                <w:rFonts w:asciiTheme="minorHAnsi" w:hAnsiTheme="minorHAnsi" w:cstheme="minorHAnsi"/>
              </w:rPr>
            </w:r>
            <w:r>
              <w:rPr>
                <w:rFonts w:asciiTheme="minorHAnsi" w:hAnsiTheme="minorHAnsi" w:cstheme="minorHAnsi"/>
              </w:rPr>
              <w:fldChar w:fldCharType="separate"/>
            </w:r>
            <w:r w:rsidR="00DC7A35">
              <w:rPr>
                <w:rFonts w:asciiTheme="minorHAnsi" w:hAnsiTheme="minorHAnsi" w:cstheme="minorHAnsi"/>
              </w:rPr>
              <w:t>Section 3</w:t>
            </w:r>
            <w:r>
              <w:rPr>
                <w:rFonts w:asciiTheme="minorHAnsi" w:hAnsiTheme="minorHAnsi" w:cstheme="minorHAnsi"/>
              </w:rPr>
              <w:fldChar w:fldCharType="end"/>
            </w:r>
            <w:r>
              <w:rPr>
                <w:rFonts w:asciiTheme="minorHAnsi" w:hAnsiTheme="minorHAnsi" w:cstheme="minorHAnsi"/>
              </w:rPr>
              <w:t xml:space="preserve"> for risk characterisation.</w:t>
            </w:r>
          </w:p>
          <w:p w14:paraId="75985EC8" w14:textId="559F5815" w:rsidR="000344B5" w:rsidRPr="00A67976" w:rsidRDefault="000344B5" w:rsidP="00A24A26">
            <w:pPr>
              <w:pStyle w:val="tablebullets"/>
              <w:numPr>
                <w:ilvl w:val="0"/>
                <w:numId w:val="0"/>
              </w:numPr>
              <w:rPr>
                <w:rFonts w:asciiTheme="minorHAnsi" w:hAnsiTheme="minorHAnsi" w:cstheme="minorHAnsi"/>
              </w:rPr>
            </w:pPr>
          </w:p>
        </w:tc>
      </w:tr>
      <w:tr w:rsidR="000344B5" w:rsidRPr="004C4FC3" w14:paraId="032EC07B" w14:textId="77777777" w:rsidTr="00C56001">
        <w:tc>
          <w:tcPr>
            <w:tcW w:w="541" w:type="pct"/>
            <w:tcBorders>
              <w:top w:val="single" w:sz="4" w:space="0" w:color="auto"/>
              <w:left w:val="single" w:sz="12" w:space="0" w:color="auto"/>
              <w:bottom w:val="single" w:sz="4" w:space="0" w:color="auto"/>
              <w:right w:val="single" w:sz="4" w:space="0" w:color="auto"/>
            </w:tcBorders>
          </w:tcPr>
          <w:p w14:paraId="4CBBE599" w14:textId="77777777" w:rsidR="000344B5" w:rsidRPr="004C4FC3" w:rsidRDefault="000344B5" w:rsidP="00AB4E40">
            <w:pPr>
              <w:pStyle w:val="textfortable"/>
              <w:jc w:val="left"/>
              <w:rPr>
                <w:rFonts w:asciiTheme="minorHAnsi" w:hAnsiTheme="minorHAnsi" w:cstheme="minorHAnsi"/>
              </w:rPr>
            </w:pPr>
            <w:r>
              <w:rPr>
                <w:rFonts w:asciiTheme="minorHAnsi" w:hAnsiTheme="minorHAnsi" w:cstheme="minorHAnsi"/>
              </w:rPr>
              <w:t>3</w:t>
            </w:r>
          </w:p>
        </w:tc>
        <w:tc>
          <w:tcPr>
            <w:tcW w:w="458" w:type="pct"/>
            <w:tcBorders>
              <w:top w:val="single" w:sz="4" w:space="0" w:color="auto"/>
              <w:left w:val="single" w:sz="12" w:space="0" w:color="auto"/>
              <w:bottom w:val="single" w:sz="4" w:space="0" w:color="auto"/>
              <w:right w:val="single" w:sz="4" w:space="0" w:color="auto"/>
            </w:tcBorders>
          </w:tcPr>
          <w:p w14:paraId="5F640BE7" w14:textId="77777777" w:rsidR="000344B5" w:rsidRPr="004C4FC3" w:rsidRDefault="000344B5" w:rsidP="00AB4E40">
            <w:pPr>
              <w:pStyle w:val="textfortable"/>
              <w:jc w:val="left"/>
              <w:rPr>
                <w:rFonts w:asciiTheme="minorHAnsi" w:hAnsiTheme="minorHAnsi" w:cstheme="minorHAnsi"/>
              </w:rPr>
            </w:pPr>
            <w:r>
              <w:rPr>
                <w:rFonts w:asciiTheme="minorHAnsi" w:hAnsiTheme="minorHAnsi" w:cstheme="minorHAnsi"/>
              </w:rPr>
              <w:t>GMO</w:t>
            </w:r>
          </w:p>
        </w:tc>
        <w:tc>
          <w:tcPr>
            <w:tcW w:w="1187" w:type="pct"/>
            <w:tcBorders>
              <w:top w:val="single" w:sz="4" w:space="0" w:color="auto"/>
              <w:left w:val="single" w:sz="4" w:space="0" w:color="auto"/>
              <w:bottom w:val="single" w:sz="4" w:space="0" w:color="auto"/>
              <w:right w:val="single" w:sz="4" w:space="0" w:color="auto"/>
            </w:tcBorders>
          </w:tcPr>
          <w:p w14:paraId="1C297749" w14:textId="77777777"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Administration of GMO to participant</w:t>
            </w:r>
          </w:p>
          <w:p w14:paraId="7DD1E13D"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7BAEA6D" w14:textId="7D6035ED"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Colonisation of the GMO in the participant’s gut</w:t>
            </w:r>
          </w:p>
          <w:p w14:paraId="58C04ECF"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649C34BD" w14:textId="099BBD8F" w:rsidR="000344B5" w:rsidRDefault="000344B5" w:rsidP="00341ABC">
            <w:pPr>
              <w:pStyle w:val="Risktable"/>
              <w:numPr>
                <w:ilvl w:val="0"/>
                <w:numId w:val="63"/>
              </w:numPr>
            </w:pPr>
            <w:r>
              <w:t>no modification of the GMO</w:t>
            </w:r>
            <w:r w:rsidR="008C6676">
              <w:t xml:space="preserve"> or</w:t>
            </w:r>
          </w:p>
          <w:p w14:paraId="57A012D2" w14:textId="76F001EA" w:rsidR="000344B5" w:rsidRDefault="000344B5" w:rsidP="00341ABC">
            <w:pPr>
              <w:pStyle w:val="Risktable"/>
              <w:numPr>
                <w:ilvl w:val="0"/>
                <w:numId w:val="63"/>
              </w:numPr>
            </w:pPr>
            <w:r>
              <w:t>transfer of genetic material to or from the GMO</w:t>
            </w:r>
          </w:p>
          <w:p w14:paraId="32FEEC2A" w14:textId="77777777" w:rsidR="000344B5" w:rsidRPr="00354EEA"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8B6D3FB" w14:textId="0BA995CA" w:rsidR="000344B5" w:rsidRPr="004C4FC3" w:rsidRDefault="00A668BA" w:rsidP="00AB4E40">
            <w:pPr>
              <w:pStyle w:val="TableTextRARMP"/>
              <w:spacing w:before="120" w:after="120"/>
              <w:rPr>
                <w:rFonts w:asciiTheme="minorHAnsi" w:hAnsiTheme="minorHAnsi" w:cstheme="minorHAnsi"/>
                <w:color w:val="000000" w:themeColor="text1"/>
                <w:szCs w:val="20"/>
              </w:rPr>
            </w:pPr>
            <w:r>
              <w:rPr>
                <w:rFonts w:asciiTheme="minorHAnsi" w:hAnsiTheme="minorHAnsi" w:cstheme="minorHAnsi"/>
                <w:color w:val="000000" w:themeColor="text1"/>
                <w:szCs w:val="20"/>
              </w:rPr>
              <w:t xml:space="preserve">GMO </w:t>
            </w:r>
            <w:r w:rsidR="00130E6C">
              <w:rPr>
                <w:rFonts w:asciiTheme="minorHAnsi" w:hAnsiTheme="minorHAnsi" w:cstheme="minorHAnsi"/>
                <w:color w:val="000000" w:themeColor="text1"/>
                <w:szCs w:val="20"/>
              </w:rPr>
              <w:t>and/or</w:t>
            </w:r>
            <w:r>
              <w:rPr>
                <w:rFonts w:asciiTheme="minorHAnsi" w:hAnsiTheme="minorHAnsi" w:cstheme="minorHAnsi"/>
                <w:color w:val="000000" w:themeColor="text1"/>
                <w:szCs w:val="20"/>
              </w:rPr>
              <w:t xml:space="preserve"> novel b</w:t>
            </w:r>
            <w:r w:rsidRPr="004C4FC3">
              <w:rPr>
                <w:rFonts w:asciiTheme="minorHAnsi" w:hAnsiTheme="minorHAnsi" w:cstheme="minorHAnsi"/>
                <w:color w:val="000000" w:themeColor="text1"/>
                <w:szCs w:val="20"/>
              </w:rPr>
              <w:t xml:space="preserve">acteria </w:t>
            </w:r>
            <w:r w:rsidR="000344B5" w:rsidRPr="004C4FC3">
              <w:rPr>
                <w:rFonts w:asciiTheme="minorHAnsi" w:hAnsiTheme="minorHAnsi" w:cstheme="minorHAnsi"/>
                <w:color w:val="000000" w:themeColor="text1"/>
                <w:szCs w:val="20"/>
              </w:rPr>
              <w:t>are shed by the participant</w:t>
            </w:r>
          </w:p>
          <w:p w14:paraId="18EF4463" w14:textId="77777777" w:rsidR="000344B5" w:rsidRPr="00F10B51"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2E1F5BB7" w14:textId="35C893DF" w:rsidR="000344B5" w:rsidRPr="004C4FC3" w:rsidRDefault="00A668BA" w:rsidP="00AB4E40">
            <w:pPr>
              <w:pStyle w:val="Style4"/>
              <w:numPr>
                <w:ilvl w:val="0"/>
                <w:numId w:val="0"/>
              </w:numPr>
              <w:rPr>
                <w:rFonts w:asciiTheme="minorHAnsi" w:hAnsiTheme="minorHAnsi" w:cstheme="minorHAnsi"/>
                <w:sz w:val="20"/>
                <w:szCs w:val="20"/>
              </w:rPr>
            </w:pPr>
            <w:r>
              <w:rPr>
                <w:rFonts w:asciiTheme="minorHAnsi" w:hAnsiTheme="minorHAnsi" w:cstheme="minorHAnsi"/>
                <w:sz w:val="20"/>
                <w:szCs w:val="20"/>
              </w:rPr>
              <w:t>GMO and</w:t>
            </w:r>
            <w:r w:rsidR="00591F67">
              <w:rPr>
                <w:rFonts w:asciiTheme="minorHAnsi" w:hAnsiTheme="minorHAnsi" w:cstheme="minorHAnsi"/>
                <w:sz w:val="20"/>
                <w:szCs w:val="20"/>
              </w:rPr>
              <w:t>/or</w:t>
            </w:r>
            <w:r>
              <w:rPr>
                <w:rFonts w:asciiTheme="minorHAnsi" w:hAnsiTheme="minorHAnsi" w:cstheme="minorHAnsi"/>
                <w:sz w:val="20"/>
                <w:szCs w:val="20"/>
              </w:rPr>
              <w:t xml:space="preserve"> novel b</w:t>
            </w:r>
            <w:r w:rsidRPr="004C4FC3">
              <w:rPr>
                <w:rFonts w:asciiTheme="minorHAnsi" w:hAnsiTheme="minorHAnsi" w:cstheme="minorHAnsi"/>
                <w:sz w:val="20"/>
                <w:szCs w:val="20"/>
              </w:rPr>
              <w:t xml:space="preserve">acteria </w:t>
            </w:r>
            <w:r w:rsidR="000344B5" w:rsidRPr="004C4FC3">
              <w:rPr>
                <w:rFonts w:asciiTheme="minorHAnsi" w:hAnsiTheme="minorHAnsi" w:cstheme="minorHAnsi"/>
                <w:sz w:val="20"/>
                <w:szCs w:val="20"/>
              </w:rPr>
              <w:t xml:space="preserve">enter </w:t>
            </w:r>
            <w:r w:rsidR="00391422">
              <w:rPr>
                <w:rFonts w:asciiTheme="minorHAnsi" w:hAnsiTheme="minorHAnsi" w:cstheme="minorHAnsi"/>
                <w:sz w:val="20"/>
                <w:szCs w:val="20"/>
              </w:rPr>
              <w:t>the environment (e</w:t>
            </w:r>
            <w:r w:rsidR="00D5064E">
              <w:rPr>
                <w:rFonts w:asciiTheme="minorHAnsi" w:hAnsiTheme="minorHAnsi" w:cstheme="minorHAnsi"/>
                <w:sz w:val="20"/>
                <w:szCs w:val="20"/>
              </w:rPr>
              <w:t>.</w:t>
            </w:r>
            <w:r w:rsidR="00391422">
              <w:rPr>
                <w:rFonts w:asciiTheme="minorHAnsi" w:hAnsiTheme="minorHAnsi" w:cstheme="minorHAnsi"/>
                <w:sz w:val="20"/>
                <w:szCs w:val="20"/>
              </w:rPr>
              <w:t>g</w:t>
            </w:r>
            <w:r w:rsidR="00D5064E">
              <w:rPr>
                <w:rFonts w:asciiTheme="minorHAnsi" w:hAnsiTheme="minorHAnsi" w:cstheme="minorHAnsi"/>
                <w:sz w:val="20"/>
                <w:szCs w:val="20"/>
              </w:rPr>
              <w:t>.</w:t>
            </w:r>
            <w:r w:rsidR="00391422">
              <w:rPr>
                <w:rFonts w:asciiTheme="minorHAnsi" w:hAnsiTheme="minorHAnsi" w:cstheme="minorHAnsi"/>
                <w:sz w:val="20"/>
                <w:szCs w:val="20"/>
              </w:rPr>
              <w:t xml:space="preserve"> via </w:t>
            </w:r>
            <w:r w:rsidR="000344B5" w:rsidRPr="004C4FC3">
              <w:rPr>
                <w:rFonts w:asciiTheme="minorHAnsi" w:hAnsiTheme="minorHAnsi" w:cstheme="minorHAnsi"/>
                <w:sz w:val="20"/>
                <w:szCs w:val="20"/>
              </w:rPr>
              <w:t>wastewater</w:t>
            </w:r>
            <w:r w:rsidR="00391422">
              <w:rPr>
                <w:rFonts w:asciiTheme="minorHAnsi" w:hAnsiTheme="minorHAnsi" w:cstheme="minorHAnsi"/>
                <w:sz w:val="20"/>
                <w:szCs w:val="20"/>
              </w:rPr>
              <w:t>)</w:t>
            </w:r>
          </w:p>
          <w:p w14:paraId="495B48B9" w14:textId="77777777" w:rsidR="000344B5" w:rsidRPr="004C4FC3" w:rsidRDefault="000344B5" w:rsidP="00AB4E40">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3C129FD" w14:textId="0020CA54" w:rsidR="00B63149" w:rsidRDefault="00B63149" w:rsidP="00AB4E40">
            <w:pPr>
              <w:pStyle w:val="Style4"/>
              <w:numPr>
                <w:ilvl w:val="0"/>
                <w:numId w:val="0"/>
              </w:numPr>
              <w:rPr>
                <w:rFonts w:asciiTheme="minorHAnsi" w:hAnsiTheme="minorHAnsi" w:cstheme="minorHAnsi"/>
                <w:sz w:val="20"/>
                <w:szCs w:val="20"/>
              </w:rPr>
            </w:pPr>
            <w:r>
              <w:rPr>
                <w:rFonts w:asciiTheme="minorHAnsi" w:hAnsiTheme="minorHAnsi" w:cstheme="minorHAnsi"/>
                <w:sz w:val="20"/>
                <w:szCs w:val="20"/>
              </w:rPr>
              <w:t>GMO and</w:t>
            </w:r>
            <w:r w:rsidR="00591F67">
              <w:rPr>
                <w:rFonts w:asciiTheme="minorHAnsi" w:hAnsiTheme="minorHAnsi" w:cstheme="minorHAnsi"/>
                <w:sz w:val="20"/>
                <w:szCs w:val="20"/>
              </w:rPr>
              <w:t>/or</w:t>
            </w:r>
            <w:r>
              <w:rPr>
                <w:rFonts w:asciiTheme="minorHAnsi" w:hAnsiTheme="minorHAnsi" w:cstheme="minorHAnsi"/>
                <w:sz w:val="20"/>
                <w:szCs w:val="20"/>
              </w:rPr>
              <w:t xml:space="preserve"> novel bacteria establish in the environment</w:t>
            </w:r>
          </w:p>
          <w:p w14:paraId="186217B2" w14:textId="12FDA2DC" w:rsidR="00B63149" w:rsidRPr="00B63149" w:rsidRDefault="00B63149" w:rsidP="00B63149">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58D2B908" w14:textId="629F228F" w:rsidR="009D071B" w:rsidRPr="009D071B" w:rsidRDefault="009D071B" w:rsidP="00341ABC">
            <w:pPr>
              <w:pStyle w:val="Style4"/>
              <w:numPr>
                <w:ilvl w:val="0"/>
                <w:numId w:val="67"/>
              </w:numPr>
              <w:rPr>
                <w:rFonts w:asciiTheme="minorHAnsi" w:hAnsiTheme="minorHAnsi" w:cstheme="minorHAnsi"/>
                <w:sz w:val="20"/>
                <w:szCs w:val="20"/>
              </w:rPr>
            </w:pPr>
            <w:r w:rsidRPr="009D071B">
              <w:rPr>
                <w:rFonts w:asciiTheme="minorHAnsi" w:hAnsiTheme="minorHAnsi" w:cstheme="minorHAnsi"/>
                <w:sz w:val="20"/>
                <w:szCs w:val="20"/>
              </w:rPr>
              <w:t xml:space="preserve">no further modification </w:t>
            </w:r>
            <w:r w:rsidR="008C6676">
              <w:rPr>
                <w:rFonts w:asciiTheme="minorHAnsi" w:hAnsiTheme="minorHAnsi" w:cstheme="minorHAnsi"/>
                <w:sz w:val="20"/>
                <w:szCs w:val="20"/>
              </w:rPr>
              <w:t>or</w:t>
            </w:r>
          </w:p>
          <w:p w14:paraId="27114232" w14:textId="77777777" w:rsidR="009D071B" w:rsidRDefault="009D071B" w:rsidP="00341ABC">
            <w:pPr>
              <w:pStyle w:val="Style4"/>
              <w:numPr>
                <w:ilvl w:val="0"/>
                <w:numId w:val="67"/>
              </w:numPr>
              <w:rPr>
                <w:rFonts w:asciiTheme="minorHAnsi" w:hAnsiTheme="minorHAnsi" w:cstheme="minorHAnsi"/>
                <w:sz w:val="20"/>
                <w:szCs w:val="20"/>
              </w:rPr>
            </w:pPr>
            <w:r w:rsidRPr="009D071B">
              <w:rPr>
                <w:rFonts w:asciiTheme="minorHAnsi" w:hAnsiTheme="minorHAnsi" w:cstheme="minorHAnsi"/>
                <w:sz w:val="20"/>
                <w:szCs w:val="20"/>
              </w:rPr>
              <w:t>further transfer of genetic material</w:t>
            </w:r>
          </w:p>
          <w:p w14:paraId="0FAFE15F" w14:textId="77777777" w:rsidR="009D071B" w:rsidRPr="004C4FC3" w:rsidRDefault="009D071B" w:rsidP="009D071B">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E01D007" w14:textId="0F5A3926" w:rsidR="000344B5" w:rsidRPr="004C4FC3" w:rsidRDefault="000344B5" w:rsidP="00AB4E40">
            <w:pPr>
              <w:pStyle w:val="Style4"/>
              <w:numPr>
                <w:ilvl w:val="0"/>
                <w:numId w:val="0"/>
              </w:numPr>
              <w:rPr>
                <w:rFonts w:asciiTheme="minorHAnsi" w:hAnsiTheme="minorHAnsi" w:cstheme="minorHAnsi"/>
                <w:sz w:val="20"/>
                <w:szCs w:val="20"/>
              </w:rPr>
            </w:pPr>
            <w:r w:rsidRPr="004C4FC3">
              <w:rPr>
                <w:rFonts w:asciiTheme="minorHAnsi" w:hAnsiTheme="minorHAnsi" w:cstheme="minorHAnsi"/>
                <w:sz w:val="20"/>
                <w:szCs w:val="20"/>
              </w:rPr>
              <w:lastRenderedPageBreak/>
              <w:t>A</w:t>
            </w:r>
            <w:r>
              <w:rPr>
                <w:rFonts w:asciiTheme="minorHAnsi" w:hAnsiTheme="minorHAnsi" w:cstheme="minorHAnsi"/>
                <w:sz w:val="20"/>
                <w:szCs w:val="20"/>
              </w:rPr>
              <w:t xml:space="preserve"> vulnerable</w:t>
            </w:r>
            <w:r w:rsidRPr="004C4FC3">
              <w:rPr>
                <w:rFonts w:asciiTheme="minorHAnsi" w:hAnsiTheme="minorHAnsi" w:cstheme="minorHAnsi"/>
                <w:sz w:val="20"/>
                <w:szCs w:val="20"/>
              </w:rPr>
              <w:t xml:space="preserve"> person or animal comes into contact with the </w:t>
            </w:r>
            <w:r>
              <w:rPr>
                <w:rFonts w:asciiTheme="minorHAnsi" w:hAnsiTheme="minorHAnsi" w:cstheme="minorHAnsi"/>
                <w:sz w:val="20"/>
                <w:szCs w:val="20"/>
              </w:rPr>
              <w:t xml:space="preserve">GMO </w:t>
            </w:r>
            <w:r w:rsidR="00591F67">
              <w:rPr>
                <w:rFonts w:asciiTheme="minorHAnsi" w:hAnsiTheme="minorHAnsi" w:cstheme="minorHAnsi"/>
                <w:sz w:val="20"/>
                <w:szCs w:val="20"/>
              </w:rPr>
              <w:t>and/</w:t>
            </w:r>
            <w:r w:rsidR="00130E6C">
              <w:rPr>
                <w:rFonts w:asciiTheme="minorHAnsi" w:hAnsiTheme="minorHAnsi" w:cstheme="minorHAnsi"/>
                <w:sz w:val="20"/>
                <w:szCs w:val="20"/>
              </w:rPr>
              <w:t>or novel bacteria</w:t>
            </w:r>
          </w:p>
          <w:p w14:paraId="369668D2" w14:textId="77777777" w:rsidR="000344B5" w:rsidRPr="004C4FC3" w:rsidRDefault="000344B5" w:rsidP="00AB4E40">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34016AE" w14:textId="541A93B5" w:rsidR="000344B5" w:rsidRDefault="000344B5" w:rsidP="00AB4E40">
            <w:pPr>
              <w:pStyle w:val="textfortable"/>
              <w:jc w:val="left"/>
              <w:rPr>
                <w:rFonts w:asciiTheme="minorHAnsi" w:hAnsiTheme="minorHAnsi" w:cstheme="minorHAnsi"/>
              </w:rPr>
            </w:pPr>
            <w:r>
              <w:rPr>
                <w:rFonts w:asciiTheme="minorHAnsi" w:hAnsiTheme="minorHAnsi" w:cstheme="minorHAnsi"/>
              </w:rPr>
              <w:t xml:space="preserve">GMO </w:t>
            </w:r>
            <w:r w:rsidR="00591F67">
              <w:rPr>
                <w:rFonts w:asciiTheme="minorHAnsi" w:hAnsiTheme="minorHAnsi" w:cstheme="minorHAnsi"/>
              </w:rPr>
              <w:t>and/</w:t>
            </w:r>
            <w:r w:rsidR="00130E6C">
              <w:rPr>
                <w:rFonts w:asciiTheme="minorHAnsi" w:hAnsiTheme="minorHAnsi" w:cstheme="minorHAnsi"/>
              </w:rPr>
              <w:t xml:space="preserve">or novel bacteria </w:t>
            </w:r>
            <w:r>
              <w:rPr>
                <w:rFonts w:asciiTheme="minorHAnsi" w:hAnsiTheme="minorHAnsi" w:cstheme="minorHAnsi"/>
              </w:rPr>
              <w:t>colonise</w:t>
            </w:r>
            <w:r w:rsidRPr="004C4FC3">
              <w:rPr>
                <w:rFonts w:asciiTheme="minorHAnsi" w:hAnsiTheme="minorHAnsi" w:cstheme="minorHAnsi"/>
              </w:rPr>
              <w:t xml:space="preserve"> </w:t>
            </w:r>
            <w:r>
              <w:rPr>
                <w:rFonts w:asciiTheme="minorHAnsi" w:hAnsiTheme="minorHAnsi" w:cstheme="minorHAnsi"/>
              </w:rPr>
              <w:t xml:space="preserve">gut </w:t>
            </w:r>
          </w:p>
          <w:p w14:paraId="0CB2FB9D" w14:textId="77777777" w:rsidR="000344B5"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496B66D0" w14:textId="4C6FD763"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 xml:space="preserve">Infection with </w:t>
            </w:r>
            <w:r>
              <w:rPr>
                <w:rFonts w:asciiTheme="minorHAnsi" w:hAnsiTheme="minorHAnsi" w:cstheme="minorHAnsi"/>
              </w:rPr>
              <w:t xml:space="preserve">GMO </w:t>
            </w:r>
            <w:r w:rsidR="00591F67">
              <w:rPr>
                <w:rFonts w:asciiTheme="minorHAnsi" w:hAnsiTheme="minorHAnsi" w:cstheme="minorHAnsi"/>
              </w:rPr>
              <w:t>and/</w:t>
            </w:r>
            <w:r>
              <w:rPr>
                <w:rFonts w:asciiTheme="minorHAnsi" w:hAnsiTheme="minorHAnsi" w:cstheme="minorHAnsi"/>
              </w:rPr>
              <w:t xml:space="preserve">or novel </w:t>
            </w:r>
            <w:r w:rsidR="0027053B">
              <w:rPr>
                <w:rFonts w:asciiTheme="minorHAnsi" w:hAnsiTheme="minorHAnsi" w:cstheme="minorHAnsi"/>
              </w:rPr>
              <w:t>bacteria</w:t>
            </w:r>
          </w:p>
        </w:tc>
        <w:tc>
          <w:tcPr>
            <w:tcW w:w="706" w:type="pct"/>
            <w:tcBorders>
              <w:top w:val="single" w:sz="4" w:space="0" w:color="auto"/>
              <w:left w:val="single" w:sz="4" w:space="0" w:color="auto"/>
              <w:bottom w:val="single" w:sz="4" w:space="0" w:color="auto"/>
              <w:right w:val="single" w:sz="4" w:space="0" w:color="auto"/>
            </w:tcBorders>
          </w:tcPr>
          <w:p w14:paraId="38541CEB" w14:textId="0509C9ED" w:rsidR="000344B5" w:rsidRPr="00C56001" w:rsidRDefault="00C56001" w:rsidP="00AB4E40">
            <w:pPr>
              <w:pStyle w:val="textfortable"/>
              <w:jc w:val="left"/>
              <w:rPr>
                <w:rFonts w:asciiTheme="minorHAnsi" w:hAnsiTheme="minorHAnsi" w:cstheme="minorHAnsi"/>
                <w:iCs/>
              </w:rPr>
            </w:pPr>
            <w:r>
              <w:rPr>
                <w:rFonts w:asciiTheme="minorHAnsi" w:hAnsiTheme="minorHAnsi" w:cstheme="minorHAnsi"/>
              </w:rPr>
              <w:lastRenderedPageBreak/>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4" w:space="0" w:color="auto"/>
              <w:left w:val="single" w:sz="4" w:space="0" w:color="auto"/>
              <w:bottom w:val="single" w:sz="4" w:space="0" w:color="auto"/>
              <w:right w:val="single" w:sz="4" w:space="0" w:color="auto"/>
            </w:tcBorders>
          </w:tcPr>
          <w:p w14:paraId="0DE637AB" w14:textId="77D9130D" w:rsidR="000344B5" w:rsidRPr="004C4FC3" w:rsidRDefault="00B8094D" w:rsidP="00AB4E40">
            <w:pPr>
              <w:pStyle w:val="textfortable"/>
              <w:jc w:val="left"/>
              <w:rPr>
                <w:rFonts w:asciiTheme="minorHAnsi" w:hAnsiTheme="minorHAnsi" w:cstheme="minorHAnsi"/>
              </w:rPr>
            </w:pPr>
            <w:r>
              <w:rPr>
                <w:rFonts w:asciiTheme="minorHAnsi" w:hAnsiTheme="minorHAnsi" w:cstheme="minorHAnsi"/>
              </w:rPr>
              <w:t>Yes</w:t>
            </w:r>
          </w:p>
        </w:tc>
        <w:tc>
          <w:tcPr>
            <w:tcW w:w="1402" w:type="pct"/>
            <w:tcBorders>
              <w:top w:val="single" w:sz="4" w:space="0" w:color="auto"/>
              <w:left w:val="single" w:sz="4" w:space="0" w:color="auto"/>
              <w:bottom w:val="single" w:sz="4" w:space="0" w:color="auto"/>
              <w:right w:val="single" w:sz="12" w:space="0" w:color="auto"/>
            </w:tcBorders>
          </w:tcPr>
          <w:p w14:paraId="02F16EA7" w14:textId="056BAEC8" w:rsidR="000344B5" w:rsidRPr="004C4FC3" w:rsidRDefault="000D7947" w:rsidP="00341ABC">
            <w:pPr>
              <w:pStyle w:val="tablebullets"/>
              <w:numPr>
                <w:ilvl w:val="0"/>
                <w:numId w:val="62"/>
              </w:numPr>
              <w:rPr>
                <w:rFonts w:asciiTheme="minorHAnsi" w:hAnsiTheme="minorHAnsi" w:cstheme="minorHAnsi"/>
              </w:rPr>
            </w:pPr>
            <w:r>
              <w:rPr>
                <w:rFonts w:asciiTheme="minorHAnsi" w:hAnsiTheme="minorHAnsi" w:cstheme="minorHAnsi"/>
              </w:rPr>
              <w:t xml:space="preserve">See </w:t>
            </w:r>
            <w:r>
              <w:rPr>
                <w:rFonts w:asciiTheme="minorHAnsi" w:hAnsiTheme="minorHAnsi" w:cstheme="minorHAnsi"/>
              </w:rPr>
              <w:fldChar w:fldCharType="begin"/>
            </w:r>
            <w:r>
              <w:rPr>
                <w:rFonts w:asciiTheme="minorHAnsi" w:hAnsiTheme="minorHAnsi" w:cstheme="minorHAnsi"/>
              </w:rPr>
              <w:instrText xml:space="preserve"> REF _Ref216086682 \r \h </w:instrText>
            </w:r>
            <w:r>
              <w:rPr>
                <w:rFonts w:asciiTheme="minorHAnsi" w:hAnsiTheme="minorHAnsi" w:cstheme="minorHAnsi"/>
              </w:rPr>
            </w:r>
            <w:r>
              <w:rPr>
                <w:rFonts w:asciiTheme="minorHAnsi" w:hAnsiTheme="minorHAnsi" w:cstheme="minorHAnsi"/>
              </w:rPr>
              <w:fldChar w:fldCharType="separate"/>
            </w:r>
            <w:r w:rsidR="00DC7A35">
              <w:rPr>
                <w:rFonts w:asciiTheme="minorHAnsi" w:hAnsiTheme="minorHAnsi" w:cstheme="minorHAnsi"/>
              </w:rPr>
              <w:t>Section 3</w:t>
            </w:r>
            <w:r>
              <w:rPr>
                <w:rFonts w:asciiTheme="minorHAnsi" w:hAnsiTheme="minorHAnsi" w:cstheme="minorHAnsi"/>
              </w:rPr>
              <w:fldChar w:fldCharType="end"/>
            </w:r>
            <w:r>
              <w:rPr>
                <w:rFonts w:asciiTheme="minorHAnsi" w:hAnsiTheme="minorHAnsi" w:cstheme="minorHAnsi"/>
              </w:rPr>
              <w:t xml:space="preserve"> for risk characterisation.</w:t>
            </w:r>
          </w:p>
        </w:tc>
      </w:tr>
    </w:tbl>
    <w:p w14:paraId="679231AD" w14:textId="77777777" w:rsidR="000344B5" w:rsidRPr="008F7A8B" w:rsidRDefault="000344B5" w:rsidP="000344B5">
      <w:pPr>
        <w:pStyle w:val="table"/>
        <w:numPr>
          <w:ilvl w:val="0"/>
          <w:numId w:val="0"/>
        </w:numPr>
      </w:pPr>
    </w:p>
    <w:p w14:paraId="5B2CA9DA" w14:textId="78B74DB2" w:rsidR="00FB7E35" w:rsidRDefault="00FB7E35" w:rsidP="00991711">
      <w:pPr>
        <w:pStyle w:val="4RARMP"/>
      </w:pPr>
      <w:bookmarkStart w:id="336" w:name="Chapter_2_2_1"/>
      <w:bookmarkStart w:id="337" w:name="_Ref61527090"/>
      <w:bookmarkStart w:id="338" w:name="_Toc190509008"/>
      <w:bookmarkStart w:id="339" w:name="_Ref191460068"/>
      <w:bookmarkStart w:id="340" w:name="_Toc209859590"/>
      <w:bookmarkStart w:id="341" w:name="_Toc274904769"/>
      <w:bookmarkStart w:id="342" w:name="_Toc291151823"/>
      <w:bookmarkStart w:id="343" w:name="_Toc309054024"/>
      <w:bookmarkStart w:id="344" w:name="_Toc309833716"/>
      <w:bookmarkStart w:id="345" w:name="_Ref341344175"/>
      <w:bookmarkStart w:id="346" w:name="_Toc376438177"/>
      <w:bookmarkStart w:id="347" w:name="_Toc377743578"/>
      <w:bookmarkEnd w:id="336"/>
      <w:r>
        <w:t>Risk scenario 1</w:t>
      </w:r>
      <w:bookmarkEnd w:id="3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3B11C7" w:rsidRDefault="00EC55D5" w:rsidP="00083CBC">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061FC8EB" w14:textId="0AA83A35" w:rsidR="00205B15" w:rsidRPr="00205B15" w:rsidRDefault="00205B15" w:rsidP="00205B15">
            <w:pPr>
              <w:pStyle w:val="Style4"/>
              <w:numPr>
                <w:ilvl w:val="0"/>
                <w:numId w:val="0"/>
              </w:numPr>
              <w:spacing w:before="120" w:after="120"/>
              <w:rPr>
                <w:rFonts w:ascii="Calibri" w:hAnsi="Calibri"/>
              </w:rPr>
            </w:pPr>
            <w:r w:rsidRPr="00205B15">
              <w:rPr>
                <w:rFonts w:ascii="Calibri" w:hAnsi="Calibri"/>
              </w:rPr>
              <w:t>Exposure people</w:t>
            </w:r>
            <w:r w:rsidR="004C17A6">
              <w:rPr>
                <w:rFonts w:ascii="Calibri" w:hAnsi="Calibri"/>
              </w:rPr>
              <w:t xml:space="preserve"> (other than the trial participants)</w:t>
            </w:r>
            <w:r w:rsidRPr="00205B15">
              <w:rPr>
                <w:rFonts w:ascii="Calibri" w:hAnsi="Calibri"/>
              </w:rPr>
              <w:t xml:space="preserve"> </w:t>
            </w:r>
            <w:r w:rsidR="00043F45">
              <w:rPr>
                <w:rFonts w:ascii="Calibri" w:hAnsi="Calibri"/>
              </w:rPr>
              <w:t>or animals</w:t>
            </w:r>
            <w:r w:rsidR="004C17A6">
              <w:rPr>
                <w:rFonts w:ascii="Calibri" w:hAnsi="Calibri"/>
              </w:rPr>
              <w:t xml:space="preserve"> (e.g. pets)</w:t>
            </w:r>
            <w:r w:rsidR="00043F45">
              <w:rPr>
                <w:rFonts w:ascii="Calibri" w:hAnsi="Calibri"/>
              </w:rPr>
              <w:t xml:space="preserve"> </w:t>
            </w:r>
            <w:r w:rsidRPr="00205B15">
              <w:rPr>
                <w:rFonts w:ascii="Calibri" w:hAnsi="Calibri"/>
              </w:rPr>
              <w:t>via aerosols or ingestion during the:</w:t>
            </w:r>
          </w:p>
          <w:p w14:paraId="0C6BA548" w14:textId="77777777" w:rsidR="00205B15" w:rsidRPr="00205B15" w:rsidRDefault="00205B15" w:rsidP="00341ABC">
            <w:pPr>
              <w:pStyle w:val="Risktable"/>
              <w:numPr>
                <w:ilvl w:val="0"/>
                <w:numId w:val="64"/>
              </w:numPr>
              <w:rPr>
                <w:sz w:val="22"/>
                <w:szCs w:val="22"/>
              </w:rPr>
            </w:pPr>
            <w:r w:rsidRPr="00205B15">
              <w:rPr>
                <w:sz w:val="22"/>
                <w:szCs w:val="22"/>
              </w:rPr>
              <w:t>Preparation and administration of the GMO</w:t>
            </w:r>
          </w:p>
          <w:p w14:paraId="18B080B1" w14:textId="176B8660" w:rsidR="00205B15" w:rsidRPr="00205B15" w:rsidRDefault="00A14ABB" w:rsidP="00341ABC">
            <w:pPr>
              <w:pStyle w:val="Risktable"/>
              <w:numPr>
                <w:ilvl w:val="0"/>
                <w:numId w:val="64"/>
              </w:numPr>
              <w:rPr>
                <w:sz w:val="22"/>
                <w:szCs w:val="22"/>
              </w:rPr>
            </w:pPr>
            <w:r>
              <w:rPr>
                <w:sz w:val="22"/>
                <w:szCs w:val="22"/>
              </w:rPr>
              <w:t>Shedding of the GMO</w:t>
            </w:r>
            <w:r w:rsidR="00205B15" w:rsidRPr="00205B15">
              <w:rPr>
                <w:sz w:val="22"/>
                <w:szCs w:val="22"/>
              </w:rPr>
              <w:t xml:space="preserve"> (e.g. </w:t>
            </w:r>
            <w:r w:rsidR="00DB60AB">
              <w:rPr>
                <w:sz w:val="22"/>
                <w:szCs w:val="22"/>
              </w:rPr>
              <w:t>faeces,</w:t>
            </w:r>
            <w:r w:rsidR="00205B15" w:rsidRPr="00205B15">
              <w:rPr>
                <w:sz w:val="22"/>
                <w:szCs w:val="22"/>
              </w:rPr>
              <w:t xml:space="preserve"> diarrhoea</w:t>
            </w:r>
            <w:r w:rsidR="00DB60AB">
              <w:rPr>
                <w:sz w:val="22"/>
                <w:szCs w:val="22"/>
              </w:rPr>
              <w:t>, vomit</w:t>
            </w:r>
            <w:r w:rsidR="00205B15" w:rsidRPr="00205B15">
              <w:rPr>
                <w:sz w:val="22"/>
                <w:szCs w:val="22"/>
              </w:rPr>
              <w:t>)</w:t>
            </w:r>
          </w:p>
          <w:p w14:paraId="4645CF5B" w14:textId="77777777" w:rsidR="00205B15" w:rsidRPr="00205B15" w:rsidRDefault="00205B15" w:rsidP="00341ABC">
            <w:pPr>
              <w:pStyle w:val="Risktable"/>
              <w:numPr>
                <w:ilvl w:val="0"/>
                <w:numId w:val="64"/>
              </w:numPr>
              <w:rPr>
                <w:sz w:val="22"/>
                <w:szCs w:val="22"/>
              </w:rPr>
            </w:pPr>
            <w:r w:rsidRPr="00205B15">
              <w:rPr>
                <w:sz w:val="22"/>
                <w:szCs w:val="22"/>
              </w:rPr>
              <w:t>Import, transport, storage of the GMO</w:t>
            </w:r>
          </w:p>
          <w:p w14:paraId="7F30B3B7" w14:textId="77777777" w:rsidR="00205B15" w:rsidRPr="00205B15" w:rsidRDefault="00205B15" w:rsidP="00341ABC">
            <w:pPr>
              <w:pStyle w:val="Risktable"/>
              <w:numPr>
                <w:ilvl w:val="0"/>
                <w:numId w:val="64"/>
              </w:numPr>
              <w:rPr>
                <w:sz w:val="22"/>
                <w:szCs w:val="22"/>
              </w:rPr>
            </w:pPr>
            <w:r w:rsidRPr="00205B15">
              <w:rPr>
                <w:sz w:val="22"/>
                <w:szCs w:val="22"/>
              </w:rPr>
              <w:t>Disposal of the GMO</w:t>
            </w:r>
          </w:p>
          <w:p w14:paraId="0A6B75A2" w14:textId="77777777" w:rsidR="00205B15" w:rsidRPr="00205B15" w:rsidRDefault="00205B15" w:rsidP="00205B15">
            <w:pPr>
              <w:pStyle w:val="TableTextRARMP"/>
              <w:spacing w:before="120" w:after="120"/>
              <w:jc w:val="center"/>
              <w:rPr>
                <w:color w:val="000000" w:themeColor="text1"/>
                <w:sz w:val="22"/>
                <w:szCs w:val="22"/>
              </w:rPr>
            </w:pPr>
            <w:r w:rsidRPr="00205B15">
              <w:rPr>
                <w:color w:val="000000" w:themeColor="text1"/>
                <w:sz w:val="22"/>
                <w:szCs w:val="22"/>
              </w:rPr>
              <w:sym w:font="Wingdings 3" w:char="F0C8"/>
            </w:r>
          </w:p>
          <w:p w14:paraId="578C8EF5" w14:textId="39D6E245" w:rsidR="00205B15" w:rsidRPr="00205B15" w:rsidRDefault="00205B15" w:rsidP="00205B15">
            <w:pPr>
              <w:pStyle w:val="textfortable"/>
              <w:spacing w:before="120" w:after="120"/>
              <w:jc w:val="left"/>
              <w:rPr>
                <w:rFonts w:ascii="Calibri" w:hAnsi="Calibri"/>
                <w:sz w:val="22"/>
                <w:szCs w:val="22"/>
              </w:rPr>
            </w:pPr>
            <w:r w:rsidRPr="00205B15">
              <w:rPr>
                <w:rFonts w:ascii="Calibri" w:hAnsi="Calibri"/>
                <w:sz w:val="22"/>
                <w:szCs w:val="22"/>
              </w:rPr>
              <w:t>Colonisation of the GMO in the respiratory tract or gut</w:t>
            </w:r>
          </w:p>
          <w:p w14:paraId="4655354E" w14:textId="77777777" w:rsidR="00205B15" w:rsidRPr="00205B15" w:rsidRDefault="00205B15" w:rsidP="00205B15">
            <w:pPr>
              <w:pStyle w:val="TableTextRARMP"/>
              <w:spacing w:before="120" w:after="120"/>
              <w:jc w:val="center"/>
              <w:rPr>
                <w:color w:val="000000" w:themeColor="text1"/>
                <w:sz w:val="22"/>
                <w:szCs w:val="22"/>
              </w:rPr>
            </w:pPr>
            <w:r w:rsidRPr="00205B15">
              <w:rPr>
                <w:color w:val="000000" w:themeColor="text1"/>
                <w:sz w:val="22"/>
                <w:szCs w:val="22"/>
              </w:rPr>
              <w:sym w:font="Wingdings 3" w:char="F0C8"/>
            </w:r>
          </w:p>
          <w:p w14:paraId="3CC1D15D" w14:textId="4DEAC52E" w:rsidR="00083CBC" w:rsidRPr="00B91203" w:rsidRDefault="00205B15" w:rsidP="00205B15">
            <w:pPr>
              <w:pStyle w:val="Style4"/>
              <w:numPr>
                <w:ilvl w:val="0"/>
                <w:numId w:val="0"/>
              </w:numPr>
              <w:jc w:val="center"/>
              <w:rPr>
                <w:rFonts w:ascii="Calibri" w:hAnsi="Calibri"/>
                <w:color w:val="auto"/>
                <w:sz w:val="20"/>
                <w:szCs w:val="20"/>
              </w:rPr>
            </w:pPr>
            <w:r w:rsidRPr="00205B15">
              <w:rPr>
                <w:rFonts w:ascii="Calibri" w:hAnsi="Calibri"/>
                <w:color w:val="auto"/>
              </w:rPr>
              <w:t>Infection of host cells</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39B3FBB8" w:rsidR="00083CBC" w:rsidRPr="00961290" w:rsidRDefault="00C56001" w:rsidP="00083CBC">
            <w:pPr>
              <w:spacing w:before="60" w:after="60"/>
              <w:jc w:val="center"/>
              <w:rPr>
                <w:rFonts w:asciiTheme="minorHAnsi" w:eastAsia="Calibri" w:hAnsiTheme="minorHAnsi" w:cstheme="minorHAnsi"/>
                <w:szCs w:val="22"/>
              </w:rPr>
            </w:pPr>
            <w:r>
              <w:rPr>
                <w:rFonts w:asciiTheme="minorHAnsi" w:eastAsia="Calibri" w:hAnsiTheme="minorHAnsi" w:cstheme="minorHAnsi"/>
                <w:szCs w:val="22"/>
              </w:rPr>
              <w:t>Ill health</w:t>
            </w:r>
            <w:r w:rsidR="00FB762A">
              <w:rPr>
                <w:rFonts w:asciiTheme="minorHAnsi" w:eastAsia="Calibri" w:hAnsiTheme="minorHAnsi" w:cstheme="minorHAnsi"/>
                <w:szCs w:val="22"/>
              </w:rPr>
              <w:t xml:space="preserve"> </w:t>
            </w:r>
            <w:r w:rsidR="004B442C">
              <w:rPr>
                <w:rFonts w:asciiTheme="minorHAnsi" w:eastAsia="Calibri" w:hAnsiTheme="minorHAnsi" w:cstheme="minorHAnsi"/>
                <w:szCs w:val="22"/>
              </w:rPr>
              <w:t xml:space="preserve">(e.g. diarrhoea, vomiting or gut issues) </w:t>
            </w:r>
            <w:r w:rsidR="00FB762A">
              <w:rPr>
                <w:rFonts w:asciiTheme="minorHAnsi" w:eastAsia="Calibri" w:hAnsiTheme="minorHAnsi" w:cstheme="minorHAnsi"/>
                <w:szCs w:val="22"/>
              </w:rPr>
              <w:t>or genotoxicity</w:t>
            </w:r>
          </w:p>
        </w:tc>
      </w:tr>
    </w:tbl>
    <w:p w14:paraId="69062DAB" w14:textId="77777777" w:rsidR="00FB7E35" w:rsidRPr="00BD40B7" w:rsidRDefault="00FB7E35" w:rsidP="00991711">
      <w:pPr>
        <w:pStyle w:val="5RARMP"/>
      </w:pPr>
      <w:r w:rsidRPr="00BD40B7">
        <w:t>Risk source</w:t>
      </w:r>
    </w:p>
    <w:p w14:paraId="2D12F8CD" w14:textId="77777777" w:rsidR="00FB7E35" w:rsidRDefault="00FB7E35" w:rsidP="00FB7E35">
      <w:pPr>
        <w:pStyle w:val="RARMPnumberedparagraphs"/>
      </w:pPr>
      <w:r>
        <w:t>The source of potential harm for this postulated risk scenario is the GMO.</w:t>
      </w:r>
    </w:p>
    <w:p w14:paraId="14DBF7DC" w14:textId="257E8788" w:rsidR="00621CE0" w:rsidRPr="00621CE0" w:rsidRDefault="00FB7E35" w:rsidP="00991711">
      <w:pPr>
        <w:pStyle w:val="5RARMP"/>
      </w:pPr>
      <w:r w:rsidRPr="00D152F4">
        <w:t>Ca</w:t>
      </w:r>
      <w:r>
        <w:t>us</w:t>
      </w:r>
      <w:r w:rsidRPr="00D152F4">
        <w:t>al Pathway</w:t>
      </w:r>
    </w:p>
    <w:p w14:paraId="54A3E4E2" w14:textId="4FD10594" w:rsidR="00B901C7" w:rsidRPr="00F102BB" w:rsidRDefault="00051C96" w:rsidP="00205B15">
      <w:pPr>
        <w:pStyle w:val="RARMPnumberedparagraphs"/>
      </w:pPr>
      <w:r w:rsidRPr="00621CE0">
        <w:t>Peopl</w:t>
      </w:r>
      <w:r w:rsidR="0027423B">
        <w:t>e (</w:t>
      </w:r>
      <w:r w:rsidR="00360A0D">
        <w:t xml:space="preserve">other than the intended </w:t>
      </w:r>
      <w:r w:rsidR="00632B90">
        <w:t>trial participants</w:t>
      </w:r>
      <w:r w:rsidR="0027423B">
        <w:t xml:space="preserve">) </w:t>
      </w:r>
      <w:r w:rsidR="004C17A6">
        <w:t xml:space="preserve">or animals (e.g. pets)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r w:rsidR="00205B15" w:rsidRPr="00621CE0">
        <w:t>several</w:t>
      </w:r>
      <w:r w:rsidRPr="00621CE0">
        <w:t xml:space="preserve"> ways</w:t>
      </w:r>
      <w:r w:rsidR="00A14ABB">
        <w:t xml:space="preserve"> </w:t>
      </w:r>
      <w:r w:rsidR="007A3016">
        <w:t>as</w:t>
      </w:r>
      <w:r w:rsidR="00A14ABB">
        <w:t xml:space="preserve"> described below.</w:t>
      </w:r>
      <w:r w:rsidR="00042504">
        <w:t xml:space="preserve"> </w:t>
      </w:r>
      <w:r w:rsidR="00621CE0" w:rsidRPr="00621CE0">
        <w:t xml:space="preserve">This exposure could result in </w:t>
      </w:r>
      <w:r w:rsidR="00FB762A" w:rsidRPr="00F102BB">
        <w:t>colonisation of the</w:t>
      </w:r>
      <w:r w:rsidR="00130E6C">
        <w:t>ir</w:t>
      </w:r>
      <w:r w:rsidR="00FB762A" w:rsidRPr="00F102BB">
        <w:t xml:space="preserve"> gut and alter</w:t>
      </w:r>
      <w:r w:rsidR="007E2122">
        <w:t>ation</w:t>
      </w:r>
      <w:r w:rsidR="00FB762A" w:rsidRPr="00F102BB">
        <w:t xml:space="preserve"> </w:t>
      </w:r>
      <w:r w:rsidR="003A0505">
        <w:t xml:space="preserve">of </w:t>
      </w:r>
      <w:r w:rsidR="00FB762A" w:rsidRPr="00F102BB">
        <w:t xml:space="preserve">their microbiome </w:t>
      </w:r>
      <w:r w:rsidR="00C56001">
        <w:t>leading to ill health (e.g. diarrh</w:t>
      </w:r>
      <w:r w:rsidR="004B442C">
        <w:t>o</w:t>
      </w:r>
      <w:r w:rsidR="00C56001">
        <w:t xml:space="preserve">ea, vomiting or gut issues) </w:t>
      </w:r>
      <w:r w:rsidR="00FB762A" w:rsidRPr="00F102BB">
        <w:t xml:space="preserve">or </w:t>
      </w:r>
      <w:r w:rsidR="007A3016">
        <w:t xml:space="preserve">have </w:t>
      </w:r>
      <w:r w:rsidR="007A3016" w:rsidRPr="00F102BB">
        <w:t>genotoxic</w:t>
      </w:r>
      <w:r w:rsidR="007A3016">
        <w:t xml:space="preserve"> effects</w:t>
      </w:r>
      <w:r w:rsidR="00621CE0" w:rsidRPr="00F102BB">
        <w:t xml:space="preserve">. </w:t>
      </w:r>
    </w:p>
    <w:p w14:paraId="4D482AFF" w14:textId="677340D1" w:rsidR="00A2318D" w:rsidRPr="00A81D8E" w:rsidRDefault="00A2318D" w:rsidP="00A14ABB">
      <w:pPr>
        <w:pStyle w:val="Riskscenariosection"/>
      </w:pPr>
      <w:r w:rsidRPr="00A81D8E">
        <w:t>Exposure during preparation and administration of the GMO</w:t>
      </w:r>
    </w:p>
    <w:p w14:paraId="5144CF51" w14:textId="31833701" w:rsidR="00A14ABB" w:rsidRDefault="00A14ABB" w:rsidP="00EA50BC">
      <w:pPr>
        <w:pStyle w:val="RARMPnumberedparagraphs"/>
      </w:pPr>
      <w:r w:rsidRPr="00A81D8E">
        <w:t xml:space="preserve">There is potential for exposure of people </w:t>
      </w:r>
      <w:r>
        <w:t>other than the trial participant to the GMO during the preparation or administration of the GMO via direct contact</w:t>
      </w:r>
      <w:r w:rsidR="007A3016">
        <w:t xml:space="preserve"> of persons involved in preparation and administration of the GMO,</w:t>
      </w:r>
      <w:r>
        <w:t xml:space="preserve"> or </w:t>
      </w:r>
      <w:r w:rsidR="007A3016">
        <w:t xml:space="preserve">via </w:t>
      </w:r>
      <w:r>
        <w:t>incorrect dispensing of the GMO</w:t>
      </w:r>
      <w:r w:rsidR="00C56001">
        <w:t>, which could lead to the wrong person receiving the GMO</w:t>
      </w:r>
      <w:r>
        <w:t xml:space="preserve">. This could lead to accidental </w:t>
      </w:r>
      <w:r w:rsidR="007A3016">
        <w:t xml:space="preserve">contact with and/or </w:t>
      </w:r>
      <w:r>
        <w:t>ingestion of the GMO.</w:t>
      </w:r>
      <w:r w:rsidR="00FB762A">
        <w:t xml:space="preserve"> </w:t>
      </w:r>
      <w:r w:rsidR="00FB762A">
        <w:rPr>
          <w:rFonts w:asciiTheme="minorHAnsi" w:hAnsiTheme="minorHAnsi" w:cstheme="minorHAnsi"/>
          <w:color w:val="000000"/>
          <w:szCs w:val="22"/>
        </w:rPr>
        <w:t xml:space="preserve">The GMO is in microencapsulated </w:t>
      </w:r>
      <w:r w:rsidR="00C56001">
        <w:rPr>
          <w:rFonts w:asciiTheme="minorHAnsi" w:hAnsiTheme="minorHAnsi" w:cstheme="minorHAnsi"/>
          <w:color w:val="000000"/>
          <w:szCs w:val="22"/>
        </w:rPr>
        <w:t>form</w:t>
      </w:r>
      <w:r w:rsidR="00FB762A">
        <w:rPr>
          <w:rFonts w:asciiTheme="minorHAnsi" w:hAnsiTheme="minorHAnsi" w:cstheme="minorHAnsi"/>
          <w:color w:val="000000"/>
          <w:szCs w:val="22"/>
        </w:rPr>
        <w:t xml:space="preserve"> </w:t>
      </w:r>
      <w:r w:rsidR="00D87C6E">
        <w:rPr>
          <w:rFonts w:asciiTheme="minorHAnsi" w:hAnsiTheme="minorHAnsi" w:cstheme="minorHAnsi"/>
          <w:color w:val="000000"/>
          <w:szCs w:val="22"/>
        </w:rPr>
        <w:t xml:space="preserve">and therefore </w:t>
      </w:r>
      <w:r w:rsidR="00FB762A">
        <w:rPr>
          <w:rFonts w:asciiTheme="minorHAnsi" w:hAnsiTheme="minorHAnsi" w:cstheme="minorHAnsi"/>
          <w:color w:val="000000"/>
          <w:szCs w:val="22"/>
        </w:rPr>
        <w:t>it is very unlikely that the GMO can form aerosols during the preparation and administration.</w:t>
      </w:r>
    </w:p>
    <w:p w14:paraId="36B46196" w14:textId="62F39A52" w:rsidR="00FB762A" w:rsidRPr="00C74BD0" w:rsidRDefault="00A21853" w:rsidP="00FB762A">
      <w:pPr>
        <w:pStyle w:val="RARMPnumberedparagraphs"/>
      </w:pPr>
      <w:r w:rsidRPr="00A81D8E">
        <w:lastRenderedPageBreak/>
        <w:t>As discussed in</w:t>
      </w:r>
      <w:r w:rsidR="00C00DE6">
        <w:t xml:space="preserve"> Chapter 1</w:t>
      </w:r>
      <w:r w:rsidR="008E199A">
        <w:t>, Section</w:t>
      </w:r>
      <w:r w:rsidR="00FB762A">
        <w:t xml:space="preserve"> </w:t>
      </w:r>
      <w:r w:rsidR="00FB762A">
        <w:fldChar w:fldCharType="begin"/>
      </w:r>
      <w:r w:rsidR="00FB762A">
        <w:instrText xml:space="preserve"> REF _Ref211512720 \n \h </w:instrText>
      </w:r>
      <w:r w:rsidR="00FB762A">
        <w:fldChar w:fldCharType="separate"/>
      </w:r>
      <w:r w:rsidR="00DC7A35">
        <w:t>2.3</w:t>
      </w:r>
      <w:r w:rsidR="00FB762A">
        <w:fldChar w:fldCharType="end"/>
      </w:r>
      <w:r w:rsidR="00A2318D" w:rsidRPr="00A81D8E">
        <w:t xml:space="preserve">, </w:t>
      </w:r>
      <w:r w:rsidR="005D362E" w:rsidRPr="00A81D8E">
        <w:t xml:space="preserve">the </w:t>
      </w:r>
      <w:r w:rsidR="005D362E">
        <w:t xml:space="preserve">preparation of the </w:t>
      </w:r>
      <w:r w:rsidR="005D362E" w:rsidRPr="00A81D8E">
        <w:t xml:space="preserve">GMO </w:t>
      </w:r>
      <w:r w:rsidR="007348D5">
        <w:t>would</w:t>
      </w:r>
      <w:r w:rsidR="005D362E" w:rsidRPr="00A81D8E">
        <w:t xml:space="preserve"> be </w:t>
      </w:r>
      <w:r w:rsidR="005D362E">
        <w:t>carried out in clinical trial sites</w:t>
      </w:r>
      <w:r w:rsidR="005D362E" w:rsidRPr="00A81D8E">
        <w:t xml:space="preserve"> by authorised, experienced, and trained </w:t>
      </w:r>
      <w:r w:rsidR="005D362E">
        <w:t>health professionals</w:t>
      </w:r>
      <w:r w:rsidR="005D362E" w:rsidRPr="00A81D8E">
        <w:t>.</w:t>
      </w:r>
      <w:r w:rsidR="00FB762A">
        <w:t xml:space="preserve"> The GMO </w:t>
      </w:r>
      <w:r w:rsidR="007348D5">
        <w:t>would</w:t>
      </w:r>
      <w:r w:rsidR="00FB762A">
        <w:t xml:space="preserve"> be self-administered by participants in the presence of trained health </w:t>
      </w:r>
      <w:r w:rsidR="00043F45">
        <w:t>professionals,</w:t>
      </w:r>
      <w:r w:rsidR="00FB762A">
        <w:t xml:space="preserve"> and </w:t>
      </w:r>
      <w:r w:rsidR="00C74BD0">
        <w:t>they would be instructed to wash their hands with soap and water after handling the microencapsulated GMO.</w:t>
      </w:r>
      <w:r w:rsidR="00FB762A">
        <w:t xml:space="preserve"> </w:t>
      </w:r>
      <w:r w:rsidR="005D362E" w:rsidRPr="00A81D8E">
        <w:t>All personnel working in settings where healthcare is provided are required to comply with the standard precautions for working with potentially infectious material, as described in the</w:t>
      </w:r>
      <w:r w:rsidR="005D362E" w:rsidRPr="00EA50BC">
        <w:rPr>
          <w:i/>
        </w:rPr>
        <w:t xml:space="preserve"> Australian Guidelines for the Prevention and Control of Infection in Healthcare </w:t>
      </w:r>
      <w:r w:rsidR="005D362E" w:rsidRPr="00A81D8E">
        <w:t>(2019)</w:t>
      </w:r>
      <w:r w:rsidR="005D362E">
        <w:t xml:space="preserve"> and </w:t>
      </w:r>
      <w:r w:rsidR="005D362E" w:rsidRPr="00ED6D2C">
        <w:t>the</w:t>
      </w:r>
      <w:r w:rsidR="005D362E" w:rsidRPr="00EA50BC">
        <w:rPr>
          <w:i/>
        </w:rPr>
        <w:t xml:space="preserve"> Australian Immunisation Handbook</w:t>
      </w:r>
      <w:r w:rsidR="005D362E">
        <w:rPr>
          <w:i/>
        </w:rPr>
        <w:t xml:space="preserve">. </w:t>
      </w:r>
      <w:r w:rsidR="0063225B">
        <w:rPr>
          <w:rFonts w:cs="Calibri"/>
          <w:color w:val="000000"/>
          <w:szCs w:val="22"/>
        </w:rPr>
        <w:t>C</w:t>
      </w:r>
      <w:r w:rsidR="005D362E">
        <w:rPr>
          <w:rFonts w:cs="Calibri"/>
          <w:color w:val="000000"/>
          <w:szCs w:val="22"/>
        </w:rPr>
        <w:t xml:space="preserve">ompliance with the </w:t>
      </w:r>
      <w:r w:rsidR="005D362E" w:rsidRPr="000F0FB4">
        <w:rPr>
          <w:iCs/>
        </w:rPr>
        <w:t>guidelines</w:t>
      </w:r>
      <w:r w:rsidR="0063225B">
        <w:rPr>
          <w:iCs/>
        </w:rPr>
        <w:t>,</w:t>
      </w:r>
      <w:r w:rsidR="005D362E">
        <w:rPr>
          <w:rFonts w:cs="Calibri"/>
          <w:color w:val="000000"/>
          <w:szCs w:val="22"/>
        </w:rPr>
        <w:t xml:space="preserve"> existing work practices and advice to trial participants </w:t>
      </w:r>
      <w:r w:rsidR="007348D5">
        <w:rPr>
          <w:rFonts w:cs="Calibri"/>
          <w:color w:val="000000"/>
          <w:szCs w:val="22"/>
        </w:rPr>
        <w:t>would</w:t>
      </w:r>
      <w:r w:rsidR="005D362E" w:rsidRPr="00A81D8E">
        <w:rPr>
          <w:rFonts w:cs="Calibri"/>
          <w:color w:val="000000"/>
          <w:szCs w:val="22"/>
        </w:rPr>
        <w:t xml:space="preserve"> minimise</w:t>
      </w:r>
      <w:r w:rsidR="005D362E" w:rsidRPr="00A81D8E">
        <w:rPr>
          <w:rFonts w:asciiTheme="minorHAnsi" w:hAnsiTheme="minorHAnsi" w:cstheme="minorHAnsi"/>
          <w:color w:val="000000"/>
          <w:szCs w:val="22"/>
        </w:rPr>
        <w:t xml:space="preserve"> the potential exposure of people</w:t>
      </w:r>
      <w:r w:rsidR="005D362E">
        <w:rPr>
          <w:rFonts w:asciiTheme="minorHAnsi" w:hAnsiTheme="minorHAnsi" w:cstheme="minorHAnsi"/>
          <w:color w:val="000000"/>
          <w:szCs w:val="22"/>
        </w:rPr>
        <w:t xml:space="preserve"> </w:t>
      </w:r>
      <w:r w:rsidR="005D362E" w:rsidRPr="00A81D8E">
        <w:rPr>
          <w:rFonts w:asciiTheme="minorHAnsi" w:hAnsiTheme="minorHAnsi" w:cstheme="minorHAnsi"/>
          <w:color w:val="000000"/>
          <w:szCs w:val="22"/>
        </w:rPr>
        <w:t xml:space="preserve">to the GMOs during </w:t>
      </w:r>
      <w:r w:rsidR="005D362E">
        <w:rPr>
          <w:rFonts w:asciiTheme="minorHAnsi" w:hAnsiTheme="minorHAnsi" w:cstheme="minorHAnsi"/>
          <w:color w:val="000000"/>
          <w:szCs w:val="22"/>
        </w:rPr>
        <w:t xml:space="preserve">preparation and </w:t>
      </w:r>
      <w:r w:rsidR="005D362E" w:rsidRPr="00A81D8E">
        <w:rPr>
          <w:rFonts w:asciiTheme="minorHAnsi" w:hAnsiTheme="minorHAnsi" w:cstheme="minorHAnsi"/>
          <w:color w:val="000000"/>
          <w:szCs w:val="22"/>
        </w:rPr>
        <w:t>administration</w:t>
      </w:r>
      <w:r w:rsidR="005D362E">
        <w:rPr>
          <w:rFonts w:asciiTheme="minorHAnsi" w:hAnsiTheme="minorHAnsi" w:cstheme="minorHAnsi"/>
          <w:color w:val="000000"/>
          <w:szCs w:val="22"/>
        </w:rPr>
        <w:t xml:space="preserve"> of the GMO.</w:t>
      </w:r>
    </w:p>
    <w:p w14:paraId="46978F78" w14:textId="28D85F73" w:rsidR="00C74BD0" w:rsidRPr="0009338A" w:rsidRDefault="00C74BD0" w:rsidP="00FB762A">
      <w:pPr>
        <w:pStyle w:val="RARMPnumberedparagraphs"/>
      </w:pPr>
      <w:r>
        <w:t>The</w:t>
      </w:r>
      <w:r w:rsidRPr="009231A1">
        <w:t xml:space="preserve"> dose received through </w:t>
      </w:r>
      <w:r w:rsidR="0063225B">
        <w:t xml:space="preserve">these </w:t>
      </w:r>
      <w:r>
        <w:t>pathways</w:t>
      </w:r>
      <w:r w:rsidRPr="009231A1">
        <w:t xml:space="preserve"> </w:t>
      </w:r>
      <w:r>
        <w:t>would</w:t>
      </w:r>
      <w:r w:rsidRPr="009231A1">
        <w:t xml:space="preserve"> be smaller than that administered during </w:t>
      </w:r>
      <w:r>
        <w:t>treatment</w:t>
      </w:r>
      <w:r w:rsidR="00D67E67">
        <w:t>, or in the case of incorrect dispensing, no more than th</w:t>
      </w:r>
      <w:r w:rsidR="00A548D1">
        <w:t>e</w:t>
      </w:r>
      <w:r w:rsidR="00D67E67">
        <w:t xml:space="preserve"> </w:t>
      </w:r>
      <w:r w:rsidR="00A548D1">
        <w:t>intended dose</w:t>
      </w:r>
      <w:r w:rsidRPr="009231A1">
        <w:t xml:space="preserve">. </w:t>
      </w:r>
      <w:r>
        <w:t xml:space="preserve">In addition, clinical trials and commercial use of the parent organism have shown no serious adverse effects </w:t>
      </w:r>
      <w:r w:rsidR="0063225B">
        <w:t xml:space="preserve">at doses equivalent to </w:t>
      </w:r>
      <w:r>
        <w:t>the full dose of the GMO</w:t>
      </w:r>
      <w:r w:rsidR="0063225B">
        <w:t xml:space="preserve"> proposed for this trial</w:t>
      </w:r>
      <w:r>
        <w:t xml:space="preserve">. </w:t>
      </w:r>
      <w:r w:rsidRPr="003D2B44">
        <w:t xml:space="preserve">Therefore, even if an individual is inadvertently exposed to the GMO, they are unlikely to </w:t>
      </w:r>
      <w:r>
        <w:t>develop</w:t>
      </w:r>
      <w:r w:rsidRPr="003D2B44">
        <w:t xml:space="preserve"> </w:t>
      </w:r>
      <w:r>
        <w:t>an adverse reaction</w:t>
      </w:r>
      <w:r w:rsidRPr="002223AA">
        <w:rPr>
          <w:rFonts w:cs="Calibri"/>
        </w:rPr>
        <w:t>.</w:t>
      </w:r>
    </w:p>
    <w:p w14:paraId="70314E0D" w14:textId="23C9B579" w:rsidR="0009338A" w:rsidRPr="005D362E" w:rsidRDefault="0009338A" w:rsidP="00FB762A">
      <w:pPr>
        <w:pStyle w:val="RARMPnumberedparagraphs"/>
      </w:pPr>
      <w:r>
        <w:t>As mentioned in</w:t>
      </w:r>
      <w:r w:rsidR="00C00DE6">
        <w:t xml:space="preserve"> Chapter 1</w:t>
      </w:r>
      <w:r>
        <w:t xml:space="preserve">, Section </w:t>
      </w:r>
      <w:r>
        <w:fldChar w:fldCharType="begin"/>
      </w:r>
      <w:r>
        <w:instrText xml:space="preserve"> REF _Ref211592515 \n \h </w:instrText>
      </w:r>
      <w:r>
        <w:fldChar w:fldCharType="separate"/>
      </w:r>
      <w:r w:rsidR="00DC7A35">
        <w:t>4.2</w:t>
      </w:r>
      <w:r>
        <w:fldChar w:fldCharType="end"/>
      </w:r>
      <w:r>
        <w:t>, the GMO has 2 genes deleted (Gene A and Gene B). These modifications would reduce the GMO’s ability to survive outside the gut</w:t>
      </w:r>
      <w:r w:rsidR="00A548D1">
        <w:t>,</w:t>
      </w:r>
      <w:r>
        <w:t xml:space="preserve"> and </w:t>
      </w:r>
      <w:r w:rsidR="002535D5">
        <w:t xml:space="preserve">potentially </w:t>
      </w:r>
      <w:r>
        <w:t>its ability to colonise a healthy gut</w:t>
      </w:r>
      <w:r w:rsidR="002535D5">
        <w:t xml:space="preserve"> compared to WT</w:t>
      </w:r>
      <w:r w:rsidR="00A64C10">
        <w:t>,</w:t>
      </w:r>
      <w:r w:rsidR="002535D5">
        <w:t xml:space="preserve"> based on </w:t>
      </w:r>
      <w:r w:rsidR="00631EA8">
        <w:t xml:space="preserve">mouse </w:t>
      </w:r>
      <w:r w:rsidR="002535D5">
        <w:t>studies</w:t>
      </w:r>
      <w:r>
        <w:t xml:space="preserve">. </w:t>
      </w:r>
      <w:r w:rsidR="009C526B">
        <w:t xml:space="preserve">Therefore, </w:t>
      </w:r>
      <w:r w:rsidR="000F6503">
        <w:t xml:space="preserve">this may </w:t>
      </w:r>
      <w:r w:rsidR="009C526B">
        <w:t xml:space="preserve">reduce the likelihood of </w:t>
      </w:r>
      <w:r w:rsidR="000F6503">
        <w:t xml:space="preserve">establishment </w:t>
      </w:r>
      <w:r w:rsidR="009C526B">
        <w:t xml:space="preserve">and persistence in a person with a healthy gut. </w:t>
      </w:r>
    </w:p>
    <w:p w14:paraId="62CC43D9" w14:textId="314504B2" w:rsidR="005D362E" w:rsidRPr="00785E9A" w:rsidRDefault="005D362E" w:rsidP="005D362E">
      <w:pPr>
        <w:pStyle w:val="Riskscenariosection"/>
      </w:pPr>
      <w:r>
        <w:t>Exposure due to shedding of the GMO from trial participants</w:t>
      </w:r>
    </w:p>
    <w:p w14:paraId="61921D35" w14:textId="01AEE16F" w:rsidR="0026710A" w:rsidRDefault="00043F45" w:rsidP="00271D8C">
      <w:pPr>
        <w:pStyle w:val="RARMPnumberedparagraphs"/>
      </w:pPr>
      <w:r>
        <w:t xml:space="preserve">It is likely that </w:t>
      </w:r>
      <w:r w:rsidR="000376B0" w:rsidRPr="00785E9A">
        <w:t xml:space="preserve">trial participants </w:t>
      </w:r>
      <w:r>
        <w:t xml:space="preserve">would shed the GMO through faeces, </w:t>
      </w:r>
      <w:r w:rsidR="00DB60AB">
        <w:t>diarrhoea,</w:t>
      </w:r>
      <w:r>
        <w:t xml:space="preserve"> and vomiting. </w:t>
      </w:r>
      <w:r w:rsidR="00A4467F">
        <w:t xml:space="preserve">Vomiting is highly unlikely to occur in the healthy trial participants enrolled in this trial. However, </w:t>
      </w:r>
      <w:bookmarkStart w:id="348" w:name="_Hlk136935572"/>
      <w:r w:rsidR="00A4467F">
        <w:t>vomiting is a symptom of ulcerative colitis, reported to occur in about 25% of patients</w:t>
      </w:r>
      <w:bookmarkEnd w:id="348"/>
      <w:r w:rsidR="00A4467F">
        <w:t xml:space="preserve">, although this figure includes patients with severe disease </w:t>
      </w:r>
      <w:r w:rsidR="00A4467F">
        <w:fldChar w:fldCharType="begin">
          <w:fldData xml:space="preserve">PEVuZE5vdGU+PENpdGU+PEF1dGhvcj5OZXd0b248L0F1dGhvcj48WWVhcj4yMDE5PC9ZZWFyPjxS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</w:fldData>
        </w:fldChar>
      </w:r>
      <w:r w:rsidR="00A4467F">
        <w:instrText xml:space="preserve"> ADDIN EN.CITE </w:instrText>
      </w:r>
      <w:r w:rsidR="00A4467F">
        <w:fldChar w:fldCharType="begin">
          <w:fldData xml:space="preserve">PEVuZE5vdGU+PENpdGU+PEF1dGhvcj5OZXd0b248L0F1dGhvcj48WWVhcj4yMDE5PC9ZZWFyPjxS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</w:fldData>
        </w:fldChar>
      </w:r>
      <w:r w:rsidR="00A4467F">
        <w:instrText xml:space="preserve"> ADDIN EN.CITE.DATA </w:instrText>
      </w:r>
      <w:r w:rsidR="00A4467F">
        <w:fldChar w:fldCharType="end"/>
      </w:r>
      <w:r w:rsidR="00A4467F">
        <w:fldChar w:fldCharType="separate"/>
      </w:r>
      <w:r w:rsidR="00A4467F">
        <w:rPr>
          <w:noProof/>
        </w:rPr>
        <w:t>(</w:t>
      </w:r>
      <w:hyperlink w:anchor="_ENREF_70" w:tooltip="Newton, 2019 #58" w:history="1">
        <w:r w:rsidR="00647917">
          <w:rPr>
            <w:noProof/>
          </w:rPr>
          <w:t>Newton et al., 2019</w:t>
        </w:r>
      </w:hyperlink>
      <w:r w:rsidR="00A4467F">
        <w:rPr>
          <w:noProof/>
        </w:rPr>
        <w:t>)</w:t>
      </w:r>
      <w:r w:rsidR="00A4467F">
        <w:fldChar w:fldCharType="end"/>
      </w:r>
      <w:r w:rsidR="00A4467F">
        <w:t xml:space="preserve">. </w:t>
      </w:r>
      <w:r w:rsidR="00B15558" w:rsidRPr="00A81D8E">
        <w:t>Caregivers</w:t>
      </w:r>
      <w:r w:rsidR="007C4ED3">
        <w:t>,</w:t>
      </w:r>
      <w:r w:rsidR="00413457" w:rsidRPr="00A81D8E">
        <w:t xml:space="preserve"> healthcare personnel</w:t>
      </w:r>
      <w:r w:rsidR="007C4ED3">
        <w:t xml:space="preserve"> and other people</w:t>
      </w:r>
      <w:r w:rsidR="00413457" w:rsidRPr="00A81D8E">
        <w:t xml:space="preserve"> </w:t>
      </w:r>
      <w:r w:rsidR="00413457" w:rsidRPr="005D362E">
        <w:t xml:space="preserve">who </w:t>
      </w:r>
      <w:r w:rsidR="00643846" w:rsidRPr="005D362E">
        <w:t>are in</w:t>
      </w:r>
      <w:r w:rsidR="00413457" w:rsidRPr="005D362E">
        <w:t xml:space="preserve"> close contact with people </w:t>
      </w:r>
      <w:r w:rsidR="00052D24" w:rsidRPr="005D362E">
        <w:t xml:space="preserve">treated with the GMO </w:t>
      </w:r>
      <w:r w:rsidR="00B15558" w:rsidRPr="005D362E">
        <w:t xml:space="preserve">may be inadvertently exposed to the GMO </w:t>
      </w:r>
      <w:r w:rsidR="0063225B">
        <w:t xml:space="preserve">through contact with </w:t>
      </w:r>
      <w:r w:rsidR="0063225B">
        <w:rPr>
          <w:szCs w:val="22"/>
        </w:rPr>
        <w:t>faeces,</w:t>
      </w:r>
      <w:r w:rsidR="0063225B" w:rsidRPr="00205B15">
        <w:rPr>
          <w:szCs w:val="22"/>
        </w:rPr>
        <w:t xml:space="preserve"> diarrhoea</w:t>
      </w:r>
      <w:r w:rsidR="0063225B">
        <w:rPr>
          <w:szCs w:val="22"/>
        </w:rPr>
        <w:t xml:space="preserve"> or vomit,</w:t>
      </w:r>
      <w:r w:rsidR="00052D24" w:rsidRPr="005D362E">
        <w:t xml:space="preserve"> or after patient use of bathrooms</w:t>
      </w:r>
      <w:r w:rsidR="006063ED" w:rsidRPr="005D362E">
        <w:t>.</w:t>
      </w:r>
      <w:r w:rsidR="00413457" w:rsidRPr="005D362E">
        <w:t xml:space="preserve"> </w:t>
      </w:r>
      <w:r w:rsidR="00813796">
        <w:t xml:space="preserve">Pets could also be inadvertently exposed to the GMO from contact with faeces, diarrhoea or vomit. </w:t>
      </w:r>
      <w:r w:rsidR="00B15558" w:rsidRPr="005D362E">
        <w:t>Caregivers</w:t>
      </w:r>
      <w:r w:rsidR="003E66ED">
        <w:t xml:space="preserve">, </w:t>
      </w:r>
      <w:r w:rsidR="00413457" w:rsidRPr="005D362E">
        <w:t>other</w:t>
      </w:r>
      <w:r w:rsidR="003E66ED">
        <w:t xml:space="preserve"> people</w:t>
      </w:r>
      <w:r w:rsidR="00413457" w:rsidRPr="005D362E">
        <w:t xml:space="preserve"> </w:t>
      </w:r>
      <w:r w:rsidR="004C17A6">
        <w:t xml:space="preserve">or pets </w:t>
      </w:r>
      <w:r w:rsidR="00413457" w:rsidRPr="005D362E">
        <w:t xml:space="preserve">exposed to the </w:t>
      </w:r>
      <w:r w:rsidR="00870A20" w:rsidRPr="005D362E">
        <w:t>GMO</w:t>
      </w:r>
      <w:r w:rsidR="00413457" w:rsidRPr="005D362E">
        <w:t xml:space="preserve"> in this way </w:t>
      </w:r>
      <w:r w:rsidR="0063225B" w:rsidRPr="005D362E">
        <w:t>w</w:t>
      </w:r>
      <w:r w:rsidR="0063225B">
        <w:t xml:space="preserve">ould </w:t>
      </w:r>
      <w:r w:rsidR="00B15558" w:rsidRPr="005D362E">
        <w:t>only be expected to be exposed to low levels of the GMO.</w:t>
      </w:r>
      <w:r w:rsidR="00A81D8E" w:rsidRPr="005D362E">
        <w:t xml:space="preserve"> </w:t>
      </w:r>
      <w:r w:rsidR="002025AA">
        <w:t>As mentioned in</w:t>
      </w:r>
      <w:r w:rsidR="00C00DE6">
        <w:t xml:space="preserve"> Chapter 1</w:t>
      </w:r>
      <w:r w:rsidR="002025AA">
        <w:t xml:space="preserve">, Section </w:t>
      </w:r>
      <w:r w:rsidR="002025AA">
        <w:fldChar w:fldCharType="begin"/>
      </w:r>
      <w:r w:rsidR="002025AA">
        <w:instrText xml:space="preserve"> REF _Ref211584155 \n \h </w:instrText>
      </w:r>
      <w:r w:rsidR="002025AA">
        <w:fldChar w:fldCharType="separate"/>
      </w:r>
      <w:r w:rsidR="00DC7A35">
        <w:t>2.3</w:t>
      </w:r>
      <w:r w:rsidR="002025AA">
        <w:fldChar w:fldCharType="end"/>
      </w:r>
      <w:r w:rsidR="002025AA">
        <w:t>, t</w:t>
      </w:r>
      <w:r w:rsidR="005D362E" w:rsidRPr="005D362E">
        <w:t>rial participants would be instructed to follow good hand hygiene practices to limit surface contamination</w:t>
      </w:r>
      <w:r w:rsidR="002D1C04">
        <w:t xml:space="preserve"> and prevent hand to mouth transmission</w:t>
      </w:r>
      <w:r w:rsidR="005D362E" w:rsidRPr="005D362E">
        <w:t>.</w:t>
      </w:r>
      <w:r w:rsidR="00586570">
        <w:t xml:space="preserve"> </w:t>
      </w:r>
    </w:p>
    <w:p w14:paraId="5C5B6C87" w14:textId="54FCD5AE" w:rsidR="009751DE" w:rsidRDefault="009751DE" w:rsidP="002025AA">
      <w:pPr>
        <w:pStyle w:val="RARMPnumberedparagraphs"/>
      </w:pPr>
      <w:r>
        <w:t>The use of agents that can alter the gut transit time</w:t>
      </w:r>
      <w:r w:rsidR="00BB5379">
        <w:t>,</w:t>
      </w:r>
      <w:r>
        <w:t xml:space="preserve"> </w:t>
      </w:r>
      <w:r w:rsidR="00BB5379">
        <w:t xml:space="preserve">such as </w:t>
      </w:r>
      <w:r>
        <w:t>laxatives, anti-diarrhoeal medications</w:t>
      </w:r>
      <w:r w:rsidR="00BB5379">
        <w:t>,</w:t>
      </w:r>
      <w:r>
        <w:t xml:space="preserve"> diabetic </w:t>
      </w:r>
      <w:r w:rsidR="00BB5379">
        <w:t xml:space="preserve">and </w:t>
      </w:r>
      <w:r>
        <w:t>weight loss medications</w:t>
      </w:r>
      <w:r w:rsidR="00BB5379">
        <w:t>,</w:t>
      </w:r>
      <w:r w:rsidR="00611F27">
        <w:t xml:space="preserve"> </w:t>
      </w:r>
      <w:r w:rsidR="00BB5379">
        <w:t>and</w:t>
      </w:r>
      <w:r w:rsidR="00611F27">
        <w:t xml:space="preserve"> antibiotics</w:t>
      </w:r>
      <w:r w:rsidR="00BB5379">
        <w:t>,</w:t>
      </w:r>
      <w:r>
        <w:t xml:space="preserve"> may increase the likelihood of shedding of the GMO from participants. However, participants who use these agents are excluded from the trial (</w:t>
      </w:r>
      <w:r w:rsidR="00C00DE6">
        <w:t>Chapter 1</w:t>
      </w:r>
      <w:r>
        <w:t xml:space="preserve">, Section </w:t>
      </w:r>
      <w:r>
        <w:fldChar w:fldCharType="begin"/>
      </w:r>
      <w:r>
        <w:instrText xml:space="preserve"> REF _Ref67491471 \n \h </w:instrText>
      </w:r>
      <w:r>
        <w:fldChar w:fldCharType="separate"/>
      </w:r>
      <w:r w:rsidR="00DC7A35">
        <w:t>2.3.5</w:t>
      </w:r>
      <w:r>
        <w:fldChar w:fldCharType="end"/>
      </w:r>
      <w:r>
        <w:t>)</w:t>
      </w:r>
      <w:r w:rsidR="0019127E">
        <w:t>.</w:t>
      </w:r>
      <w:r w:rsidR="00A44215">
        <w:t xml:space="preserve"> </w:t>
      </w:r>
      <w:r w:rsidR="00D3599C">
        <w:t>If</w:t>
      </w:r>
      <w:r w:rsidR="00A44215">
        <w:t xml:space="preserve"> </w:t>
      </w:r>
      <w:r w:rsidR="004711D1">
        <w:t xml:space="preserve">trial </w:t>
      </w:r>
      <w:r w:rsidR="00A44215">
        <w:t>participants need antibiotic treatment during the clinical trial</w:t>
      </w:r>
      <w:r w:rsidR="00D3599C">
        <w:t>, t</w:t>
      </w:r>
      <w:r w:rsidR="00A44215">
        <w:t xml:space="preserve">he GMO is likely to be </w:t>
      </w:r>
      <w:r w:rsidR="00600011">
        <w:t xml:space="preserve">eliminated </w:t>
      </w:r>
      <w:r w:rsidR="00A44215">
        <w:t xml:space="preserve">by </w:t>
      </w:r>
      <w:r w:rsidR="00267C28">
        <w:t>common</w:t>
      </w:r>
      <w:r w:rsidR="003E0BA4">
        <w:t>ly used</w:t>
      </w:r>
      <w:r w:rsidR="00A44215">
        <w:t xml:space="preserve"> antibiotic treatment</w:t>
      </w:r>
      <w:r w:rsidR="00267C28">
        <w:t>s</w:t>
      </w:r>
      <w:r w:rsidR="00A44215">
        <w:t xml:space="preserve"> and </w:t>
      </w:r>
      <w:r w:rsidR="003E0BA4">
        <w:t xml:space="preserve">is </w:t>
      </w:r>
      <w:r w:rsidR="00A44215">
        <w:t>unlikely to be shed from participants.</w:t>
      </w:r>
    </w:p>
    <w:p w14:paraId="7D49FD66" w14:textId="2020A103" w:rsidR="00FF50F8" w:rsidRPr="00043F45" w:rsidRDefault="00586570" w:rsidP="00043F45">
      <w:pPr>
        <w:pStyle w:val="RARMPnumberedparagraphs"/>
      </w:pPr>
      <w:r>
        <w:t xml:space="preserve">The GMO is </w:t>
      </w:r>
      <w:r w:rsidR="002025AA">
        <w:t xml:space="preserve">also </w:t>
      </w:r>
      <w:r>
        <w:t xml:space="preserve">a probiotic </w:t>
      </w:r>
      <w:r w:rsidR="003C1F46">
        <w:t>that is intended</w:t>
      </w:r>
      <w:r>
        <w:t xml:space="preserve"> to reduce the incidence of IBD, which would limit the occurrence of diarrhoea and vomiting. </w:t>
      </w:r>
    </w:p>
    <w:p w14:paraId="5D538D3A" w14:textId="6282CCAF" w:rsidR="00621CE0" w:rsidRPr="009D46FC" w:rsidRDefault="00A359B9" w:rsidP="00DB60AB">
      <w:pPr>
        <w:pStyle w:val="Riskscenariosection"/>
      </w:pPr>
      <w:r w:rsidRPr="00A359B9">
        <w:t xml:space="preserve">Exposure </w:t>
      </w:r>
      <w:r w:rsidR="00621CE0">
        <w:t xml:space="preserve">during import, </w:t>
      </w:r>
      <w:r w:rsidR="00043F45" w:rsidRPr="00A359B9">
        <w:t>transport,</w:t>
      </w:r>
      <w:r w:rsidR="00621CE0" w:rsidRPr="00A359B9">
        <w:t xml:space="preserve"> and storage of the </w:t>
      </w:r>
      <w:r w:rsidR="00621CE0" w:rsidRPr="00DB60AB">
        <w:t>GMO</w:t>
      </w:r>
    </w:p>
    <w:p w14:paraId="1FDF9813" w14:textId="480AAC1D" w:rsidR="00621CE0" w:rsidRDefault="00870A20" w:rsidP="00621CE0">
      <w:pPr>
        <w:pStyle w:val="RARMPnumberedparagraphs"/>
      </w:pPr>
      <w:r>
        <w:t xml:space="preserve">If the GMO </w:t>
      </w:r>
      <w:r w:rsidR="00621CE0" w:rsidRPr="00621CE0">
        <w:t xml:space="preserve">was </w:t>
      </w:r>
      <w:r w:rsidR="005B5609">
        <w:t>dispersed</w:t>
      </w:r>
      <w:r w:rsidR="005B5609" w:rsidRPr="00621CE0">
        <w:t xml:space="preserve"> </w:t>
      </w:r>
      <w:r w:rsidR="00621CE0" w:rsidRPr="00621CE0">
        <w:t xml:space="preserve">during import, </w:t>
      </w:r>
      <w:r w:rsidR="00043F45" w:rsidRPr="00621CE0">
        <w:t>transport</w:t>
      </w:r>
      <w:r w:rsidR="00BB5379">
        <w:t xml:space="preserve"> and</w:t>
      </w:r>
      <w:r w:rsidR="00621CE0" w:rsidRPr="00621CE0">
        <w:t xml:space="preserve"> storage, this could result in exposure to people</w:t>
      </w:r>
      <w:r w:rsidR="00600DCB">
        <w:t xml:space="preserve"> or animals</w:t>
      </w:r>
      <w:r w:rsidR="00920ED1">
        <w:t xml:space="preserve"> </w:t>
      </w:r>
      <w:r w:rsidR="00621CE0" w:rsidRPr="00621CE0">
        <w:t>in the area</w:t>
      </w:r>
      <w:r w:rsidR="00B21905">
        <w:t xml:space="preserve"> </w:t>
      </w:r>
      <w:r w:rsidR="00EE3FD5">
        <w:t>via</w:t>
      </w:r>
      <w:r w:rsidR="00E90865">
        <w:t xml:space="preserve"> </w:t>
      </w:r>
      <w:r w:rsidR="008C70CC">
        <w:t xml:space="preserve">contact with materials or surfaces contaminated with the GMO </w:t>
      </w:r>
      <w:r w:rsidR="00093E9F">
        <w:t xml:space="preserve">and </w:t>
      </w:r>
      <w:r w:rsidR="007E659E">
        <w:t xml:space="preserve">subsequent </w:t>
      </w:r>
      <w:r w:rsidR="008C70CC">
        <w:t xml:space="preserve">hand to mouth transmission. </w:t>
      </w:r>
    </w:p>
    <w:p w14:paraId="22C4BE56" w14:textId="054DF35C" w:rsidR="00BC4C46" w:rsidRPr="006063ED" w:rsidRDefault="006063ED" w:rsidP="00BC4C46">
      <w:pPr>
        <w:pStyle w:val="RARMPnumberedparagraphs"/>
      </w:pPr>
      <w:r w:rsidRPr="006063ED">
        <w:t xml:space="preserve">The GMO </w:t>
      </w:r>
      <w:r w:rsidR="007348D5">
        <w:t>would</w:t>
      </w:r>
      <w:r w:rsidRPr="006063ED">
        <w:t xml:space="preserve"> be imported</w:t>
      </w:r>
      <w:r w:rsidR="00870A20">
        <w:t>, stored, and transported</w:t>
      </w:r>
      <w:r w:rsidRPr="006063ED">
        <w:t xml:space="preserve"> according to </w:t>
      </w:r>
      <w:r w:rsidR="006F1E79">
        <w:t xml:space="preserve">the Regulator’s </w:t>
      </w:r>
      <w:r w:rsidR="006F1E79" w:rsidRPr="006F1E79">
        <w:rPr>
          <w:i/>
        </w:rPr>
        <w:t xml:space="preserve">Guidelines for the </w:t>
      </w:r>
      <w:r w:rsidRPr="006F1E79">
        <w:rPr>
          <w:i/>
        </w:rPr>
        <w:t>T</w:t>
      </w:r>
      <w:r w:rsidR="006F1E79" w:rsidRPr="006F1E79">
        <w:rPr>
          <w:i/>
        </w:rPr>
        <w:t xml:space="preserve">ransport, </w:t>
      </w:r>
      <w:r w:rsidRPr="006F1E79">
        <w:rPr>
          <w:i/>
        </w:rPr>
        <w:t>S</w:t>
      </w:r>
      <w:r w:rsidR="006F1E79" w:rsidRPr="006F1E79">
        <w:rPr>
          <w:i/>
        </w:rPr>
        <w:t xml:space="preserve">torage and </w:t>
      </w:r>
      <w:r w:rsidRPr="006F1E79">
        <w:rPr>
          <w:i/>
        </w:rPr>
        <w:t>D</w:t>
      </w:r>
      <w:r w:rsidR="006F1E79" w:rsidRPr="006F1E79">
        <w:rPr>
          <w:i/>
        </w:rPr>
        <w:t>isposal of GMOs</w:t>
      </w:r>
      <w:r w:rsidR="006F1E79">
        <w:t xml:space="preserve"> (TSDs</w:t>
      </w:r>
      <w:r w:rsidR="006F1E79" w:rsidRPr="006F1E79">
        <w:t>)</w:t>
      </w:r>
      <w:r w:rsidRPr="006063ED">
        <w:t xml:space="preserve"> </w:t>
      </w:r>
      <w:r w:rsidR="00A359B9" w:rsidRPr="006063ED">
        <w:t>(</w:t>
      </w:r>
      <w:r w:rsidR="00C00DE6">
        <w:t>Chapter 1</w:t>
      </w:r>
      <w:r w:rsidR="005F591C" w:rsidRPr="006063ED">
        <w:t>, Section</w:t>
      </w:r>
      <w:r w:rsidR="00043F45">
        <w:t xml:space="preserve"> </w:t>
      </w:r>
      <w:r w:rsidR="00043F45">
        <w:fldChar w:fldCharType="begin"/>
      </w:r>
      <w:r w:rsidR="00043F45">
        <w:instrText xml:space="preserve"> REF _Ref66352797 \n \h </w:instrText>
      </w:r>
      <w:r w:rsidR="00043F45">
        <w:fldChar w:fldCharType="separate"/>
      </w:r>
      <w:r w:rsidR="00DC7A35">
        <w:t>2.3.2</w:t>
      </w:r>
      <w:r w:rsidR="00043F45">
        <w:fldChar w:fldCharType="end"/>
      </w:r>
      <w:r w:rsidRPr="006063ED">
        <w:t>)</w:t>
      </w:r>
      <w:r w:rsidR="00870A20">
        <w:t xml:space="preserve">. </w:t>
      </w:r>
      <w:r w:rsidR="004E5E30">
        <w:t xml:space="preserve">Additionally, the GMO is supplied in an encapsulated form (beads), so unless animals were able to access and consume the beads, or the beads were damaged allowing direct access to the GMO, contact with the </w:t>
      </w:r>
      <w:r w:rsidR="004E5E30">
        <w:lastRenderedPageBreak/>
        <w:t xml:space="preserve">GMO is unlikely. </w:t>
      </w:r>
      <w:r w:rsidR="00870A20">
        <w:t xml:space="preserve">In addition, biological samples that may contain GMO </w:t>
      </w:r>
      <w:r w:rsidR="007348D5">
        <w:t>would</w:t>
      </w:r>
      <w:r w:rsidR="00870A20">
        <w:t xml:space="preserve"> </w:t>
      </w:r>
      <w:r w:rsidR="005004EA">
        <w:t xml:space="preserve">also </w:t>
      </w:r>
      <w:r w:rsidR="00870A20">
        <w:t xml:space="preserve">be </w:t>
      </w:r>
      <w:r w:rsidR="004E5E30">
        <w:t xml:space="preserve">treated </w:t>
      </w:r>
      <w:r w:rsidR="00870A20">
        <w:t xml:space="preserve">in </w:t>
      </w:r>
      <w:r w:rsidR="005004EA">
        <w:t>accordance with the TSDs</w:t>
      </w:r>
      <w:r w:rsidR="00870A20">
        <w:t>. These practices</w:t>
      </w:r>
      <w:r w:rsidR="00044831" w:rsidRPr="006063ED">
        <w:t xml:space="preserve"> </w:t>
      </w:r>
      <w:r w:rsidR="007348D5">
        <w:t>would</w:t>
      </w:r>
      <w:r w:rsidR="00044831" w:rsidRPr="006063ED">
        <w:t xml:space="preserve"> lower the </w:t>
      </w:r>
      <w:r w:rsidR="007E659E" w:rsidRPr="006063ED">
        <w:t>lik</w:t>
      </w:r>
      <w:r w:rsidR="00CA69ED" w:rsidRPr="006063ED">
        <w:t>e</w:t>
      </w:r>
      <w:r w:rsidR="007E659E" w:rsidRPr="006063ED">
        <w:t xml:space="preserve">lihood </w:t>
      </w:r>
      <w:r w:rsidR="00044831" w:rsidRPr="006063ED">
        <w:t>of unintended dispersal of the GMOs.</w:t>
      </w:r>
      <w:r w:rsidR="003C1F46">
        <w:t xml:space="preserve"> </w:t>
      </w:r>
    </w:p>
    <w:p w14:paraId="6308690B" w14:textId="67D0C934" w:rsidR="00F75805" w:rsidRPr="00F75805" w:rsidRDefault="00AA4328" w:rsidP="00F75805">
      <w:pPr>
        <w:pStyle w:val="RARMPnumberedparagraphs"/>
        <w:rPr>
          <w:b/>
        </w:rPr>
      </w:pPr>
      <w:r>
        <w:t>As mentioned in</w:t>
      </w:r>
      <w:r w:rsidR="00C00DE6">
        <w:t xml:space="preserve"> Chapter 1</w:t>
      </w:r>
      <w:r>
        <w:t xml:space="preserve">, Section </w:t>
      </w:r>
      <w:r>
        <w:fldChar w:fldCharType="begin"/>
      </w:r>
      <w:r>
        <w:instrText xml:space="preserve"> REF _Ref211514218 \n \h </w:instrText>
      </w:r>
      <w:r>
        <w:fldChar w:fldCharType="separate"/>
      </w:r>
      <w:r w:rsidR="00DC7A35">
        <w:t>2.3.8</w:t>
      </w:r>
      <w:r>
        <w:fldChar w:fldCharType="end"/>
      </w:r>
      <w:r>
        <w:t xml:space="preserve">, decontamination </w:t>
      </w:r>
      <w:r w:rsidR="00043F45">
        <w:t xml:space="preserve">and disinfection measures appropriate for the GMO </w:t>
      </w:r>
      <w:r w:rsidR="007348D5">
        <w:t>would</w:t>
      </w:r>
      <w:r w:rsidR="00043F45">
        <w:t xml:space="preserve"> be carried out after administration of the </w:t>
      </w:r>
      <w:r w:rsidR="004E5E30">
        <w:t xml:space="preserve">GMO </w:t>
      </w:r>
      <w:r w:rsidR="00043F45">
        <w:t xml:space="preserve">or </w:t>
      </w:r>
      <w:r w:rsidR="00F46E8F">
        <w:t xml:space="preserve">if </w:t>
      </w:r>
      <w:r w:rsidR="005B5609">
        <w:t>dispers</w:t>
      </w:r>
      <w:r w:rsidR="00F46E8F">
        <w:t>ed</w:t>
      </w:r>
      <w:r w:rsidR="005B5609">
        <w:t xml:space="preserve"> </w:t>
      </w:r>
      <w:r w:rsidR="00043F45">
        <w:t>during the supply of the GMO</w:t>
      </w:r>
      <w:r w:rsidR="00CD67E0">
        <w:t>.</w:t>
      </w:r>
    </w:p>
    <w:p w14:paraId="51F952A7" w14:textId="7B3CA369" w:rsidR="00D8518F" w:rsidRDefault="00D8518F" w:rsidP="00D8518F">
      <w:pPr>
        <w:pStyle w:val="RARMPnumberedparagraphs"/>
      </w:pPr>
      <w:r w:rsidRPr="00D8518F">
        <w:t xml:space="preserve">The import, transport and storage procedures </w:t>
      </w:r>
      <w:r w:rsidR="00466A55">
        <w:t>discussed above</w:t>
      </w:r>
      <w:r w:rsidRPr="00D8518F">
        <w:t xml:space="preserve"> </w:t>
      </w:r>
      <w:r w:rsidR="00893BA2">
        <w:t>would</w:t>
      </w:r>
      <w:r w:rsidRPr="00D8518F">
        <w:t xml:space="preserve"> mitigate exposure </w:t>
      </w:r>
      <w:r w:rsidR="00F46E8F">
        <w:t>to</w:t>
      </w:r>
      <w:r w:rsidRPr="00D8518F">
        <w:t xml:space="preserve"> the GMO during these dealings. </w:t>
      </w:r>
    </w:p>
    <w:p w14:paraId="7B2E6340" w14:textId="55B3B426" w:rsidR="003D2B44" w:rsidRPr="00766B37" w:rsidRDefault="00A359B9" w:rsidP="00766B37">
      <w:pPr>
        <w:pStyle w:val="RARMPnumberedparagraphs"/>
        <w:numPr>
          <w:ilvl w:val="0"/>
          <w:numId w:val="0"/>
        </w:numPr>
        <w:rPr>
          <w:i/>
        </w:rPr>
      </w:pPr>
      <w:r w:rsidRPr="003D2B44">
        <w:rPr>
          <w:i/>
        </w:rPr>
        <w:t>Exposure during disposal of the GMO</w:t>
      </w:r>
    </w:p>
    <w:p w14:paraId="50ABA115" w14:textId="7945FC9C" w:rsidR="003D2B44" w:rsidRDefault="003D2B44" w:rsidP="003D2B44">
      <w:pPr>
        <w:pStyle w:val="RARMPnumberedparagraphs"/>
      </w:pPr>
      <w:r w:rsidRPr="003D2B44">
        <w:t xml:space="preserve">Individuals may be inadvertently exposed to GMOs while disposing of used, expired, or unused vials of </w:t>
      </w:r>
      <w:r>
        <w:t xml:space="preserve">the </w:t>
      </w:r>
      <w:r w:rsidR="00870A20">
        <w:t>GMO</w:t>
      </w:r>
      <w:r w:rsidR="001F7761">
        <w:t>. The two</w:t>
      </w:r>
      <w:r w:rsidRPr="003D2B44">
        <w:t xml:space="preserve"> locations where this </w:t>
      </w:r>
      <w:r>
        <w:t>is most likely to occur are at:</w:t>
      </w:r>
    </w:p>
    <w:p w14:paraId="12AD380F" w14:textId="550508FE" w:rsidR="003D2B44" w:rsidRDefault="00870A20">
      <w:pPr>
        <w:pStyle w:val="RARMPnumberedparagraphs"/>
        <w:numPr>
          <w:ilvl w:val="0"/>
          <w:numId w:val="37"/>
        </w:numPr>
      </w:pPr>
      <w:r>
        <w:t>locations where</w:t>
      </w:r>
      <w:r w:rsidR="003D2B44" w:rsidRPr="003D2B44">
        <w:t xml:space="preserve"> stocks of </w:t>
      </w:r>
      <w:r w:rsidR="003D2B44">
        <w:t>the GM</w:t>
      </w:r>
      <w:r w:rsidR="00A54045">
        <w:t>O</w:t>
      </w:r>
      <w:r w:rsidR="003D2B44" w:rsidRPr="003D2B44">
        <w:t xml:space="preserve"> are </w:t>
      </w:r>
      <w:r w:rsidR="006943A7">
        <w:t>stored</w:t>
      </w:r>
      <w:r w:rsidR="004E5E30">
        <w:t>,</w:t>
      </w:r>
      <w:r w:rsidR="004E5E30" w:rsidRPr="003D2B44">
        <w:t xml:space="preserve"> </w:t>
      </w:r>
    </w:p>
    <w:p w14:paraId="60198A23" w14:textId="1AB5AC54" w:rsidR="00656808" w:rsidRPr="00656808" w:rsidRDefault="003D2B44">
      <w:pPr>
        <w:pStyle w:val="RARMPnumberedparagraphs"/>
        <w:numPr>
          <w:ilvl w:val="0"/>
          <w:numId w:val="37"/>
        </w:numPr>
      </w:pPr>
      <w:r w:rsidRPr="003D2B44">
        <w:t xml:space="preserve">locations where </w:t>
      </w:r>
      <w:r>
        <w:t>the GM</w:t>
      </w:r>
      <w:r w:rsidR="00A54045">
        <w:t>O</w:t>
      </w:r>
      <w:r>
        <w:t xml:space="preserve"> </w:t>
      </w:r>
      <w:r w:rsidRPr="003D2B44">
        <w:t xml:space="preserve">is administered. </w:t>
      </w:r>
      <w:r w:rsidR="00766B37" w:rsidRPr="00766B37">
        <w:t xml:space="preserve"> </w:t>
      </w:r>
    </w:p>
    <w:p w14:paraId="50C5972C" w14:textId="2315BE48" w:rsidR="000D7987" w:rsidRPr="000D7987" w:rsidRDefault="00B57742" w:rsidP="00EF5934">
      <w:pPr>
        <w:pStyle w:val="RARMPnumberedparagraphs"/>
      </w:pPr>
      <w:r>
        <w:t xml:space="preserve">As </w:t>
      </w:r>
      <w:r w:rsidRPr="00B57742">
        <w:t>discussed in</w:t>
      </w:r>
      <w:r w:rsidR="00C00DE6">
        <w:t xml:space="preserve"> Chapter 1</w:t>
      </w:r>
      <w:r w:rsidR="005F591C" w:rsidRPr="00472456">
        <w:t>, Section</w:t>
      </w:r>
      <w:r w:rsidR="00600DCB">
        <w:t xml:space="preserve"> </w:t>
      </w:r>
      <w:r w:rsidR="00600DCB">
        <w:fldChar w:fldCharType="begin"/>
      </w:r>
      <w:r w:rsidR="00600DCB">
        <w:instrText xml:space="preserve"> REF _Ref211514218 \n \h </w:instrText>
      </w:r>
      <w:r w:rsidR="00600DCB">
        <w:fldChar w:fldCharType="separate"/>
      </w:r>
      <w:r w:rsidR="00DC7A35">
        <w:t>2.3.8</w:t>
      </w:r>
      <w:r w:rsidR="00600DCB">
        <w:fldChar w:fldCharType="end"/>
      </w:r>
      <w:r w:rsidR="008B6644" w:rsidRPr="00B57742">
        <w:t>, unused</w:t>
      </w:r>
      <w:r w:rsidR="008B6644">
        <w:t xml:space="preserve"> and expired</w:t>
      </w:r>
      <w:r w:rsidR="00130E6C">
        <w:t xml:space="preserve"> blister packs</w:t>
      </w:r>
      <w:r w:rsidR="003E66ED">
        <w:t>,</w:t>
      </w:r>
      <w:r w:rsidR="00130E6C">
        <w:t xml:space="preserve"> </w:t>
      </w:r>
      <w:r w:rsidR="008B6644">
        <w:t>vials</w:t>
      </w:r>
      <w:r w:rsidR="00130E6C">
        <w:t xml:space="preserve"> or bottles</w:t>
      </w:r>
      <w:r w:rsidR="008B6644">
        <w:t xml:space="preserve"> of the GMO</w:t>
      </w:r>
      <w:r w:rsidR="00093E9F">
        <w:t>,</w:t>
      </w:r>
      <w:r w:rsidR="008B6644">
        <w:t xml:space="preserve"> as well as waste contaminated with the GMO </w:t>
      </w:r>
      <w:r w:rsidR="00893BA2">
        <w:t>would</w:t>
      </w:r>
      <w:r w:rsidR="008B6644">
        <w:t xml:space="preserve"> be treated as clinical/medical waste and</w:t>
      </w:r>
      <w:r w:rsidR="008B6644" w:rsidRPr="000D7987">
        <w:rPr>
          <w:rFonts w:cs="Calibri"/>
          <w:szCs w:val="22"/>
        </w:rPr>
        <w:t xml:space="preserve"> disposed of in accordance with the </w:t>
      </w:r>
      <w:r w:rsidR="00BB0019" w:rsidRPr="000D7987">
        <w:rPr>
          <w:rFonts w:cs="Calibri"/>
          <w:szCs w:val="22"/>
        </w:rPr>
        <w:t xml:space="preserve">waste disposal </w:t>
      </w:r>
      <w:r w:rsidR="008B6644" w:rsidRPr="000D7987">
        <w:rPr>
          <w:rFonts w:cs="Calibri"/>
          <w:szCs w:val="22"/>
        </w:rPr>
        <w:t>methods approved by the Environmental Protection Agency or Health Departm</w:t>
      </w:r>
      <w:r w:rsidR="00AE4706" w:rsidRPr="000D7987">
        <w:rPr>
          <w:rFonts w:cs="Calibri"/>
          <w:szCs w:val="22"/>
        </w:rPr>
        <w:t>ent in</w:t>
      </w:r>
      <w:r w:rsidR="00FE17DC">
        <w:rPr>
          <w:rFonts w:cs="Calibri"/>
          <w:szCs w:val="22"/>
        </w:rPr>
        <w:t xml:space="preserve"> Queensland</w:t>
      </w:r>
      <w:r w:rsidR="00DB60AB">
        <w:rPr>
          <w:rFonts w:cs="Calibri"/>
          <w:szCs w:val="22"/>
        </w:rPr>
        <w:t xml:space="preserve"> </w:t>
      </w:r>
      <w:r w:rsidR="00936013">
        <w:rPr>
          <w:rFonts w:cs="Calibri"/>
          <w:szCs w:val="22"/>
        </w:rPr>
        <w:fldChar w:fldCharType="begin"/>
      </w:r>
      <w:r w:rsidR="002167C9">
        <w:rPr>
          <w:rFonts w:cs="Calibri"/>
          <w:szCs w:val="22"/>
        </w:rPr>
        <w:instrText xml:space="preserve"> ADDIN EN.CITE &lt;EndNote&gt;&lt;Cite&gt;&lt;Author&gt;The Queensland Government&lt;/Author&gt;&lt;Year&gt;2025&lt;/Year&gt;&lt;RecNum&gt;102&lt;/RecNum&gt;&lt;DisplayText&gt;(The Queensland Government, 2025)&lt;/DisplayText&gt;&lt;record&gt;&lt;rec-number&gt;102&lt;/rec-number&gt;&lt;foreign-keys&gt;&lt;key app="EN" db-id="e2p5expr8xpzasea9ag5xrxnztseszre50vw" timestamp="1761605552"&gt;102&lt;/key&gt;&lt;/foreign-keys&gt;&lt;ref-type name="Government Document"&gt;46&lt;/ref-type&gt;&lt;contributors&gt;&lt;authors&gt;&lt;author&gt;The Queensland Government,&lt;/author&gt;&lt;/authors&gt;&lt;secondary-authors&gt;&lt;author&gt;Department of the Environment, Tourism Science and Innovation&lt;/author&gt;&lt;/secondary-authors&gt;&lt;/contributors&gt;&lt;titles&gt;&lt;title&gt;Guideline: Clinical and related waste&lt;/title&gt;&lt;/titles&gt;&lt;volume&gt;2025&lt;/volume&gt;&lt;number&gt;16 October 2025&lt;/number&gt;&lt;dates&gt;&lt;year&gt;2025&lt;/year&gt;&lt;/dates&gt;&lt;pub-location&gt;Queensland&lt;/pub-location&gt;&lt;urls&gt;&lt;related-urls&gt;&lt;url&gt;https://environment.des.qld.gov.au/__data/assets/pdf_file/0029/89147/pr-gl-clinical-and-related-waste.pdf&lt;/url&gt;&lt;/related-urls&gt;&lt;/urls&gt;&lt;/record&gt;&lt;/Cite&gt;&lt;/EndNote&gt;</w:instrText>
      </w:r>
      <w:r w:rsidR="00936013">
        <w:rPr>
          <w:rFonts w:cs="Calibri"/>
          <w:szCs w:val="22"/>
        </w:rPr>
        <w:fldChar w:fldCharType="separate"/>
      </w:r>
      <w:r w:rsidR="00936013">
        <w:rPr>
          <w:rFonts w:cs="Calibri"/>
          <w:noProof/>
          <w:szCs w:val="22"/>
        </w:rPr>
        <w:t>(</w:t>
      </w:r>
      <w:hyperlink w:anchor="_ENREF_108" w:tooltip="The Queensland Government, 2025 #102" w:history="1">
        <w:r w:rsidR="00647917">
          <w:rPr>
            <w:rFonts w:cs="Calibri"/>
            <w:noProof/>
            <w:szCs w:val="22"/>
          </w:rPr>
          <w:t>The Queensland Government, 2025</w:t>
        </w:r>
      </w:hyperlink>
      <w:r w:rsidR="00936013">
        <w:rPr>
          <w:rFonts w:cs="Calibri"/>
          <w:noProof/>
          <w:szCs w:val="22"/>
        </w:rPr>
        <w:t>)</w:t>
      </w:r>
      <w:r w:rsidR="00936013">
        <w:rPr>
          <w:rFonts w:cs="Calibri"/>
          <w:szCs w:val="22"/>
        </w:rPr>
        <w:fldChar w:fldCharType="end"/>
      </w:r>
      <w:r w:rsidR="008B6644" w:rsidRPr="000D7987">
        <w:rPr>
          <w:rFonts w:cs="Calibri"/>
          <w:szCs w:val="22"/>
        </w:rPr>
        <w:t xml:space="preserve">. </w:t>
      </w:r>
      <w:r w:rsidR="007E659E" w:rsidRPr="000D7987">
        <w:rPr>
          <w:rFonts w:cs="Calibri"/>
          <w:szCs w:val="22"/>
        </w:rPr>
        <w:t xml:space="preserve">Adherence </w:t>
      </w:r>
      <w:r w:rsidR="00093E9F">
        <w:rPr>
          <w:rFonts w:cs="Calibri"/>
          <w:szCs w:val="22"/>
        </w:rPr>
        <w:t>to</w:t>
      </w:r>
      <w:r w:rsidR="00093E9F" w:rsidRPr="000D7987">
        <w:rPr>
          <w:rFonts w:cs="Calibri"/>
          <w:szCs w:val="22"/>
        </w:rPr>
        <w:t xml:space="preserve"> </w:t>
      </w:r>
      <w:r w:rsidR="007E659E" w:rsidRPr="000D7987">
        <w:rPr>
          <w:rFonts w:cs="Calibri"/>
          <w:szCs w:val="22"/>
        </w:rPr>
        <w:t xml:space="preserve">these procedures </w:t>
      </w:r>
      <w:r w:rsidR="00893BA2" w:rsidRPr="000D7987">
        <w:rPr>
          <w:rFonts w:cs="Calibri"/>
          <w:szCs w:val="22"/>
        </w:rPr>
        <w:t>would</w:t>
      </w:r>
      <w:r w:rsidR="0050231E" w:rsidRPr="000D7987">
        <w:rPr>
          <w:rFonts w:cs="Calibri"/>
          <w:szCs w:val="22"/>
        </w:rPr>
        <w:t xml:space="preserve"> reduce the </w:t>
      </w:r>
      <w:r w:rsidR="007E659E" w:rsidRPr="000D7987">
        <w:rPr>
          <w:rFonts w:cs="Calibri"/>
          <w:szCs w:val="22"/>
        </w:rPr>
        <w:t xml:space="preserve">likelihood of </w:t>
      </w:r>
      <w:r w:rsidR="00B863E1" w:rsidRPr="000D7987">
        <w:rPr>
          <w:rFonts w:cs="Calibri"/>
          <w:szCs w:val="22"/>
        </w:rPr>
        <w:t xml:space="preserve">accidental </w:t>
      </w:r>
      <w:r w:rsidR="0050231E" w:rsidRPr="000D7987">
        <w:rPr>
          <w:rFonts w:cs="Calibri"/>
          <w:szCs w:val="22"/>
        </w:rPr>
        <w:t>exposure of people or animals to the GMO.</w:t>
      </w:r>
    </w:p>
    <w:p w14:paraId="27523D63" w14:textId="5661A6C5" w:rsidR="0050231E" w:rsidRPr="009231A1"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w:t>
      </w:r>
    </w:p>
    <w:p w14:paraId="5817B88A" w14:textId="7803B424" w:rsidR="00004F70" w:rsidRPr="001E3D65" w:rsidRDefault="00004F70" w:rsidP="00991711">
      <w:pPr>
        <w:pStyle w:val="5RARMP"/>
      </w:pPr>
      <w:r w:rsidRPr="001E3D65">
        <w:t>Potential harm</w:t>
      </w:r>
    </w:p>
    <w:p w14:paraId="4385F0F5" w14:textId="4F9B7596" w:rsidR="00BA4D57" w:rsidRDefault="008C70CC" w:rsidP="00BA4D57">
      <w:pPr>
        <w:pStyle w:val="RARMPnumberedparagraphs"/>
      </w:pPr>
      <w:r>
        <w:t xml:space="preserve">If people </w:t>
      </w:r>
      <w:r w:rsidR="004C0731">
        <w:t xml:space="preserve">or animals </w:t>
      </w:r>
      <w:r>
        <w:t xml:space="preserve">are exposed to the GMOs, </w:t>
      </w:r>
      <w:r w:rsidR="00BA0B87">
        <w:t xml:space="preserve">the GMO could establish in the gut and result in </w:t>
      </w:r>
      <w:r w:rsidR="00DD4D82">
        <w:t>an altered microbiome</w:t>
      </w:r>
      <w:r w:rsidR="005B4341">
        <w:t>. An altered microbiome could</w:t>
      </w:r>
      <w:r w:rsidR="00BA0B87">
        <w:t xml:space="preserve"> lead to </w:t>
      </w:r>
      <w:r w:rsidR="00590CF6">
        <w:t xml:space="preserve">persistence </w:t>
      </w:r>
      <w:r w:rsidR="00C7124B">
        <w:t xml:space="preserve">and long-term exposure </w:t>
      </w:r>
      <w:r w:rsidR="00590CF6">
        <w:t>of the GMO</w:t>
      </w:r>
      <w:r w:rsidR="004E10DB">
        <w:t xml:space="preserve">, which could potentially result in ill health (e.g. diarrhoea, vomiting or gut </w:t>
      </w:r>
      <w:r w:rsidR="004B442C">
        <w:t>issues</w:t>
      </w:r>
      <w:r w:rsidR="004E10DB">
        <w:t>)</w:t>
      </w:r>
      <w:r w:rsidR="00BA0B87">
        <w:t>. As noted in</w:t>
      </w:r>
      <w:r w:rsidR="00C00DE6">
        <w:t xml:space="preserve"> Chapter 1</w:t>
      </w:r>
      <w:r w:rsidR="00C7124B">
        <w:t xml:space="preserve">, Section </w:t>
      </w:r>
      <w:r w:rsidR="00C7124B">
        <w:fldChar w:fldCharType="begin"/>
      </w:r>
      <w:r w:rsidR="00C7124B">
        <w:instrText xml:space="preserve"> REF _Ref210394096 \n \h </w:instrText>
      </w:r>
      <w:r w:rsidR="00C7124B">
        <w:fldChar w:fldCharType="separate"/>
      </w:r>
      <w:r w:rsidR="00DC7A35">
        <w:t>3.4</w:t>
      </w:r>
      <w:r w:rsidR="00C7124B">
        <w:fldChar w:fldCharType="end"/>
      </w:r>
      <w:r w:rsidR="00DA14E4">
        <w:t>,</w:t>
      </w:r>
      <w:r w:rsidR="00C7124B">
        <w:t xml:space="preserve"> </w:t>
      </w:r>
      <w:r w:rsidR="00BA0B87">
        <w:t xml:space="preserve">the parent </w:t>
      </w:r>
      <w:r w:rsidR="002535D5">
        <w:t xml:space="preserve">EcN </w:t>
      </w:r>
      <w:r w:rsidR="00DD4D82">
        <w:t>could potentially have genotoxic effects due to the expression of colibactin</w:t>
      </w:r>
      <w:r w:rsidR="00BA0B87">
        <w:t xml:space="preserve"> and if the GMO established in the gut, this expression could persist</w:t>
      </w:r>
      <w:r w:rsidR="00DD4D82">
        <w:t xml:space="preserve">. However, </w:t>
      </w:r>
      <w:r w:rsidR="00A41B3F">
        <w:t xml:space="preserve">it is not expected that the genetic modifications would result in increased likelihood of genotoxic effects compared to the parental </w:t>
      </w:r>
      <w:r w:rsidR="00631EA8">
        <w:t xml:space="preserve">EcN </w:t>
      </w:r>
      <w:r w:rsidR="00A41B3F">
        <w:t xml:space="preserve">strain. Additionally, </w:t>
      </w:r>
      <w:r w:rsidR="00BA4D57">
        <w:t>exposure is unlikely to have negative effects of ill-health because:</w:t>
      </w:r>
    </w:p>
    <w:p w14:paraId="55C3D5A3" w14:textId="56C69B34" w:rsidR="00DD4D82" w:rsidRDefault="00DD4D82" w:rsidP="00DE4A74">
      <w:pPr>
        <w:pStyle w:val="1stlevelbullets"/>
      </w:pPr>
      <w:r>
        <w:t>the parent organism used to generate the GMO has a long history of safe use</w:t>
      </w:r>
      <w:r w:rsidR="00BA4D57">
        <w:t xml:space="preserve"> and the modification carried out is unlikely to increase to capacity of the GMO to cause harm;</w:t>
      </w:r>
    </w:p>
    <w:p w14:paraId="3BBB95A9" w14:textId="657CDEA8" w:rsidR="00BA4D57" w:rsidRDefault="00BA4D57" w:rsidP="00DE4A74">
      <w:pPr>
        <w:pStyle w:val="1stlevelbullets"/>
      </w:pPr>
      <w:r>
        <w:t xml:space="preserve">pre-clinical </w:t>
      </w:r>
      <w:r w:rsidR="008C53FD">
        <w:t>studies</w:t>
      </w:r>
      <w:r>
        <w:t xml:space="preserve"> with the GMO </w:t>
      </w:r>
      <w:r w:rsidR="00BA0B87">
        <w:t xml:space="preserve">indicated that it </w:t>
      </w:r>
      <w:r>
        <w:t>did not cause severe disease</w:t>
      </w:r>
      <w:r w:rsidR="003721B0">
        <w:t xml:space="preserve"> and </w:t>
      </w:r>
      <w:r w:rsidR="00BA0B87">
        <w:t xml:space="preserve">it was </w:t>
      </w:r>
      <w:r w:rsidR="003721B0">
        <w:t>shown to alleviate the symptoms of IBD</w:t>
      </w:r>
      <w:r>
        <w:t>;</w:t>
      </w:r>
    </w:p>
    <w:p w14:paraId="31B93BC5" w14:textId="2A2C1D7D" w:rsidR="00BA4D57" w:rsidRDefault="00BA4D57" w:rsidP="00DE4A74">
      <w:pPr>
        <w:pStyle w:val="1stlevelbullets"/>
      </w:pPr>
      <w:r>
        <w:t xml:space="preserve">the GMO is </w:t>
      </w:r>
      <w:r w:rsidR="00024804">
        <w:t xml:space="preserve">likely to be </w:t>
      </w:r>
      <w:r>
        <w:t>less effective in colonising a healthy gut</w:t>
      </w:r>
      <w:r w:rsidR="00BA0B87">
        <w:t xml:space="preserve"> than the E</w:t>
      </w:r>
      <w:r w:rsidR="00C7124B">
        <w:t>c</w:t>
      </w:r>
      <w:r w:rsidR="00BA0B87">
        <w:t>N parental strain</w:t>
      </w:r>
      <w:r w:rsidR="00024804">
        <w:t xml:space="preserve"> based on </w:t>
      </w:r>
      <w:r w:rsidR="00631EA8">
        <w:t xml:space="preserve">mouse </w:t>
      </w:r>
      <w:r w:rsidR="00024804">
        <w:t>studies</w:t>
      </w:r>
      <w:r>
        <w:t>;</w:t>
      </w:r>
    </w:p>
    <w:p w14:paraId="2C97A9B6" w14:textId="66C3AE8A" w:rsidR="008C53FD" w:rsidRDefault="008C53FD" w:rsidP="00DE4A74">
      <w:pPr>
        <w:pStyle w:val="1stlevelbullets"/>
      </w:pPr>
      <w:r>
        <w:t>the GMO is less stable in the broader environment compared to the parent organism;</w:t>
      </w:r>
    </w:p>
    <w:p w14:paraId="4F297702" w14:textId="24130FB3" w:rsidR="00DE4A74" w:rsidRDefault="00BA0B87" w:rsidP="00DE4A74">
      <w:pPr>
        <w:pStyle w:val="1stlevelbullets"/>
      </w:pPr>
      <w:r>
        <w:t xml:space="preserve">although </w:t>
      </w:r>
      <w:r w:rsidR="00576945">
        <w:t>there is some</w:t>
      </w:r>
      <w:r>
        <w:t xml:space="preserve"> literature regarding the possibility of </w:t>
      </w:r>
      <w:r w:rsidR="00D82B39">
        <w:t>genotoxicity associated with</w:t>
      </w:r>
      <w:r w:rsidR="00A55DCB">
        <w:t xml:space="preserve"> colibactin, which is produced</w:t>
      </w:r>
      <w:r w:rsidR="00D82B39">
        <w:t xml:space="preserve"> the </w:t>
      </w:r>
      <w:r w:rsidR="00631EA8">
        <w:t xml:space="preserve">EcN </w:t>
      </w:r>
      <w:r w:rsidR="00D82B39">
        <w:t xml:space="preserve">parental strain, </w:t>
      </w:r>
      <w:r w:rsidR="00C91429">
        <w:t xml:space="preserve">there is </w:t>
      </w:r>
      <w:r w:rsidR="00DB60AB">
        <w:t xml:space="preserve">currently no publicly available information </w:t>
      </w:r>
      <w:r w:rsidR="00BE62E7">
        <w:t>showing</w:t>
      </w:r>
      <w:r w:rsidR="00DB60AB">
        <w:t xml:space="preserve"> that EcN causes cancer in humans </w:t>
      </w:r>
      <w:r w:rsidR="00BE62E7">
        <w:t>despite</w:t>
      </w:r>
      <w:r w:rsidR="00DB60AB">
        <w:t xml:space="preserve"> the probiotic </w:t>
      </w:r>
      <w:r w:rsidR="00A548D1">
        <w:t>being</w:t>
      </w:r>
      <w:r w:rsidR="00DB60AB">
        <w:t xml:space="preserve"> in use for over 100 years</w:t>
      </w:r>
      <w:r w:rsidR="00A5081D">
        <w:t>;</w:t>
      </w:r>
    </w:p>
    <w:p w14:paraId="54BBD502" w14:textId="03F1A7FA" w:rsidR="00A61DE6" w:rsidRDefault="00A61DE6" w:rsidP="00DE4A74">
      <w:pPr>
        <w:pStyle w:val="1stlevelbullets"/>
      </w:pPr>
      <w:r>
        <w:t xml:space="preserve">most </w:t>
      </w:r>
      <w:r w:rsidR="000956D2">
        <w:t xml:space="preserve">people recover from </w:t>
      </w:r>
      <w:r w:rsidR="00D82B39" w:rsidRPr="00C7124B">
        <w:rPr>
          <w:i/>
          <w:iCs/>
        </w:rPr>
        <w:t>E. coli</w:t>
      </w:r>
      <w:r w:rsidR="00D82B39">
        <w:t xml:space="preserve"> </w:t>
      </w:r>
      <w:r>
        <w:t xml:space="preserve">infections </w:t>
      </w:r>
      <w:r w:rsidR="000956D2">
        <w:t>on their own with rest and uptake of fluids to prevent dehydration</w:t>
      </w:r>
      <w:r w:rsidR="00576945">
        <w:t>;</w:t>
      </w:r>
      <w:r w:rsidR="000956D2">
        <w:t xml:space="preserve"> </w:t>
      </w:r>
    </w:p>
    <w:p w14:paraId="69C7E02D" w14:textId="09377D5B" w:rsidR="00BA4D57" w:rsidRDefault="00847675" w:rsidP="00DE4A74">
      <w:pPr>
        <w:pStyle w:val="1stlevelbullets"/>
      </w:pPr>
      <w:r>
        <w:lastRenderedPageBreak/>
        <w:t xml:space="preserve">effective </w:t>
      </w:r>
      <w:r w:rsidR="00BA4D57">
        <w:t>antibiotic treatments are available if needed</w:t>
      </w:r>
      <w:r w:rsidR="000956D2">
        <w:t>.</w:t>
      </w:r>
    </w:p>
    <w:p w14:paraId="24F130BD" w14:textId="38EEE011" w:rsidR="00A5081D" w:rsidRDefault="00A5081D" w:rsidP="00A5081D">
      <w:pPr>
        <w:pStyle w:val="RARMPnumberedparagraphs"/>
      </w:pPr>
      <w:r>
        <w:t xml:space="preserve">As mentioned </w:t>
      </w:r>
      <w:r w:rsidR="006A54DB">
        <w:t>in</w:t>
      </w:r>
      <w:r w:rsidR="00C00DE6">
        <w:t xml:space="preserve"> Chapter 1</w:t>
      </w:r>
      <w:r w:rsidR="006A54DB">
        <w:t xml:space="preserve">, Section </w:t>
      </w:r>
      <w:r w:rsidR="006A54DB">
        <w:fldChar w:fldCharType="begin"/>
      </w:r>
      <w:r w:rsidR="006A54DB">
        <w:instrText xml:space="preserve"> REF _Ref210394096 \n \h </w:instrText>
      </w:r>
      <w:r w:rsidR="006A54DB">
        <w:fldChar w:fldCharType="separate"/>
      </w:r>
      <w:r w:rsidR="00DC7A35">
        <w:t>3.4</w:t>
      </w:r>
      <w:r w:rsidR="006A54DB">
        <w:fldChar w:fldCharType="end"/>
      </w:r>
      <w:r>
        <w:t>, the</w:t>
      </w:r>
      <w:r w:rsidR="006A54DB">
        <w:t xml:space="preserve"> parent organism used to generate the</w:t>
      </w:r>
      <w:r>
        <w:t xml:space="preserve"> GMO has been used in various </w:t>
      </w:r>
      <w:r w:rsidR="006A54DB">
        <w:t xml:space="preserve">animals without reports of any adverse events. </w:t>
      </w:r>
      <w:r w:rsidR="00C7124B">
        <w:t>In addition, pre-clinical studies with the GMO did not report any adverse effects (</w:t>
      </w:r>
      <w:r w:rsidR="00C00DE6">
        <w:t>Chapter 1</w:t>
      </w:r>
      <w:r w:rsidR="00C7124B">
        <w:t xml:space="preserve">, Section </w:t>
      </w:r>
      <w:r w:rsidR="00C7124B">
        <w:fldChar w:fldCharType="begin"/>
      </w:r>
      <w:r w:rsidR="00C7124B">
        <w:instrText xml:space="preserve"> REF _Ref212454135 \n \h </w:instrText>
      </w:r>
      <w:r w:rsidR="00C7124B">
        <w:fldChar w:fldCharType="separate"/>
      </w:r>
      <w:r w:rsidR="00DC7A35">
        <w:t>4.3.3</w:t>
      </w:r>
      <w:r w:rsidR="00C7124B">
        <w:fldChar w:fldCharType="end"/>
      </w:r>
      <w:r w:rsidR="00C7124B">
        <w:t xml:space="preserve">). </w:t>
      </w:r>
      <w:r w:rsidR="006A54DB">
        <w:t xml:space="preserve">The modifications carried out in the GMO </w:t>
      </w:r>
      <w:r w:rsidR="00A548D1">
        <w:t xml:space="preserve">are </w:t>
      </w:r>
      <w:r w:rsidR="006A54DB">
        <w:t xml:space="preserve">unlikely to increase the capacity of the GMO to cause harm in comparison to the parent organism. Therefore, the potential harm to animals is highly unlikely. </w:t>
      </w:r>
    </w:p>
    <w:p w14:paraId="5A8E51C4" w14:textId="45D17364" w:rsidR="0026710A" w:rsidRDefault="00DE4A74" w:rsidP="00A5081D">
      <w:pPr>
        <w:pStyle w:val="RARMPnumberedparagraphs"/>
      </w:pPr>
      <w:r>
        <w:t>The use of probiotics (</w:t>
      </w:r>
      <w:r w:rsidRPr="008C64FA">
        <w:rPr>
          <w:i/>
          <w:iCs/>
        </w:rPr>
        <w:t xml:space="preserve">Lacticaseibacillus </w:t>
      </w:r>
      <w:r w:rsidRPr="003D55F6">
        <w:t>spp</w:t>
      </w:r>
      <w:r w:rsidR="003D55F6">
        <w:t>.</w:t>
      </w:r>
      <w:r w:rsidRPr="008C64FA">
        <w:rPr>
          <w:i/>
          <w:iCs/>
        </w:rPr>
        <w:t xml:space="preserve">, Bifidobacteria </w:t>
      </w:r>
      <w:r w:rsidRPr="003D55F6">
        <w:t>or</w:t>
      </w:r>
      <w:r w:rsidRPr="008C64FA">
        <w:rPr>
          <w:i/>
          <w:iCs/>
        </w:rPr>
        <w:t xml:space="preserve"> Bacillus subtilis</w:t>
      </w:r>
      <w:r>
        <w:t>) have been linked to infections, including sepsis</w:t>
      </w:r>
      <w:r w:rsidR="00DF25B8">
        <w:t>,</w:t>
      </w:r>
      <w:r>
        <w:t xml:space="preserve"> in immunocompromised individuals or those with pre-ex</w:t>
      </w:r>
      <w:r w:rsidR="004F6554">
        <w:t>is</w:t>
      </w:r>
      <w:r>
        <w:t xml:space="preserve">ting health conditions </w:t>
      </w:r>
      <w:r w:rsidR="008C64FA">
        <w:fldChar w:fldCharType="begin">
          <w:fldData xml:space="preserve">PEVuZE5vdGU+PENpdGU+PEF1dGhvcj5LYXRrb3dza2E8L0F1dGhvcj48WWVhcj4yMDIxPC9ZZWFy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</w:fldData>
        </w:fldChar>
      </w:r>
      <w:r w:rsidR="00647917">
        <w:instrText xml:space="preserve"> ADDIN EN.CITE </w:instrText>
      </w:r>
      <w:r w:rsidR="00647917">
        <w:fldChar w:fldCharType="begin">
          <w:fldData xml:space="preserve">PEVuZE5vdGU+PENpdGU+PEF1dGhvcj5LYXRrb3dza2E8L0F1dGhvcj48WWVhcj4yMDIxPC9ZZWFy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</w:fldData>
        </w:fldChar>
      </w:r>
      <w:r w:rsidR="00647917">
        <w:instrText xml:space="preserve"> ADDIN EN.CITE.DATA </w:instrText>
      </w:r>
      <w:r w:rsidR="00647917">
        <w:fldChar w:fldCharType="end"/>
      </w:r>
      <w:r w:rsidR="008C64FA">
        <w:fldChar w:fldCharType="separate"/>
      </w:r>
      <w:r w:rsidR="00647917">
        <w:rPr>
          <w:noProof/>
        </w:rPr>
        <w:t>(</w:t>
      </w:r>
      <w:hyperlink w:anchor="_ENREF_86" w:tooltip="Redman, 2014 #104" w:history="1">
        <w:r w:rsidR="00647917">
          <w:rPr>
            <w:noProof/>
          </w:rPr>
          <w:t>Redman et al., 2014</w:t>
        </w:r>
      </w:hyperlink>
      <w:r w:rsidR="00647917">
        <w:rPr>
          <w:noProof/>
        </w:rPr>
        <w:t xml:space="preserve">; </w:t>
      </w:r>
      <w:hyperlink w:anchor="_ENREF_48" w:tooltip="Katkowska, 2021 #103" w:history="1">
        <w:r w:rsidR="00647917">
          <w:rPr>
            <w:noProof/>
          </w:rPr>
          <w:t>Katkowska et al., 2021</w:t>
        </w:r>
      </w:hyperlink>
      <w:r w:rsidR="00647917">
        <w:rPr>
          <w:noProof/>
        </w:rPr>
        <w:t>)</w:t>
      </w:r>
      <w:r w:rsidR="008C64FA">
        <w:fldChar w:fldCharType="end"/>
      </w:r>
      <w:r>
        <w:t xml:space="preserve">. </w:t>
      </w:r>
      <w:r w:rsidR="00F40E76">
        <w:t>As mentioned in</w:t>
      </w:r>
      <w:r w:rsidR="00C00DE6">
        <w:t xml:space="preserve"> Chapter 1</w:t>
      </w:r>
      <w:r w:rsidR="00F40E76">
        <w:t xml:space="preserve">, Section </w:t>
      </w:r>
      <w:r w:rsidR="00F40E76">
        <w:fldChar w:fldCharType="begin"/>
      </w:r>
      <w:r w:rsidR="00F40E76">
        <w:instrText xml:space="preserve"> REF _Ref212459854 \n \h </w:instrText>
      </w:r>
      <w:r w:rsidR="00F40E76">
        <w:fldChar w:fldCharType="separate"/>
      </w:r>
      <w:r w:rsidR="00DC7A35">
        <w:t>4.3.4</w:t>
      </w:r>
      <w:r w:rsidR="00F40E76">
        <w:fldChar w:fldCharType="end"/>
      </w:r>
      <w:r w:rsidR="00F40E76">
        <w:t>, there is only one report of sepsis that is attributed to EcN</w:t>
      </w:r>
      <w:r w:rsidR="00DF25B8">
        <w:t>, this was</w:t>
      </w:r>
      <w:r w:rsidR="00F40E76">
        <w:t xml:space="preserve"> in </w:t>
      </w:r>
      <w:r w:rsidR="00576945">
        <w:t xml:space="preserve">an </w:t>
      </w:r>
      <w:r w:rsidR="00F40E76">
        <w:t xml:space="preserve">infant with very low birthweight. </w:t>
      </w:r>
      <w:r w:rsidR="00693C5F">
        <w:t xml:space="preserve">However, it is important to note that these infections have been attributed to the consumption of probiotics by these individuals and not via transmission of the probiotics from another person. </w:t>
      </w:r>
      <w:r w:rsidR="008C64FA">
        <w:rPr>
          <w:rStyle w:val="CommentReference"/>
          <w:sz w:val="22"/>
          <w:szCs w:val="22"/>
        </w:rPr>
        <w:t xml:space="preserve">The potential exposure via transmission is likely to be at a much lower dose that the recommended dosage. </w:t>
      </w:r>
      <w:r w:rsidR="00F5562E">
        <w:t xml:space="preserve">Although there is limited information available regarding the possibility of </w:t>
      </w:r>
      <w:r w:rsidR="00F5562E" w:rsidRPr="00062CDB">
        <w:rPr>
          <w:i/>
          <w:iCs/>
        </w:rPr>
        <w:t>E.</w:t>
      </w:r>
      <w:r w:rsidR="00A548D1">
        <w:rPr>
          <w:i/>
          <w:iCs/>
        </w:rPr>
        <w:t> </w:t>
      </w:r>
      <w:r w:rsidR="00F5562E" w:rsidRPr="00062CDB">
        <w:rPr>
          <w:i/>
          <w:iCs/>
        </w:rPr>
        <w:t>coli</w:t>
      </w:r>
      <w:r w:rsidR="00F5562E">
        <w:t xml:space="preserve"> strains result</w:t>
      </w:r>
      <w:r w:rsidR="00A548D1">
        <w:t>ing</w:t>
      </w:r>
      <w:r w:rsidR="00F5562E">
        <w:t xml:space="preserve"> in sepsis in immunocompromised individuals, it </w:t>
      </w:r>
      <w:r w:rsidR="00A548D1">
        <w:t xml:space="preserve">is </w:t>
      </w:r>
      <w:r w:rsidR="00F5562E">
        <w:t>unlikely</w:t>
      </w:r>
      <w:r w:rsidR="00226B8A">
        <w:t xml:space="preserve"> that </w:t>
      </w:r>
      <w:r w:rsidR="008C64FA">
        <w:t xml:space="preserve">they would be exposed to sufficient GMO to cause </w:t>
      </w:r>
      <w:r w:rsidR="00226B8A">
        <w:t>serious harm</w:t>
      </w:r>
      <w:r w:rsidR="00F5562E">
        <w:t>. However, this is an area of some uncertainty.</w:t>
      </w:r>
    </w:p>
    <w:p w14:paraId="6785523F" w14:textId="77777777" w:rsidR="00004F70" w:rsidRPr="00961290" w:rsidRDefault="00004F70" w:rsidP="00991711">
      <w:pPr>
        <w:pStyle w:val="5RARMP"/>
      </w:pPr>
      <w:r w:rsidRPr="00961290">
        <w:t>Conclusion</w:t>
      </w:r>
    </w:p>
    <w:p w14:paraId="3077D28E" w14:textId="2F103FAE" w:rsidR="00E60A03" w:rsidRDefault="00004F70" w:rsidP="00A24A26">
      <w:pPr>
        <w:pStyle w:val="RARMPnumberedparagraphs"/>
      </w:pPr>
      <w:r w:rsidRPr="006404A8">
        <w:t xml:space="preserve">The potential for an unintentional </w:t>
      </w:r>
      <w:r>
        <w:t xml:space="preserve">exposure of people </w:t>
      </w:r>
      <w:r w:rsidR="008C70CC">
        <w:t xml:space="preserve">and animals </w:t>
      </w:r>
      <w:r>
        <w:t xml:space="preserve">to the GMO </w:t>
      </w:r>
      <w:r w:rsidR="00093E9F">
        <w:t>to cause harm</w:t>
      </w:r>
      <w:r w:rsidR="00A26EDC">
        <w:t xml:space="preserve"> via the alteration of the gut microbiome or genotoxicity</w:t>
      </w:r>
      <w:r w:rsidRPr="00121ADF">
        <w:rPr>
          <w:color w:val="0070C0"/>
        </w:rPr>
        <w:t xml:space="preserve"> </w:t>
      </w:r>
      <w:r>
        <w:t>in humans</w:t>
      </w:r>
      <w:r w:rsidR="00FD5789">
        <w:t xml:space="preserve"> and animals</w:t>
      </w:r>
      <w:r w:rsidRPr="006404A8">
        <w:t xml:space="preserve"> is not identified as a risk that could be greater than negligible.</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bookmarkEnd w:id="338"/>
      <w:bookmarkEnd w:id="339"/>
      <w:bookmarkEnd w:id="340"/>
      <w:bookmarkEnd w:id="341"/>
      <w:bookmarkEnd w:id="342"/>
      <w:bookmarkEnd w:id="343"/>
      <w:bookmarkEnd w:id="344"/>
      <w:bookmarkEnd w:id="345"/>
      <w:bookmarkEnd w:id="346"/>
      <w:bookmarkEnd w:id="347"/>
    </w:p>
    <w:p w14:paraId="6A8D6F87" w14:textId="3EDA476B" w:rsidR="003A2729" w:rsidRDefault="003A2729" w:rsidP="003A2729">
      <w:pPr>
        <w:pStyle w:val="2RARMP"/>
      </w:pPr>
      <w:bookmarkStart w:id="349" w:name="_Ref216086682"/>
      <w:bookmarkStart w:id="350" w:name="_Toc220571276"/>
      <w:r>
        <w:t>Risk characterisation</w:t>
      </w:r>
      <w:bookmarkEnd w:id="349"/>
      <w:bookmarkEnd w:id="350"/>
    </w:p>
    <w:p w14:paraId="3E9F5CB2" w14:textId="06588BD6" w:rsidR="00033621" w:rsidRDefault="00033621" w:rsidP="00033621">
      <w:pPr>
        <w:pStyle w:val="RARMPnumberedparagraphs"/>
      </w:pPr>
      <w:r>
        <w:t>Three</w:t>
      </w:r>
      <w:r w:rsidRPr="00033621">
        <w:t xml:space="preserve"> risk scenarios were postulated and evaluated, as summarised in </w:t>
      </w:r>
      <w:r w:rsidR="00A24A26">
        <w:fldChar w:fldCharType="begin"/>
      </w:r>
      <w:r w:rsidR="00A24A26">
        <w:instrText xml:space="preserve"> REF _Ref216355181 \r \h </w:instrText>
      </w:r>
      <w:r w:rsidR="00A24A26">
        <w:fldChar w:fldCharType="separate"/>
      </w:r>
      <w:r w:rsidR="00DC7A35">
        <w:t>Table 1</w:t>
      </w:r>
      <w:r w:rsidR="00A24A26">
        <w:fldChar w:fldCharType="end"/>
      </w:r>
      <w:r w:rsidR="00A24A26">
        <w:t>.</w:t>
      </w:r>
      <w:r w:rsidRPr="00033621">
        <w:t xml:space="preserve"> </w:t>
      </w:r>
      <w:r>
        <w:t>R</w:t>
      </w:r>
      <w:r w:rsidRPr="00033621">
        <w:t>isk scenario</w:t>
      </w:r>
      <w:r>
        <w:t>s 2 and 3</w:t>
      </w:r>
      <w:r w:rsidRPr="00033621">
        <w:t xml:space="preserve"> w</w:t>
      </w:r>
      <w:r>
        <w:t>ere</w:t>
      </w:r>
      <w:r w:rsidRPr="00033621">
        <w:t xml:space="preserve"> identified as posing substantive risk</w:t>
      </w:r>
      <w:r w:rsidR="004A003D">
        <w:t>s</w:t>
      </w:r>
      <w:r w:rsidRPr="00033621">
        <w:t xml:space="preserve"> which warrant further assessment. This section provides more detail on the characterisation of th</w:t>
      </w:r>
      <w:r>
        <w:t>ese</w:t>
      </w:r>
      <w:r w:rsidRPr="00033621">
        <w:t xml:space="preserve"> risk</w:t>
      </w:r>
      <w:r>
        <w:t>s</w:t>
      </w:r>
      <w:r w:rsidRPr="00033621">
        <w:t>.</w:t>
      </w:r>
    </w:p>
    <w:p w14:paraId="66C32D1B" w14:textId="50BFBCFE" w:rsidR="00530905" w:rsidRDefault="00A24A26" w:rsidP="00A24A26">
      <w:pPr>
        <w:pStyle w:val="RARMPnumberedparagraphs"/>
      </w:pPr>
      <w:r>
        <w:t>The risk</w:t>
      </w:r>
      <w:r w:rsidR="004A003D">
        <w:t>s</w:t>
      </w:r>
      <w:r>
        <w:t xml:space="preserve"> of harm</w:t>
      </w:r>
      <w:r w:rsidR="004A003D">
        <w:t xml:space="preserve"> that were considered substantive are the risks</w:t>
      </w:r>
      <w:r w:rsidR="00530905">
        <w:t>:</w:t>
      </w:r>
      <w:r>
        <w:t xml:space="preserve"> </w:t>
      </w:r>
    </w:p>
    <w:p w14:paraId="0EBC1AD4" w14:textId="6EE2CECD" w:rsidR="00530905" w:rsidRDefault="00A24A26" w:rsidP="00530905">
      <w:pPr>
        <w:pStyle w:val="1stlevelbullets"/>
      </w:pPr>
      <w:r>
        <w:t xml:space="preserve">to people </w:t>
      </w:r>
      <w:r w:rsidR="008C6676">
        <w:t>(</w:t>
      </w:r>
      <w:r>
        <w:t>other than the trial participant</w:t>
      </w:r>
      <w:r w:rsidR="008C6676">
        <w:t>s)</w:t>
      </w:r>
      <w:r>
        <w:t xml:space="preserve"> and </w:t>
      </w:r>
      <w:r w:rsidR="009F1F3A">
        <w:t>animals</w:t>
      </w:r>
      <w:r>
        <w:t xml:space="preserve"> through ill health caused by infection with novel bacteria</w:t>
      </w:r>
      <w:r w:rsidR="009F1F3A">
        <w:t xml:space="preserve"> as a result of horizontal gene transfer</w:t>
      </w:r>
      <w:r w:rsidR="00530905">
        <w:t xml:space="preserve">; and </w:t>
      </w:r>
    </w:p>
    <w:p w14:paraId="0034F17E" w14:textId="2E90E085" w:rsidR="00530905" w:rsidRDefault="00530905" w:rsidP="00530905">
      <w:pPr>
        <w:pStyle w:val="1stlevelbullets"/>
      </w:pPr>
      <w:r>
        <w:t xml:space="preserve">from the </w:t>
      </w:r>
      <w:r w:rsidR="00FD6437">
        <w:t xml:space="preserve">spread and </w:t>
      </w:r>
      <w:r>
        <w:t>persistence of the GMO or novel bacteria</w:t>
      </w:r>
      <w:r w:rsidR="004A003D">
        <w:t>.</w:t>
      </w:r>
    </w:p>
    <w:p w14:paraId="6AAA38EE" w14:textId="2F89E0B5" w:rsidR="00A24A26" w:rsidRDefault="00A24A26" w:rsidP="00E4396B">
      <w:pPr>
        <w:pStyle w:val="RARMPnumberedparagraphs"/>
      </w:pPr>
      <w:r>
        <w:t xml:space="preserve">Therefore, </w:t>
      </w:r>
      <w:r w:rsidR="00530905">
        <w:t xml:space="preserve">a </w:t>
      </w:r>
      <w:r>
        <w:t xml:space="preserve">risk characterisation was performed for </w:t>
      </w:r>
      <w:r w:rsidR="00530905">
        <w:t xml:space="preserve">each of these </w:t>
      </w:r>
      <w:r>
        <w:t>risk</w:t>
      </w:r>
      <w:r w:rsidR="00530905">
        <w:t xml:space="preserve"> scenarios</w:t>
      </w:r>
      <w:r>
        <w:t>.</w:t>
      </w:r>
      <w:r w:rsidRPr="00A81348">
        <w:t xml:space="preserve"> Risk characterisation involves a likelihood assessment, a </w:t>
      </w:r>
      <w:r w:rsidRPr="008D3B3B">
        <w:t xml:space="preserve">consequence assessment, </w:t>
      </w:r>
      <w:r w:rsidRPr="00A81348">
        <w:t xml:space="preserve">a risk estimate, and a decision on whether risk treatment is required. </w:t>
      </w:r>
      <w:r w:rsidR="00D03866">
        <w:t>In summary, a</w:t>
      </w:r>
      <w:r w:rsidR="00D03866" w:rsidRPr="00B8094D">
        <w:t xml:space="preserve"> likelihood assessment determines the chance that harm may occur, ranging from highly unlikely to highly likely</w:t>
      </w:r>
      <w:r w:rsidR="00E2182F">
        <w:t>. The consequence assessment determines the degree of potential harm, ranging from marginal to major. The final risk estimate considers both the likelihood and consequence assessments to estimate the level of risk, ranging from negligible to high.</w:t>
      </w:r>
      <w:r w:rsidR="00D03866" w:rsidRPr="00A81348">
        <w:t xml:space="preserve"> </w:t>
      </w:r>
      <w:r w:rsidRPr="00A81348">
        <w:t xml:space="preserve">See the </w:t>
      </w:r>
      <w:hyperlink r:id="rId33" w:history="1">
        <w:r w:rsidRPr="00774C04">
          <w:rPr>
            <w:rStyle w:val="Hyperlink"/>
          </w:rPr>
          <w:t>Risk Analysis Framework</w:t>
        </w:r>
      </w:hyperlink>
      <w:r w:rsidRPr="00A81348">
        <w:t xml:space="preserve"> for further information about the OGTR’s approach to conducting risk analysis</w:t>
      </w:r>
      <w:r>
        <w:t xml:space="preserve">. </w:t>
      </w:r>
    </w:p>
    <w:p w14:paraId="57659AF3" w14:textId="22740C34" w:rsidR="003A2729" w:rsidRPr="00AF4610" w:rsidRDefault="003A2729" w:rsidP="00033621">
      <w:pPr>
        <w:pStyle w:val="3RARMP"/>
      </w:pPr>
      <w:bookmarkStart w:id="351" w:name="_Toc220571277"/>
      <w:r>
        <w:lastRenderedPageBreak/>
        <w:t xml:space="preserve">Risk </w:t>
      </w:r>
      <w:r w:rsidR="00A33785">
        <w:t>s</w:t>
      </w:r>
      <w:r>
        <w:t>cenario 2</w:t>
      </w:r>
      <w:bookmarkEnd w:id="35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2."/>
        <w:tblDescription w:val="This table has rows for risk source, causal pathway, and potential harm from Risk Scenario 2."/>
      </w:tblPr>
      <w:tblGrid>
        <w:gridCol w:w="1050"/>
        <w:gridCol w:w="7763"/>
      </w:tblGrid>
      <w:tr w:rsidR="003A2729" w:rsidRPr="00961290" w14:paraId="66F9D383" w14:textId="77777777" w:rsidTr="00F727CD">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FF62E9F" w14:textId="77777777" w:rsidR="003A2729" w:rsidRPr="00A92DE8" w:rsidRDefault="003A2729" w:rsidP="00F727CD">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763" w:type="dxa"/>
            <w:tcBorders>
              <w:top w:val="single" w:sz="4" w:space="0" w:color="auto"/>
              <w:left w:val="single" w:sz="4" w:space="0" w:color="auto"/>
              <w:bottom w:val="single" w:sz="4" w:space="0" w:color="auto"/>
              <w:right w:val="single" w:sz="4" w:space="0" w:color="auto"/>
            </w:tcBorders>
            <w:vAlign w:val="center"/>
            <w:hideMark/>
          </w:tcPr>
          <w:p w14:paraId="52677B81" w14:textId="77777777" w:rsidR="003A2729" w:rsidRPr="008508E0" w:rsidRDefault="003A2729" w:rsidP="00F727CD">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3A2729" w:rsidRPr="00961290" w14:paraId="0894345F" w14:textId="77777777" w:rsidTr="00F727CD">
        <w:trPr>
          <w:trHeight w:val="1623"/>
          <w:tblHeader/>
        </w:trPr>
        <w:tc>
          <w:tcPr>
            <w:tcW w:w="1050" w:type="dxa"/>
            <w:tcBorders>
              <w:top w:val="single" w:sz="4" w:space="0" w:color="auto"/>
              <w:left w:val="single" w:sz="4" w:space="0" w:color="auto"/>
              <w:right w:val="single" w:sz="4" w:space="0" w:color="auto"/>
            </w:tcBorders>
            <w:shd w:val="clear" w:color="auto" w:fill="F2F2F2" w:themeFill="background1" w:themeFillShade="F2"/>
            <w:vAlign w:val="center"/>
            <w:hideMark/>
          </w:tcPr>
          <w:p w14:paraId="193425A7" w14:textId="77777777" w:rsidR="003A2729" w:rsidRPr="00A92DE8" w:rsidRDefault="003A2729" w:rsidP="00F727CD">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763" w:type="dxa"/>
            <w:tcBorders>
              <w:top w:val="single" w:sz="4" w:space="0" w:color="auto"/>
              <w:left w:val="single" w:sz="4" w:space="0" w:color="auto"/>
              <w:bottom w:val="nil"/>
              <w:right w:val="single" w:sz="4" w:space="0" w:color="auto"/>
            </w:tcBorders>
            <w:hideMark/>
          </w:tcPr>
          <w:p w14:paraId="00954213" w14:textId="77777777"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Administration of GMO to participant</w:t>
            </w:r>
          </w:p>
          <w:p w14:paraId="79149489" w14:textId="77777777" w:rsidR="003A2729" w:rsidRPr="003721B0" w:rsidRDefault="003A2729" w:rsidP="00F727CD">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25935078" w14:textId="77777777"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Colonisation of the GMO in the participant’s gut</w:t>
            </w:r>
          </w:p>
          <w:p w14:paraId="1F82E4FC" w14:textId="77777777" w:rsidR="003A2729" w:rsidRPr="003721B0" w:rsidRDefault="003A2729" w:rsidP="00F727CD">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7B9765C5" w14:textId="77777777" w:rsidR="003A2729" w:rsidRPr="003721B0" w:rsidRDefault="003A2729" w:rsidP="00F727CD">
            <w:pPr>
              <w:pStyle w:val="Risktable"/>
              <w:ind w:left="0" w:firstLine="0"/>
              <w:jc w:val="center"/>
              <w:rPr>
                <w:sz w:val="22"/>
                <w:szCs w:val="22"/>
              </w:rPr>
            </w:pPr>
            <w:r>
              <w:rPr>
                <w:sz w:val="22"/>
                <w:szCs w:val="22"/>
              </w:rPr>
              <w:t>T</w:t>
            </w:r>
            <w:r w:rsidRPr="003721B0">
              <w:rPr>
                <w:sz w:val="22"/>
                <w:szCs w:val="22"/>
              </w:rPr>
              <w:t>ransfer of genetic material to or from the GMO</w:t>
            </w:r>
          </w:p>
          <w:p w14:paraId="7A2828AE" w14:textId="77777777" w:rsidR="003A2729" w:rsidRPr="003721B0" w:rsidRDefault="003A2729" w:rsidP="00F727CD">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71AD8DA0" w14:textId="72E3F984" w:rsidR="003A2729" w:rsidRPr="003721B0" w:rsidRDefault="0002397B" w:rsidP="00F727CD">
            <w:pPr>
              <w:pStyle w:val="TableTextRARMP"/>
              <w:spacing w:before="120" w:after="120"/>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 </w:t>
            </w:r>
            <w:r w:rsidR="00D15789">
              <w:rPr>
                <w:rFonts w:asciiTheme="minorHAnsi" w:hAnsiTheme="minorHAnsi" w:cstheme="minorHAnsi"/>
                <w:color w:val="000000" w:themeColor="text1"/>
                <w:sz w:val="22"/>
                <w:szCs w:val="22"/>
              </w:rPr>
              <w:t>N</w:t>
            </w:r>
            <w:r w:rsidR="00D0455A">
              <w:rPr>
                <w:rFonts w:asciiTheme="minorHAnsi" w:hAnsiTheme="minorHAnsi" w:cstheme="minorHAnsi"/>
                <w:color w:val="000000" w:themeColor="text1"/>
                <w:sz w:val="22"/>
                <w:szCs w:val="22"/>
              </w:rPr>
              <w:t>ovel</w:t>
            </w:r>
            <w:r w:rsidR="006C5C3C">
              <w:rPr>
                <w:rFonts w:asciiTheme="minorHAnsi" w:hAnsiTheme="minorHAnsi" w:cstheme="minorHAnsi"/>
                <w:color w:val="000000" w:themeColor="text1"/>
                <w:sz w:val="22"/>
                <w:szCs w:val="22"/>
              </w:rPr>
              <w:t xml:space="preserve"> </w:t>
            </w:r>
            <w:r w:rsidR="003A2729">
              <w:rPr>
                <w:rFonts w:asciiTheme="minorHAnsi" w:hAnsiTheme="minorHAnsi" w:cstheme="minorHAnsi"/>
                <w:color w:val="000000" w:themeColor="text1"/>
                <w:sz w:val="22"/>
                <w:szCs w:val="22"/>
              </w:rPr>
              <w:t>bacteria</w:t>
            </w:r>
            <w:r w:rsidR="003A2729" w:rsidRPr="003721B0">
              <w:rPr>
                <w:rFonts w:asciiTheme="minorHAnsi" w:hAnsiTheme="minorHAnsi" w:cstheme="minorHAnsi"/>
                <w:color w:val="000000" w:themeColor="text1"/>
                <w:sz w:val="22"/>
                <w:szCs w:val="22"/>
              </w:rPr>
              <w:t xml:space="preserve"> are shed by the participant </w:t>
            </w:r>
            <w:r w:rsidR="003A2729" w:rsidRPr="003721B0">
              <w:rPr>
                <w:sz w:val="22"/>
                <w:szCs w:val="28"/>
              </w:rPr>
              <w:t>(e.g. vomit, faeces)</w:t>
            </w:r>
          </w:p>
          <w:p w14:paraId="2A1F1B0D" w14:textId="77777777" w:rsidR="003A2729" w:rsidRPr="003721B0" w:rsidRDefault="003A2729" w:rsidP="00F727CD">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065D992B" w14:textId="08368C6F"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 xml:space="preserve">Exposure of medical staff, carers or pets to </w:t>
            </w:r>
            <w:r>
              <w:rPr>
                <w:rFonts w:asciiTheme="minorHAnsi" w:hAnsiTheme="minorHAnsi" w:cstheme="minorHAnsi"/>
              </w:rPr>
              <w:t xml:space="preserve">novel </w:t>
            </w:r>
            <w:r w:rsidRPr="003721B0">
              <w:rPr>
                <w:rFonts w:asciiTheme="minorHAnsi" w:hAnsiTheme="minorHAnsi" w:cstheme="minorHAnsi"/>
              </w:rPr>
              <w:t>bacteria</w:t>
            </w:r>
          </w:p>
          <w:p w14:paraId="4FC9B91F" w14:textId="77777777"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sym w:font="Wingdings 3" w:char="F0C8"/>
            </w:r>
          </w:p>
          <w:p w14:paraId="08CFC470" w14:textId="17D0A450"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 xml:space="preserve">Colonisation of the novel </w:t>
            </w:r>
            <w:r>
              <w:rPr>
                <w:rFonts w:asciiTheme="minorHAnsi" w:hAnsiTheme="minorHAnsi" w:cstheme="minorHAnsi"/>
              </w:rPr>
              <w:t>bacteria</w:t>
            </w:r>
            <w:r w:rsidRPr="003721B0">
              <w:rPr>
                <w:rFonts w:asciiTheme="minorHAnsi" w:hAnsiTheme="minorHAnsi" w:cstheme="minorHAnsi"/>
              </w:rPr>
              <w:t xml:space="preserve"> in the gut </w:t>
            </w:r>
          </w:p>
          <w:p w14:paraId="25AFBEED" w14:textId="77777777" w:rsidR="003A2729" w:rsidRPr="003721B0" w:rsidRDefault="003A2729" w:rsidP="00F727CD">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sym w:font="Wingdings 3" w:char="F0C8"/>
            </w:r>
          </w:p>
          <w:p w14:paraId="623C5373" w14:textId="351E33CE" w:rsidR="003A2729" w:rsidRDefault="003A2729" w:rsidP="00F727CD">
            <w:pPr>
              <w:pStyle w:val="TableTextRARMP"/>
              <w:jc w:val="center"/>
              <w:rPr>
                <w:rFonts w:asciiTheme="minorHAnsi" w:hAnsiTheme="minorHAnsi" w:cstheme="minorHAnsi"/>
                <w:sz w:val="22"/>
                <w:szCs w:val="22"/>
              </w:rPr>
            </w:pPr>
            <w:r w:rsidRPr="003721B0">
              <w:rPr>
                <w:rFonts w:asciiTheme="minorHAnsi" w:hAnsiTheme="minorHAnsi" w:cstheme="minorHAnsi"/>
                <w:sz w:val="22"/>
                <w:szCs w:val="22"/>
              </w:rPr>
              <w:t xml:space="preserve">Infection with novel </w:t>
            </w:r>
            <w:r>
              <w:rPr>
                <w:rFonts w:asciiTheme="minorHAnsi" w:hAnsiTheme="minorHAnsi" w:cstheme="minorHAnsi"/>
                <w:sz w:val="22"/>
                <w:szCs w:val="22"/>
              </w:rPr>
              <w:t>bacteria</w:t>
            </w:r>
          </w:p>
          <w:p w14:paraId="3F5A5C50" w14:textId="77777777" w:rsidR="003A2729" w:rsidRPr="00560F99" w:rsidRDefault="003A2729" w:rsidP="00F727CD">
            <w:pPr>
              <w:pStyle w:val="TableTextRARMP"/>
              <w:jc w:val="center"/>
              <w:rPr>
                <w:color w:val="000000" w:themeColor="text1"/>
                <w:sz w:val="22"/>
                <w:szCs w:val="22"/>
              </w:rPr>
            </w:pPr>
          </w:p>
        </w:tc>
      </w:tr>
      <w:tr w:rsidR="003A2729" w:rsidRPr="00961290" w14:paraId="4DE73AC6" w14:textId="77777777" w:rsidTr="00F727CD">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8A9C2AE" w14:textId="77777777" w:rsidR="003A2729" w:rsidRPr="00A92DE8" w:rsidRDefault="003A2729" w:rsidP="00F727CD">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763" w:type="dxa"/>
            <w:tcBorders>
              <w:top w:val="single" w:sz="4" w:space="0" w:color="auto"/>
              <w:left w:val="single" w:sz="4" w:space="0" w:color="auto"/>
              <w:bottom w:val="single" w:sz="4" w:space="0" w:color="auto"/>
              <w:right w:val="single" w:sz="4" w:space="0" w:color="auto"/>
            </w:tcBorders>
            <w:vAlign w:val="center"/>
            <w:hideMark/>
          </w:tcPr>
          <w:p w14:paraId="639E6074" w14:textId="77777777" w:rsidR="003A2729" w:rsidRPr="00961290" w:rsidRDefault="003A2729" w:rsidP="00F727CD">
            <w:pPr>
              <w:spacing w:before="60" w:after="60"/>
              <w:jc w:val="center"/>
              <w:rPr>
                <w:rFonts w:asciiTheme="minorHAnsi" w:hAnsiTheme="minorHAnsi" w:cstheme="minorHAnsi"/>
                <w:szCs w:val="22"/>
              </w:rPr>
            </w:pPr>
            <w:r>
              <w:rPr>
                <w:rFonts w:asciiTheme="minorHAnsi" w:hAnsiTheme="minorHAnsi" w:cstheme="minorHAnsi"/>
                <w:szCs w:val="22"/>
              </w:rPr>
              <w:t>Ill health (e.g. diarrhoea, vomiting or gut issues) or genotoxicity</w:t>
            </w:r>
          </w:p>
        </w:tc>
      </w:tr>
    </w:tbl>
    <w:p w14:paraId="3AC6A8B4" w14:textId="77777777" w:rsidR="003A2729" w:rsidRPr="00BD40B7" w:rsidRDefault="003A2729" w:rsidP="00E2182F">
      <w:pPr>
        <w:pStyle w:val="4RARMP"/>
      </w:pPr>
      <w:r w:rsidRPr="00BD40B7">
        <w:t>Risk source</w:t>
      </w:r>
    </w:p>
    <w:p w14:paraId="7242D502" w14:textId="77777777" w:rsidR="003A2729" w:rsidRDefault="003A2729" w:rsidP="003A2729">
      <w:pPr>
        <w:pStyle w:val="RARMPnumberedparagraphs"/>
      </w:pPr>
      <w:r>
        <w:t>The source of potential harm for this postulated risk scenario is the GMO.</w:t>
      </w:r>
    </w:p>
    <w:p w14:paraId="08F2A2D8" w14:textId="5EEB20E8" w:rsidR="003A2729" w:rsidRPr="00D152F4" w:rsidRDefault="003A2729" w:rsidP="00063D16">
      <w:pPr>
        <w:pStyle w:val="4RARMP"/>
      </w:pPr>
      <w:r w:rsidRPr="00D152F4">
        <w:t>Ca</w:t>
      </w:r>
      <w:r>
        <w:t>us</w:t>
      </w:r>
      <w:r w:rsidRPr="00D152F4">
        <w:t>al Pathway</w:t>
      </w:r>
      <w:r w:rsidR="0078052B">
        <w:t xml:space="preserve"> and likelihood assessment</w:t>
      </w:r>
    </w:p>
    <w:p w14:paraId="5F5DE859" w14:textId="001DF041" w:rsidR="003A2729" w:rsidRDefault="004A003D" w:rsidP="00D03BDD">
      <w:pPr>
        <w:pStyle w:val="RARMPnumberedparagraphs"/>
      </w:pPr>
      <w:r>
        <w:t xml:space="preserve">Following administration, it </w:t>
      </w:r>
      <w:r w:rsidR="003A2729">
        <w:t>is expected that the GMO will colonise the trial participant’s gut. This could result in the establishment of the GMO in the gut</w:t>
      </w:r>
      <w:r w:rsidR="00565D3B">
        <w:t xml:space="preserve"> and </w:t>
      </w:r>
      <w:r w:rsidR="00407A75">
        <w:t xml:space="preserve">through transfer of genetic material between the GMO and other bacteria colonising the participant’s gut, could result in </w:t>
      </w:r>
      <w:r w:rsidR="00603139">
        <w:t xml:space="preserve">complete or partial </w:t>
      </w:r>
      <w:r w:rsidR="003A2729">
        <w:t>reversion of the GMO to the WT phenotype</w:t>
      </w:r>
      <w:r w:rsidR="00CC66D7">
        <w:t xml:space="preserve"> </w:t>
      </w:r>
      <w:r w:rsidR="00603139">
        <w:t xml:space="preserve">or </w:t>
      </w:r>
      <w:r w:rsidR="007612B0">
        <w:t xml:space="preserve">in </w:t>
      </w:r>
      <w:r w:rsidR="00EA6596">
        <w:t xml:space="preserve">the </w:t>
      </w:r>
      <w:r w:rsidR="007612B0">
        <w:t>generation</w:t>
      </w:r>
      <w:r w:rsidR="00EA6596">
        <w:t xml:space="preserve"> of </w:t>
      </w:r>
      <w:r w:rsidR="00603139">
        <w:t xml:space="preserve">other </w:t>
      </w:r>
      <w:r w:rsidR="003D3014">
        <w:t xml:space="preserve">novel </w:t>
      </w:r>
      <w:r w:rsidR="00603139">
        <w:t>bacteria</w:t>
      </w:r>
      <w:r w:rsidR="00D0455A">
        <w:t xml:space="preserve"> in the gut </w:t>
      </w:r>
      <w:r w:rsidR="003D3014">
        <w:t xml:space="preserve">that have </w:t>
      </w:r>
      <w:r w:rsidR="00D0455A">
        <w:t>acquir</w:t>
      </w:r>
      <w:r w:rsidR="003D3014">
        <w:t>ed</w:t>
      </w:r>
      <w:r w:rsidR="00D0455A">
        <w:t xml:space="preserve"> the</w:t>
      </w:r>
      <w:r w:rsidR="00D0455A" w:rsidRPr="00D0455A">
        <w:rPr>
          <w:i/>
          <w:iCs/>
        </w:rPr>
        <w:t xml:space="preserve"> ttr</w:t>
      </w:r>
      <w:r w:rsidR="00D0455A">
        <w:t xml:space="preserve"> operon</w:t>
      </w:r>
      <w:r w:rsidR="003A2729">
        <w:t xml:space="preserve"> </w:t>
      </w:r>
      <w:r>
        <w:t>(</w:t>
      </w:r>
      <w:r w:rsidR="00063D16">
        <w:t>discussed below</w:t>
      </w:r>
      <w:r>
        <w:t>)</w:t>
      </w:r>
      <w:r w:rsidR="003A2729">
        <w:t xml:space="preserve">. </w:t>
      </w:r>
      <w:r w:rsidR="00063D16">
        <w:t xml:space="preserve">The </w:t>
      </w:r>
      <w:r w:rsidR="00E2182F">
        <w:t>novel bacteria</w:t>
      </w:r>
      <w:r w:rsidR="003A2729">
        <w:t xml:space="preserve"> </w:t>
      </w:r>
      <w:r w:rsidR="00063D16">
        <w:t xml:space="preserve">resulting from HGT </w:t>
      </w:r>
      <w:r>
        <w:t xml:space="preserve">could </w:t>
      </w:r>
      <w:r w:rsidR="003A2729">
        <w:t xml:space="preserve">then be shed by the participant and transmission </w:t>
      </w:r>
      <w:r>
        <w:t xml:space="preserve">could </w:t>
      </w:r>
      <w:r w:rsidR="003A2729">
        <w:t xml:space="preserve">occur via the pathways </w:t>
      </w:r>
      <w:r>
        <w:t xml:space="preserve">discussed </w:t>
      </w:r>
      <w:r w:rsidR="003A2729">
        <w:t xml:space="preserve">in Risk </w:t>
      </w:r>
      <w:r w:rsidR="00A33785">
        <w:t>s</w:t>
      </w:r>
      <w:r w:rsidR="003A2729">
        <w:t xml:space="preserve">cenario 1.  </w:t>
      </w:r>
    </w:p>
    <w:p w14:paraId="6425FB6D" w14:textId="4E0C0E1D" w:rsidR="006E3F7E" w:rsidRDefault="004A003D" w:rsidP="00407A75">
      <w:pPr>
        <w:pStyle w:val="RARMPnumberedparagraphs"/>
      </w:pPr>
      <w:r>
        <w:t>T</w:t>
      </w:r>
      <w:r w:rsidR="00B26BDC">
        <w:t xml:space="preserve">he GMO has been modified by the insertion of the </w:t>
      </w:r>
      <w:r w:rsidR="00B26BDC" w:rsidRPr="00CC150B">
        <w:rPr>
          <w:i/>
          <w:iCs/>
        </w:rPr>
        <w:t>ttr</w:t>
      </w:r>
      <w:r w:rsidR="00B26BDC">
        <w:t xml:space="preserve"> operon</w:t>
      </w:r>
      <w:r w:rsidR="00B26BDC" w:rsidRPr="006E3F7E">
        <w:t xml:space="preserve"> </w:t>
      </w:r>
      <w:r>
        <w:t xml:space="preserve"> and the deletion of 2</w:t>
      </w:r>
      <w:r w:rsidR="006E3F7E">
        <w:t xml:space="preserve"> </w:t>
      </w:r>
      <w:r w:rsidR="003A2729">
        <w:t xml:space="preserve">genes from the </w:t>
      </w:r>
      <w:r>
        <w:t xml:space="preserve">parent, EcN </w:t>
      </w:r>
      <w:r w:rsidR="006E3F7E">
        <w:t>(</w:t>
      </w:r>
      <w:r w:rsidR="00647917">
        <w:t>Chapter 1</w:t>
      </w:r>
      <w:r w:rsidR="006E3F7E">
        <w:t xml:space="preserve">, Sections </w:t>
      </w:r>
      <w:r w:rsidR="006E3F7E">
        <w:fldChar w:fldCharType="begin"/>
      </w:r>
      <w:r w:rsidR="006E3F7E">
        <w:instrText xml:space="preserve"> REF _Ref211599538 \n \h </w:instrText>
      </w:r>
      <w:r w:rsidR="006E3F7E">
        <w:fldChar w:fldCharType="separate"/>
      </w:r>
      <w:r w:rsidR="00DC7A35">
        <w:t>4.1</w:t>
      </w:r>
      <w:r w:rsidR="006E3F7E">
        <w:fldChar w:fldCharType="end"/>
      </w:r>
      <w:r w:rsidR="006E3F7E">
        <w:t xml:space="preserve"> and </w:t>
      </w:r>
      <w:r w:rsidR="006E3F7E">
        <w:fldChar w:fldCharType="begin"/>
      </w:r>
      <w:r w:rsidR="006E3F7E">
        <w:instrText xml:space="preserve"> REF _Ref211592515 \n \h </w:instrText>
      </w:r>
      <w:r w:rsidR="006E3F7E">
        <w:fldChar w:fldCharType="separate"/>
      </w:r>
      <w:r w:rsidR="00DC7A35">
        <w:t>4.2</w:t>
      </w:r>
      <w:r w:rsidR="006E3F7E">
        <w:fldChar w:fldCharType="end"/>
      </w:r>
      <w:r w:rsidR="006E3F7E">
        <w:t>)</w:t>
      </w:r>
      <w:r w:rsidR="003A2729">
        <w:t xml:space="preserve">. </w:t>
      </w:r>
      <w:r w:rsidR="00B26BDC">
        <w:t xml:space="preserve">The insertion of the </w:t>
      </w:r>
      <w:r w:rsidR="00B26BDC" w:rsidRPr="00407A75">
        <w:rPr>
          <w:i/>
          <w:iCs/>
        </w:rPr>
        <w:t xml:space="preserve">ttr </w:t>
      </w:r>
      <w:r w:rsidR="00B26BDC">
        <w:t>operon increases the ability of the GMO to persist in inflammatory conditions, which are common in</w:t>
      </w:r>
      <w:r w:rsidR="00EB535A">
        <w:t xml:space="preserve"> ulcerative colitis.</w:t>
      </w:r>
      <w:r w:rsidR="00B26BDC">
        <w:t xml:space="preserve"> </w:t>
      </w:r>
      <w:r w:rsidR="006E3F7E">
        <w:t>The deletion of Gene A reduces the GMO’s ability to survive outside the gut. The deletion of Gene B (</w:t>
      </w:r>
      <w:r>
        <w:t xml:space="preserve">as a result of </w:t>
      </w:r>
      <w:r w:rsidR="006E3F7E">
        <w:t xml:space="preserve">the insertion of the </w:t>
      </w:r>
      <w:r w:rsidR="006E3F7E" w:rsidRPr="00407A75">
        <w:rPr>
          <w:i/>
          <w:iCs/>
        </w:rPr>
        <w:t>ttr</w:t>
      </w:r>
      <w:r w:rsidR="006E3F7E">
        <w:t xml:space="preserve"> operon from </w:t>
      </w:r>
      <w:r w:rsidR="006E3F7E" w:rsidRPr="00407A75">
        <w:rPr>
          <w:i/>
          <w:iCs/>
        </w:rPr>
        <w:t>S. enterica</w:t>
      </w:r>
      <w:r w:rsidR="006E3F7E">
        <w:t xml:space="preserve">) </w:t>
      </w:r>
      <w:r>
        <w:t>may</w:t>
      </w:r>
      <w:r w:rsidR="006E3F7E">
        <w:t xml:space="preserve"> reduce its ability to colonise a healthy gut, based on information from mouse studies, although there is some uncertainty about this effect. </w:t>
      </w:r>
    </w:p>
    <w:p w14:paraId="4B2C20B7" w14:textId="1BD8B077" w:rsidR="00407A75" w:rsidRDefault="003A2729" w:rsidP="00F21352">
      <w:pPr>
        <w:pStyle w:val="RARMPnumberedparagraphs"/>
      </w:pPr>
      <w:r>
        <w:t xml:space="preserve">A </w:t>
      </w:r>
      <w:r w:rsidR="00930527">
        <w:t>large-scale</w:t>
      </w:r>
      <w:r>
        <w:t xml:space="preserve"> study </w:t>
      </w:r>
      <w:r w:rsidR="00EA6596">
        <w:t xml:space="preserve">examining </w:t>
      </w:r>
      <w:r>
        <w:t>human gut genomic data from over 12,000 people across 45 countries showed</w:t>
      </w:r>
      <w:r w:rsidR="00EA6596">
        <w:t xml:space="preserve"> that</w:t>
      </w:r>
      <w:r>
        <w:t xml:space="preserve"> </w:t>
      </w:r>
      <w:r w:rsidR="00701B95">
        <w:t xml:space="preserve">66% </w:t>
      </w:r>
      <w:r>
        <w:t xml:space="preserve">of </w:t>
      </w:r>
      <w:r w:rsidR="00701B95">
        <w:t xml:space="preserve">gut microflora were </w:t>
      </w:r>
      <w:r>
        <w:t xml:space="preserve">Enterobacteriaceae and that </w:t>
      </w:r>
      <w:r w:rsidRPr="004F5F99">
        <w:rPr>
          <w:i/>
          <w:iCs/>
        </w:rPr>
        <w:t>Escherichia, Klebsiella</w:t>
      </w:r>
      <w:r>
        <w:t xml:space="preserve"> and </w:t>
      </w:r>
      <w:r w:rsidRPr="004F5F99">
        <w:rPr>
          <w:i/>
          <w:iCs/>
        </w:rPr>
        <w:t>Enterobacter</w:t>
      </w:r>
      <w:r>
        <w:t xml:space="preserve"> were the most prevalent genera </w:t>
      </w:r>
      <w:r w:rsidR="00701B95">
        <w:t>(</w:t>
      </w:r>
      <w:r w:rsidR="00647917">
        <w:t>Chapter 1</w:t>
      </w:r>
      <w:r>
        <w:t xml:space="preserve">, Section </w:t>
      </w:r>
      <w:r>
        <w:fldChar w:fldCharType="begin"/>
      </w:r>
      <w:r>
        <w:instrText xml:space="preserve"> REF _Ref211593013 \n \h </w:instrText>
      </w:r>
      <w:r>
        <w:fldChar w:fldCharType="separate"/>
      </w:r>
      <w:r w:rsidR="00DC7A35">
        <w:t>5.3</w:t>
      </w:r>
      <w:r>
        <w:fldChar w:fldCharType="end"/>
      </w:r>
      <w:r w:rsidR="00701B95">
        <w:t>)</w:t>
      </w:r>
      <w:r>
        <w:t xml:space="preserve">. </w:t>
      </w:r>
      <w:r w:rsidR="009C70D7">
        <w:t>The presence of such a range of compatible gut bacteria indicates that</w:t>
      </w:r>
      <w:r>
        <w:t xml:space="preserve"> there is potential for </w:t>
      </w:r>
      <w:r w:rsidR="006E3F7E">
        <w:t xml:space="preserve">HGT between the GMO and other compatible bacteria. </w:t>
      </w:r>
    </w:p>
    <w:p w14:paraId="53BB793A" w14:textId="4FC9B715" w:rsidR="00474448" w:rsidRDefault="006E3F7E" w:rsidP="00474448">
      <w:pPr>
        <w:pStyle w:val="Riskscenariosection"/>
      </w:pPr>
      <w:r>
        <w:t>Changes to the GMO as a result of HGT</w:t>
      </w:r>
      <w:r w:rsidR="00D15789">
        <w:t xml:space="preserve"> resulting in novel bacteria</w:t>
      </w:r>
    </w:p>
    <w:p w14:paraId="446D1916" w14:textId="278F6640" w:rsidR="00DF0A99" w:rsidRDefault="00AC68CA" w:rsidP="00DF0A99">
      <w:pPr>
        <w:pStyle w:val="RARMPnumberedparagraphs"/>
      </w:pPr>
      <w:r>
        <w:lastRenderedPageBreak/>
        <w:t>There are several potential changes that could occur in the GMO through HGT</w:t>
      </w:r>
      <w:r w:rsidR="00D24786">
        <w:t xml:space="preserve"> </w:t>
      </w:r>
      <w:r w:rsidR="00DC408C">
        <w:t>(</w:t>
      </w:r>
      <w:r w:rsidR="00647917">
        <w:t>Chapter 1</w:t>
      </w:r>
      <w:r w:rsidR="00DC408C">
        <w:t xml:space="preserve">, Section </w:t>
      </w:r>
      <w:r w:rsidR="00DC408C">
        <w:fldChar w:fldCharType="begin"/>
      </w:r>
      <w:r w:rsidR="00DC408C">
        <w:instrText xml:space="preserve"> REF _Ref211345769 \n \h </w:instrText>
      </w:r>
      <w:r w:rsidR="00DC408C">
        <w:fldChar w:fldCharType="separate"/>
      </w:r>
      <w:r w:rsidR="00DC7A35">
        <w:t>3.5.1</w:t>
      </w:r>
      <w:r w:rsidR="00DC408C">
        <w:fldChar w:fldCharType="end"/>
      </w:r>
      <w:r w:rsidR="00DC408C">
        <w:t>)</w:t>
      </w:r>
      <w:r w:rsidR="00C255A5">
        <w:t xml:space="preserve">. The GMO could lose the </w:t>
      </w:r>
      <w:r w:rsidR="00C255A5" w:rsidRPr="00063D16">
        <w:rPr>
          <w:i/>
          <w:iCs/>
        </w:rPr>
        <w:t>ttr</w:t>
      </w:r>
      <w:r w:rsidR="00C255A5">
        <w:t xml:space="preserve"> operon and gain Gene A or Gene B or both. </w:t>
      </w:r>
      <w:r w:rsidR="00DC408C">
        <w:t xml:space="preserve">However, multiple recombination events would be required for the GMO to reacquire both genes and lose the </w:t>
      </w:r>
      <w:r w:rsidR="00DC408C" w:rsidRPr="00121ADF">
        <w:rPr>
          <w:i/>
          <w:iCs/>
        </w:rPr>
        <w:t>ttr</w:t>
      </w:r>
      <w:r w:rsidR="00DC408C">
        <w:t xml:space="preserve"> operon (or combinations of these). </w:t>
      </w:r>
      <w:r w:rsidR="00C255A5">
        <w:t>If the GMO</w:t>
      </w:r>
      <w:r>
        <w:t>:</w:t>
      </w:r>
    </w:p>
    <w:p w14:paraId="54C92FBC" w14:textId="0099072C" w:rsidR="00DF0A99" w:rsidRDefault="00DF0A99" w:rsidP="00063D16">
      <w:pPr>
        <w:pStyle w:val="1stlevelbullets"/>
      </w:pPr>
      <w:r w:rsidRPr="001801EF">
        <w:t>los</w:t>
      </w:r>
      <w:r w:rsidR="00C255A5">
        <w:t>es</w:t>
      </w:r>
      <w:r w:rsidRPr="001801EF">
        <w:t xml:space="preserve"> the </w:t>
      </w:r>
      <w:r w:rsidRPr="00063D16">
        <w:rPr>
          <w:i/>
          <w:iCs/>
        </w:rPr>
        <w:t>ttr</w:t>
      </w:r>
      <w:r w:rsidRPr="001801EF">
        <w:t xml:space="preserve"> operon, </w:t>
      </w:r>
      <w:r w:rsidR="000F236E">
        <w:t>it</w:t>
      </w:r>
      <w:r w:rsidRPr="001801EF">
        <w:t xml:space="preserve"> would have a reduced ability to colonise an inflamed gut </w:t>
      </w:r>
      <w:r w:rsidR="00586C9F">
        <w:t>compared to</w:t>
      </w:r>
      <w:r w:rsidR="00586C9F" w:rsidRPr="001801EF">
        <w:t xml:space="preserve"> </w:t>
      </w:r>
      <w:r w:rsidRPr="001801EF">
        <w:t>the GMO</w:t>
      </w:r>
      <w:r w:rsidR="00332159">
        <w:t>. However</w:t>
      </w:r>
      <w:r>
        <w:t>,</w:t>
      </w:r>
      <w:r w:rsidR="00332159">
        <w:t xml:space="preserve"> it </w:t>
      </w:r>
      <w:r w:rsidR="00586C9F">
        <w:t xml:space="preserve">would </w:t>
      </w:r>
      <w:r w:rsidR="00332159">
        <w:t>retain</w:t>
      </w:r>
      <w:r w:rsidR="005B7A28">
        <w:t xml:space="preserve"> </w:t>
      </w:r>
      <w:r w:rsidR="00332159">
        <w:t>the</w:t>
      </w:r>
      <w:r>
        <w:t xml:space="preserve"> </w:t>
      </w:r>
      <w:r w:rsidR="005B7A28">
        <w:t>other characteristics of the GMO</w:t>
      </w:r>
      <w:r w:rsidRPr="001801EF">
        <w:t>.</w:t>
      </w:r>
    </w:p>
    <w:p w14:paraId="27F91265" w14:textId="56993278" w:rsidR="007612B0" w:rsidRDefault="00DF0A99" w:rsidP="00063D16">
      <w:pPr>
        <w:pStyle w:val="1stlevelbullets"/>
      </w:pPr>
      <w:r w:rsidRPr="001801EF">
        <w:t>reacquire</w:t>
      </w:r>
      <w:r w:rsidR="00332159">
        <w:t>s</w:t>
      </w:r>
      <w:r w:rsidRPr="001801EF">
        <w:t xml:space="preserve"> Gene A</w:t>
      </w:r>
      <w:r w:rsidR="007612B0">
        <w:t>,</w:t>
      </w:r>
      <w:r w:rsidR="00916697">
        <w:t xml:space="preserve"> </w:t>
      </w:r>
      <w:r w:rsidR="007612B0" w:rsidRPr="001801EF">
        <w:t xml:space="preserve">it would </w:t>
      </w:r>
      <w:r w:rsidR="007612B0">
        <w:t>regain its</w:t>
      </w:r>
      <w:r w:rsidR="007612B0" w:rsidRPr="001801EF">
        <w:t xml:space="preserve"> ability to survive in the environment</w:t>
      </w:r>
      <w:r w:rsidR="007612B0">
        <w:t>.</w:t>
      </w:r>
      <w:r w:rsidR="00916697">
        <w:t xml:space="preserve"> </w:t>
      </w:r>
    </w:p>
    <w:p w14:paraId="4539286C" w14:textId="5979FA38" w:rsidR="00DF0A99" w:rsidRDefault="007612B0" w:rsidP="00063D16">
      <w:pPr>
        <w:pStyle w:val="1stlevelbullets"/>
      </w:pPr>
      <w:r>
        <w:t xml:space="preserve">reacquires </w:t>
      </w:r>
      <w:r w:rsidR="00916697">
        <w:t>Gene B</w:t>
      </w:r>
      <w:r w:rsidR="00DF0A99" w:rsidRPr="001801EF">
        <w:t xml:space="preserve">, </w:t>
      </w:r>
      <w:r>
        <w:t xml:space="preserve">it could </w:t>
      </w:r>
      <w:r w:rsidR="00916697">
        <w:t xml:space="preserve">potentially </w:t>
      </w:r>
      <w:r w:rsidR="005B7A28">
        <w:t>restore its ability to colonise a healthy gut</w:t>
      </w:r>
      <w:r w:rsidR="005B5371">
        <w:t xml:space="preserve"> </w:t>
      </w:r>
      <w:r>
        <w:t>(n</w:t>
      </w:r>
      <w:r w:rsidR="00C255A5">
        <w:t xml:space="preserve">oting that the acquisition of Gene B via homologous recombination may result in the loss of the </w:t>
      </w:r>
      <w:r w:rsidR="00C255A5" w:rsidRPr="00174CB7">
        <w:rPr>
          <w:i/>
          <w:iCs/>
        </w:rPr>
        <w:t>ttr</w:t>
      </w:r>
      <w:r w:rsidR="00C255A5">
        <w:t xml:space="preserve"> operon</w:t>
      </w:r>
      <w:r>
        <w:t>)</w:t>
      </w:r>
      <w:r w:rsidR="00586C9F">
        <w:t>.</w:t>
      </w:r>
    </w:p>
    <w:p w14:paraId="64AA60FD" w14:textId="15C2E0C3" w:rsidR="005B7A28" w:rsidRDefault="00332159" w:rsidP="00C136F0">
      <w:pPr>
        <w:pStyle w:val="1stlevelbullets"/>
      </w:pPr>
      <w:r>
        <w:t>reacquires</w:t>
      </w:r>
      <w:r w:rsidR="005B7A28">
        <w:t xml:space="preserve"> both Gene A and</w:t>
      </w:r>
      <w:r>
        <w:t xml:space="preserve"> Gene B, </w:t>
      </w:r>
      <w:r w:rsidR="00DF0A99" w:rsidRPr="001801EF">
        <w:t xml:space="preserve">it </w:t>
      </w:r>
      <w:r>
        <w:t xml:space="preserve">may </w:t>
      </w:r>
      <w:r w:rsidR="005B7A28">
        <w:t xml:space="preserve">have similar </w:t>
      </w:r>
      <w:r w:rsidR="0062015B">
        <w:t>characteristics</w:t>
      </w:r>
      <w:r w:rsidR="005B7A28">
        <w:t xml:space="preserve"> to the parent EcN strain</w:t>
      </w:r>
      <w:r w:rsidR="003D3014">
        <w:t xml:space="preserve"> (similar ability to survive in the environment and </w:t>
      </w:r>
      <w:r w:rsidR="00641C68">
        <w:t>potentially similar ability to colonise a healthy gut)</w:t>
      </w:r>
      <w:r w:rsidR="00586C9F">
        <w:t>, but</w:t>
      </w:r>
      <w:r w:rsidR="0062015B">
        <w:t xml:space="preserve"> with an increased ability to colonise an inflamed gut</w:t>
      </w:r>
      <w:r w:rsidR="005B7A28">
        <w:t xml:space="preserve">. </w:t>
      </w:r>
      <w:r w:rsidR="00641C68">
        <w:t>However, the acquisition of the</w:t>
      </w:r>
      <w:r w:rsidR="00641C68" w:rsidRPr="00641C68">
        <w:rPr>
          <w:i/>
          <w:iCs/>
        </w:rPr>
        <w:t xml:space="preserve"> ttr</w:t>
      </w:r>
      <w:r w:rsidR="00641C68">
        <w:t xml:space="preserve"> operon by the parent EcN that is currently used as a probiotic can already occur naturally from other bacteria in the gut that contain the </w:t>
      </w:r>
      <w:r w:rsidR="00641C68" w:rsidRPr="00641C68">
        <w:rPr>
          <w:i/>
          <w:iCs/>
        </w:rPr>
        <w:t>ttr</w:t>
      </w:r>
      <w:r w:rsidR="00641C68">
        <w:t xml:space="preserve"> operon (e.g. from </w:t>
      </w:r>
      <w:r w:rsidR="00641C68" w:rsidRPr="00641C68">
        <w:rPr>
          <w:i/>
          <w:iCs/>
        </w:rPr>
        <w:t>S. enterica</w:t>
      </w:r>
      <w:r w:rsidR="00641C68">
        <w:t>).</w:t>
      </w:r>
    </w:p>
    <w:p w14:paraId="1FA26B6F" w14:textId="45F6E6BD" w:rsidR="005B7A28" w:rsidRDefault="00DF0A99" w:rsidP="00C136F0">
      <w:pPr>
        <w:pStyle w:val="1stlevelbullets"/>
      </w:pPr>
      <w:r w:rsidRPr="001801EF">
        <w:t>reacquire</w:t>
      </w:r>
      <w:r w:rsidR="00916697">
        <w:t>s</w:t>
      </w:r>
      <w:r w:rsidRPr="001801EF">
        <w:t xml:space="preserve"> </w:t>
      </w:r>
      <w:r w:rsidR="00C255A5" w:rsidRPr="001801EF">
        <w:t>both deleted</w:t>
      </w:r>
      <w:r w:rsidRPr="001801EF">
        <w:t xml:space="preserve"> genes and </w:t>
      </w:r>
      <w:r w:rsidR="00586C9F" w:rsidRPr="001801EF">
        <w:t>los</w:t>
      </w:r>
      <w:r w:rsidR="00586C9F">
        <w:t>es</w:t>
      </w:r>
      <w:r w:rsidR="00586C9F" w:rsidRPr="001801EF">
        <w:t xml:space="preserve"> </w:t>
      </w:r>
      <w:r w:rsidRPr="001801EF">
        <w:t xml:space="preserve">the </w:t>
      </w:r>
      <w:r w:rsidRPr="005B7A28">
        <w:rPr>
          <w:i/>
          <w:iCs/>
        </w:rPr>
        <w:t>ttr</w:t>
      </w:r>
      <w:r w:rsidRPr="001801EF">
        <w:t xml:space="preserve"> operon, it would have similar characteristics to the parent EcN strain</w:t>
      </w:r>
      <w:r>
        <w:t xml:space="preserve">. </w:t>
      </w:r>
    </w:p>
    <w:p w14:paraId="5F15DC93" w14:textId="6561FC6D" w:rsidR="00DF0A99" w:rsidRDefault="00C136F0" w:rsidP="005B7A28">
      <w:pPr>
        <w:pStyle w:val="RARMPnumberedparagraphs"/>
      </w:pPr>
      <w:r>
        <w:t>The parent EcN</w:t>
      </w:r>
      <w:r w:rsidR="0062015B">
        <w:t xml:space="preserve"> is not known to be </w:t>
      </w:r>
      <w:r>
        <w:t xml:space="preserve">pathogenic, and </w:t>
      </w:r>
      <w:r w:rsidR="00586C9F">
        <w:t xml:space="preserve">as discussed previously, </w:t>
      </w:r>
      <w:r>
        <w:t>the modification</w:t>
      </w:r>
      <w:r w:rsidR="00586C9F">
        <w:t>s</w:t>
      </w:r>
      <w:r>
        <w:t xml:space="preserve"> to </w:t>
      </w:r>
      <w:r w:rsidR="00586C9F">
        <w:t xml:space="preserve">produce </w:t>
      </w:r>
      <w:r>
        <w:t xml:space="preserve">the GMO </w:t>
      </w:r>
      <w:r w:rsidR="00586C9F">
        <w:t xml:space="preserve">are </w:t>
      </w:r>
      <w:r>
        <w:t xml:space="preserve">unlikely to affect its pathogenicity. </w:t>
      </w:r>
      <w:r w:rsidR="00586C9F">
        <w:t>I</w:t>
      </w:r>
      <w:r w:rsidR="0062015B">
        <w:t xml:space="preserve">t is unlikely that the changes to the GMO </w:t>
      </w:r>
      <w:r>
        <w:t>due to</w:t>
      </w:r>
      <w:r w:rsidR="0062015B">
        <w:t xml:space="preserve"> HGT would result in harm to people or the environment. </w:t>
      </w:r>
    </w:p>
    <w:p w14:paraId="241E9D22" w14:textId="190F34F5" w:rsidR="003A2729" w:rsidRDefault="001242F5" w:rsidP="001242F5">
      <w:pPr>
        <w:pStyle w:val="Riskscenariosection"/>
      </w:pPr>
      <w:r>
        <w:t xml:space="preserve">Generation of novel bacteria via </w:t>
      </w:r>
      <w:r w:rsidR="006E3F7E">
        <w:t>HGT</w:t>
      </w:r>
      <w:r w:rsidR="003A2729">
        <w:t xml:space="preserve"> </w:t>
      </w:r>
    </w:p>
    <w:p w14:paraId="6301373A" w14:textId="6E471EDF" w:rsidR="00200F0E" w:rsidRDefault="00200F0E" w:rsidP="003A2729">
      <w:pPr>
        <w:pStyle w:val="RARMPnumberedparagraphs"/>
      </w:pPr>
      <w:r>
        <w:t>Similarly, there are several potential changes that could occur in other bacteria</w:t>
      </w:r>
      <w:r w:rsidR="00B21044">
        <w:t xml:space="preserve"> that are present in the gut of participants through HGT. However, the only event that could potentially result in an increased harm </w:t>
      </w:r>
      <w:r w:rsidR="00B0389E">
        <w:t>from novel</w:t>
      </w:r>
      <w:r w:rsidR="00B21044">
        <w:t xml:space="preserve"> bacteria is the transfer of the </w:t>
      </w:r>
      <w:r w:rsidR="00B21044" w:rsidRPr="00B21044">
        <w:rPr>
          <w:i/>
          <w:iCs/>
        </w:rPr>
        <w:t>ttr</w:t>
      </w:r>
      <w:r w:rsidR="00B21044">
        <w:t xml:space="preserve"> operon from the GMO. </w:t>
      </w:r>
    </w:p>
    <w:p w14:paraId="292597B2" w14:textId="4D8F364A" w:rsidR="00C136F0" w:rsidRDefault="00A5254C" w:rsidP="003A2729">
      <w:pPr>
        <w:pStyle w:val="RARMPnumberedparagraphs"/>
      </w:pPr>
      <w:r>
        <w:t>T</w:t>
      </w:r>
      <w:r w:rsidR="008F3FA9">
        <w:t xml:space="preserve">he </w:t>
      </w:r>
      <w:r w:rsidR="008F3FA9" w:rsidRPr="00C255A5">
        <w:rPr>
          <w:i/>
          <w:iCs/>
        </w:rPr>
        <w:t xml:space="preserve">ttr </w:t>
      </w:r>
      <w:r w:rsidR="008F3FA9">
        <w:t>operon has been inserted into the chromosomal DNA of the GMO</w:t>
      </w:r>
      <w:r>
        <w:t xml:space="preserve"> (</w:t>
      </w:r>
      <w:r w:rsidR="00C00DE6">
        <w:t>Chapter 1</w:t>
      </w:r>
      <w:r>
        <w:t xml:space="preserve">, Section </w:t>
      </w:r>
      <w:r>
        <w:fldChar w:fldCharType="begin"/>
      </w:r>
      <w:r>
        <w:instrText xml:space="preserve"> REF _Ref211599538 \n \h </w:instrText>
      </w:r>
      <w:r>
        <w:fldChar w:fldCharType="separate"/>
      </w:r>
      <w:r w:rsidR="00DC7A35">
        <w:t>4.1</w:t>
      </w:r>
      <w:r>
        <w:fldChar w:fldCharType="end"/>
      </w:r>
      <w:r>
        <w:t>)</w:t>
      </w:r>
      <w:r w:rsidR="008F3FA9">
        <w:t xml:space="preserve">. </w:t>
      </w:r>
      <w:r w:rsidR="00FE291F">
        <w:t>T</w:t>
      </w:r>
      <w:r w:rsidR="008F3FA9">
        <w:t xml:space="preserve">here is potential for the </w:t>
      </w:r>
      <w:r w:rsidR="008F3FA9" w:rsidRPr="00C136F0">
        <w:rPr>
          <w:i/>
          <w:iCs/>
        </w:rPr>
        <w:t>ttr</w:t>
      </w:r>
      <w:r w:rsidR="008F3FA9">
        <w:t xml:space="preserve"> operon to be transferred to other pathogenic or non-pathogenic bacteria present in the gut </w:t>
      </w:r>
      <w:r w:rsidR="00AE6AFE">
        <w:t>of the participants</w:t>
      </w:r>
      <w:r>
        <w:t>,</w:t>
      </w:r>
      <w:r w:rsidR="00AE6AFE">
        <w:t xml:space="preserve"> </w:t>
      </w:r>
      <w:r w:rsidR="008F3FA9">
        <w:t xml:space="preserve">resulting </w:t>
      </w:r>
      <w:r w:rsidR="00AE6AFE">
        <w:t>in novel</w:t>
      </w:r>
      <w:r w:rsidR="008F3FA9">
        <w:t xml:space="preserve"> bacteria</w:t>
      </w:r>
      <w:r w:rsidR="00923193">
        <w:t xml:space="preserve"> that </w:t>
      </w:r>
      <w:r w:rsidR="00231F20">
        <w:t>could have</w:t>
      </w:r>
      <w:r w:rsidR="00923193">
        <w:t xml:space="preserve"> an increased ability to colonise an inflamed gut</w:t>
      </w:r>
      <w:r w:rsidR="008F3FA9">
        <w:t>.</w:t>
      </w:r>
    </w:p>
    <w:p w14:paraId="2D00B832" w14:textId="7C5AE11B" w:rsidR="00FE291F" w:rsidRDefault="00C136F0" w:rsidP="00FE291F">
      <w:pPr>
        <w:pStyle w:val="RARMPnumberedparagraphs"/>
      </w:pPr>
      <w:r>
        <w:t xml:space="preserve">If non-pathogenic bacteria acquire the </w:t>
      </w:r>
      <w:r w:rsidRPr="00C136F0">
        <w:rPr>
          <w:i/>
          <w:iCs/>
        </w:rPr>
        <w:t xml:space="preserve">ttr </w:t>
      </w:r>
      <w:r>
        <w:t xml:space="preserve">operon, it is unlikely that it could cause harm. However, if pathogenic bacteria acquire the </w:t>
      </w:r>
      <w:r w:rsidRPr="00C136F0">
        <w:rPr>
          <w:i/>
          <w:iCs/>
        </w:rPr>
        <w:t>ttr</w:t>
      </w:r>
      <w:r>
        <w:t xml:space="preserve"> operon, </w:t>
      </w:r>
      <w:r w:rsidR="00DD65FC">
        <w:t xml:space="preserve">this </w:t>
      </w:r>
      <w:r>
        <w:t xml:space="preserve">may </w:t>
      </w:r>
      <w:r w:rsidR="00DD65FC">
        <w:t>result in a novel strain of pathogenic bacteria with</w:t>
      </w:r>
      <w:r w:rsidR="00FE291F">
        <w:t xml:space="preserve"> </w:t>
      </w:r>
      <w:r>
        <w:t>an increased ability to persist in inflammatory conditions in the gut. However, the</w:t>
      </w:r>
      <w:r w:rsidRPr="00C136F0">
        <w:rPr>
          <w:i/>
          <w:iCs/>
        </w:rPr>
        <w:t xml:space="preserve"> ttr</w:t>
      </w:r>
      <w:r>
        <w:t xml:space="preserve"> operon is already present in the environment as it is isolated from </w:t>
      </w:r>
      <w:r w:rsidRPr="00C136F0">
        <w:rPr>
          <w:i/>
          <w:iCs/>
        </w:rPr>
        <w:t>S. enterica</w:t>
      </w:r>
      <w:r>
        <w:t xml:space="preserve">. </w:t>
      </w:r>
      <w:r w:rsidR="008F3FA9">
        <w:t xml:space="preserve"> </w:t>
      </w:r>
    </w:p>
    <w:p w14:paraId="3423E5A2" w14:textId="1352832E" w:rsidR="001A6288" w:rsidRDefault="001A6288" w:rsidP="001A6288">
      <w:pPr>
        <w:pStyle w:val="RARMPnumberedparagraphs"/>
      </w:pPr>
      <w:r>
        <w:t xml:space="preserve">Any </w:t>
      </w:r>
      <w:r w:rsidRPr="00F5562E">
        <w:t xml:space="preserve">bacteria that receive the </w:t>
      </w:r>
      <w:r w:rsidRPr="00744679">
        <w:rPr>
          <w:i/>
          <w:iCs/>
        </w:rPr>
        <w:t>ttr</w:t>
      </w:r>
      <w:r w:rsidRPr="00F5562E">
        <w:t xml:space="preserve"> operon</w:t>
      </w:r>
      <w:r>
        <w:t xml:space="preserve"> as a result of HGT from the GMO can then be shed by the participants and transmission of the novel bacteria can occur via the pathways mentioned in Risk scenario 1.  </w:t>
      </w:r>
    </w:p>
    <w:p w14:paraId="784AE790" w14:textId="55AEC75B" w:rsidR="00FE291F" w:rsidRDefault="00FE291F" w:rsidP="00FE291F">
      <w:pPr>
        <w:pStyle w:val="RARMPnumberedparagraphs"/>
      </w:pPr>
      <w:r>
        <w:t xml:space="preserve">If gut bacteria transfer either or </w:t>
      </w:r>
      <w:r w:rsidR="00930527">
        <w:t>both deleted</w:t>
      </w:r>
      <w:r>
        <w:t xml:space="preserve"> genes (Genes A and B) to the GMO via homologous recombination, the donor bacteria would have a reduced ability to survive in the environment and/or could theoretically have reduced ability to colonise a healthy gut.</w:t>
      </w:r>
    </w:p>
    <w:p w14:paraId="5644BF8F" w14:textId="3634C793" w:rsidR="00194701" w:rsidRDefault="00474448" w:rsidP="00474448">
      <w:pPr>
        <w:pStyle w:val="Riskscenariosection"/>
      </w:pPr>
      <w:r>
        <w:t>Mechanisms for reversion and HGT</w:t>
      </w:r>
      <w:r w:rsidR="008F3FA9">
        <w:t xml:space="preserve">  </w:t>
      </w:r>
    </w:p>
    <w:p w14:paraId="457EDD98" w14:textId="68DBB71F" w:rsidR="003A2729" w:rsidRDefault="00A5254C" w:rsidP="003A2729">
      <w:pPr>
        <w:pStyle w:val="RARMPnumberedparagraphs"/>
      </w:pPr>
      <w:r>
        <w:t xml:space="preserve">The </w:t>
      </w:r>
      <w:r w:rsidR="003A2729">
        <w:t xml:space="preserve">main mechanisms </w:t>
      </w:r>
      <w:r>
        <w:t>for</w:t>
      </w:r>
      <w:r w:rsidR="003A2729">
        <w:t xml:space="preserve"> HGT in bacteria are transformation, transduction, transposition and conjugation</w:t>
      </w:r>
      <w:r>
        <w:t xml:space="preserve"> (</w:t>
      </w:r>
      <w:r w:rsidR="00647917">
        <w:t>Chapter 1</w:t>
      </w:r>
      <w:r>
        <w:t xml:space="preserve">, Section </w:t>
      </w:r>
      <w:r>
        <w:fldChar w:fldCharType="begin"/>
      </w:r>
      <w:r>
        <w:instrText xml:space="preserve"> REF _Ref211345769 \n \h </w:instrText>
      </w:r>
      <w:r>
        <w:fldChar w:fldCharType="separate"/>
      </w:r>
      <w:r w:rsidR="00DC7A35">
        <w:t>3.5.1</w:t>
      </w:r>
      <w:r>
        <w:fldChar w:fldCharType="end"/>
      </w:r>
      <w:r>
        <w:t>)</w:t>
      </w:r>
      <w:r w:rsidR="003A2729">
        <w:t>. Conjugation is unlikely because the modifications are on the chromosomes of the GMO</w:t>
      </w:r>
      <w:r w:rsidR="00DD65FC">
        <w:t>,</w:t>
      </w:r>
      <w:r w:rsidR="003A2729">
        <w:t xml:space="preserve"> not on </w:t>
      </w:r>
      <w:r w:rsidR="00DD65FC">
        <w:t xml:space="preserve">the </w:t>
      </w:r>
      <w:r w:rsidR="003A2729">
        <w:t xml:space="preserve">plasmid. </w:t>
      </w:r>
    </w:p>
    <w:p w14:paraId="2F07EB8F" w14:textId="7632FE5D" w:rsidR="003A2729" w:rsidRDefault="003A2729" w:rsidP="003A2729">
      <w:pPr>
        <w:pStyle w:val="RARMPnumberedparagraphs"/>
      </w:pPr>
      <w:r>
        <w:lastRenderedPageBreak/>
        <w:t xml:space="preserve">Transformation involves the uptake of released DNA fragments from the environment by </w:t>
      </w:r>
      <w:r w:rsidR="00A5254C">
        <w:t xml:space="preserve">competent </w:t>
      </w:r>
      <w:r>
        <w:t xml:space="preserve">bacteria. In order to be competent, bacteria must have specific genes to allow them to take in DNA and receive the correct environmental signals </w:t>
      </w:r>
      <w:r>
        <w:fldChar w:fldCharType="begin"/>
      </w:r>
      <w:r>
        <w:instrText xml:space="preserve"> ADDIN EN.CITE &lt;EndNote&gt;&lt;Cite&gt;&lt;Author&gt;Blokesch&lt;/Author&gt;&lt;Year&gt;2016&lt;/Year&gt;&lt;RecNum&gt;105&lt;/RecNum&gt;&lt;DisplayText&gt;(Blokesch, 2016)&lt;/DisplayText&gt;&lt;record&gt;&lt;rec-number&gt;105&lt;/rec-number&gt;&lt;foreign-keys&gt;&lt;key app="EN" db-id="e2p5expr8xpzasea9ag5xrxnztseszre50vw" timestamp="1761605560"&gt;105&lt;/key&gt;&lt;/foreign-keys&gt;&lt;ref-type name="Journal Article"&gt;17&lt;/ref-type&gt;&lt;contributors&gt;&lt;authors&gt;&lt;author&gt;Blokesch, Melanie&lt;/author&gt;&lt;/authors&gt;&lt;/contributors&gt;&lt;titles&gt;&lt;title&gt;Natural competence for transformation&lt;/title&gt;&lt;secondary-title&gt;Current Biology&lt;/secondary-title&gt;&lt;/titles&gt;&lt;periodical&gt;&lt;full-title&gt;Current Biology&lt;/full-title&gt;&lt;/periodical&gt;&lt;pages&gt;R1126-R1130&lt;/pages&gt;&lt;volume&gt;26&lt;/volume&gt;&lt;number&gt;21&lt;/number&gt;&lt;dates&gt;&lt;year&gt;2016&lt;/year&gt;&lt;pub-dates&gt;&lt;date&gt;2016/11/07/&lt;/date&gt;&lt;/pub-dates&gt;&lt;/dates&gt;&lt;isbn&gt;0960-9822&lt;/isbn&gt;&lt;urls&gt;&lt;related-urls&gt;&lt;url&gt;https://www.sciencedirect.com/science/article/pii/S096098221631003X&lt;/url&gt;&lt;/related-urls&gt;&lt;/urls&gt;&lt;electronic-resource-num&gt;https://doi.org/10.1016/j.cub.2016.08.058&lt;/electronic-resource-num&gt;&lt;/record&gt;&lt;/Cite&gt;&lt;/EndNote&gt;</w:instrText>
      </w:r>
      <w:r>
        <w:fldChar w:fldCharType="separate"/>
      </w:r>
      <w:r>
        <w:rPr>
          <w:noProof/>
        </w:rPr>
        <w:t>(</w:t>
      </w:r>
      <w:hyperlink w:anchor="_ENREF_10" w:tooltip="Blokesch, 2016 #105" w:history="1">
        <w:r w:rsidR="00647917">
          <w:rPr>
            <w:noProof/>
          </w:rPr>
          <w:t>Blokesch, 2016</w:t>
        </w:r>
      </w:hyperlink>
      <w:r>
        <w:rPr>
          <w:noProof/>
        </w:rPr>
        <w:t>)</w:t>
      </w:r>
      <w:r>
        <w:fldChar w:fldCharType="end"/>
      </w:r>
      <w:r>
        <w:t xml:space="preserve">. In this case, DNA fragments containing </w:t>
      </w:r>
      <w:r>
        <w:rPr>
          <w:i/>
        </w:rPr>
        <w:t xml:space="preserve">ttr </w:t>
      </w:r>
      <w:r>
        <w:rPr>
          <w:iCs/>
        </w:rPr>
        <w:t xml:space="preserve">operon </w:t>
      </w:r>
      <w:r>
        <w:t xml:space="preserve">could come from dead GMO. Free DNA is unlikely to survive for long in the participant’s gut due to the presence of deoxyribonucleases (DNases), enzymes that degrade DNA. People with severe </w:t>
      </w:r>
      <w:r w:rsidR="00471502">
        <w:rPr>
          <w:rFonts w:asciiTheme="minorHAnsi" w:hAnsiTheme="minorHAnsi" w:cstheme="minorHAnsi"/>
          <w:szCs w:val="22"/>
        </w:rPr>
        <w:t>ulcerative colitis</w:t>
      </w:r>
      <w:r>
        <w:t xml:space="preserve"> still show DNase activity in serum (</w:t>
      </w:r>
      <w:r w:rsidRPr="00C225AB">
        <w:t>63 ± 19%</w:t>
      </w:r>
      <w:r>
        <w:t>) although it is significantly less (</w:t>
      </w:r>
      <w:r>
        <w:rPr>
          <w:i/>
          <w:iCs/>
        </w:rPr>
        <w:t>p</w:t>
      </w:r>
      <w:r>
        <w:t xml:space="preserve"> &lt; 0.001) than that of healthy people (92</w:t>
      </w:r>
      <w:r w:rsidRPr="00C225AB">
        <w:t xml:space="preserve"> ± 1</w:t>
      </w:r>
      <w:r>
        <w:t>1</w:t>
      </w:r>
      <w:r w:rsidRPr="00C225AB">
        <w:t>%</w:t>
      </w:r>
      <w:r>
        <w:t xml:space="preserve">) </w:t>
      </w:r>
      <w:r>
        <w:fldChar w:fldCharType="begin"/>
      </w:r>
      <w:r>
        <w:instrText xml:space="preserve"> ADDIN EN.CITE &lt;EndNote&gt;&lt;Cite&gt;&lt;Author&gt;Malíčková&lt;/Author&gt;&lt;Year&gt;2011&lt;/Year&gt;&lt;RecNum&gt;106&lt;/RecNum&gt;&lt;DisplayText&gt;(Malíčková et al., 2011)&lt;/DisplayText&gt;&lt;record&gt;&lt;rec-number&gt;106&lt;/rec-number&gt;&lt;foreign-keys&gt;&lt;key app="EN" db-id="e2p5expr8xpzasea9ag5xrxnztseszre50vw" timestamp="1761605563"&gt;106&lt;/key&gt;&lt;/foreign-keys&gt;&lt;ref-type name="Journal Article"&gt;17&lt;/ref-type&gt;&lt;contributors&gt;&lt;authors&gt;&lt;author&gt;Malíčková, K.&lt;/author&gt;&lt;author&gt;Duricová, D.&lt;/author&gt;&lt;author&gt;Bortlík, M.&lt;/author&gt;&lt;author&gt;Hrušková, Z.&lt;/author&gt;&lt;author&gt;Svobodová, B.&lt;/author&gt;&lt;author&gt;Machková, N.&lt;/author&gt;&lt;author&gt;Komárek, V.&lt;/author&gt;&lt;author&gt;Fučíková, T.&lt;/author&gt;&lt;author&gt;Janatková, I.&lt;/author&gt;&lt;author&gt;Zima, T.&lt;/author&gt;&lt;author&gt;Lukáš, M.&lt;/author&gt;&lt;/authors&gt;&lt;/contributors&gt;&lt;auth-address&gt;Institute of Clinical Biochemistry and Laboratory Diagnostics, General University Hospital in Prague, First Faculty of Medicine, Charles University in Prague, Karlovo nam. 32, 121 11 Prague 2, Czech Republic.&lt;/auth-address&gt;&lt;titles&gt;&lt;title&gt;Impaired deoxyribonuclease I activity in patients with inflammatory bowel diseases&lt;/title&gt;&lt;secondary-title&gt;Autoimmune Dis&lt;/secondary-title&gt;&lt;/titles&gt;&lt;periodical&gt;&lt;full-title&gt;Autoimmune Dis&lt;/full-title&gt;&lt;/periodical&gt;&lt;pages&gt;945861&lt;/pages&gt;&lt;volume&gt;2011&lt;/volume&gt;&lt;edition&gt;20110529&lt;/edition&gt;&lt;dates&gt;&lt;year&gt;2011&lt;/year&gt;&lt;/dates&gt;&lt;isbn&gt;2090-0430&lt;/isbn&gt;&lt;accession-num&gt;21687600&lt;/accession-num&gt;&lt;urls&gt;&lt;/urls&gt;&lt;custom2&gt;PMC3112520&lt;/custom2&gt;&lt;electronic-resource-num&gt;10.4061/2011/945861&lt;/electronic-resource-num&gt;&lt;remote-database-provider&gt;NLM&lt;/remote-database-provider&gt;&lt;language&gt;eng&lt;/language&gt;&lt;/record&gt;&lt;/Cite&gt;&lt;/EndNote&gt;</w:instrText>
      </w:r>
      <w:r>
        <w:fldChar w:fldCharType="separate"/>
      </w:r>
      <w:r>
        <w:rPr>
          <w:noProof/>
        </w:rPr>
        <w:t>(</w:t>
      </w:r>
      <w:hyperlink w:anchor="_ENREF_58" w:tooltip="Malíčková, 2011 #106" w:history="1">
        <w:r w:rsidR="00647917">
          <w:rPr>
            <w:noProof/>
          </w:rPr>
          <w:t>Malíčková et al., 2011</w:t>
        </w:r>
      </w:hyperlink>
      <w:r>
        <w:rPr>
          <w:noProof/>
        </w:rPr>
        <w:t>)</w:t>
      </w:r>
      <w:r>
        <w:fldChar w:fldCharType="end"/>
      </w:r>
      <w:r w:rsidR="00DD65FC">
        <w:t>, so it is possible that it may survive for a longer period in an inflamed gut</w:t>
      </w:r>
      <w:r>
        <w:t xml:space="preserve">. </w:t>
      </w:r>
    </w:p>
    <w:p w14:paraId="5DE49088" w14:textId="67C8CAE1" w:rsidR="003A2729" w:rsidRDefault="00A5254C" w:rsidP="003A2729">
      <w:pPr>
        <w:pStyle w:val="RARMPnumberedparagraphs"/>
      </w:pPr>
      <w:r>
        <w:t xml:space="preserve">The </w:t>
      </w:r>
      <w:r w:rsidR="003A2729" w:rsidRPr="00A3536B">
        <w:rPr>
          <w:i/>
          <w:iCs/>
        </w:rPr>
        <w:t>ttr</w:t>
      </w:r>
      <w:r w:rsidR="003A2729">
        <w:t xml:space="preserve"> operon from </w:t>
      </w:r>
      <w:r w:rsidR="003A2729" w:rsidRPr="00A3536B">
        <w:rPr>
          <w:i/>
          <w:iCs/>
        </w:rPr>
        <w:t>S. enterica</w:t>
      </w:r>
      <w:r w:rsidR="003A2729">
        <w:t xml:space="preserve"> is inserted into the GMO in the region </w:t>
      </w:r>
      <w:r w:rsidR="00DD65FC">
        <w:t xml:space="preserve">where </w:t>
      </w:r>
      <w:r w:rsidR="003A2729">
        <w:t>Gene B</w:t>
      </w:r>
      <w:r>
        <w:t xml:space="preserve"> </w:t>
      </w:r>
      <w:r w:rsidR="00DD65FC">
        <w:t xml:space="preserve">is located </w:t>
      </w:r>
      <w:r>
        <w:t>(</w:t>
      </w:r>
      <w:r w:rsidR="00647917">
        <w:t>Chapter 1</w:t>
      </w:r>
      <w:r>
        <w:t xml:space="preserve">, Section </w:t>
      </w:r>
      <w:r>
        <w:fldChar w:fldCharType="begin"/>
      </w:r>
      <w:r>
        <w:instrText xml:space="preserve"> REF _Ref211599538 \n \h </w:instrText>
      </w:r>
      <w:r>
        <w:fldChar w:fldCharType="separate"/>
      </w:r>
      <w:r w:rsidR="00DC7A35">
        <w:t>4.1</w:t>
      </w:r>
      <w:r>
        <w:fldChar w:fldCharType="end"/>
      </w:r>
      <w:r>
        <w:t>)</w:t>
      </w:r>
      <w:r w:rsidR="00DA5EE1">
        <w:t>.</w:t>
      </w:r>
      <w:r w:rsidR="003A2729">
        <w:t xml:space="preserve"> For transduction to occur, a bacteriophage must infect the GMO and then carry the </w:t>
      </w:r>
      <w:r w:rsidR="003A2729" w:rsidRPr="00800A66">
        <w:rPr>
          <w:i/>
          <w:iCs/>
        </w:rPr>
        <w:t>ttr</w:t>
      </w:r>
      <w:r w:rsidR="003A2729">
        <w:t xml:space="preserve"> operon to a second bacteria. The bacteriophage would then need to integrate into the second bacteria’s genome as a prophage. If transduction occurs, the GMO could regain Gene B</w:t>
      </w:r>
      <w:r w:rsidR="001457D4">
        <w:t xml:space="preserve"> from other gut bacteria</w:t>
      </w:r>
      <w:r w:rsidR="003A2729">
        <w:t xml:space="preserve">, and the other bacteria will gain the </w:t>
      </w:r>
      <w:r w:rsidR="003A2729" w:rsidRPr="00FB060C">
        <w:rPr>
          <w:i/>
          <w:iCs/>
        </w:rPr>
        <w:t xml:space="preserve">ttr </w:t>
      </w:r>
      <w:r w:rsidR="003A2729">
        <w:t>operon but lose Gene B</w:t>
      </w:r>
      <w:r w:rsidR="00DD65FC" w:rsidRPr="00DD65FC">
        <w:t xml:space="preserve"> </w:t>
      </w:r>
      <w:r w:rsidR="00DD65FC">
        <w:t>via homologous recombination</w:t>
      </w:r>
      <w:r w:rsidR="003A2729">
        <w:t xml:space="preserve">, potentially resulting in the GMO having the ability to colonise a healthy gut similar to that of the WT. Alternatively, the </w:t>
      </w:r>
      <w:r w:rsidR="003A2729" w:rsidRPr="004E10DB">
        <w:rPr>
          <w:i/>
          <w:iCs/>
        </w:rPr>
        <w:t>ttr</w:t>
      </w:r>
      <w:r w:rsidR="003A2729">
        <w:t xml:space="preserve"> operon could be inserted in other regions in the </w:t>
      </w:r>
      <w:r w:rsidR="003A2729" w:rsidRPr="00693C5F">
        <w:rPr>
          <w:i/>
          <w:iCs/>
        </w:rPr>
        <w:t xml:space="preserve">E. coli </w:t>
      </w:r>
      <w:r w:rsidR="003A2729">
        <w:t xml:space="preserve">and bacteriophage genome that have specific attachment sites. In the same way, the GMO </w:t>
      </w:r>
      <w:r w:rsidR="00DD65FC">
        <w:t xml:space="preserve">could </w:t>
      </w:r>
      <w:r w:rsidR="003A2729">
        <w:t xml:space="preserve">reacquire Gene A from a second bacteria. </w:t>
      </w:r>
    </w:p>
    <w:p w14:paraId="2EFC4A47" w14:textId="728AD3E3" w:rsidR="00792407" w:rsidRDefault="003A2729" w:rsidP="003A2729">
      <w:pPr>
        <w:pStyle w:val="RARMPnumberedparagraphs"/>
      </w:pPr>
      <w:r>
        <w:t xml:space="preserve">Transduction does not occur at high frequency and bacteria often have defence mechanisms against bacteriophages because integration into the chromosome has the potential to kill the bacteria if it occurs in the wrong location. It is generally accepted that HGT involving chromosomes is less efficient and less common than HGT involving plasmids </w:t>
      </w:r>
      <w:r>
        <w:fldChar w:fldCharType="begin">
          <w:fldData xml:space="preserve">PEVuZE5vdGU+PENpdGU+PEF1dGhvcj5Nb3VyYSBkZSBTb3VzYTwvQXV0aG9yPjxZZWFyPjIwMjM8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</w:fldData>
        </w:fldChar>
      </w:r>
      <w:r>
        <w:instrText xml:space="preserve"> ADDIN EN.CITE </w:instrText>
      </w:r>
      <w:r>
        <w:fldChar w:fldCharType="begin">
          <w:fldData xml:space="preserve">PEVuZE5vdGU+PENpdGU+PEF1dGhvcj5Nb3VyYSBkZSBTb3VzYTwvQXV0aG9yPjxZZWFyPjIwMjM8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</w:fldData>
        </w:fldChar>
      </w:r>
      <w:r>
        <w:instrText xml:space="preserve"> ADDIN EN.CITE.DATA </w:instrText>
      </w:r>
      <w:r>
        <w:fldChar w:fldCharType="end"/>
      </w:r>
      <w:r>
        <w:fldChar w:fldCharType="separate"/>
      </w:r>
      <w:r>
        <w:rPr>
          <w:noProof/>
        </w:rPr>
        <w:t>(</w:t>
      </w:r>
      <w:hyperlink w:anchor="_ENREF_64" w:tooltip="Moura de Sousa, 2023 #107" w:history="1">
        <w:r w:rsidR="00647917">
          <w:rPr>
            <w:noProof/>
          </w:rPr>
          <w:t>Moura de Sousa et al., 2023</w:t>
        </w:r>
      </w:hyperlink>
      <w:r>
        <w:rPr>
          <w:noProof/>
        </w:rPr>
        <w:t xml:space="preserve">; </w:t>
      </w:r>
      <w:hyperlink w:anchor="_ENREF_116" w:tooltip="Wang, 2023 #108" w:history="1">
        <w:r w:rsidR="00647917">
          <w:rPr>
            <w:noProof/>
          </w:rPr>
          <w:t>Wang et al., 2023</w:t>
        </w:r>
      </w:hyperlink>
      <w:r>
        <w:rPr>
          <w:noProof/>
        </w:rPr>
        <w:t>)</w:t>
      </w:r>
      <w:r>
        <w:fldChar w:fldCharType="end"/>
      </w:r>
      <w:r>
        <w:t xml:space="preserve">. </w:t>
      </w:r>
    </w:p>
    <w:p w14:paraId="37344CB7" w14:textId="5EE4ACCE" w:rsidR="009B7EEE" w:rsidRDefault="00792407" w:rsidP="008A3667">
      <w:pPr>
        <w:pStyle w:val="RARMPnumberedparagraphs"/>
      </w:pPr>
      <w:bookmarkStart w:id="352" w:name="_Ref216692382"/>
      <w:r>
        <w:t xml:space="preserve">EcN has been shown to be resistant to </w:t>
      </w:r>
      <w:r w:rsidR="00644B61">
        <w:t xml:space="preserve">infection by </w:t>
      </w:r>
      <w:r>
        <w:t xml:space="preserve">T4 </w:t>
      </w:r>
      <w:r w:rsidR="00FE0AD6">
        <w:t>bacterio</w:t>
      </w:r>
      <w:r>
        <w:t>phage</w:t>
      </w:r>
      <w:r w:rsidR="00644B61">
        <w:t xml:space="preserve">, which is a </w:t>
      </w:r>
      <w:r>
        <w:t xml:space="preserve">species of bacteriophage that </w:t>
      </w:r>
      <w:r w:rsidR="00644B61">
        <w:t xml:space="preserve">infect </w:t>
      </w:r>
      <w:r w:rsidR="00644B61" w:rsidRPr="00231F20">
        <w:rPr>
          <w:i/>
          <w:iCs/>
        </w:rPr>
        <w:t>E. coli</w:t>
      </w:r>
      <w:r w:rsidR="00644B61">
        <w:t xml:space="preserve">. </w:t>
      </w:r>
      <w:r w:rsidR="009B7EEE">
        <w:t>R</w:t>
      </w:r>
      <w:r w:rsidR="00FE0AD6">
        <w:t>esistance</w:t>
      </w:r>
      <w:r w:rsidR="00A2182D">
        <w:t xml:space="preserve"> to T4 </w:t>
      </w:r>
      <w:r w:rsidR="00FE0AD6">
        <w:t>bacterio</w:t>
      </w:r>
      <w:r w:rsidR="00A2182D">
        <w:t>phage</w:t>
      </w:r>
      <w:r w:rsidR="00FE0AD6">
        <w:t xml:space="preserve"> infection</w:t>
      </w:r>
      <w:r w:rsidR="00A2182D">
        <w:t xml:space="preserve"> is due </w:t>
      </w:r>
      <w:r w:rsidR="00644B61">
        <w:t xml:space="preserve">to the K5 </w:t>
      </w:r>
      <w:r w:rsidR="00A2182D">
        <w:t xml:space="preserve">polysaccharide </w:t>
      </w:r>
      <w:r w:rsidR="00644B61">
        <w:t xml:space="preserve">capsule that forms the outer layer of EcN and </w:t>
      </w:r>
      <w:r w:rsidR="00A2182D">
        <w:t>the type of lipopolysaccharide expressed by E</w:t>
      </w:r>
      <w:r w:rsidR="00440A38">
        <w:t xml:space="preserve">cN </w:t>
      </w:r>
      <w:r w:rsidR="00647917">
        <w:fldChar w:fldCharType="begin"/>
      </w:r>
      <w:r w:rsidR="00647917">
        <w:instrText xml:space="preserve"> ADDIN EN.CITE &lt;EndNote&gt;&lt;Cite&gt;&lt;Author&gt;Soundararajan&lt;/Author&gt;&lt;Year&gt;2019&lt;/Year&gt;&lt;RecNum&gt;98&lt;/RecNum&gt;&lt;DisplayText&gt;(Soundararajan et al., 2019)&lt;/DisplayText&gt;&lt;record&gt;&lt;rec-number&gt;98&lt;/rec-number&gt;&lt;foreign-keys&gt;&lt;key app="EN" db-id="et29rtxtwvrps8ed0d7x92r2e05rav0rw202" timestamp="1765749444"&gt;98&lt;/key&gt;&lt;/foreign-keys&gt;&lt;ref-type name="Journal Article"&gt;17&lt;/ref-type&gt;&lt;contributors&gt;&lt;authors&gt;&lt;author&gt;Soundararajan, M.&lt;/author&gt;&lt;author&gt;von Bünau, R.&lt;/author&gt;&lt;author&gt;Oelschlaeger, T. A.&lt;/author&gt;&lt;/authors&gt;&lt;/contributors&gt;&lt;auth-address&gt;Institute for Molecular Infection Biology, Julius Maximilian University of Würzburg, Würzburg, Germany.&amp;#xD;Pharma-Zentrale GmbH, Herdecke, Germany.&lt;/auth-address&gt;&lt;titles&gt;&lt;title&gt;K5 Capsule and Lipopolysaccharide Are Important in Resistance to T4 Phage Attack in Probiotic E. coli Strain Nissle 1917&lt;/title&gt;&lt;secondary-title&gt;Front Microbiol&lt;/secondary-title&gt;&lt;/titles&gt;&lt;periodical&gt;&lt;full-title&gt;Front Microbiol&lt;/full-title&gt;&lt;/periodical&gt;&lt;pages&gt;2783&lt;/pages&gt;&lt;volume&gt;10&lt;/volume&gt;&lt;edition&gt;20191129&lt;/edition&gt;&lt;keywords&gt;&lt;keyword&gt;E. coli Nissle 1917&lt;/keyword&gt;&lt;keyword&gt;K5 capsule&lt;/keyword&gt;&lt;keyword&gt;Mutaflor&lt;/keyword&gt;&lt;keyword&gt;T4 phages&lt;/keyword&gt;&lt;keyword&gt;gastrointestinal infections&lt;/keyword&gt;&lt;keyword&gt;lipopolysaccharide&lt;/keyword&gt;&lt;keyword&gt;phage resistance&lt;/keyword&gt;&lt;keyword&gt;probiotics&lt;/keyword&gt;&lt;/keywords&gt;&lt;dates&gt;&lt;year&gt;2019&lt;/year&gt;&lt;/dates&gt;&lt;isbn&gt;1664-302X (Print)&amp;#xD;1664-302x&lt;/isbn&gt;&lt;accession-num&gt;31849915&lt;/accession-num&gt;&lt;urls&gt;&lt;/urls&gt;&lt;custom2&gt;PMC6895014&lt;/custom2&gt;&lt;electronic-resource-num&gt;10.3389/fmicb.2019.02783&lt;/electronic-resource-num&gt;&lt;remote-database-provider&gt;NLM&lt;/remote-database-provider&gt;&lt;language&gt;eng&lt;/language&gt;&lt;/record&gt;&lt;/Cite&gt;&lt;/EndNote&gt;</w:instrText>
      </w:r>
      <w:r w:rsidR="00647917">
        <w:fldChar w:fldCharType="separate"/>
      </w:r>
      <w:r w:rsidR="00647917">
        <w:rPr>
          <w:noProof/>
        </w:rPr>
        <w:t>(</w:t>
      </w:r>
      <w:hyperlink w:anchor="_ENREF_103" w:tooltip="Soundararajan, 2019 #98" w:history="1">
        <w:r w:rsidR="00647917">
          <w:rPr>
            <w:noProof/>
          </w:rPr>
          <w:t>Soundararajan et al., 2019</w:t>
        </w:r>
      </w:hyperlink>
      <w:r w:rsidR="00647917">
        <w:rPr>
          <w:noProof/>
        </w:rPr>
        <w:t>)</w:t>
      </w:r>
      <w:r w:rsidR="00647917">
        <w:fldChar w:fldCharType="end"/>
      </w:r>
      <w:r w:rsidR="00440A38">
        <w:t>. EcN has also been shown to be resistant to</w:t>
      </w:r>
      <w:r w:rsidR="00644B61">
        <w:t xml:space="preserve"> </w:t>
      </w:r>
      <w:r w:rsidR="00FE0AD6">
        <w:t xml:space="preserve">infection with </w:t>
      </w:r>
      <w:r w:rsidR="00735D33">
        <w:t xml:space="preserve">lambda bacteriophage (isolated from non-pathogenic K-12 </w:t>
      </w:r>
      <w:r w:rsidR="00735D33" w:rsidRPr="00231F20">
        <w:rPr>
          <w:i/>
          <w:iCs/>
        </w:rPr>
        <w:t>E. coli</w:t>
      </w:r>
      <w:r w:rsidR="00735D33">
        <w:t>) and Shiga toxin bacteriophages</w:t>
      </w:r>
      <w:r w:rsidR="00FE0AD6">
        <w:t xml:space="preserve"> </w:t>
      </w:r>
      <w:r w:rsidR="00735D33">
        <w:t xml:space="preserve">(found in pathogenic </w:t>
      </w:r>
      <w:r w:rsidR="00735D33" w:rsidRPr="00231F20">
        <w:rPr>
          <w:i/>
          <w:iCs/>
        </w:rPr>
        <w:t>E. coli</w:t>
      </w:r>
      <w:r w:rsidR="00735D33">
        <w:t>). This resistance was</w:t>
      </w:r>
      <w:r w:rsidR="001265AC">
        <w:t xml:space="preserve"> attributed to the expression of a phage repressor gene (</w:t>
      </w:r>
      <w:r w:rsidR="001265AC" w:rsidRPr="00231F20">
        <w:rPr>
          <w:i/>
          <w:iCs/>
        </w:rPr>
        <w:t>pr</w:t>
      </w:r>
      <w:r w:rsidR="001265AC">
        <w:t xml:space="preserve">) </w:t>
      </w:r>
      <w:r w:rsidR="00647917">
        <w:fldChar w:fldCharType="begin"/>
      </w:r>
      <w:r w:rsidR="00647917">
        <w:instrText xml:space="preserve"> ADDIN EN.CITE &lt;EndNote&gt;&lt;Cite&gt;&lt;Author&gt;Bury&lt;/Author&gt;&lt;Year&gt;2018&lt;/Year&gt;&lt;RecNum&gt;99&lt;/RecNum&gt;&lt;DisplayText&gt;(Bury et al., 2018)&lt;/DisplayText&gt;&lt;record&gt;&lt;rec-number&gt;99&lt;/rec-number&gt;&lt;foreign-keys&gt;&lt;key app="EN" db-id="et29rtxtwvrps8ed0d7x92r2e05rav0rw202" timestamp="1765751765"&gt;99&lt;/key&gt;&lt;/foreign-keys&gt;&lt;ref-type name="Journal Article"&gt;17&lt;/ref-type&gt;&lt;contributors&gt;&lt;authors&gt;&lt;author&gt;Bury, S.&lt;/author&gt;&lt;author&gt;Soundararajan, M.&lt;/author&gt;&lt;author&gt;Bharti, R.&lt;/author&gt;&lt;author&gt;von Bünau, R.&lt;/author&gt;&lt;author&gt;Förstner, K. U.&lt;/author&gt;&lt;author&gt;Oelschlaeger, T. A.&lt;/author&gt;&lt;/authors&gt;&lt;/contributors&gt;&lt;auth-address&gt;Institute for Molecular Infection Biology, University of Würzburg, Würzburg, Germany.&amp;#xD;Ardeypharm GmbH, Herdecke, Germany.&lt;/auth-address&gt;&lt;titles&gt;&lt;title&gt;The Probiotic Escherichia coli Strain Nissle 1917 Combats Lambdoid Bacteriophages stx and λ&lt;/title&gt;&lt;secondary-title&gt;Front Microbiol&lt;/secondary-title&gt;&lt;/titles&gt;&lt;periodical&gt;&lt;full-title&gt;Front Microbiol&lt;/full-title&gt;&lt;/periodical&gt;&lt;pages&gt;929&lt;/pages&gt;&lt;volume&gt;9&lt;/volume&gt;&lt;edition&gt;20180529&lt;/edition&gt;&lt;keywords&gt;&lt;keyword&gt;E. coli Nissle 1917&lt;/keyword&gt;&lt;keyword&gt;Ehec&lt;/keyword&gt;&lt;keyword&gt;LamB&lt;/keyword&gt;&lt;keyword&gt;Shiga toxin producing E. coli&lt;/keyword&gt;&lt;keyword&gt;lambda-phages&lt;/keyword&gt;&lt;keyword&gt;lambdoid prophage&lt;/keyword&gt;&lt;keyword&gt;probiotic&lt;/keyword&gt;&lt;keyword&gt;stx-phages&lt;/keyword&gt;&lt;/keywords&gt;&lt;dates&gt;&lt;year&gt;2018&lt;/year&gt;&lt;/dates&gt;&lt;isbn&gt;1664-302X (Print)&amp;#xD;1664-302x&lt;/isbn&gt;&lt;accession-num&gt;29896160&lt;/accession-num&gt;&lt;urls&gt;&lt;/urls&gt;&lt;custom2&gt;PMC5987069&lt;/custom2&gt;&lt;electronic-resource-num&gt;10.3389/fmicb.2018.00929&lt;/electronic-resource-num&gt;&lt;remote-database-provider&gt;NLM&lt;/remote-database-provider&gt;&lt;language&gt;eng&lt;/language&gt;&lt;/record&gt;&lt;/Cite&gt;&lt;/EndNote&gt;</w:instrText>
      </w:r>
      <w:r w:rsidR="00647917">
        <w:fldChar w:fldCharType="separate"/>
      </w:r>
      <w:r w:rsidR="00647917">
        <w:rPr>
          <w:noProof/>
        </w:rPr>
        <w:t>(</w:t>
      </w:r>
      <w:hyperlink w:anchor="_ENREF_14" w:tooltip="Bury, 2018 #99" w:history="1">
        <w:r w:rsidR="00647917">
          <w:rPr>
            <w:noProof/>
          </w:rPr>
          <w:t>Bury et al., 2018</w:t>
        </w:r>
      </w:hyperlink>
      <w:r w:rsidR="00647917">
        <w:rPr>
          <w:noProof/>
        </w:rPr>
        <w:t>)</w:t>
      </w:r>
      <w:r w:rsidR="00647917">
        <w:fldChar w:fldCharType="end"/>
      </w:r>
      <w:r w:rsidR="001265AC">
        <w:t>.</w:t>
      </w:r>
      <w:r w:rsidR="007A4171">
        <w:t xml:space="preserve"> </w:t>
      </w:r>
    </w:p>
    <w:p w14:paraId="13EEFF7F" w14:textId="57CC2A3E" w:rsidR="008A3667" w:rsidRDefault="007A4171" w:rsidP="008A3667">
      <w:pPr>
        <w:pStyle w:val="RARMPnumberedparagraphs"/>
      </w:pPr>
      <w:r>
        <w:t xml:space="preserve">In contrast, </w:t>
      </w:r>
      <w:r w:rsidR="009B7EEE">
        <w:t>another</w:t>
      </w:r>
      <w:r>
        <w:t xml:space="preserve"> study has shown that EcN is susceptible to infection with a Shiga toxin bacteriophage (Stx2) isolated from a pathogenic </w:t>
      </w:r>
      <w:r w:rsidRPr="00231F20">
        <w:rPr>
          <w:i/>
          <w:iCs/>
        </w:rPr>
        <w:t>E. coli</w:t>
      </w:r>
      <w:r>
        <w:t xml:space="preserve"> and could result in </w:t>
      </w:r>
      <w:r w:rsidR="00735D33">
        <w:t xml:space="preserve">EcN expressing Shiga </w:t>
      </w:r>
      <w:r w:rsidR="00471502">
        <w:t>t</w:t>
      </w:r>
      <w:r w:rsidR="00735D33">
        <w:t xml:space="preserve">oxin </w:t>
      </w:r>
      <w:r w:rsidR="00647917">
        <w:fldChar w:fldCharType="begin"/>
      </w:r>
      <w:r w:rsidR="00647917">
        <w:instrText xml:space="preserve"> ADDIN EN.CITE &lt;EndNote&gt;&lt;Cite&gt;&lt;Author&gt;Pradhan&lt;/Author&gt;&lt;Year&gt;2020&lt;/Year&gt;&lt;RecNum&gt;100&lt;/RecNum&gt;&lt;DisplayText&gt;(Pradhan, 2020)&lt;/DisplayText&gt;&lt;record&gt;&lt;rec-number&gt;100&lt;/rec-number&gt;&lt;foreign-keys&gt;&lt;key app="EN" db-id="et29rtxtwvrps8ed0d7x92r2e05rav0rw202" timestamp="1765759254"&gt;100&lt;/key&gt;&lt;/foreign-keys&gt;&lt;ref-type name="Journal Article"&gt;17&lt;/ref-type&gt;&lt;contributors&gt;&lt;authors&gt;&lt;author&gt;Pradhan, S; Weiss, A. A.; &lt;/author&gt;&lt;/authors&gt;&lt;/contributors&gt;&lt;titles&gt;&lt;title&gt;Probiotic Properties of Escherichia coli Nissle in Human Intestinal Organoids&lt;/title&gt;&lt;secondary-title&gt;mBio&lt;/secondary-title&gt;&lt;/titles&gt;&lt;periodical&gt;&lt;full-title&gt;mBio&lt;/full-title&gt;&lt;/periodical&gt;&lt;pages&gt;10.1128/mbio.01470-20&lt;/pages&gt;&lt;volume&gt;11&lt;/volume&gt;&lt;number&gt;4&lt;/number&gt;&lt;dates&gt;&lt;year&gt;2020&lt;/year&gt;&lt;/dates&gt;&lt;urls&gt;&lt;related-urls&gt;&lt;url&gt;https://journals.asm.org/doi/abs/10.1128/mbio.01470-20&lt;/url&gt;&lt;/related-urls&gt;&lt;/urls&gt;&lt;electronic-resource-num&gt;doi:10.1128/mbio.01470-20&lt;/electronic-resource-num&gt;&lt;/record&gt;&lt;/Cite&gt;&lt;/EndNote&gt;</w:instrText>
      </w:r>
      <w:r w:rsidR="00647917">
        <w:fldChar w:fldCharType="separate"/>
      </w:r>
      <w:r w:rsidR="00647917">
        <w:rPr>
          <w:noProof/>
        </w:rPr>
        <w:t>(</w:t>
      </w:r>
      <w:hyperlink w:anchor="_ENREF_83" w:tooltip="Pradhan, 2020 #100" w:history="1">
        <w:r w:rsidR="00647917">
          <w:rPr>
            <w:noProof/>
          </w:rPr>
          <w:t>Pradhan, 2020</w:t>
        </w:r>
      </w:hyperlink>
      <w:r w:rsidR="00647917">
        <w:rPr>
          <w:noProof/>
        </w:rPr>
        <w:t>)</w:t>
      </w:r>
      <w:r w:rsidR="00647917">
        <w:fldChar w:fldCharType="end"/>
      </w:r>
      <w:r w:rsidR="00735D33">
        <w:t xml:space="preserve">. However, for this to occur, both bacteria would need to be present in the gut. </w:t>
      </w:r>
      <w:r w:rsidR="008A3667">
        <w:t xml:space="preserve">The applicant has indicated that participants will be excluded from the trial if they have had a diagnosis of any non-inflammatory bowel disease-related diarrhoeal illness such as bacterial or parasitic infections within the last 3 </w:t>
      </w:r>
      <w:r w:rsidR="00D533A3">
        <w:t>months or</w:t>
      </w:r>
      <w:r w:rsidR="008A3667" w:rsidRPr="008A3667">
        <w:t xml:space="preserve"> </w:t>
      </w:r>
      <w:r w:rsidR="008A3667">
        <w:t xml:space="preserve">have received faecal microbiota transplantation (FMT) or other faecal-derived preparations within 6 months prior to randomisation. Therefore, the likelihood of the presence of pathogenic </w:t>
      </w:r>
      <w:r w:rsidR="008A3667" w:rsidRPr="00231F20">
        <w:rPr>
          <w:i/>
          <w:iCs/>
        </w:rPr>
        <w:t>E. coli</w:t>
      </w:r>
      <w:r w:rsidR="008A3667">
        <w:t xml:space="preserve"> in the participant’s gut is minimised.</w:t>
      </w:r>
      <w:bookmarkEnd w:id="352"/>
      <w:r w:rsidR="00785F17">
        <w:t xml:space="preserve"> It is possible that a trial participant could acquire an infection with pathogenic </w:t>
      </w:r>
      <w:r w:rsidR="00785F17" w:rsidRPr="00231F20">
        <w:rPr>
          <w:i/>
          <w:iCs/>
        </w:rPr>
        <w:t>E. coli</w:t>
      </w:r>
      <w:r w:rsidR="00785F17">
        <w:t xml:space="preserve"> during the clinical trial. However, EcN has been shown to directly inhibit the growth of various pathogenic bacteria</w:t>
      </w:r>
      <w:r w:rsidR="00471502">
        <w:t>,</w:t>
      </w:r>
      <w:r w:rsidR="00785F17">
        <w:t xml:space="preserve"> likely by competing</w:t>
      </w:r>
      <w:r w:rsidR="00471502">
        <w:t xml:space="preserve"> with</w:t>
      </w:r>
      <w:r w:rsidR="00785F17">
        <w:t xml:space="preserve"> harmful bacteria for resources as discussed in</w:t>
      </w:r>
      <w:r w:rsidR="00647917">
        <w:t xml:space="preserve"> Chapter 1</w:t>
      </w:r>
      <w:r w:rsidR="00785F17">
        <w:t xml:space="preserve">, Section </w:t>
      </w:r>
      <w:r w:rsidR="00785F17">
        <w:fldChar w:fldCharType="begin"/>
      </w:r>
      <w:r w:rsidR="00785F17">
        <w:instrText xml:space="preserve"> REF _Ref210394096 \n \h </w:instrText>
      </w:r>
      <w:r w:rsidR="00785F17">
        <w:fldChar w:fldCharType="separate"/>
      </w:r>
      <w:r w:rsidR="00DC7A35">
        <w:t>3.4</w:t>
      </w:r>
      <w:r w:rsidR="00785F17">
        <w:fldChar w:fldCharType="end"/>
      </w:r>
      <w:r w:rsidR="00785F17">
        <w:t xml:space="preserve">. Therefore, the likelihood of infection of the GMO with Shiga toxin bacteriophages is </w:t>
      </w:r>
      <w:r w:rsidR="00655E93">
        <w:t xml:space="preserve">also </w:t>
      </w:r>
      <w:r w:rsidR="00785F17">
        <w:t>minimised.</w:t>
      </w:r>
    </w:p>
    <w:p w14:paraId="2489AB77" w14:textId="476E3C5F" w:rsidR="003A2729" w:rsidRDefault="003A2729" w:rsidP="008A3667">
      <w:pPr>
        <w:pStyle w:val="RARMPnumberedparagraphs"/>
      </w:pPr>
      <w:r>
        <w:t xml:space="preserve">The bacteriophage attachment sites used to insert the </w:t>
      </w:r>
      <w:r w:rsidRPr="008A3667">
        <w:rPr>
          <w:i/>
          <w:iCs/>
        </w:rPr>
        <w:t>ttr</w:t>
      </w:r>
      <w:r>
        <w:t xml:space="preserve"> operon </w:t>
      </w:r>
      <w:r w:rsidR="00E70111">
        <w:t>in</w:t>
      </w:r>
      <w:r w:rsidR="00D57E26">
        <w:t>to</w:t>
      </w:r>
      <w:r w:rsidR="00E70111">
        <w:t xml:space="preserve"> the GMO </w:t>
      </w:r>
      <w:r w:rsidR="00923193">
        <w:t>ha</w:t>
      </w:r>
      <w:r w:rsidR="00CD0A51">
        <w:t>ve</w:t>
      </w:r>
      <w:r w:rsidR="00923193">
        <w:t xml:space="preserve"> been deleted and </w:t>
      </w:r>
      <w:r w:rsidR="00CD0A51">
        <w:t xml:space="preserve">this </w:t>
      </w:r>
      <w:r w:rsidR="00E70111">
        <w:t xml:space="preserve">is likely to </w:t>
      </w:r>
      <w:r w:rsidR="00923193">
        <w:t>result in</w:t>
      </w:r>
      <w:r w:rsidR="00E70111">
        <w:t xml:space="preserve"> </w:t>
      </w:r>
      <w:r>
        <w:t>increase</w:t>
      </w:r>
      <w:r w:rsidR="00E70111">
        <w:t>d</w:t>
      </w:r>
      <w:r>
        <w:t xml:space="preserve"> stability of the insert by reducing the potential for transduction to occur.</w:t>
      </w:r>
    </w:p>
    <w:p w14:paraId="5083C9F3" w14:textId="14B8AD97" w:rsidR="003A2729" w:rsidRDefault="003A2729" w:rsidP="003A2729">
      <w:pPr>
        <w:pStyle w:val="RARMPnumberedparagraphs"/>
      </w:pPr>
      <w:r>
        <w:t xml:space="preserve">Transposition of the </w:t>
      </w:r>
      <w:r w:rsidRPr="00DB0ADE">
        <w:rPr>
          <w:i/>
          <w:iCs/>
        </w:rPr>
        <w:t xml:space="preserve">ttr </w:t>
      </w:r>
      <w:r>
        <w:t xml:space="preserve">operon could occur via the transfer of the </w:t>
      </w:r>
      <w:r w:rsidRPr="00DB0ADE">
        <w:rPr>
          <w:i/>
          <w:iCs/>
        </w:rPr>
        <w:t>ttr</w:t>
      </w:r>
      <w:r>
        <w:t xml:space="preserve"> operon from the GMO to </w:t>
      </w:r>
      <w:r w:rsidR="00471502">
        <w:t>other</w:t>
      </w:r>
      <w:r>
        <w:t xml:space="preserve"> bacteria via transposable elements or transposons, as discussed in</w:t>
      </w:r>
      <w:r w:rsidR="00647917">
        <w:t xml:space="preserve"> Chapter 1</w:t>
      </w:r>
      <w:r>
        <w:t xml:space="preserve">, Section </w:t>
      </w:r>
      <w:r>
        <w:fldChar w:fldCharType="begin"/>
      </w:r>
      <w:r>
        <w:instrText xml:space="preserve"> REF _Ref211345769 \n \h </w:instrText>
      </w:r>
      <w:r>
        <w:fldChar w:fldCharType="separate"/>
      </w:r>
      <w:r w:rsidR="00DC7A35">
        <w:t>3.5.1</w:t>
      </w:r>
      <w:r>
        <w:fldChar w:fldCharType="end"/>
      </w:r>
      <w:r>
        <w:t xml:space="preserve">. In the same way, Gene A and B could be transferred from other bacteria to the GMO. </w:t>
      </w:r>
      <w:r w:rsidRPr="00FF1321">
        <w:rPr>
          <w:iCs/>
        </w:rPr>
        <w:t>In general, transposition is an infrequent event</w:t>
      </w:r>
      <w:r>
        <w:rPr>
          <w:iCs/>
        </w:rPr>
        <w:t>,</w:t>
      </w:r>
      <w:r w:rsidRPr="00FF1321">
        <w:rPr>
          <w:iCs/>
        </w:rPr>
        <w:t xml:space="preserve"> probably </w:t>
      </w:r>
      <w:r>
        <w:rPr>
          <w:iCs/>
        </w:rPr>
        <w:t>due to</w:t>
      </w:r>
      <w:r w:rsidRPr="00FF1321">
        <w:rPr>
          <w:iCs/>
        </w:rPr>
        <w:t xml:space="preserve"> its capacity </w:t>
      </w:r>
      <w:r w:rsidR="002E2CD9">
        <w:rPr>
          <w:iCs/>
        </w:rPr>
        <w:t>to cause</w:t>
      </w:r>
      <w:r w:rsidR="002E2CD9" w:rsidRPr="00FF1321">
        <w:rPr>
          <w:iCs/>
        </w:rPr>
        <w:t xml:space="preserve"> </w:t>
      </w:r>
      <w:r w:rsidRPr="00FF1321">
        <w:rPr>
          <w:iCs/>
        </w:rPr>
        <w:t xml:space="preserve">deleterious effects in the host. Usually, a transposon is translocated onto a plasmid upon conjugation. This may be followed by </w:t>
      </w:r>
      <w:r w:rsidRPr="00FF1321">
        <w:rPr>
          <w:iCs/>
        </w:rPr>
        <w:lastRenderedPageBreak/>
        <w:t>the integration of the transposon into the chromosome. For many transposons, however, plasmids rather than the bacterial chromosome appear to be the preferred target</w:t>
      </w:r>
      <w:r>
        <w:rPr>
          <w:iCs/>
        </w:rPr>
        <w:t xml:space="preserve"> </w:t>
      </w:r>
      <w:r>
        <w:rPr>
          <w:iCs/>
        </w:rPr>
        <w:fldChar w:fldCharType="begin"/>
      </w:r>
      <w:r>
        <w:rPr>
          <w:iCs/>
        </w:rPr>
        <w:instrText xml:space="preserve"> ADDIN EN.CITE &lt;EndNote&gt;&lt;Cite&gt;&lt;Author&gt;Craig&lt;/Author&gt;&lt;Year&gt;2014&lt;/Year&gt;&lt;RecNum&gt;60&lt;/RecNum&gt;&lt;DisplayText&gt;(Craig, 2014)&lt;/DisplayText&gt;&lt;record&gt;&lt;rec-number&gt;60&lt;/rec-number&gt;&lt;foreign-keys&gt;&lt;key app="EN" db-id="e2p5expr8xpzasea9ag5xrxnztseszre50vw" timestamp="1761605438"&gt;60&lt;/key&gt;&lt;/foreign-keys&gt;&lt;ref-type name="Book"&gt;6&lt;/ref-type&gt;&lt;contributors&gt;&lt;authors&gt;&lt;author&gt;Craig, N.&lt;/author&gt;&lt;/authors&gt;&lt;/contributors&gt;&lt;titles&gt;&lt;title&gt;Molecular Biology - Principles of Genome Function&lt;/title&gt;&lt;/titles&gt;&lt;edition&gt;2nd Edition&lt;/edition&gt;&lt;reprint-edition&gt;Not in File&lt;/reprint-edition&gt;&lt;keywords&gt;&lt;keyword&gt;molecular&lt;/keyword&gt;&lt;keyword&gt;Molecular Biology&lt;/keyword&gt;&lt;keyword&gt;Biology&lt;/keyword&gt;&lt;keyword&gt;of&lt;/keyword&gt;&lt;keyword&gt;GENOME&lt;/keyword&gt;&lt;keyword&gt;Function&lt;/keyword&gt;&lt;/keywords&gt;&lt;dates&gt;&lt;year&gt;2014&lt;/year&gt;&lt;pub-dates&gt;&lt;date&gt;2014&lt;/date&gt;&lt;/pub-dates&gt;&lt;/dates&gt;&lt;label&gt;20369&lt;/label&gt;&lt;work-type&gt;Book&lt;/work-type&gt;&lt;urls&gt;&lt;/urls&gt;&lt;/record&gt;&lt;/Cite&gt;&lt;/EndNote&gt;</w:instrText>
      </w:r>
      <w:r>
        <w:rPr>
          <w:iCs/>
        </w:rPr>
        <w:fldChar w:fldCharType="separate"/>
      </w:r>
      <w:r>
        <w:rPr>
          <w:iCs/>
          <w:noProof/>
        </w:rPr>
        <w:t>(</w:t>
      </w:r>
      <w:hyperlink w:anchor="_ENREF_18" w:tooltip="Craig, 2014 #60" w:history="1">
        <w:r w:rsidR="00647917">
          <w:rPr>
            <w:iCs/>
            <w:noProof/>
          </w:rPr>
          <w:t>Craig, 2014</w:t>
        </w:r>
      </w:hyperlink>
      <w:r>
        <w:rPr>
          <w:iCs/>
          <w:noProof/>
        </w:rPr>
        <w:t>)</w:t>
      </w:r>
      <w:r>
        <w:rPr>
          <w:iCs/>
        </w:rPr>
        <w:fldChar w:fldCharType="end"/>
      </w:r>
      <w:r w:rsidRPr="00FF1321">
        <w:rPr>
          <w:iCs/>
        </w:rPr>
        <w:t>.</w:t>
      </w:r>
      <w:r>
        <w:rPr>
          <w:iCs/>
        </w:rPr>
        <w:t xml:space="preserve"> The estimated rate of transposition for </w:t>
      </w:r>
      <w:r w:rsidRPr="00DB0ADE">
        <w:rPr>
          <w:i/>
        </w:rPr>
        <w:t>E. coli</w:t>
      </w:r>
      <w:r>
        <w:rPr>
          <w:iCs/>
        </w:rPr>
        <w:t xml:space="preserve"> is reported to be between 3.5 x 10</w:t>
      </w:r>
      <w:r w:rsidRPr="00DB0ADE">
        <w:rPr>
          <w:iCs/>
          <w:vertAlign w:val="superscript"/>
        </w:rPr>
        <w:t>-4</w:t>
      </w:r>
      <w:r>
        <w:rPr>
          <w:iCs/>
        </w:rPr>
        <w:t xml:space="preserve"> and 1.15 x 10</w:t>
      </w:r>
      <w:r>
        <w:rPr>
          <w:iCs/>
          <w:vertAlign w:val="superscript"/>
        </w:rPr>
        <w:noBreakHyphen/>
      </w:r>
      <w:r w:rsidRPr="00DB0ADE">
        <w:rPr>
          <w:iCs/>
          <w:vertAlign w:val="superscript"/>
        </w:rPr>
        <w:t>5</w:t>
      </w:r>
      <w:r>
        <w:rPr>
          <w:iCs/>
        </w:rPr>
        <w:t xml:space="preserve"> per genome per generation </w:t>
      </w:r>
      <w:r>
        <w:rPr>
          <w:iCs/>
        </w:rPr>
        <w:fldChar w:fldCharType="begin">
          <w:fldData xml:space="preserve">PEVuZE5vdGU+PENpdGU+PEF1dGhvcj5MZWU8L0F1dGhvcj48WWVhcj4yMDE2PC9ZZWFyPjxSZWNO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</w:fldData>
        </w:fldChar>
      </w:r>
      <w:r w:rsidR="00647917">
        <w:rPr>
          <w:iCs/>
        </w:rPr>
        <w:instrText xml:space="preserve"> ADDIN EN.CITE </w:instrText>
      </w:r>
      <w:r w:rsidR="00647917">
        <w:rPr>
          <w:iCs/>
        </w:rPr>
        <w:fldChar w:fldCharType="begin">
          <w:fldData xml:space="preserve">PEVuZE5vdGU+PENpdGU+PEF1dGhvcj5MZWU8L0F1dGhvcj48WWVhcj4yMDE2PC9ZZWFyPjxSZWNO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</w:fldData>
        </w:fldChar>
      </w:r>
      <w:r w:rsidR="00647917">
        <w:rPr>
          <w:iCs/>
        </w:rPr>
        <w:instrText xml:space="preserve"> ADDIN EN.CITE.DATA </w:instrText>
      </w:r>
      <w:r w:rsidR="00647917">
        <w:rPr>
          <w:iCs/>
        </w:rPr>
      </w:r>
      <w:r w:rsidR="00647917">
        <w:rPr>
          <w:iCs/>
        </w:rPr>
        <w:fldChar w:fldCharType="end"/>
      </w:r>
      <w:r>
        <w:rPr>
          <w:iCs/>
        </w:rPr>
      </w:r>
      <w:r>
        <w:rPr>
          <w:iCs/>
        </w:rPr>
        <w:fldChar w:fldCharType="separate"/>
      </w:r>
      <w:r w:rsidR="00647917">
        <w:rPr>
          <w:iCs/>
          <w:noProof/>
        </w:rPr>
        <w:t>(</w:t>
      </w:r>
      <w:hyperlink w:anchor="_ENREF_104" w:tooltip="Sousa, 2013 #110" w:history="1">
        <w:r w:rsidR="00647917">
          <w:rPr>
            <w:iCs/>
            <w:noProof/>
          </w:rPr>
          <w:t>Sousa et al., 2013</w:t>
        </w:r>
      </w:hyperlink>
      <w:r w:rsidR="00647917">
        <w:rPr>
          <w:iCs/>
          <w:noProof/>
        </w:rPr>
        <w:t xml:space="preserve">; </w:t>
      </w:r>
      <w:hyperlink w:anchor="_ENREF_52" w:tooltip="Lee, 2016 #109" w:history="1">
        <w:r w:rsidR="00647917">
          <w:rPr>
            <w:iCs/>
            <w:noProof/>
          </w:rPr>
          <w:t>Lee et al., 2016</w:t>
        </w:r>
      </w:hyperlink>
      <w:r w:rsidR="00647917">
        <w:rPr>
          <w:iCs/>
          <w:noProof/>
        </w:rPr>
        <w:t>)</w:t>
      </w:r>
      <w:r>
        <w:rPr>
          <w:iCs/>
        </w:rPr>
        <w:fldChar w:fldCharType="end"/>
      </w:r>
      <w:r>
        <w:rPr>
          <w:iCs/>
        </w:rPr>
        <w:t>.</w:t>
      </w:r>
    </w:p>
    <w:p w14:paraId="6AE74152" w14:textId="6841E377" w:rsidR="003A2729" w:rsidRDefault="003A2729" w:rsidP="003A2729">
      <w:pPr>
        <w:pStyle w:val="RARMPnumberedparagraphs"/>
      </w:pPr>
      <w:r>
        <w:t xml:space="preserve">The </w:t>
      </w:r>
      <w:r w:rsidRPr="00F369FC">
        <w:rPr>
          <w:i/>
          <w:iCs/>
        </w:rPr>
        <w:t>ttr</w:t>
      </w:r>
      <w:r>
        <w:t xml:space="preserve"> operon has also been isolated in a novel strain of </w:t>
      </w:r>
      <w:r w:rsidRPr="00F369FC">
        <w:rPr>
          <w:i/>
          <w:iCs/>
        </w:rPr>
        <w:t>E. coli</w:t>
      </w:r>
      <w:r>
        <w:t xml:space="preserve"> and is present in 1% of the </w:t>
      </w:r>
      <w:r w:rsidRPr="00F369FC">
        <w:rPr>
          <w:i/>
          <w:iCs/>
        </w:rPr>
        <w:t>E.</w:t>
      </w:r>
      <w:r>
        <w:rPr>
          <w:i/>
          <w:iCs/>
        </w:rPr>
        <w:t> </w:t>
      </w:r>
      <w:r w:rsidRPr="00F369FC">
        <w:rPr>
          <w:i/>
          <w:iCs/>
        </w:rPr>
        <w:t>coli</w:t>
      </w:r>
      <w:r>
        <w:t xml:space="preserve"> genomes in the NCBI database (</w:t>
      </w:r>
      <w:r w:rsidR="00647917">
        <w:t>Chapter 1</w:t>
      </w:r>
      <w:r>
        <w:t xml:space="preserve">, Section </w:t>
      </w:r>
      <w:r>
        <w:fldChar w:fldCharType="begin"/>
      </w:r>
      <w:r>
        <w:instrText xml:space="preserve"> REF _Ref211605761 \n \h </w:instrText>
      </w:r>
      <w:r>
        <w:fldChar w:fldCharType="separate"/>
      </w:r>
      <w:r w:rsidR="00DC7A35">
        <w:t>5.2</w:t>
      </w:r>
      <w:r>
        <w:fldChar w:fldCharType="end"/>
      </w:r>
      <w:r>
        <w:t xml:space="preserve">). Therefore, it is already present in some </w:t>
      </w:r>
      <w:r w:rsidRPr="00121ADF">
        <w:rPr>
          <w:i/>
          <w:iCs/>
        </w:rPr>
        <w:t xml:space="preserve">E. coli </w:t>
      </w:r>
      <w:r>
        <w:t>found in the microbiota of humans</w:t>
      </w:r>
      <w:r w:rsidR="00DF0A99">
        <w:t xml:space="preserve"> and </w:t>
      </w:r>
      <w:r w:rsidR="00471502">
        <w:t xml:space="preserve">so </w:t>
      </w:r>
      <w:r w:rsidR="00DF0A99">
        <w:t xml:space="preserve">HGT of the </w:t>
      </w:r>
      <w:r w:rsidR="00DF0A99" w:rsidRPr="005B51D0">
        <w:rPr>
          <w:i/>
          <w:iCs/>
        </w:rPr>
        <w:t>ttr</w:t>
      </w:r>
      <w:r w:rsidR="00DF0A99">
        <w:t xml:space="preserve"> operon could occur in the gut</w:t>
      </w:r>
      <w:r w:rsidR="005B51D0">
        <w:t xml:space="preserve"> from these</w:t>
      </w:r>
      <w:r w:rsidR="00280D3B">
        <w:t xml:space="preserve"> non-GM</w:t>
      </w:r>
      <w:r w:rsidR="005B51D0">
        <w:t xml:space="preserve"> </w:t>
      </w:r>
      <w:r w:rsidR="005B51D0" w:rsidRPr="005B51D0">
        <w:rPr>
          <w:i/>
          <w:iCs/>
        </w:rPr>
        <w:t>E. coli</w:t>
      </w:r>
      <w:r w:rsidR="00280D3B" w:rsidRPr="00280D3B">
        <w:t>, as well as from other bacteria containing the</w:t>
      </w:r>
      <w:r w:rsidR="00280D3B">
        <w:rPr>
          <w:i/>
          <w:iCs/>
        </w:rPr>
        <w:t xml:space="preserve"> ttr </w:t>
      </w:r>
      <w:r w:rsidR="00280D3B" w:rsidRPr="00280D3B">
        <w:t>operon</w:t>
      </w:r>
      <w:r>
        <w:t>.</w:t>
      </w:r>
    </w:p>
    <w:p w14:paraId="1C9E1FFE" w14:textId="665AEED5" w:rsidR="003A2729" w:rsidRDefault="008A3667" w:rsidP="00641C68">
      <w:pPr>
        <w:pStyle w:val="RARMPnumberedparagraphs"/>
      </w:pPr>
      <w:r>
        <w:t xml:space="preserve">As mentioned in paragraph </w:t>
      </w:r>
      <w:r>
        <w:fldChar w:fldCharType="begin"/>
      </w:r>
      <w:r>
        <w:instrText xml:space="preserve"> REF _Ref216692382 \r \h </w:instrText>
      </w:r>
      <w:r>
        <w:fldChar w:fldCharType="separate"/>
      </w:r>
      <w:r w:rsidR="00DC7A35">
        <w:t>179</w:t>
      </w:r>
      <w:r>
        <w:fldChar w:fldCharType="end"/>
      </w:r>
      <w:r>
        <w:t xml:space="preserve">, the exclusion criteria for the clinical trial would also reduce the </w:t>
      </w:r>
      <w:r w:rsidR="003A2729">
        <w:t xml:space="preserve">likelihood of the GMO </w:t>
      </w:r>
      <w:r w:rsidR="001A6288">
        <w:t>tran</w:t>
      </w:r>
      <w:r w:rsidR="00153EE2">
        <w:t>s</w:t>
      </w:r>
      <w:r w:rsidR="001A6288">
        <w:t>ferring</w:t>
      </w:r>
      <w:r w:rsidR="003A2729">
        <w:t xml:space="preserve"> the </w:t>
      </w:r>
      <w:r w:rsidR="003A2729" w:rsidRPr="0044568F">
        <w:rPr>
          <w:i/>
          <w:iCs/>
        </w:rPr>
        <w:t>ttr</w:t>
      </w:r>
      <w:r w:rsidR="003A2729">
        <w:t xml:space="preserve"> operon to a pathogenic bacterium in the participant’s gut. </w:t>
      </w:r>
    </w:p>
    <w:p w14:paraId="4E4E5A96" w14:textId="0F8E95ED" w:rsidR="006A5F0F" w:rsidRDefault="006A5F0F" w:rsidP="00A165A8">
      <w:pPr>
        <w:pStyle w:val="RARMPnumberedparagraphs"/>
      </w:pPr>
      <w:r>
        <w:t>If novel bacteria are shed through faeces, diarrhoea or vomit, they</w:t>
      </w:r>
      <w:r w:rsidRPr="00D76253">
        <w:t xml:space="preserve"> </w:t>
      </w:r>
      <w:r w:rsidRPr="004D1F27">
        <w:t xml:space="preserve">could </w:t>
      </w:r>
      <w:r>
        <w:t>potentially</w:t>
      </w:r>
      <w:r w:rsidRPr="004D1F27">
        <w:t xml:space="preserve"> persist on surfaces for </w:t>
      </w:r>
      <w:r>
        <w:t>weeks to a year</w:t>
      </w:r>
      <w:r w:rsidRPr="004D1F27">
        <w:t xml:space="preserve"> </w:t>
      </w:r>
      <w:r>
        <w:t xml:space="preserve">if not </w:t>
      </w:r>
      <w:r w:rsidRPr="00D76253">
        <w:t>correct</w:t>
      </w:r>
      <w:r>
        <w:t>ly</w:t>
      </w:r>
      <w:r w:rsidRPr="00D76253">
        <w:t xml:space="preserve"> decontaminat</w:t>
      </w:r>
      <w:r>
        <w:t>ed</w:t>
      </w:r>
      <w:r w:rsidRPr="00D76253">
        <w:t xml:space="preserve"> with suitable disinfectants</w:t>
      </w:r>
      <w:r w:rsidRPr="004D1F27">
        <w:t xml:space="preserve"> (see </w:t>
      </w:r>
      <w:r>
        <w:t xml:space="preserve">Chapter 1, </w:t>
      </w:r>
      <w:r w:rsidRPr="004D1F27">
        <w:t xml:space="preserve">Section </w:t>
      </w:r>
      <w:r w:rsidRPr="004D1F27">
        <w:fldChar w:fldCharType="begin"/>
      </w:r>
      <w:r w:rsidRPr="004D1F27">
        <w:instrText xml:space="preserve"> REF _Ref57107869 \n \h </w:instrText>
      </w:r>
      <w:r>
        <w:instrText xml:space="preserve"> \* MERGEFORMAT </w:instrText>
      </w:r>
      <w:r w:rsidRPr="004D1F27">
        <w:fldChar w:fldCharType="separate"/>
      </w:r>
      <w:r w:rsidR="00DC7A35">
        <w:t>3.7</w:t>
      </w:r>
      <w:r w:rsidRPr="004D1F27">
        <w:fldChar w:fldCharType="end"/>
      </w:r>
      <w:r w:rsidRPr="004D1F27">
        <w:t>)</w:t>
      </w:r>
      <w:r>
        <w:t xml:space="preserve">.  As mentioned in Chapter 1, Section </w:t>
      </w:r>
      <w:r>
        <w:fldChar w:fldCharType="begin"/>
      </w:r>
      <w:r>
        <w:instrText xml:space="preserve"> REF _Ref211584155 \n \h </w:instrText>
      </w:r>
      <w:r>
        <w:fldChar w:fldCharType="separate"/>
      </w:r>
      <w:r w:rsidR="00DC7A35">
        <w:t>2.3</w:t>
      </w:r>
      <w:r>
        <w:fldChar w:fldCharType="end"/>
      </w:r>
      <w:r>
        <w:t>, t</w:t>
      </w:r>
      <w:r w:rsidRPr="005D362E">
        <w:t>rial participants would be instructed to follow good hand hygiene practices to limit surface contamination.</w:t>
      </w:r>
    </w:p>
    <w:p w14:paraId="5121A24C" w14:textId="16A78FF4" w:rsidR="00474448" w:rsidRDefault="00BB54C3" w:rsidP="00A165A8">
      <w:pPr>
        <w:pStyle w:val="RARMPnumberedparagraphs"/>
      </w:pPr>
      <w:r>
        <w:t>Based on the information described above</w:t>
      </w:r>
      <w:r w:rsidR="00B806DA">
        <w:t xml:space="preserve"> and the limits and controls described in Risk </w:t>
      </w:r>
      <w:r w:rsidR="00A33785">
        <w:t>s</w:t>
      </w:r>
      <w:r w:rsidR="00B806DA">
        <w:t>cenario 1</w:t>
      </w:r>
      <w:r>
        <w:t>, the likelihood of harm caused by</w:t>
      </w:r>
      <w:r w:rsidR="00A165A8">
        <w:t xml:space="preserve"> </w:t>
      </w:r>
      <w:r w:rsidR="001A6288">
        <w:t xml:space="preserve">a novel </w:t>
      </w:r>
      <w:r w:rsidR="00A165A8">
        <w:t xml:space="preserve">bacteria </w:t>
      </w:r>
      <w:r w:rsidR="001A6288">
        <w:t xml:space="preserve">resulting from HGT </w:t>
      </w:r>
      <w:r w:rsidR="00471502">
        <w:t xml:space="preserve">is </w:t>
      </w:r>
      <w:r w:rsidR="00474448">
        <w:t xml:space="preserve">assessed as </w:t>
      </w:r>
      <w:r w:rsidR="00474448" w:rsidRPr="00A165A8">
        <w:rPr>
          <w:b/>
          <w:bCs/>
        </w:rPr>
        <w:t>highly unlikely</w:t>
      </w:r>
      <w:r w:rsidR="00474448">
        <w:t xml:space="preserve"> (harm may occur only in very rare circumstances).</w:t>
      </w:r>
    </w:p>
    <w:p w14:paraId="5C2E1E91" w14:textId="3EB198EB" w:rsidR="003A2729" w:rsidRPr="002223AA" w:rsidRDefault="0078052B" w:rsidP="00063D16">
      <w:pPr>
        <w:pStyle w:val="4RARMP"/>
      </w:pPr>
      <w:r>
        <w:t>Consequence assessment</w:t>
      </w:r>
    </w:p>
    <w:p w14:paraId="48F40309" w14:textId="0C9BFB56" w:rsidR="00237673" w:rsidRDefault="003A2729" w:rsidP="003A2729">
      <w:pPr>
        <w:pStyle w:val="RARMPnumberedparagraphs"/>
      </w:pPr>
      <w:r>
        <w:t xml:space="preserve">If the GMO </w:t>
      </w:r>
      <w:r w:rsidR="00237673">
        <w:t xml:space="preserve">completely reverts to the </w:t>
      </w:r>
      <w:r>
        <w:t xml:space="preserve">WT parent organism via pathways described above, it is highly unlikely to cause any harm, even in immunocompromised individuals, as discussed in Risk </w:t>
      </w:r>
      <w:r w:rsidR="00A33785">
        <w:t>s</w:t>
      </w:r>
      <w:r>
        <w:t xml:space="preserve">cenario 1. </w:t>
      </w:r>
      <w:r w:rsidR="00DA5EE1">
        <w:t>Therefore, the consequence</w:t>
      </w:r>
      <w:r w:rsidR="00897C80">
        <w:t xml:space="preserve"> of exposure </w:t>
      </w:r>
      <w:r w:rsidR="00DA5EE1">
        <w:t xml:space="preserve">to other people </w:t>
      </w:r>
      <w:r w:rsidR="00897C80">
        <w:t>to the reverted WT parent organism</w:t>
      </w:r>
      <w:r w:rsidR="00DA5EE1">
        <w:t xml:space="preserve"> would be </w:t>
      </w:r>
      <w:r w:rsidR="00DA5EE1" w:rsidRPr="00063D16">
        <w:rPr>
          <w:b/>
          <w:bCs/>
        </w:rPr>
        <w:t xml:space="preserve">marginal </w:t>
      </w:r>
      <w:r w:rsidR="00DA5EE1">
        <w:t>(minimal or no increase in illness/injury to people or desirable components of the environment).</w:t>
      </w:r>
    </w:p>
    <w:p w14:paraId="705785E7" w14:textId="60116C0F" w:rsidR="003A2729" w:rsidRDefault="00237673" w:rsidP="003A2729">
      <w:pPr>
        <w:pStyle w:val="RARMPnumberedparagraphs"/>
      </w:pPr>
      <w:r>
        <w:t xml:space="preserve">If the GMO regains Gene A and/or Gene B, it is likely to survive better in the environment and/or potentially regain its ability to colonise a healthy gut. However, the GMO is not pathogenic and </w:t>
      </w:r>
      <w:r w:rsidR="00386BF2">
        <w:t xml:space="preserve">although </w:t>
      </w:r>
      <w:r w:rsidR="002E2CD9">
        <w:t xml:space="preserve">it </w:t>
      </w:r>
      <w:r w:rsidR="00386BF2">
        <w:t xml:space="preserve">could potentially persist </w:t>
      </w:r>
      <w:r w:rsidR="002E2CD9">
        <w:t xml:space="preserve">better </w:t>
      </w:r>
      <w:r w:rsidR="00386BF2">
        <w:t>in inflammatory condition</w:t>
      </w:r>
      <w:r w:rsidR="002E2CD9">
        <w:t>s</w:t>
      </w:r>
      <w:r w:rsidR="00386BF2">
        <w:t xml:space="preserve">, </w:t>
      </w:r>
      <w:r w:rsidR="002E2CD9">
        <w:t xml:space="preserve">the novel bacteria is not likely to be more pathogenic than the GMO and </w:t>
      </w:r>
      <w:r w:rsidR="00386BF2">
        <w:t xml:space="preserve">is </w:t>
      </w:r>
      <w:r>
        <w:t xml:space="preserve">unlikely to cause any harm to people or the environment. Therefore, the consequence of exposure to other people to </w:t>
      </w:r>
      <w:r w:rsidR="00D50565">
        <w:t>novel</w:t>
      </w:r>
      <w:r>
        <w:t xml:space="preserve"> </w:t>
      </w:r>
      <w:r w:rsidR="00FD6437">
        <w:t xml:space="preserve">bacteria </w:t>
      </w:r>
      <w:r w:rsidR="00D50565">
        <w:t xml:space="preserve">that has </w:t>
      </w:r>
      <w:r>
        <w:t>regain</w:t>
      </w:r>
      <w:r w:rsidR="00D50565">
        <w:t>ed</w:t>
      </w:r>
      <w:r>
        <w:t xml:space="preserve"> Gene A and Gene B would be </w:t>
      </w:r>
      <w:r w:rsidRPr="00063D16">
        <w:rPr>
          <w:b/>
          <w:bCs/>
        </w:rPr>
        <w:t>marginal</w:t>
      </w:r>
      <w:r>
        <w:rPr>
          <w:b/>
          <w:bCs/>
        </w:rPr>
        <w:t>.</w:t>
      </w:r>
      <w:r>
        <w:t xml:space="preserve"> </w:t>
      </w:r>
      <w:r w:rsidR="00DA5EE1">
        <w:t xml:space="preserve">  </w:t>
      </w:r>
    </w:p>
    <w:p w14:paraId="16C63273" w14:textId="3AF79654" w:rsidR="00897C80" w:rsidRDefault="003A2729" w:rsidP="003A2729">
      <w:pPr>
        <w:pStyle w:val="RARMPnumberedparagraphs"/>
      </w:pPr>
      <w:r>
        <w:t xml:space="preserve">If other </w:t>
      </w:r>
      <w:r w:rsidR="00A165A8">
        <w:t>non-</w:t>
      </w:r>
      <w:r>
        <w:t>pathogenic</w:t>
      </w:r>
      <w:r w:rsidR="00A165A8">
        <w:t xml:space="preserve"> or pathogenic</w:t>
      </w:r>
      <w:r>
        <w:t xml:space="preserve"> bacteria in the gut were to acquire the </w:t>
      </w:r>
      <w:r w:rsidRPr="000827EC">
        <w:rPr>
          <w:i/>
          <w:iCs/>
        </w:rPr>
        <w:t>ttr</w:t>
      </w:r>
      <w:r>
        <w:t xml:space="preserve"> operon, it may give them an advantage to persist in an inflammatory environment</w:t>
      </w:r>
      <w:r w:rsidR="00A165A8">
        <w:t xml:space="preserve">. </w:t>
      </w:r>
      <w:r w:rsidR="00475413">
        <w:t xml:space="preserve">However, the acquisition of the </w:t>
      </w:r>
      <w:r w:rsidR="00475413" w:rsidRPr="0030094F">
        <w:rPr>
          <w:i/>
          <w:iCs/>
        </w:rPr>
        <w:t>ttr</w:t>
      </w:r>
      <w:r w:rsidR="00475413">
        <w:t xml:space="preserve"> operon by other bacteria in the gut could result in the loss </w:t>
      </w:r>
      <w:r w:rsidR="00A165A8">
        <w:t>of Gene B</w:t>
      </w:r>
      <w:r w:rsidR="00006D07">
        <w:t xml:space="preserve"> via homologous recombination. The deletion of Gene B</w:t>
      </w:r>
      <w:r w:rsidR="00A165A8">
        <w:t xml:space="preserve"> </w:t>
      </w:r>
      <w:r w:rsidR="00D50565">
        <w:t xml:space="preserve">has </w:t>
      </w:r>
      <w:r w:rsidR="00365BC0">
        <w:t>been associated with</w:t>
      </w:r>
      <w:r w:rsidR="00A165A8">
        <w:t xml:space="preserve"> a reduced capacity to colonise the healthy gut compared to WT</w:t>
      </w:r>
      <w:r w:rsidR="00897C80">
        <w:t xml:space="preserve"> in </w:t>
      </w:r>
      <w:r w:rsidR="0082616E">
        <w:t xml:space="preserve">mouse </w:t>
      </w:r>
      <w:r w:rsidR="00897C80">
        <w:t>studies</w:t>
      </w:r>
      <w:r w:rsidR="00475413">
        <w:t xml:space="preserve"> </w:t>
      </w:r>
      <w:r w:rsidR="0082616E">
        <w:t>although</w:t>
      </w:r>
      <w:r w:rsidR="00A165A8">
        <w:t xml:space="preserve"> this is yet to be determined in humans. </w:t>
      </w:r>
      <w:r w:rsidR="00A667BD">
        <w:t>If</w:t>
      </w:r>
      <w:r w:rsidR="0082616E">
        <w:t xml:space="preserve"> novel bacteria </w:t>
      </w:r>
      <w:r w:rsidR="00FF6050">
        <w:t>lose</w:t>
      </w:r>
      <w:r w:rsidR="0082616E">
        <w:t xml:space="preserve"> Gene B</w:t>
      </w:r>
      <w:r w:rsidR="00A667BD">
        <w:t>,</w:t>
      </w:r>
      <w:r w:rsidR="0082616E">
        <w:t xml:space="preserve"> it may have a reduced ability to persist in a healthy </w:t>
      </w:r>
      <w:r w:rsidR="00FF6050">
        <w:t>gut or</w:t>
      </w:r>
      <w:r w:rsidR="0082616E">
        <w:t xml:space="preserve"> would be similar to the parent bacteria</w:t>
      </w:r>
      <w:r w:rsidR="00365BC0">
        <w:t xml:space="preserve"> in this regard</w:t>
      </w:r>
      <w:r w:rsidR="0082616E">
        <w:t xml:space="preserve">, thus would be </w:t>
      </w:r>
      <w:r w:rsidR="00365BC0">
        <w:t>highly un</w:t>
      </w:r>
      <w:r w:rsidR="0082616E">
        <w:t>likely to cause greater harm than the WT bacteria.</w:t>
      </w:r>
    </w:p>
    <w:p w14:paraId="1BE47D39" w14:textId="5DA9D32E" w:rsidR="00CD7BC4" w:rsidRDefault="00A165A8" w:rsidP="003A2729">
      <w:pPr>
        <w:pStyle w:val="RARMPnumberedparagraphs"/>
      </w:pPr>
      <w:r>
        <w:t>E</w:t>
      </w:r>
      <w:r w:rsidR="003A2729">
        <w:t xml:space="preserve">xposure </w:t>
      </w:r>
      <w:r w:rsidR="00897C80">
        <w:t xml:space="preserve">of </w:t>
      </w:r>
      <w:r w:rsidR="003A2729">
        <w:t xml:space="preserve">people experiencing inflammatory bowel </w:t>
      </w:r>
      <w:r w:rsidR="00897C80">
        <w:t>disease or</w:t>
      </w:r>
      <w:r w:rsidR="003A2729">
        <w:t xml:space="preserve"> gut inflammation from any other cause</w:t>
      </w:r>
      <w:r w:rsidR="00897C80">
        <w:t xml:space="preserve"> to </w:t>
      </w:r>
      <w:r w:rsidR="00CD7BC4">
        <w:t xml:space="preserve">novel </w:t>
      </w:r>
      <w:r w:rsidR="00897C80">
        <w:t xml:space="preserve">non-pathogenic bacteria </w:t>
      </w:r>
      <w:r w:rsidR="0082616E">
        <w:t xml:space="preserve">containing the </w:t>
      </w:r>
      <w:r w:rsidR="0082616E" w:rsidRPr="00006D07">
        <w:rPr>
          <w:i/>
          <w:iCs/>
        </w:rPr>
        <w:t>ttr</w:t>
      </w:r>
      <w:r w:rsidR="0082616E">
        <w:t xml:space="preserve"> operon </w:t>
      </w:r>
      <w:r w:rsidR="00897C80">
        <w:t xml:space="preserve">is unlikely to cause any </w:t>
      </w:r>
      <w:r w:rsidR="0082616E">
        <w:t xml:space="preserve">greater </w:t>
      </w:r>
      <w:r w:rsidR="00897C80">
        <w:t xml:space="preserve">harm as it would only increase </w:t>
      </w:r>
      <w:r w:rsidR="0082616E">
        <w:t xml:space="preserve">the </w:t>
      </w:r>
      <w:r w:rsidR="00CD7BC4">
        <w:t xml:space="preserve">persistence of </w:t>
      </w:r>
      <w:r w:rsidR="0082616E">
        <w:t xml:space="preserve">novel </w:t>
      </w:r>
      <w:r w:rsidR="00CD7BC4">
        <w:t>bacteria that do no</w:t>
      </w:r>
      <w:r w:rsidR="00755EC7">
        <w:t>t</w:t>
      </w:r>
      <w:r w:rsidR="00CD7BC4">
        <w:t xml:space="preserve"> cause disease</w:t>
      </w:r>
      <w:r w:rsidR="00897C80">
        <w:t xml:space="preserve">. </w:t>
      </w:r>
      <w:r w:rsidR="00CD7BC4">
        <w:t xml:space="preserve">Hence, the consequence of exposure of people other than the trial participants to novel non-pathogenic bacteria receiving the </w:t>
      </w:r>
      <w:r w:rsidR="00CD7BC4" w:rsidRPr="00DE7681">
        <w:rPr>
          <w:i/>
          <w:iCs/>
        </w:rPr>
        <w:t>ttr</w:t>
      </w:r>
      <w:r w:rsidR="00CD7BC4">
        <w:t xml:space="preserve"> operon is </w:t>
      </w:r>
      <w:r w:rsidR="00CD7BC4" w:rsidRPr="00F727CD">
        <w:rPr>
          <w:b/>
          <w:bCs/>
        </w:rPr>
        <w:t>marginal</w:t>
      </w:r>
      <w:r w:rsidR="00CD7BC4">
        <w:t>.</w:t>
      </w:r>
    </w:p>
    <w:p w14:paraId="68B8D7F7" w14:textId="474EE30A" w:rsidR="003A2729" w:rsidRDefault="00CD7BC4" w:rsidP="003A2729">
      <w:pPr>
        <w:pStyle w:val="RARMPnumberedparagraphs"/>
      </w:pPr>
      <w:r>
        <w:t>Exposure to novel pathogenic bacteria</w:t>
      </w:r>
      <w:r w:rsidR="00A165A8">
        <w:t xml:space="preserve"> may cause</w:t>
      </w:r>
      <w:r w:rsidR="003A2729">
        <w:t xml:space="preserve"> bacterial infection (e.g. diarrhoea, stomach cramps, vomiting). </w:t>
      </w:r>
      <w:r w:rsidR="00F74921">
        <w:t>M</w:t>
      </w:r>
      <w:r w:rsidR="003A2729">
        <w:t>ost bacterial infections can be treated with antibiotics if needed</w:t>
      </w:r>
      <w:r w:rsidR="00191838">
        <w:t xml:space="preserve">, </w:t>
      </w:r>
      <w:r w:rsidR="00F74921">
        <w:t xml:space="preserve">but </w:t>
      </w:r>
      <w:r w:rsidR="00191838">
        <w:t xml:space="preserve">in some cases of severe bacterial infection, hospitalisation may be required. </w:t>
      </w:r>
      <w:r w:rsidR="00F74921">
        <w:t>Considering</w:t>
      </w:r>
      <w:r w:rsidR="00897C80">
        <w:t xml:space="preserve"> this</w:t>
      </w:r>
      <w:r w:rsidR="00601F2A">
        <w:t xml:space="preserve">, the consequence of exposure of people other than the trial participants </w:t>
      </w:r>
      <w:r w:rsidR="00191838">
        <w:t xml:space="preserve">to </w:t>
      </w:r>
      <w:r w:rsidR="00601F2A">
        <w:t>novel</w:t>
      </w:r>
      <w:r w:rsidR="00191838">
        <w:t xml:space="preserve"> </w:t>
      </w:r>
      <w:r w:rsidR="00601F2A">
        <w:t>pathogenic bacteria</w:t>
      </w:r>
      <w:r w:rsidR="00191838">
        <w:t xml:space="preserve"> </w:t>
      </w:r>
      <w:r w:rsidR="00F74921">
        <w:lastRenderedPageBreak/>
        <w:t xml:space="preserve">containing </w:t>
      </w:r>
      <w:r w:rsidR="00191838">
        <w:t xml:space="preserve">the </w:t>
      </w:r>
      <w:r w:rsidR="00191838" w:rsidRPr="00475413">
        <w:rPr>
          <w:i/>
          <w:iCs/>
        </w:rPr>
        <w:t>ttr</w:t>
      </w:r>
      <w:r w:rsidR="00191838">
        <w:t xml:space="preserve"> operon ranges from</w:t>
      </w:r>
      <w:r w:rsidR="00601F2A">
        <w:t xml:space="preserve"> </w:t>
      </w:r>
      <w:r w:rsidR="00601F2A" w:rsidRPr="00DE7681">
        <w:rPr>
          <w:b/>
          <w:bCs/>
        </w:rPr>
        <w:t xml:space="preserve">minor </w:t>
      </w:r>
      <w:r w:rsidR="00601F2A">
        <w:t>(</w:t>
      </w:r>
      <w:r w:rsidR="00601F2A" w:rsidRPr="00DE7681">
        <w:rPr>
          <w:i/>
          <w:iCs/>
        </w:rPr>
        <w:t>minor increase in illness/injury to people that is readily treatable</w:t>
      </w:r>
      <w:r w:rsidR="00601F2A">
        <w:t xml:space="preserve">) </w:t>
      </w:r>
      <w:r w:rsidR="00191838">
        <w:t xml:space="preserve">if the infection can be treated with antibiotics to </w:t>
      </w:r>
      <w:r w:rsidR="00191838" w:rsidRPr="00DE7681">
        <w:rPr>
          <w:b/>
          <w:bCs/>
        </w:rPr>
        <w:t>intermediate</w:t>
      </w:r>
      <w:r w:rsidR="00191838">
        <w:t xml:space="preserve"> (</w:t>
      </w:r>
      <w:r w:rsidR="00191838" w:rsidRPr="00DE7681">
        <w:rPr>
          <w:i/>
          <w:iCs/>
        </w:rPr>
        <w:t>significant increase in illness/injury to people that requires specialised treatment</w:t>
      </w:r>
      <w:r w:rsidR="00191838">
        <w:t>) if hospitalisation is required</w:t>
      </w:r>
      <w:r w:rsidR="00601F2A">
        <w:t xml:space="preserve">. </w:t>
      </w:r>
    </w:p>
    <w:p w14:paraId="1642120C" w14:textId="5DEC2581" w:rsidR="003A2729" w:rsidRPr="00F362BD" w:rsidRDefault="0078052B" w:rsidP="00DE7681">
      <w:pPr>
        <w:pStyle w:val="4RARMP"/>
      </w:pPr>
      <w:r>
        <w:t>Risk estimate</w:t>
      </w:r>
    </w:p>
    <w:p w14:paraId="0EBF0C37" w14:textId="4D59C7D2" w:rsidR="005953DB" w:rsidRDefault="005953DB" w:rsidP="003A2729">
      <w:pPr>
        <w:pStyle w:val="RARMPnumberedparagraphs"/>
      </w:pPr>
      <w:r>
        <w:t xml:space="preserve">The risk estimate </w:t>
      </w:r>
      <w:r w:rsidRPr="0072537C">
        <w:t xml:space="preserve">is based on a combination of the likelihood and consequence assessments, using the Risk Estimate Matrix, as described in the Regulator’s Risk Analysis Framework </w:t>
      </w:r>
      <w:r>
        <w:fldChar w:fldCharType="begin"/>
      </w:r>
      <w:r w:rsidR="00647917">
        <w:instrText xml:space="preserve"> ADDIN EN.CITE &lt;EndNote&gt;&lt;Cite&gt;&lt;Author&gt;OGTR&lt;/Author&gt;&lt;Year&gt;2013&lt;/Year&gt;&lt;RecNum&gt;69&lt;/RecNum&gt;&lt;DisplayText&gt;(OGTR, 2013a)&lt;/DisplayText&gt;&lt;record&gt;&lt;rec-number&gt;69&lt;/rec-number&gt;&lt;foreign-keys&gt;&lt;key app="EN" db-id="et29rtxtwvrps8ed0d7x92r2e05rav0rw202" timestamp="1764718810"&gt;69&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fldChar w:fldCharType="separate"/>
      </w:r>
      <w:r w:rsidR="00647917">
        <w:rPr>
          <w:noProof/>
        </w:rPr>
        <w:t>(</w:t>
      </w:r>
      <w:hyperlink w:anchor="_ENREF_74" w:tooltip="OGTR, 2013 #69" w:history="1">
        <w:r w:rsidR="00647917">
          <w:rPr>
            <w:noProof/>
          </w:rPr>
          <w:t>OGTR, 2013a</w:t>
        </w:r>
      </w:hyperlink>
      <w:r w:rsidR="00647917">
        <w:rPr>
          <w:noProof/>
        </w:rPr>
        <w:t>)</w:t>
      </w:r>
      <w:r>
        <w:fldChar w:fldCharType="end"/>
      </w:r>
      <w:r>
        <w:t>.</w:t>
      </w:r>
    </w:p>
    <w:p w14:paraId="7FBB1EBD" w14:textId="7174FAB4" w:rsidR="003A2729" w:rsidRDefault="005953DB" w:rsidP="003A2729">
      <w:pPr>
        <w:pStyle w:val="RARMPnumberedparagraphs"/>
      </w:pPr>
      <w:r>
        <w:t xml:space="preserve">The likelihood of novel bacteria causing harm is considered </w:t>
      </w:r>
      <w:r w:rsidRPr="00DE7681">
        <w:rPr>
          <w:b/>
          <w:bCs/>
        </w:rPr>
        <w:t>highly unlikely</w:t>
      </w:r>
      <w:r w:rsidR="00CE6D5E">
        <w:rPr>
          <w:b/>
          <w:bCs/>
        </w:rPr>
        <w:t>.</w:t>
      </w:r>
      <w:r>
        <w:t xml:space="preserve"> The potential consequence to the health of people or to the environment is considered </w:t>
      </w:r>
      <w:r w:rsidR="000C61B6">
        <w:rPr>
          <w:b/>
          <w:bCs/>
        </w:rPr>
        <w:t>marginal</w:t>
      </w:r>
      <w:r w:rsidR="000C61B6">
        <w:t xml:space="preserve"> </w:t>
      </w:r>
      <w:r>
        <w:t xml:space="preserve">to </w:t>
      </w:r>
      <w:r w:rsidRPr="00475413">
        <w:rPr>
          <w:b/>
          <w:bCs/>
        </w:rPr>
        <w:t>intermediate</w:t>
      </w:r>
      <w:r>
        <w:t xml:space="preserve">. The overall risk is therefore estimated to be </w:t>
      </w:r>
      <w:r w:rsidRPr="00DE7681">
        <w:rPr>
          <w:b/>
          <w:bCs/>
        </w:rPr>
        <w:t xml:space="preserve">negligible </w:t>
      </w:r>
      <w:r>
        <w:t>(</w:t>
      </w:r>
      <w:r w:rsidRPr="00DE7681">
        <w:rPr>
          <w:i/>
          <w:iCs/>
        </w:rPr>
        <w:t>risk is of no discernible concern and there is no present need to invoke actions for mitigation</w:t>
      </w:r>
      <w:r>
        <w:t xml:space="preserve">) to </w:t>
      </w:r>
      <w:r w:rsidRPr="00DE7681">
        <w:rPr>
          <w:b/>
          <w:bCs/>
        </w:rPr>
        <w:t>low</w:t>
      </w:r>
      <w:r>
        <w:t xml:space="preserve"> (</w:t>
      </w:r>
      <w:r w:rsidRPr="00DE7681">
        <w:rPr>
          <w:i/>
          <w:iCs/>
        </w:rPr>
        <w:t xml:space="preserve">risk is of minimal </w:t>
      </w:r>
      <w:r w:rsidRPr="005953DB">
        <w:rPr>
          <w:i/>
          <w:iCs/>
        </w:rPr>
        <w:t>concern but</w:t>
      </w:r>
      <w:r w:rsidRPr="00DE7681">
        <w:rPr>
          <w:i/>
          <w:iCs/>
        </w:rPr>
        <w:t xml:space="preserve"> may invoke actions for mitigation beyond standard practice</w:t>
      </w:r>
      <w:r>
        <w:t xml:space="preserve">). </w:t>
      </w:r>
    </w:p>
    <w:p w14:paraId="48972455" w14:textId="77777777" w:rsidR="003A2729" w:rsidRDefault="003A2729" w:rsidP="00DE7681">
      <w:pPr>
        <w:pStyle w:val="3RARMP"/>
      </w:pPr>
      <w:bookmarkStart w:id="353" w:name="_Ref216693640"/>
      <w:bookmarkStart w:id="354" w:name="_Toc220571278"/>
      <w:r>
        <w:t>Risk scenario 3</w:t>
      </w:r>
      <w:bookmarkEnd w:id="353"/>
      <w:bookmarkEnd w:id="35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48"/>
        <w:gridCol w:w="7265"/>
      </w:tblGrid>
      <w:tr w:rsidR="003A2729" w:rsidRPr="00961290" w14:paraId="064D9241" w14:textId="77777777" w:rsidTr="00F727CD">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959AB77" w14:textId="77777777" w:rsidR="003A2729" w:rsidRPr="005F4CB8" w:rsidRDefault="003A2729" w:rsidP="00F727CD">
            <w:pPr>
              <w:keepNext/>
              <w:spacing w:before="40" w:after="40"/>
              <w:ind w:right="-30"/>
              <w:rPr>
                <w:rFonts w:asciiTheme="minorHAnsi" w:hAnsiTheme="minorHAnsi" w:cstheme="minorHAnsi"/>
                <w:b/>
                <w:szCs w:val="22"/>
              </w:rPr>
            </w:pPr>
            <w:r w:rsidRPr="005F4CB8">
              <w:rPr>
                <w:rFonts w:asciiTheme="minorHAnsi" w:hAnsiTheme="minorHAnsi" w:cstheme="minorHAnsi"/>
                <w:b/>
                <w:szCs w:val="22"/>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3013E539" w14:textId="77777777" w:rsidR="003A2729" w:rsidRPr="008508E0" w:rsidRDefault="003A2729" w:rsidP="00F727CD">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3A2729" w:rsidRPr="00961290" w14:paraId="6A51BE8B" w14:textId="77777777" w:rsidTr="00F727CD">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8F07338" w14:textId="77777777" w:rsidR="003A2729" w:rsidRPr="005F4CB8" w:rsidRDefault="003A2729" w:rsidP="00F727CD">
            <w:pPr>
              <w:keepNext/>
              <w:spacing w:before="40" w:after="40"/>
              <w:ind w:right="-30"/>
              <w:rPr>
                <w:rFonts w:asciiTheme="minorHAnsi" w:hAnsiTheme="minorHAnsi" w:cstheme="minorHAnsi"/>
                <w:b/>
                <w:szCs w:val="22"/>
              </w:rPr>
            </w:pPr>
            <w:r w:rsidRPr="005F4CB8">
              <w:rPr>
                <w:rFonts w:asciiTheme="minorHAnsi" w:hAnsiTheme="minorHAnsi" w:cstheme="minorHAnsi"/>
                <w:b/>
                <w:szCs w:val="22"/>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6B81209B"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t>Administration of GMO to participant</w:t>
            </w:r>
          </w:p>
          <w:p w14:paraId="53CCBE69"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70B1B5C2"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t>Colonisation of the GMO in the participant’s gut</w:t>
            </w:r>
          </w:p>
          <w:p w14:paraId="6C96B7BA"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6D135C45" w14:textId="3BA7FF22" w:rsidR="003A2729" w:rsidRPr="008F066B" w:rsidRDefault="003A2729" w:rsidP="00341ABC">
            <w:pPr>
              <w:keepNext/>
              <w:numPr>
                <w:ilvl w:val="0"/>
                <w:numId w:val="65"/>
              </w:numPr>
              <w:spacing w:before="60" w:after="60"/>
              <w:ind w:left="1351"/>
              <w:rPr>
                <w:rFonts w:cs="Calibri"/>
                <w:szCs w:val="22"/>
              </w:rPr>
            </w:pPr>
            <w:r w:rsidRPr="008F066B">
              <w:rPr>
                <w:rFonts w:cs="Calibri"/>
                <w:szCs w:val="22"/>
              </w:rPr>
              <w:t>no modification of the GMO</w:t>
            </w:r>
            <w:r w:rsidR="005B5609">
              <w:rPr>
                <w:rFonts w:cs="Calibri"/>
                <w:szCs w:val="22"/>
              </w:rPr>
              <w:t xml:space="preserve"> or</w:t>
            </w:r>
          </w:p>
          <w:p w14:paraId="1AC7AD18" w14:textId="77777777" w:rsidR="003A2729" w:rsidRPr="008F066B" w:rsidRDefault="003A2729" w:rsidP="00341ABC">
            <w:pPr>
              <w:keepNext/>
              <w:numPr>
                <w:ilvl w:val="0"/>
                <w:numId w:val="65"/>
              </w:numPr>
              <w:spacing w:before="60" w:after="60"/>
              <w:ind w:left="1351"/>
              <w:rPr>
                <w:rFonts w:cs="Calibri"/>
                <w:szCs w:val="22"/>
              </w:rPr>
            </w:pPr>
            <w:r w:rsidRPr="008F066B">
              <w:rPr>
                <w:rFonts w:cs="Calibri"/>
                <w:szCs w:val="22"/>
              </w:rPr>
              <w:t>transfer of genetic material to or from the GMO</w:t>
            </w:r>
          </w:p>
          <w:p w14:paraId="79482617"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5FEA3F48" w14:textId="5A4543F8" w:rsidR="003A2729" w:rsidRPr="008F066B" w:rsidRDefault="003A2729" w:rsidP="00F727CD">
            <w:pPr>
              <w:keepNext/>
              <w:tabs>
                <w:tab w:val="left" w:pos="284"/>
              </w:tabs>
              <w:spacing w:before="60" w:after="60"/>
              <w:jc w:val="center"/>
              <w:rPr>
                <w:rFonts w:cs="Calibri"/>
                <w:szCs w:val="22"/>
              </w:rPr>
            </w:pPr>
            <w:r>
              <w:rPr>
                <w:rFonts w:cs="Calibri"/>
                <w:szCs w:val="22"/>
              </w:rPr>
              <w:t>GMO and/or novel b</w:t>
            </w:r>
            <w:r w:rsidRPr="008F066B">
              <w:rPr>
                <w:rFonts w:cs="Calibri"/>
                <w:szCs w:val="22"/>
              </w:rPr>
              <w:t>acteria are shed by the participant</w:t>
            </w:r>
          </w:p>
          <w:p w14:paraId="388AA1F8"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397487C1" w14:textId="2BAE7EDD" w:rsidR="003A2729" w:rsidRPr="008F066B" w:rsidRDefault="003A2729" w:rsidP="00F727CD">
            <w:pPr>
              <w:keepNext/>
              <w:tabs>
                <w:tab w:val="left" w:pos="284"/>
              </w:tabs>
              <w:spacing w:before="60" w:after="60"/>
              <w:jc w:val="center"/>
              <w:rPr>
                <w:rFonts w:cs="Calibri"/>
                <w:szCs w:val="22"/>
              </w:rPr>
            </w:pPr>
            <w:r>
              <w:rPr>
                <w:rFonts w:cs="Calibri"/>
                <w:szCs w:val="22"/>
              </w:rPr>
              <w:t>GMO and/or novel b</w:t>
            </w:r>
            <w:r w:rsidRPr="008F066B">
              <w:rPr>
                <w:rFonts w:cs="Calibri"/>
                <w:szCs w:val="22"/>
              </w:rPr>
              <w:t>acteria enter</w:t>
            </w:r>
            <w:r w:rsidR="006A5F0F">
              <w:rPr>
                <w:rFonts w:cs="Calibri"/>
                <w:szCs w:val="22"/>
              </w:rPr>
              <w:t xml:space="preserve"> the</w:t>
            </w:r>
            <w:r w:rsidRPr="008F066B">
              <w:rPr>
                <w:rFonts w:cs="Calibri"/>
                <w:szCs w:val="22"/>
              </w:rPr>
              <w:t xml:space="preserve"> </w:t>
            </w:r>
            <w:r w:rsidR="00097F3F">
              <w:rPr>
                <w:rFonts w:cs="Calibri"/>
                <w:szCs w:val="22"/>
              </w:rPr>
              <w:t>environment (e</w:t>
            </w:r>
            <w:r w:rsidR="00386BF2">
              <w:rPr>
                <w:rFonts w:cs="Calibri"/>
                <w:szCs w:val="22"/>
              </w:rPr>
              <w:t>.</w:t>
            </w:r>
            <w:r w:rsidR="00097F3F">
              <w:rPr>
                <w:rFonts w:cs="Calibri"/>
                <w:szCs w:val="22"/>
              </w:rPr>
              <w:t>g</w:t>
            </w:r>
            <w:r w:rsidR="008C6676">
              <w:rPr>
                <w:rFonts w:cs="Calibri"/>
                <w:szCs w:val="22"/>
              </w:rPr>
              <w:t>.</w:t>
            </w:r>
            <w:r w:rsidR="00097F3F">
              <w:rPr>
                <w:rFonts w:cs="Calibri"/>
                <w:szCs w:val="22"/>
              </w:rPr>
              <w:t xml:space="preserve"> </w:t>
            </w:r>
            <w:r w:rsidR="006A5F0F">
              <w:rPr>
                <w:rFonts w:cs="Calibri"/>
                <w:szCs w:val="22"/>
              </w:rPr>
              <w:t xml:space="preserve">via </w:t>
            </w:r>
            <w:r w:rsidRPr="008F066B">
              <w:rPr>
                <w:rFonts w:cs="Calibri"/>
                <w:szCs w:val="22"/>
              </w:rPr>
              <w:t>wastewater</w:t>
            </w:r>
            <w:r w:rsidR="00097F3F">
              <w:rPr>
                <w:rFonts w:cs="Calibri"/>
                <w:szCs w:val="22"/>
              </w:rPr>
              <w:t>)</w:t>
            </w:r>
          </w:p>
          <w:p w14:paraId="4688B6BA"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40DE4966" w14:textId="3DBA14F9" w:rsidR="003A2729" w:rsidRPr="00B63149" w:rsidRDefault="003A2729" w:rsidP="00F727CD">
            <w:pPr>
              <w:pStyle w:val="Style4"/>
              <w:numPr>
                <w:ilvl w:val="0"/>
                <w:numId w:val="0"/>
              </w:numPr>
              <w:jc w:val="center"/>
              <w:rPr>
                <w:rFonts w:asciiTheme="minorHAnsi" w:hAnsiTheme="minorHAnsi" w:cstheme="minorHAnsi"/>
              </w:rPr>
            </w:pPr>
            <w:r w:rsidRPr="00B63149">
              <w:rPr>
                <w:rFonts w:asciiTheme="minorHAnsi" w:hAnsiTheme="minorHAnsi" w:cstheme="minorHAnsi"/>
              </w:rPr>
              <w:t xml:space="preserve">GMO </w:t>
            </w:r>
            <w:r>
              <w:rPr>
                <w:rFonts w:asciiTheme="minorHAnsi" w:hAnsiTheme="minorHAnsi" w:cstheme="minorHAnsi"/>
              </w:rPr>
              <w:t>and/or</w:t>
            </w:r>
            <w:r w:rsidRPr="00B63149">
              <w:rPr>
                <w:rFonts w:asciiTheme="minorHAnsi" w:hAnsiTheme="minorHAnsi" w:cstheme="minorHAnsi"/>
              </w:rPr>
              <w:t xml:space="preserve"> novel bacteria establish in the environment</w:t>
            </w:r>
          </w:p>
          <w:p w14:paraId="2AB29EC1" w14:textId="77777777" w:rsidR="003A2729" w:rsidRDefault="003A2729" w:rsidP="00F727CD">
            <w:pPr>
              <w:pStyle w:val="TableTextRARMP"/>
              <w:jc w:val="center"/>
              <w:rPr>
                <w:rFonts w:asciiTheme="minorHAnsi" w:hAnsiTheme="minorHAnsi" w:cstheme="minorHAnsi"/>
                <w:color w:val="000000" w:themeColor="text1"/>
                <w:sz w:val="22"/>
                <w:szCs w:val="22"/>
              </w:rPr>
            </w:pPr>
            <w:r w:rsidRPr="00B63149">
              <w:rPr>
                <w:rFonts w:asciiTheme="minorHAnsi" w:hAnsiTheme="minorHAnsi" w:cstheme="minorHAnsi"/>
                <w:color w:val="000000" w:themeColor="text1"/>
                <w:sz w:val="22"/>
                <w:szCs w:val="22"/>
              </w:rPr>
              <w:sym w:font="Wingdings 3" w:char="F0C8"/>
            </w:r>
          </w:p>
          <w:p w14:paraId="4659A4CD" w14:textId="331CC6F0" w:rsidR="008C6676" w:rsidRPr="008F066B" w:rsidRDefault="005B5609" w:rsidP="00341ABC">
            <w:pPr>
              <w:keepNext/>
              <w:numPr>
                <w:ilvl w:val="0"/>
                <w:numId w:val="68"/>
              </w:numPr>
              <w:spacing w:before="60" w:after="60"/>
              <w:jc w:val="center"/>
              <w:rPr>
                <w:rFonts w:cs="Calibri"/>
                <w:szCs w:val="22"/>
              </w:rPr>
            </w:pPr>
            <w:r w:rsidRPr="008F066B">
              <w:rPr>
                <w:rFonts w:cs="Calibri"/>
                <w:szCs w:val="22"/>
              </w:rPr>
              <w:t xml:space="preserve">no </w:t>
            </w:r>
            <w:r>
              <w:rPr>
                <w:rFonts w:cs="Calibri"/>
                <w:szCs w:val="22"/>
              </w:rPr>
              <w:t xml:space="preserve">further </w:t>
            </w:r>
            <w:r w:rsidRPr="008F066B">
              <w:rPr>
                <w:rFonts w:cs="Calibri"/>
                <w:szCs w:val="22"/>
              </w:rPr>
              <w:t xml:space="preserve">modification </w:t>
            </w:r>
            <w:r w:rsidR="008C6676">
              <w:rPr>
                <w:rFonts w:cs="Calibri"/>
                <w:szCs w:val="22"/>
              </w:rPr>
              <w:t>or</w:t>
            </w:r>
          </w:p>
          <w:p w14:paraId="58AC2973" w14:textId="2EC4FD09" w:rsidR="005B5609" w:rsidRPr="008C6676" w:rsidRDefault="005B5609" w:rsidP="00341ABC">
            <w:pPr>
              <w:keepNext/>
              <w:numPr>
                <w:ilvl w:val="0"/>
                <w:numId w:val="68"/>
              </w:numPr>
              <w:spacing w:before="60" w:after="60"/>
              <w:jc w:val="center"/>
              <w:rPr>
                <w:rFonts w:cs="Calibri"/>
                <w:szCs w:val="22"/>
              </w:rPr>
            </w:pPr>
            <w:r w:rsidRPr="008C6676">
              <w:rPr>
                <w:rFonts w:cs="Calibri"/>
                <w:szCs w:val="22"/>
              </w:rPr>
              <w:t>further transfer of genetic material</w:t>
            </w:r>
          </w:p>
          <w:p w14:paraId="503907FC" w14:textId="0239728C" w:rsidR="005B5609" w:rsidRPr="00B63149" w:rsidRDefault="005B5609" w:rsidP="00F727CD">
            <w:pPr>
              <w:pStyle w:val="TableTextRARMP"/>
              <w:jc w:val="center"/>
              <w:rPr>
                <w:rFonts w:asciiTheme="minorHAnsi" w:hAnsiTheme="minorHAnsi" w:cstheme="minorHAnsi"/>
                <w:color w:val="000000" w:themeColor="text1"/>
                <w:sz w:val="22"/>
                <w:szCs w:val="22"/>
              </w:rPr>
            </w:pPr>
            <w:r w:rsidRPr="00B63149">
              <w:rPr>
                <w:rFonts w:asciiTheme="minorHAnsi" w:hAnsiTheme="minorHAnsi" w:cstheme="minorHAnsi"/>
                <w:color w:val="000000" w:themeColor="text1"/>
                <w:sz w:val="22"/>
                <w:szCs w:val="22"/>
              </w:rPr>
              <w:sym w:font="Wingdings 3" w:char="F0C8"/>
            </w:r>
          </w:p>
          <w:p w14:paraId="21811DA5" w14:textId="26C35AE4" w:rsidR="003A2729" w:rsidRPr="008F066B" w:rsidRDefault="003A2729" w:rsidP="00F727CD">
            <w:pPr>
              <w:keepNext/>
              <w:tabs>
                <w:tab w:val="left" w:pos="284"/>
              </w:tabs>
              <w:spacing w:before="60" w:after="60"/>
              <w:jc w:val="center"/>
              <w:rPr>
                <w:rFonts w:cs="Calibri"/>
                <w:szCs w:val="22"/>
              </w:rPr>
            </w:pPr>
            <w:r w:rsidRPr="008F066B">
              <w:rPr>
                <w:rFonts w:cs="Calibri"/>
                <w:szCs w:val="22"/>
              </w:rPr>
              <w:t xml:space="preserve">A vulnerable person or animal comes into contact with the GMO </w:t>
            </w:r>
            <w:r>
              <w:rPr>
                <w:rFonts w:cs="Calibri"/>
                <w:szCs w:val="22"/>
              </w:rPr>
              <w:t>and/or novel bacteria</w:t>
            </w:r>
          </w:p>
          <w:p w14:paraId="715AFA03"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4A363256" w14:textId="021FB908" w:rsidR="003A2729" w:rsidRPr="008F066B" w:rsidRDefault="003A2729" w:rsidP="00F727CD">
            <w:pPr>
              <w:keepNext/>
              <w:tabs>
                <w:tab w:val="left" w:pos="284"/>
              </w:tabs>
              <w:spacing w:before="60" w:after="60"/>
              <w:jc w:val="center"/>
              <w:rPr>
                <w:rFonts w:cs="Calibri"/>
                <w:szCs w:val="22"/>
              </w:rPr>
            </w:pPr>
            <w:r w:rsidRPr="008F066B">
              <w:rPr>
                <w:rFonts w:cs="Calibri"/>
                <w:szCs w:val="22"/>
              </w:rPr>
              <w:t xml:space="preserve">GMO </w:t>
            </w:r>
            <w:r>
              <w:rPr>
                <w:rFonts w:cs="Calibri"/>
                <w:szCs w:val="22"/>
              </w:rPr>
              <w:t xml:space="preserve">and/or novel bacteria </w:t>
            </w:r>
            <w:r w:rsidRPr="008F066B">
              <w:rPr>
                <w:rFonts w:cs="Calibri"/>
                <w:szCs w:val="22"/>
              </w:rPr>
              <w:t xml:space="preserve">colonise gut </w:t>
            </w:r>
          </w:p>
          <w:p w14:paraId="1C35E0CA" w14:textId="77777777" w:rsidR="003A2729" w:rsidRPr="008F066B" w:rsidRDefault="003A2729" w:rsidP="00F727CD">
            <w:pPr>
              <w:keepNext/>
              <w:tabs>
                <w:tab w:val="left" w:pos="284"/>
              </w:tabs>
              <w:spacing w:before="60" w:after="60"/>
              <w:jc w:val="center"/>
              <w:rPr>
                <w:rFonts w:cs="Calibri"/>
                <w:szCs w:val="22"/>
              </w:rPr>
            </w:pPr>
            <w:r w:rsidRPr="008F066B">
              <w:rPr>
                <w:rFonts w:cs="Calibri"/>
                <w:szCs w:val="22"/>
              </w:rPr>
              <w:sym w:font="Wingdings 3" w:char="F0C8"/>
            </w:r>
          </w:p>
          <w:p w14:paraId="59FD6D2A" w14:textId="2B07F0F9" w:rsidR="003A2729" w:rsidRPr="008508E0" w:rsidRDefault="003A2729" w:rsidP="00F727CD">
            <w:pPr>
              <w:pStyle w:val="textfortable"/>
              <w:rPr>
                <w:rFonts w:ascii="Calibri" w:hAnsi="Calibri" w:cs="Calibri"/>
                <w:sz w:val="22"/>
                <w:szCs w:val="22"/>
              </w:rPr>
            </w:pPr>
            <w:r w:rsidRPr="008F066B">
              <w:rPr>
                <w:rFonts w:ascii="Calibri" w:hAnsi="Calibri" w:cs="Calibri"/>
                <w:sz w:val="22"/>
                <w:szCs w:val="22"/>
              </w:rPr>
              <w:t xml:space="preserve">Infection with GMO </w:t>
            </w:r>
            <w:r w:rsidR="008C6676">
              <w:rPr>
                <w:rFonts w:ascii="Calibri" w:hAnsi="Calibri" w:cs="Calibri"/>
                <w:sz w:val="22"/>
                <w:szCs w:val="22"/>
              </w:rPr>
              <w:t>and/</w:t>
            </w:r>
            <w:r w:rsidRPr="008F066B">
              <w:rPr>
                <w:rFonts w:ascii="Calibri" w:hAnsi="Calibri" w:cs="Calibri"/>
                <w:sz w:val="22"/>
                <w:szCs w:val="22"/>
              </w:rPr>
              <w:t>or novel bacteria</w:t>
            </w:r>
          </w:p>
        </w:tc>
      </w:tr>
      <w:tr w:rsidR="003A2729" w:rsidRPr="00961290" w14:paraId="34AE5B4E" w14:textId="77777777" w:rsidTr="00F727CD">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D07D5FA" w14:textId="77777777" w:rsidR="003A2729" w:rsidRPr="005F4CB8" w:rsidRDefault="003A2729" w:rsidP="00F727CD">
            <w:pPr>
              <w:keepNext/>
              <w:spacing w:before="40" w:after="40"/>
              <w:ind w:right="-30"/>
              <w:rPr>
                <w:rFonts w:asciiTheme="minorHAnsi" w:hAnsiTheme="minorHAnsi" w:cstheme="minorHAnsi"/>
                <w:b/>
                <w:szCs w:val="22"/>
              </w:rPr>
            </w:pPr>
            <w:r w:rsidRPr="005F4CB8">
              <w:rPr>
                <w:rFonts w:asciiTheme="minorHAnsi" w:hAnsiTheme="minorHAnsi" w:cstheme="minorHAnsi"/>
                <w:b/>
                <w:szCs w:val="22"/>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10A8BEDA" w14:textId="77777777" w:rsidR="003A2729" w:rsidRPr="008508E0" w:rsidRDefault="003A2729" w:rsidP="00F727CD">
            <w:pPr>
              <w:spacing w:before="60" w:after="60"/>
              <w:jc w:val="center"/>
              <w:rPr>
                <w:rFonts w:asciiTheme="minorHAnsi" w:hAnsiTheme="minorHAnsi" w:cstheme="minorHAnsi"/>
                <w:szCs w:val="22"/>
              </w:rPr>
            </w:pPr>
            <w:r>
              <w:rPr>
                <w:rFonts w:asciiTheme="minorHAnsi" w:hAnsiTheme="minorHAnsi" w:cstheme="minorHAnsi"/>
                <w:szCs w:val="22"/>
              </w:rPr>
              <w:t>Ill health (e.g. diarrhoea, vomiting or gut issues) or genotoxicity</w:t>
            </w:r>
          </w:p>
        </w:tc>
      </w:tr>
    </w:tbl>
    <w:p w14:paraId="1FF19C53" w14:textId="1997CEDF" w:rsidR="003A2729" w:rsidRPr="002B70E3" w:rsidRDefault="003A2729" w:rsidP="00E5214B">
      <w:pPr>
        <w:pStyle w:val="4RARMP"/>
        <w:rPr>
          <w:shd w:val="clear" w:color="auto" w:fill="FFFFFF"/>
        </w:rPr>
      </w:pPr>
      <w:r w:rsidRPr="002B70E3">
        <w:rPr>
          <w:shd w:val="clear" w:color="auto" w:fill="FFFFFF"/>
        </w:rPr>
        <w:t xml:space="preserve">Risk </w:t>
      </w:r>
      <w:r w:rsidR="00E5214B">
        <w:rPr>
          <w:shd w:val="clear" w:color="auto" w:fill="FFFFFF"/>
        </w:rPr>
        <w:t>s</w:t>
      </w:r>
      <w:r w:rsidRPr="002B70E3">
        <w:rPr>
          <w:shd w:val="clear" w:color="auto" w:fill="FFFFFF"/>
        </w:rPr>
        <w:t>ource</w:t>
      </w:r>
    </w:p>
    <w:p w14:paraId="1306DF97" w14:textId="77777777" w:rsidR="003A2729" w:rsidRPr="002B70E3" w:rsidRDefault="003A2729" w:rsidP="003A2729">
      <w:pPr>
        <w:pStyle w:val="RARMPnumberedparagraphs"/>
        <w:rPr>
          <w:shd w:val="clear" w:color="auto" w:fill="FFFFFF"/>
        </w:rPr>
      </w:pPr>
      <w:r>
        <w:rPr>
          <w:shd w:val="clear" w:color="auto" w:fill="FFFFFF"/>
        </w:rPr>
        <w:t>The source of potential harm for this postulated risk scenario is the GMO.</w:t>
      </w:r>
    </w:p>
    <w:p w14:paraId="09BC699E" w14:textId="417DACDA" w:rsidR="003A2729" w:rsidRPr="002B70E3" w:rsidRDefault="003A2729" w:rsidP="00E5214B">
      <w:pPr>
        <w:pStyle w:val="4RARMP"/>
        <w:rPr>
          <w:shd w:val="clear" w:color="auto" w:fill="FFFFFF"/>
        </w:rPr>
      </w:pPr>
      <w:r w:rsidRPr="002B70E3">
        <w:rPr>
          <w:shd w:val="clear" w:color="auto" w:fill="FFFFFF"/>
        </w:rPr>
        <w:lastRenderedPageBreak/>
        <w:t>Causal Pathway</w:t>
      </w:r>
      <w:r w:rsidR="0078052B">
        <w:rPr>
          <w:shd w:val="clear" w:color="auto" w:fill="FFFFFF"/>
        </w:rPr>
        <w:t xml:space="preserve"> and likelihood assessment</w:t>
      </w:r>
    </w:p>
    <w:p w14:paraId="46E0C9BC" w14:textId="7ACD27CE" w:rsidR="003A2729" w:rsidRPr="0088285D" w:rsidRDefault="003A2729" w:rsidP="00386BF2">
      <w:pPr>
        <w:pStyle w:val="RARMPnumberedparagraphs"/>
      </w:pPr>
      <w:r>
        <w:rPr>
          <w:shd w:val="clear" w:color="auto" w:fill="FFFFFF"/>
        </w:rPr>
        <w:t xml:space="preserve"> The GMO </w:t>
      </w:r>
      <w:r w:rsidR="00EC4EDA">
        <w:rPr>
          <w:shd w:val="clear" w:color="auto" w:fill="FFFFFF"/>
        </w:rPr>
        <w:t>and/</w:t>
      </w:r>
      <w:r>
        <w:rPr>
          <w:shd w:val="clear" w:color="auto" w:fill="FFFFFF"/>
        </w:rPr>
        <w:t xml:space="preserve">or novel bacteria could be shed from trial participants as described in Risk </w:t>
      </w:r>
      <w:r w:rsidR="00A33785">
        <w:rPr>
          <w:shd w:val="clear" w:color="auto" w:fill="FFFFFF"/>
        </w:rPr>
        <w:t>s</w:t>
      </w:r>
      <w:r>
        <w:rPr>
          <w:shd w:val="clear" w:color="auto" w:fill="FFFFFF"/>
        </w:rPr>
        <w:t xml:space="preserve">cenarios 1 and 2, including shedding in faeces, </w:t>
      </w:r>
      <w:r w:rsidR="00EC4EDA">
        <w:t>diarrhoea or vomit,</w:t>
      </w:r>
      <w:r w:rsidR="00EC4EDA">
        <w:rPr>
          <w:shd w:val="clear" w:color="auto" w:fill="FFFFFF"/>
        </w:rPr>
        <w:t xml:space="preserve"> </w:t>
      </w:r>
      <w:r>
        <w:rPr>
          <w:shd w:val="clear" w:color="auto" w:fill="FFFFFF"/>
        </w:rPr>
        <w:t xml:space="preserve">which could result in the GMO being released into the environment. This could lead to the establishment of the GMO or novel bacteria in the environment, which </w:t>
      </w:r>
      <w:r w:rsidR="002E2CD9">
        <w:rPr>
          <w:shd w:val="clear" w:color="auto" w:fill="FFFFFF"/>
        </w:rPr>
        <w:t xml:space="preserve">could </w:t>
      </w:r>
      <w:r>
        <w:rPr>
          <w:shd w:val="clear" w:color="auto" w:fill="FFFFFF"/>
        </w:rPr>
        <w:t>result in exposure of people and animals (</w:t>
      </w:r>
      <w:r w:rsidRPr="009E559C">
        <w:rPr>
          <w:shd w:val="clear" w:color="auto" w:fill="FFFFFF"/>
        </w:rPr>
        <w:t>including marine or aquatic animals</w:t>
      </w:r>
      <w:r>
        <w:rPr>
          <w:shd w:val="clear" w:color="auto" w:fill="FFFFFF"/>
        </w:rPr>
        <w:t>) to the GMO or novel bacteria.</w:t>
      </w:r>
    </w:p>
    <w:p w14:paraId="73BA498F" w14:textId="18102561" w:rsidR="00DE7681" w:rsidRDefault="00E5214B" w:rsidP="00CE6D5E">
      <w:pPr>
        <w:pStyle w:val="RARMPnumberedparagraphs"/>
      </w:pPr>
      <w:r>
        <w:t xml:space="preserve">The risk from accidental </w:t>
      </w:r>
      <w:r w:rsidR="002E2CD9">
        <w:t xml:space="preserve">dispersal </w:t>
      </w:r>
      <w:r w:rsidR="003C3E3A">
        <w:t>during</w:t>
      </w:r>
      <w:r>
        <w:t xml:space="preserve"> the preparation and administration of the GMO and during the import, transport, storage and disposal of the GMO</w:t>
      </w:r>
      <w:r w:rsidR="003C3E3A">
        <w:t>, as well as risks associated with</w:t>
      </w:r>
      <w:r>
        <w:t xml:space="preserve"> </w:t>
      </w:r>
      <w:r w:rsidR="003C3E3A">
        <w:t xml:space="preserve">the shedding of the GMO (e.g. faeces, diarrhoea, vomit) within the clinical trial site and at home </w:t>
      </w:r>
      <w:r>
        <w:t xml:space="preserve">have been addressed in Risk </w:t>
      </w:r>
      <w:r w:rsidR="00A33785">
        <w:t>s</w:t>
      </w:r>
      <w:r>
        <w:t>cenario 1</w:t>
      </w:r>
      <w:r w:rsidR="00B21044">
        <w:t xml:space="preserve">. </w:t>
      </w:r>
      <w:r w:rsidR="000C61B6">
        <w:t xml:space="preserve">Risk scenario 2 considered risks from the direct exposure </w:t>
      </w:r>
      <w:r w:rsidR="00404170">
        <w:t xml:space="preserve">to </w:t>
      </w:r>
      <w:r w:rsidR="000C61B6">
        <w:t xml:space="preserve">novel bacteria. </w:t>
      </w:r>
      <w:r>
        <w:t xml:space="preserve">This risk scenario will discuss the potential of the GMO or novel bacteria entering and persisting in the environment as a result of the excretion of human faecal waste. </w:t>
      </w:r>
    </w:p>
    <w:p w14:paraId="188DD1C3" w14:textId="5D829038" w:rsidR="00DE7681" w:rsidRDefault="00DE7681" w:rsidP="00CE6D5E">
      <w:pPr>
        <w:pStyle w:val="Riskscenariosection"/>
      </w:pPr>
      <w:r>
        <w:t>Wastewater treatment of human faecal waste</w:t>
      </w:r>
    </w:p>
    <w:p w14:paraId="5FFB8B4A" w14:textId="09279F07" w:rsidR="003C3E3A" w:rsidRDefault="003A2729" w:rsidP="003A2729">
      <w:pPr>
        <w:pStyle w:val="RARMPnumberedparagraphs"/>
      </w:pPr>
      <w:r>
        <w:t xml:space="preserve">Section </w:t>
      </w:r>
      <w:r>
        <w:fldChar w:fldCharType="begin"/>
      </w:r>
      <w:r>
        <w:instrText xml:space="preserve"> REF _Ref68594447 \n \h </w:instrText>
      </w:r>
      <w:r>
        <w:fldChar w:fldCharType="separate"/>
      </w:r>
      <w:r w:rsidR="00DC7A35">
        <w:t>3.6</w:t>
      </w:r>
      <w:r>
        <w:fldChar w:fldCharType="end"/>
      </w:r>
      <w:r>
        <w:t xml:space="preserve"> in </w:t>
      </w:r>
      <w:r w:rsidR="00647917">
        <w:t xml:space="preserve">Chapter 1 </w:t>
      </w:r>
      <w:r>
        <w:t xml:space="preserve">discusses the effects of wastewater treatment on bacterial populations and the use of sewage as biosolids in agriculture in detail. </w:t>
      </w:r>
      <w:r w:rsidR="003C3E3A">
        <w:t>The</w:t>
      </w:r>
      <w:r>
        <w:t xml:space="preserve"> </w:t>
      </w:r>
      <w:r w:rsidR="003C3E3A">
        <w:t xml:space="preserve">summary </w:t>
      </w:r>
      <w:r>
        <w:t xml:space="preserve">below </w:t>
      </w:r>
      <w:r w:rsidR="003C3E3A">
        <w:t>includes information</w:t>
      </w:r>
      <w:r>
        <w:t xml:space="preserve"> relevant to this risk scenario. </w:t>
      </w:r>
    </w:p>
    <w:p w14:paraId="2318FFDF" w14:textId="12854D02" w:rsidR="003A2729" w:rsidRDefault="003A2729" w:rsidP="003A2729">
      <w:pPr>
        <w:pStyle w:val="RARMPnumberedparagraphs"/>
      </w:pPr>
      <w:r>
        <w:t xml:space="preserve">In urban areas, most wastewater is processed at centralised wastewater treatment plants (WWTPs). Processes at WWTPs vary, with either 2 or 3 stages of treatment after which most wastewater is returned to the ocean, a lake, or a river. </w:t>
      </w:r>
    </w:p>
    <w:p w14:paraId="111CC53D" w14:textId="0C6F9875" w:rsidR="003A2729" w:rsidRDefault="003A2729" w:rsidP="003A2729">
      <w:pPr>
        <w:pStyle w:val="RARMPnumberedparagraphs"/>
      </w:pPr>
      <w:r>
        <w:t xml:space="preserve">Efficacy of wastewater treatment for removal of bacteria varies considerably. One UK study showed that the majority of faecal bacteria were removed at the secondary or tertiary stages of decontamination </w:t>
      </w:r>
      <w:r>
        <w:fldChar w:fldCharType="begin"/>
      </w:r>
      <w:r>
        <w:instrText xml:space="preserve"> ADDIN EN.CITE &lt;EndNote&gt;&lt;Cite&gt;&lt;Author&gt;Kay&lt;/Author&gt;&lt;Year&gt;2008&lt;/Year&gt;&lt;RecNum&gt;70&lt;/RecNum&gt;&lt;DisplayText&gt;(Kay et al., 2008)&lt;/DisplayText&gt;&lt;record&gt;&lt;rec-number&gt;70&lt;/rec-number&gt;&lt;foreign-keys&gt;&lt;key app="EN" db-id="e2p5expr8xpzasea9ag5xrxnztseszre50vw" timestamp="1761605466"&gt;70&lt;/key&gt;&lt;/foreign-keys&gt;&lt;ref-type name="Journal Article"&gt;17&lt;/ref-type&gt;&lt;contributors&gt;&lt;authors&gt;&lt;author&gt;Kay, D.&lt;/author&gt;&lt;author&gt;Crowther, J.&lt;/author&gt;&lt;author&gt;Stapleton, C. M.&lt;/author&gt;&lt;author&gt;Wyer, M. D.&lt;/author&gt;&lt;author&gt;Fewtrell, L.&lt;/author&gt;&lt;author&gt;Edwards, A.&lt;/author&gt;&lt;author&gt;Francis, C. A.&lt;/author&gt;&lt;author&gt;McDonald, A. T.&lt;/author&gt;&lt;author&gt;Watkins, J.&lt;/author&gt;&lt;author&gt;Wilkinson, J.&lt;/author&gt;&lt;/authors&gt;&lt;/contributors&gt;&lt;auth-address&gt;Centre for Catchment to Coastal Research, River Basin Dynamics and Hydrology Research Group, IGES, University of Wales, Aberystwyth, Ceredigion SY23 3DB, UK. dave@crehkay.demon.co.uk&lt;/auth-address&gt;&lt;titles&gt;&lt;title&gt;Faecal indicator organism concentrations in sewage and treated effluents&lt;/title&gt;&lt;secondary-title&gt;Water Res&lt;/secondary-title&gt;&lt;/titles&gt;&lt;periodical&gt;&lt;full-title&gt;Water Res&lt;/full-title&gt;&lt;/periodical&gt;&lt;pages&gt;442-54&lt;/pages&gt;&lt;volume&gt;42&lt;/volume&gt;&lt;number&gt;1-2&lt;/number&gt;&lt;edition&gt;2007/08/22&lt;/edition&gt;&lt;keywords&gt;&lt;keyword&gt;Colony Count, Microbial&lt;/keyword&gt;&lt;keyword&gt;Enterobacteriaceae/*isolation &amp;amp; purification&lt;/keyword&gt;&lt;keyword&gt;Enterococcus/*isolation &amp;amp; purification&lt;/keyword&gt;&lt;keyword&gt;Feces&lt;/keyword&gt;&lt;keyword&gt;Sewage/*microbiology&lt;/keyword&gt;&lt;keyword&gt;United Kingdom&lt;/keyword&gt;&lt;keyword&gt;*Waste Disposal, Fluid&lt;/keyword&gt;&lt;keyword&gt;Water Pollutants/*isolation &amp;amp; purification&lt;/keyword&gt;&lt;/keywords&gt;&lt;dates&gt;&lt;year&gt;2008&lt;/year&gt;&lt;pub-dates&gt;&lt;date&gt;Jan&lt;/date&gt;&lt;/pub-dates&gt;&lt;/dates&gt;&lt;isbn&gt;0043-1354 (Print)&amp;#xD;0043-1354 (Linking)&lt;/isbn&gt;&lt;accession-num&gt;17709126&lt;/accession-num&gt;&lt;urls&gt;&lt;related-urls&gt;&lt;url&gt;https://www.ncbi.nlm.nih.gov/pubmed/17709126&lt;/url&gt;&lt;url&gt;https://www.sciencedirect.com/science/article/abs/pii/S004313540700512X?via%3Dihub&lt;/url&gt;&lt;/related-urls&gt;&lt;/urls&gt;&lt;electronic-resource-num&gt;10.1016/j.watres.2007.07.036&lt;/electronic-resource-num&gt;&lt;/record&gt;&lt;/Cite&gt;&lt;/EndNote&gt;</w:instrText>
      </w:r>
      <w:r>
        <w:fldChar w:fldCharType="separate"/>
      </w:r>
      <w:r>
        <w:rPr>
          <w:noProof/>
        </w:rPr>
        <w:t>(</w:t>
      </w:r>
      <w:hyperlink w:anchor="_ENREF_49" w:tooltip="Kay, 2008 #70" w:history="1">
        <w:r w:rsidR="00647917">
          <w:rPr>
            <w:noProof/>
          </w:rPr>
          <w:t>Kay et al., 2008</w:t>
        </w:r>
      </w:hyperlink>
      <w:r>
        <w:rPr>
          <w:noProof/>
        </w:rPr>
        <w:t>)</w:t>
      </w:r>
      <w:r>
        <w:fldChar w:fldCharType="end"/>
      </w:r>
      <w:r>
        <w:t xml:space="preserve">, with an overall reduction in bacteria of up to 3000-fold. </w:t>
      </w:r>
    </w:p>
    <w:p w14:paraId="17C7639E" w14:textId="60C3A42B" w:rsidR="003A2729" w:rsidRDefault="003A2729" w:rsidP="003A2729">
      <w:pPr>
        <w:pStyle w:val="RARMPnumberedparagraphs"/>
      </w:pPr>
      <w:r>
        <w:t xml:space="preserve">An analysis of 4 wastewater treatments plants across Australia found </w:t>
      </w:r>
      <w:r w:rsidR="00404170">
        <w:t xml:space="preserve">that </w:t>
      </w:r>
      <w:r>
        <w:t xml:space="preserve">an average of 126 different genera of bacteria were present </w:t>
      </w:r>
      <w:r>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instrText xml:space="preserve"> ADDIN EN.CITE </w:instrText>
      </w:r>
      <w:r>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instrText xml:space="preserve"> ADDIN EN.CITE.DATA </w:instrText>
      </w:r>
      <w:r>
        <w:fldChar w:fldCharType="end"/>
      </w:r>
      <w:r>
        <w:fldChar w:fldCharType="separate"/>
      </w:r>
      <w:r>
        <w:rPr>
          <w:noProof/>
        </w:rPr>
        <w:t>(</w:t>
      </w:r>
      <w:hyperlink w:anchor="_ENREF_4" w:tooltip="Ahmed, 2017 #71" w:history="1">
        <w:r w:rsidR="00647917">
          <w:rPr>
            <w:noProof/>
          </w:rPr>
          <w:t>Ahmed et al., 2017</w:t>
        </w:r>
      </w:hyperlink>
      <w:r>
        <w:rPr>
          <w:noProof/>
        </w:rPr>
        <w:t>)</w:t>
      </w:r>
      <w:r>
        <w:fldChar w:fldCharType="end"/>
      </w:r>
      <w:r>
        <w:t xml:space="preserve">.  The 10 most abundant genera were </w:t>
      </w:r>
      <w:r w:rsidRPr="00CD5578">
        <w:rPr>
          <w:i/>
        </w:rPr>
        <w:t xml:space="preserve">Pseudomonas, Arcobacter, Bacteroides, Paludibacterium, Conchiformibius, Flavobacterium, Polynucleobacter, Acinetobacter, Parabacteroides, </w:t>
      </w:r>
      <w:r>
        <w:t xml:space="preserve">and </w:t>
      </w:r>
      <w:r w:rsidRPr="00CD5578">
        <w:rPr>
          <w:i/>
        </w:rPr>
        <w:t>Cloacibacterium.</w:t>
      </w:r>
      <w:r>
        <w:t xml:space="preserve">  </w:t>
      </w:r>
      <w:r w:rsidRPr="002E15B9">
        <w:t xml:space="preserve">A study </w:t>
      </w:r>
      <w:r w:rsidR="00404170">
        <w:t>of</w:t>
      </w:r>
      <w:r w:rsidR="00404170" w:rsidRPr="002E15B9">
        <w:t xml:space="preserve"> </w:t>
      </w:r>
      <w:r w:rsidRPr="002E15B9">
        <w:t xml:space="preserve">4 WWTPs in Queensland found </w:t>
      </w:r>
      <w:r w:rsidR="00404170">
        <w:t xml:space="preserve">that </w:t>
      </w:r>
      <w:r>
        <w:t>sometimes human pathogenic</w:t>
      </w:r>
      <w:r w:rsidRPr="002E15B9">
        <w:t xml:space="preserve"> </w:t>
      </w:r>
      <w:r w:rsidRPr="002E15B9">
        <w:rPr>
          <w:i/>
        </w:rPr>
        <w:t>E.</w:t>
      </w:r>
      <w:r>
        <w:rPr>
          <w:i/>
        </w:rPr>
        <w:t xml:space="preserve"> </w:t>
      </w:r>
      <w:r w:rsidRPr="002E15B9">
        <w:rPr>
          <w:i/>
        </w:rPr>
        <w:t>coli</w:t>
      </w:r>
      <w:r>
        <w:t xml:space="preserve"> could </w:t>
      </w:r>
      <w:r w:rsidRPr="002E15B9">
        <w:t>survive</w:t>
      </w:r>
      <w:r>
        <w:t xml:space="preserve"> tertiary treatment </w:t>
      </w:r>
      <w:r w:rsidRPr="002E15B9">
        <w:t xml:space="preserve">and reach the environment </w:t>
      </w:r>
      <w:r>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instrText xml:space="preserve"> ADDIN EN.CITE </w:instrText>
      </w:r>
      <w:r>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instrText xml:space="preserve"> ADDIN EN.CITE.DATA </w:instrText>
      </w:r>
      <w:r>
        <w:fldChar w:fldCharType="end"/>
      </w:r>
      <w:r>
        <w:fldChar w:fldCharType="separate"/>
      </w:r>
      <w:r>
        <w:rPr>
          <w:noProof/>
        </w:rPr>
        <w:t>(</w:t>
      </w:r>
      <w:hyperlink w:anchor="_ENREF_5" w:tooltip="Anastasi, 2010 #72" w:history="1">
        <w:r w:rsidR="00647917">
          <w:rPr>
            <w:noProof/>
          </w:rPr>
          <w:t>Anastasi et al., 2010</w:t>
        </w:r>
      </w:hyperlink>
      <w:r>
        <w:rPr>
          <w:noProof/>
        </w:rPr>
        <w:t>)</w:t>
      </w:r>
      <w:r>
        <w:fldChar w:fldCharType="end"/>
      </w:r>
      <w:r>
        <w:t xml:space="preserve">. Determining the number of </w:t>
      </w:r>
      <w:r w:rsidRPr="00634C1A">
        <w:rPr>
          <w:i/>
        </w:rPr>
        <w:t>E.</w:t>
      </w:r>
      <w:r>
        <w:rPr>
          <w:i/>
        </w:rPr>
        <w:t xml:space="preserve"> </w:t>
      </w:r>
      <w:r w:rsidRPr="00634C1A">
        <w:rPr>
          <w:i/>
        </w:rPr>
        <w:t xml:space="preserve">coli </w:t>
      </w:r>
      <w:r>
        <w:t>in the environment that came from waste water</w:t>
      </w:r>
      <w:r w:rsidRPr="002E15B9">
        <w:t xml:space="preserve"> is complicated by birds and other animals carrying similar </w:t>
      </w:r>
      <w:r w:rsidRPr="00634C1A">
        <w:rPr>
          <w:i/>
        </w:rPr>
        <w:t>E.coli</w:t>
      </w:r>
      <w:r w:rsidRPr="002E15B9">
        <w:t xml:space="preserve"> to humans</w:t>
      </w:r>
      <w:r>
        <w:t xml:space="preserve"> </w:t>
      </w:r>
      <w:r>
        <w:fldChar w:fldCharType="begin"/>
      </w:r>
      <w:r>
        <w:instrText xml:space="preserve"> ADDIN EN.CITE &lt;EndNote&gt;&lt;Cite&gt;&lt;Author&gt;Anastasi&lt;/Author&gt;&lt;Year&gt;2012&lt;/Year&gt;&lt;RecNum&gt;73&lt;/RecNum&gt;&lt;DisplayText&gt;(Anastasi et al., 2012)&lt;/DisplayText&gt;&lt;record&gt;&lt;rec-number&gt;73&lt;/rec-number&gt;&lt;foreign-keys&gt;&lt;key app="EN" db-id="e2p5expr8xpzasea9ag5xrxnztseszre50vw" timestamp="1761605474"&gt;73&lt;/key&gt;&lt;/foreign-keys&gt;&lt;ref-type name="Journal Article"&gt;17&lt;/ref-type&gt;&lt;contributors&gt;&lt;authors&gt;&lt;author&gt;Anastasi, E. M.&lt;/author&gt;&lt;author&gt;Matthews, B.&lt;/author&gt;&lt;author&gt;Stratton, H. M.&lt;/author&gt;&lt;author&gt;Katouli, M.&lt;/author&gt;&lt;/authors&gt;&lt;/contributors&gt;&lt;auth-address&gt;School of Health and Sport Sciences, University of the Sunshine Coast, Maroochydore, Queensland, Australia.&lt;/auth-address&gt;&lt;titles&gt;&lt;title&gt;&lt;style face="normal" font="default" size="100%"&gt;Pathogenic &lt;/style&gt;&lt;style face="italic" font="default" size="100%"&gt;Escherichia coli&lt;/style&gt;&lt;style face="normal" font="default" size="100%"&gt; found in sewage treatment plants and environmental waters&lt;/style&gt;&lt;/title&gt;&lt;secondary-title&gt;Appl Environ Microbiol&lt;/secondary-title&gt;&lt;/titles&gt;&lt;periodical&gt;&lt;full-title&gt;Appl Environ Microbiol&lt;/full-title&gt;&lt;/periodical&gt;&lt;pages&gt;5536-41&lt;/pages&gt;&lt;volume&gt;78&lt;/volume&gt;&lt;number&gt;16&lt;/number&gt;&lt;edition&gt;2012/06/05&lt;/edition&gt;&lt;keywords&gt;&lt;keyword&gt;Bacterial Typing Techniques&lt;/keyword&gt;&lt;keyword&gt;Escherichia coli/classification/genetics/*isolation &amp;amp; purification/*pathogenicity&lt;/keyword&gt;&lt;keyword&gt;Sewage/*microbiology&lt;/keyword&gt;&lt;keyword&gt;Virulence Factors/genetics&lt;/keyword&gt;&lt;keyword&gt;*Water Microbiology&lt;/keyword&gt;&lt;keyword&gt;Water Purification&lt;/keyword&gt;&lt;/keywords&gt;&lt;dates&gt;&lt;year&gt;2012&lt;/year&gt;&lt;pub-dates&gt;&lt;date&gt;Aug&lt;/date&gt;&lt;/pub-dates&gt;&lt;/dates&gt;&lt;isbn&gt;1098-5336 (Electronic)&amp;#xD;0099-2240 (Linking)&lt;/isbn&gt;&lt;accession-num&gt;22660714&lt;/accession-num&gt;&lt;urls&gt;&lt;related-urls&gt;&lt;url&gt;https://www.ncbi.nlm.nih.gov/pubmed/22660714&lt;/url&gt;&lt;url&gt;https://www.ncbi.nlm.nih.gov/pmc/articles/PMC3406122/pdf/zam5536.pdf&lt;/url&gt;&lt;/related-urls&gt;&lt;/urls&gt;&lt;custom2&gt;PMC3406122&lt;/custom2&gt;&lt;electronic-resource-num&gt;10.1128/AEM.00657-12&lt;/electronic-resource-num&gt;&lt;/record&gt;&lt;/Cite&gt;&lt;/EndNote&gt;</w:instrText>
      </w:r>
      <w:r>
        <w:fldChar w:fldCharType="separate"/>
      </w:r>
      <w:r>
        <w:rPr>
          <w:noProof/>
        </w:rPr>
        <w:t>(</w:t>
      </w:r>
      <w:hyperlink w:anchor="_ENREF_6" w:tooltip="Anastasi, 2012 #73" w:history="1">
        <w:r w:rsidR="00647917">
          <w:rPr>
            <w:noProof/>
          </w:rPr>
          <w:t>Anastasi et al., 2012</w:t>
        </w:r>
      </w:hyperlink>
      <w:r>
        <w:rPr>
          <w:noProof/>
        </w:rPr>
        <w:t>)</w:t>
      </w:r>
      <w:r>
        <w:fldChar w:fldCharType="end"/>
      </w:r>
      <w:r w:rsidRPr="002E15B9">
        <w:t>.</w:t>
      </w:r>
    </w:p>
    <w:p w14:paraId="57456F8D" w14:textId="3E99CFF6" w:rsidR="003A2729" w:rsidRDefault="003A2729" w:rsidP="003A2729">
      <w:pPr>
        <w:pStyle w:val="RARMPnumberedparagraphs"/>
      </w:pPr>
      <w:r>
        <w:t>Other systems are used for waste disposal such as septic systems, aerated wastewater treatment system and dry composting toilets</w:t>
      </w:r>
      <w:r w:rsidR="003C3E3A">
        <w:t>.</w:t>
      </w:r>
      <w:r w:rsidRPr="00E847A8">
        <w:rPr>
          <w:szCs w:val="22"/>
        </w:rPr>
        <w:t xml:space="preserve"> </w:t>
      </w:r>
      <w:r w:rsidR="003C3E3A">
        <w:rPr>
          <w:szCs w:val="22"/>
        </w:rPr>
        <w:t>P</w:t>
      </w:r>
      <w:r>
        <w:rPr>
          <w:szCs w:val="22"/>
        </w:rPr>
        <w:t>articipant</w:t>
      </w:r>
      <w:r w:rsidRPr="00E847A8">
        <w:rPr>
          <w:szCs w:val="22"/>
        </w:rPr>
        <w:t>s</w:t>
      </w:r>
      <w:r>
        <w:t xml:space="preserve"> could </w:t>
      </w:r>
      <w:r w:rsidR="00B64A57">
        <w:t xml:space="preserve">also </w:t>
      </w:r>
      <w:r>
        <w:t>use non-standard toilets during activities such as camping. Such systems are generally less effective at killing bacteria than wastewater treatment plants</w:t>
      </w:r>
      <w:r w:rsidRPr="00E847A8">
        <w:rPr>
          <w:szCs w:val="22"/>
        </w:rPr>
        <w:t>.</w:t>
      </w:r>
    </w:p>
    <w:p w14:paraId="1DD5552F" w14:textId="4BFF5D9A" w:rsidR="003A2729" w:rsidRDefault="003A2729" w:rsidP="003A2729">
      <w:pPr>
        <w:pStyle w:val="RARMPnumberedparagraphs"/>
      </w:pPr>
      <w:r w:rsidRPr="00C202DA">
        <w:t xml:space="preserve">The reduction </w:t>
      </w:r>
      <w:r>
        <w:t xml:space="preserve">in bacterial load </w:t>
      </w:r>
      <w:r w:rsidRPr="00C202DA">
        <w:t xml:space="preserve">and dilution </w:t>
      </w:r>
      <w:r>
        <w:t xml:space="preserve">of waste in larger volumes of wastewater </w:t>
      </w:r>
      <w:r w:rsidRPr="00C202DA">
        <w:t xml:space="preserve">that would occur in the wastewater treatment process </w:t>
      </w:r>
      <w:r>
        <w:t>mean that bacterial concentrations in areas where wastewater is released are likely to be very low. Competition and dilution still occur in other waste disposal systems but to a lower extent</w:t>
      </w:r>
      <w:r w:rsidR="001D3E5E">
        <w:t>, thus the bacterial concentrations at release sites from these methods may be higher</w:t>
      </w:r>
      <w:r>
        <w:t xml:space="preserve">. </w:t>
      </w:r>
    </w:p>
    <w:p w14:paraId="1C31A133" w14:textId="19142871" w:rsidR="003A2729" w:rsidRDefault="001D3E5E" w:rsidP="003A2729">
      <w:pPr>
        <w:pStyle w:val="RARMPnumberedparagraphs"/>
      </w:pPr>
      <w:r>
        <w:t>T</w:t>
      </w:r>
      <w:r w:rsidR="003A2729">
        <w:t xml:space="preserve">he ideal temperature for most </w:t>
      </w:r>
      <w:r w:rsidR="003A2729" w:rsidRPr="003D55F6">
        <w:rPr>
          <w:iCs/>
        </w:rPr>
        <w:t>enterobacteriaceae</w:t>
      </w:r>
      <w:r w:rsidR="003A2729">
        <w:t xml:space="preserve"> is 37</w:t>
      </w:r>
      <w:r w:rsidR="003A2729">
        <w:rPr>
          <w:rFonts w:cs="Calibri"/>
        </w:rPr>
        <w:t>°</w:t>
      </w:r>
      <w:r w:rsidR="003A2729">
        <w:t xml:space="preserve">C, so they are not very well adapted to cold temperatures, and do not proliferate well in waterways or the ocean </w:t>
      </w:r>
      <w:r w:rsidR="003A2729">
        <w:fldChar w:fldCharType="begin"/>
      </w:r>
      <w:r w:rsidR="003A2729">
        <w:instrText xml:space="preserve"> ADDIN EN.CITE &lt;EndNote&gt;&lt;Cite&gt;&lt;Author&gt;Bogosian&lt;/Author&gt;&lt;Year&gt;1998&lt;/Year&gt;&lt;RecNum&gt;111&lt;/RecNum&gt;&lt;DisplayText&gt;(Bogosian et al., 1998)&lt;/DisplayText&gt;&lt;record&gt;&lt;rec-number&gt;111&lt;/rec-number&gt;&lt;foreign-keys&gt;&lt;key app="EN" db-id="e2p5expr8xpzasea9ag5xrxnztseszre50vw" timestamp="1761605576"&gt;111&lt;/key&gt;&lt;/foreign-keys&gt;&lt;ref-type name="Journal Article"&gt;17&lt;/ref-type&gt;&lt;contributors&gt;&lt;authors&gt;&lt;author&gt;Bogosian, Gregg&lt;/author&gt;&lt;author&gt;Morris, Patricia J. L.&lt;/author&gt;&lt;author&gt;O’Neil, Julia P.&lt;/author&gt;&lt;/authors&gt;&lt;/contributors&gt;&lt;titles&gt;&lt;title&gt;A Mixed Culture Recovery Method Indicates that Enteric Bacteria Do Not Enter the Viable but Nonculturable State&lt;/title&gt;&lt;secondary-title&gt;Appl Environ Microbiol.&lt;/secondary-title&gt;&lt;/titles&gt;&lt;periodical&gt;&lt;full-title&gt;Appl Environ Microbiol.&lt;/full-title&gt;&lt;/periodical&gt;&lt;pages&gt;1736-1742&lt;/pages&gt;&lt;volume&gt;64&lt;/volume&gt;&lt;number&gt;5&lt;/number&gt;&lt;dates&gt;&lt;year&gt;1998&lt;/year&gt;&lt;/dates&gt;&lt;urls&gt;&lt;related-urls&gt;&lt;url&gt;https://aem.asm.org/content/aem/64/5/1736.full.pdf&lt;/url&gt;&lt;/related-urls&gt;&lt;/urls&gt;&lt;electronic-resource-num&gt;10.1128/AEM.64.5.1736-1742.1998 %J Applied and Environmental Microbiology&lt;/electronic-resource-num&gt;&lt;/record&gt;&lt;/Cite&gt;&lt;/EndNote&gt;</w:instrText>
      </w:r>
      <w:r w:rsidR="003A2729">
        <w:fldChar w:fldCharType="separate"/>
      </w:r>
      <w:r w:rsidR="003A2729">
        <w:rPr>
          <w:noProof/>
        </w:rPr>
        <w:t>(</w:t>
      </w:r>
      <w:hyperlink w:anchor="_ENREF_12" w:tooltip="Bogosian, 1998 #111" w:history="1">
        <w:r w:rsidR="00647917">
          <w:rPr>
            <w:noProof/>
          </w:rPr>
          <w:t>Bogosian et al., 1998</w:t>
        </w:r>
      </w:hyperlink>
      <w:r w:rsidR="003A2729">
        <w:rPr>
          <w:noProof/>
        </w:rPr>
        <w:t>)</w:t>
      </w:r>
      <w:r w:rsidR="003A2729">
        <w:fldChar w:fldCharType="end"/>
      </w:r>
      <w:r w:rsidR="003A2729">
        <w:t xml:space="preserve">. UV radiation from the sun also kills </w:t>
      </w:r>
      <w:r w:rsidR="003A2729" w:rsidRPr="003D55F6">
        <w:rPr>
          <w:iCs/>
        </w:rPr>
        <w:t>enterobacteriaceae</w:t>
      </w:r>
      <w:r w:rsidR="003A2729">
        <w:rPr>
          <w:i/>
        </w:rPr>
        <w:t>.</w:t>
      </w:r>
      <w:r w:rsidR="003A2729">
        <w:t xml:space="preserve"> Therefore, it is likely that the amount of </w:t>
      </w:r>
      <w:r>
        <w:t>any novel</w:t>
      </w:r>
      <w:r w:rsidRPr="00C202DA">
        <w:t xml:space="preserve"> </w:t>
      </w:r>
      <w:r w:rsidR="003A2729" w:rsidRPr="003D55F6">
        <w:rPr>
          <w:iCs/>
        </w:rPr>
        <w:t>enterobacteriaceae</w:t>
      </w:r>
      <w:r w:rsidR="003A2729" w:rsidRPr="00331E6C">
        <w:t xml:space="preserve"> </w:t>
      </w:r>
      <w:r w:rsidR="00AB38BB">
        <w:t xml:space="preserve">remaining </w:t>
      </w:r>
      <w:r w:rsidR="003A2729" w:rsidRPr="00C202DA">
        <w:t xml:space="preserve">in </w:t>
      </w:r>
      <w:r w:rsidR="003A2729">
        <w:t xml:space="preserve">these environments would </w:t>
      </w:r>
      <w:r w:rsidR="00AB38BB">
        <w:t xml:space="preserve">be </w:t>
      </w:r>
      <w:r w:rsidR="003A2729">
        <w:t xml:space="preserve">low. </w:t>
      </w:r>
    </w:p>
    <w:p w14:paraId="3701F30D" w14:textId="44B3F592" w:rsidR="003A2729" w:rsidRDefault="003A2729" w:rsidP="003A2729">
      <w:pPr>
        <w:pStyle w:val="RARMPnumberedparagraphs"/>
      </w:pPr>
      <w:r>
        <w:t xml:space="preserve">If a person, a land-based animal or a bird were to ingest water directly from an environment </w:t>
      </w:r>
      <w:r w:rsidRPr="00C202DA">
        <w:t>where the effluent is released</w:t>
      </w:r>
      <w:r>
        <w:t>,</w:t>
      </w:r>
      <w:r w:rsidRPr="00C202DA">
        <w:t xml:space="preserve"> </w:t>
      </w:r>
      <w:r>
        <w:t xml:space="preserve">the amount of GMO </w:t>
      </w:r>
      <w:r w:rsidR="001D3E5E">
        <w:t xml:space="preserve">or novel bacteria </w:t>
      </w:r>
      <w:r>
        <w:t xml:space="preserve">is expected to be very low and is unlikely to be at a sufficient concentration to colonise the gut and/or to cause illness. Fish and </w:t>
      </w:r>
      <w:r>
        <w:lastRenderedPageBreak/>
        <w:t xml:space="preserve">other aquatic animals generally cannot be colonised by human gut bacteria due to their lower body temperatures </w:t>
      </w:r>
      <w:r>
        <w:fldChar w:fldCharType="begin"/>
      </w:r>
      <w:r>
        <w:instrText xml:space="preserve"> ADDIN EN.CITE &lt;EndNote&gt;&lt;Cite&gt;&lt;Author&gt;Del Rio-Rodriguez&lt;/Author&gt;&lt;Year&gt;1997&lt;/Year&gt;&lt;RecNum&gt;112&lt;/RecNum&gt;&lt;DisplayText&gt;(Del Rio-Rodriguez et al., 1997)&lt;/DisplayText&gt;&lt;record&gt;&lt;rec-number&gt;112&lt;/rec-number&gt;&lt;foreign-keys&gt;&lt;key app="EN" db-id="e2p5expr8xpzasea9ag5xrxnztseszre50vw" timestamp="1761605579"&gt;112&lt;/key&gt;&lt;/foreign-keys&gt;&lt;ref-type name="Journal Article"&gt;17&lt;/ref-type&gt;&lt;contributors&gt;&lt;authors&gt;&lt;author&gt;Del Rio-Rodriguez, R E&lt;/author&gt;&lt;author&gt;Inglis, V&lt;/author&gt;&lt;author&gt;Millar, S D&lt;/author&gt;&lt;/authors&gt;&lt;/contributors&gt;&lt;titles&gt;&lt;title&gt;&lt;style face="normal" font="default" size="100%"&gt;Survival of &lt;/style&gt;&lt;style face="italic" font="default" size="100%"&gt;Escherichia coli&lt;/style&gt;&lt;style face="normal" font="default" size="100%"&gt; in the intestine of fish&lt;/style&gt;&lt;/title&gt;&lt;/titles&gt;&lt;pages&gt;257-264&lt;/pages&gt;&lt;volume&gt;28&lt;/volume&gt;&lt;number&gt;4&lt;/number&gt;&lt;dates&gt;&lt;year&gt;1997&lt;/year&gt;&lt;/dates&gt;&lt;isbn&gt;1355-557X&lt;/isbn&gt;&lt;urls&gt;&lt;related-urls&gt;&lt;url&gt;https://onlinelibrary.wiley.com/doi/abs/10.1046/j.1365-2109.1997.t01-1-00854.x&lt;/url&gt;&lt;/related-urls&gt;&lt;/urls&gt;&lt;electronic-resource-num&gt;https://doi.org/10.1046/j.1365-2109.1997.t01-1-00854.x&lt;/electronic-resource-num&gt;&lt;/record&gt;&lt;/Cite&gt;&lt;/EndNote&gt;</w:instrText>
      </w:r>
      <w:r>
        <w:fldChar w:fldCharType="separate"/>
      </w:r>
      <w:r>
        <w:rPr>
          <w:noProof/>
        </w:rPr>
        <w:t>(</w:t>
      </w:r>
      <w:hyperlink w:anchor="_ENREF_21" w:tooltip="Del Rio-Rodriguez, 1997 #112" w:history="1">
        <w:r w:rsidR="00647917">
          <w:rPr>
            <w:noProof/>
          </w:rPr>
          <w:t>Del Rio-Rodriguez et al., 1997</w:t>
        </w:r>
      </w:hyperlink>
      <w:r>
        <w:rPr>
          <w:noProof/>
        </w:rPr>
        <w:t>)</w:t>
      </w:r>
      <w:r>
        <w:fldChar w:fldCharType="end"/>
      </w:r>
      <w:r>
        <w:t xml:space="preserve">. </w:t>
      </w:r>
    </w:p>
    <w:p w14:paraId="60D6052C" w14:textId="4FF46DF8" w:rsidR="003A2729" w:rsidRDefault="003A2729" w:rsidP="003A2729">
      <w:pPr>
        <w:pStyle w:val="RARMPnumberedparagraphs"/>
      </w:pPr>
      <w:r>
        <w:t xml:space="preserve">The modifications carried out on the GMO would not increase the ability of bacteria to survive the wastewater treatment process or its ability to survive in the environment. The GMO </w:t>
      </w:r>
      <w:r w:rsidR="001D3E5E">
        <w:t xml:space="preserve">or any novel bacteria containing the </w:t>
      </w:r>
      <w:r w:rsidR="001D3E5E" w:rsidRPr="00AB38BB">
        <w:rPr>
          <w:i/>
          <w:iCs/>
        </w:rPr>
        <w:t>ttr</w:t>
      </w:r>
      <w:r w:rsidR="001D3E5E">
        <w:t xml:space="preserve"> operon </w:t>
      </w:r>
      <w:r>
        <w:t>is likely to be outcompeted by wild-type bacteria that are not paying the metabolic cost to maintain a gene (</w:t>
      </w:r>
      <w:r w:rsidRPr="00DC19FD">
        <w:rPr>
          <w:i/>
          <w:iCs/>
        </w:rPr>
        <w:t>ttr</w:t>
      </w:r>
      <w:r>
        <w:t xml:space="preserve"> operon) that does not confer any advantage in the aquatic environment.</w:t>
      </w:r>
      <w:r w:rsidRPr="00041843">
        <w:t xml:space="preserve"> </w:t>
      </w:r>
      <w:r>
        <w:t xml:space="preserve">In addition, a gene has been deleted from the GMO that reduces its survivability in the environment as is unable to produce an essential factor and would need rely on an external source. </w:t>
      </w:r>
      <w:r w:rsidR="001D3E5E">
        <w:t xml:space="preserve">If any novel bacteria containing the </w:t>
      </w:r>
      <w:r w:rsidR="001D3E5E" w:rsidRPr="00AB38BB">
        <w:rPr>
          <w:i/>
          <w:iCs/>
        </w:rPr>
        <w:t>ttr</w:t>
      </w:r>
      <w:r w:rsidR="001D3E5E">
        <w:t xml:space="preserve"> operon, but without the gene deletion</w:t>
      </w:r>
      <w:r w:rsidR="00A56B25">
        <w:t>s</w:t>
      </w:r>
      <w:r w:rsidR="001D3E5E">
        <w:t xml:space="preserve"> were released, they would not have reduced ability to survive in the environment, but they would also not have any survival advantage.</w:t>
      </w:r>
    </w:p>
    <w:p w14:paraId="0D9165D1" w14:textId="34BFED7E" w:rsidR="003A2729" w:rsidRDefault="00AB38BB" w:rsidP="003A2729">
      <w:pPr>
        <w:pStyle w:val="RARMPnumberedparagraphs"/>
      </w:pPr>
      <w:r>
        <w:t>B</w:t>
      </w:r>
      <w:r w:rsidR="003A2729">
        <w:t xml:space="preserve">iosolids from sewerage plants </w:t>
      </w:r>
      <w:r w:rsidR="004A0536">
        <w:t xml:space="preserve">may </w:t>
      </w:r>
      <w:r w:rsidR="003A2729">
        <w:t>be used for agricultural purposes</w:t>
      </w:r>
      <w:r>
        <w:t>, although i</w:t>
      </w:r>
      <w:r w:rsidR="003A2729">
        <w:t xml:space="preserve">n Queensland, they </w:t>
      </w:r>
      <w:r>
        <w:t>must</w:t>
      </w:r>
      <w:r w:rsidR="003A2729">
        <w:t xml:space="preserve"> meet the requirements for &lt;100 most probable number (MPN) of </w:t>
      </w:r>
      <w:r w:rsidR="003A2729" w:rsidRPr="00DF7B35">
        <w:rPr>
          <w:i/>
          <w:iCs/>
        </w:rPr>
        <w:t>E. coli</w:t>
      </w:r>
      <w:r w:rsidR="003A2729">
        <w:t xml:space="preserve"> per gram of dry weight</w:t>
      </w:r>
      <w:r w:rsidR="004A0536">
        <w:t xml:space="preserve"> (</w:t>
      </w:r>
      <w:r w:rsidR="00647917">
        <w:t>Chapter 1</w:t>
      </w:r>
      <w:r>
        <w:t xml:space="preserve">, </w:t>
      </w:r>
      <w:r w:rsidR="004A0536">
        <w:t xml:space="preserve">Section </w:t>
      </w:r>
      <w:r w:rsidR="004A0536">
        <w:fldChar w:fldCharType="begin"/>
      </w:r>
      <w:r w:rsidR="004A0536">
        <w:instrText xml:space="preserve"> REF _Ref68594447 \n \h </w:instrText>
      </w:r>
      <w:r w:rsidR="004A0536">
        <w:fldChar w:fldCharType="separate"/>
      </w:r>
      <w:r w:rsidR="00DC7A35">
        <w:t>3.6</w:t>
      </w:r>
      <w:r w:rsidR="004A0536">
        <w:fldChar w:fldCharType="end"/>
      </w:r>
      <w:r w:rsidR="004A0536">
        <w:t>)</w:t>
      </w:r>
      <w:r w:rsidR="003A2729">
        <w:t xml:space="preserve">. Therefore, it is </w:t>
      </w:r>
      <w:r w:rsidR="004A0536">
        <w:t xml:space="preserve">possible </w:t>
      </w:r>
      <w:r w:rsidR="003A2729">
        <w:t xml:space="preserve">that the GMO </w:t>
      </w:r>
      <w:r w:rsidR="004A0536">
        <w:t xml:space="preserve">or novel bacteria </w:t>
      </w:r>
      <w:r w:rsidR="003A2729">
        <w:t>could be present in the environment as biosolids. However, as the numbers of participants is low (36 including placebo controls) and the presence of other bacteria, environmental factors and modifications to the GMO that reduces its survivability in the environment</w:t>
      </w:r>
      <w:r w:rsidR="004A0536">
        <w:t xml:space="preserve"> and any novel bacteria would not have a survival advantage in the environment, </w:t>
      </w:r>
      <w:r w:rsidR="003A2729">
        <w:t xml:space="preserve">it is unlikely that the GMO or novel bacteria </w:t>
      </w:r>
      <w:r w:rsidR="004A0536">
        <w:t>coul</w:t>
      </w:r>
      <w:r w:rsidR="003D0767">
        <w:t>d</w:t>
      </w:r>
      <w:r w:rsidR="004A0536">
        <w:t xml:space="preserve"> </w:t>
      </w:r>
      <w:r w:rsidR="003A2729">
        <w:t>outcompete other bacteria present in the environment and persist.</w:t>
      </w:r>
    </w:p>
    <w:p w14:paraId="4AE0F5B7" w14:textId="417E955A" w:rsidR="00DE7681" w:rsidRDefault="00DE7681" w:rsidP="00DE7681">
      <w:pPr>
        <w:pStyle w:val="Riskscenariosection"/>
      </w:pPr>
      <w:r>
        <w:t>Limited number of trial participants</w:t>
      </w:r>
    </w:p>
    <w:p w14:paraId="075D0793" w14:textId="39FC8525" w:rsidR="00DE7681" w:rsidRDefault="00DE7681" w:rsidP="00DE7681">
      <w:pPr>
        <w:pStyle w:val="RARMPnumberedparagraphs"/>
      </w:pPr>
      <w:r>
        <w:t>The applicant has proposed that there would be</w:t>
      </w:r>
      <w:r w:rsidRPr="00652C9B">
        <w:t xml:space="preserve"> 36 participants </w:t>
      </w:r>
      <w:r>
        <w:t>in the study, with 9 of those participants receiving a placebo. These further limits the amount of GMO or novel bacteria that could be shed into the environment.</w:t>
      </w:r>
    </w:p>
    <w:p w14:paraId="1631FDD5" w14:textId="13941C52" w:rsidR="00097150" w:rsidRDefault="00097150" w:rsidP="003A2729">
      <w:pPr>
        <w:pStyle w:val="RARMPnumberedparagraphs"/>
      </w:pPr>
      <w:r>
        <w:t xml:space="preserve">Based on the information described above and the limits and controls described in Risk </w:t>
      </w:r>
      <w:r w:rsidR="00E5214B">
        <w:t>s</w:t>
      </w:r>
      <w:r>
        <w:t xml:space="preserve">cenario 1, the likelihood of </w:t>
      </w:r>
      <w:r w:rsidR="006D34F3">
        <w:t xml:space="preserve">the GMO or novel bacteria to persist in the environment and cause </w:t>
      </w:r>
      <w:r>
        <w:t xml:space="preserve">harm </w:t>
      </w:r>
      <w:r w:rsidR="006D34F3">
        <w:t>to people and the environment</w:t>
      </w:r>
      <w:r>
        <w:t xml:space="preserve"> </w:t>
      </w:r>
      <w:r w:rsidR="006D34F3">
        <w:t>is</w:t>
      </w:r>
      <w:r>
        <w:t xml:space="preserve"> </w:t>
      </w:r>
      <w:r w:rsidRPr="00A165A8">
        <w:rPr>
          <w:b/>
          <w:bCs/>
        </w:rPr>
        <w:t>highly unlikely</w:t>
      </w:r>
      <w:r>
        <w:t xml:space="preserve"> (harm may occur only in very rare circumstances).</w:t>
      </w:r>
    </w:p>
    <w:p w14:paraId="1DFBCDEE" w14:textId="543F39E4" w:rsidR="003A2729" w:rsidRPr="006E0388" w:rsidRDefault="0078052B" w:rsidP="00E5214B">
      <w:pPr>
        <w:pStyle w:val="4RARMP"/>
      </w:pPr>
      <w:r>
        <w:t>Consequence assessment</w:t>
      </w:r>
    </w:p>
    <w:p w14:paraId="6017F67B" w14:textId="055D884F" w:rsidR="003A2729" w:rsidRPr="004C68B0" w:rsidRDefault="009A51A5" w:rsidP="003A2729">
      <w:pPr>
        <w:pStyle w:val="RARMPnumberedparagraphs"/>
      </w:pPr>
      <w:r>
        <w:t>The consequence assessment</w:t>
      </w:r>
      <w:r w:rsidR="003A2729">
        <w:t xml:space="preserve"> would be the same as considered in Risk scenario</w:t>
      </w:r>
      <w:r w:rsidR="00FD6437">
        <w:t>s 1 and</w:t>
      </w:r>
      <w:r w:rsidR="003A2729">
        <w:t xml:space="preserve"> 2</w:t>
      </w:r>
      <w:r w:rsidR="006D34F3">
        <w:t xml:space="preserve">, which is </w:t>
      </w:r>
      <w:r w:rsidR="006D34F3" w:rsidRPr="006D34F3">
        <w:rPr>
          <w:b/>
          <w:bCs/>
        </w:rPr>
        <w:t>m</w:t>
      </w:r>
      <w:r w:rsidR="00FD6437">
        <w:rPr>
          <w:b/>
          <w:bCs/>
        </w:rPr>
        <w:t>arginal</w:t>
      </w:r>
      <w:r w:rsidR="00843953">
        <w:rPr>
          <w:b/>
          <w:bCs/>
        </w:rPr>
        <w:t xml:space="preserve"> </w:t>
      </w:r>
      <w:r w:rsidR="006D34F3">
        <w:t xml:space="preserve">to </w:t>
      </w:r>
      <w:r w:rsidR="006D34F3" w:rsidRPr="006D34F3">
        <w:rPr>
          <w:b/>
          <w:bCs/>
        </w:rPr>
        <w:t>intermediate</w:t>
      </w:r>
      <w:r w:rsidR="003A2729">
        <w:t xml:space="preserve">. </w:t>
      </w:r>
    </w:p>
    <w:p w14:paraId="1257B06B" w14:textId="48235226" w:rsidR="003A2729" w:rsidRPr="00202707" w:rsidRDefault="0078052B" w:rsidP="00E5214B">
      <w:pPr>
        <w:pStyle w:val="4RARMP"/>
      </w:pPr>
      <w:r>
        <w:t>Risk estimate</w:t>
      </w:r>
    </w:p>
    <w:p w14:paraId="07306718" w14:textId="18349DF2" w:rsidR="00823751" w:rsidRDefault="00823751" w:rsidP="00823751">
      <w:pPr>
        <w:pStyle w:val="RARMPnumberedparagraphs"/>
      </w:pPr>
      <w:r>
        <w:t xml:space="preserve">The risk estimate </w:t>
      </w:r>
      <w:r w:rsidRPr="0072537C">
        <w:t xml:space="preserve">is based on a combination of the likelihood and consequence assessments, using the Risk Estimate Matrix, as described in the Regulator’s Risk Analysis Framework </w:t>
      </w:r>
      <w:r>
        <w:fldChar w:fldCharType="begin"/>
      </w:r>
      <w:r w:rsidR="00647917">
        <w:instrText xml:space="preserve"> ADDIN EN.CITE &lt;EndNote&gt;&lt;Cite&gt;&lt;Author&gt;OGTR&lt;/Author&gt;&lt;Year&gt;2013&lt;/Year&gt;&lt;RecNum&gt;69&lt;/RecNum&gt;&lt;DisplayText&gt;(OGTR, 2013a)&lt;/DisplayText&gt;&lt;record&gt;&lt;rec-number&gt;69&lt;/rec-number&gt;&lt;foreign-keys&gt;&lt;key app="EN" db-id="et29rtxtwvrps8ed0d7x92r2e05rav0rw202" timestamp="1764718810"&gt;69&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fldChar w:fldCharType="separate"/>
      </w:r>
      <w:r w:rsidR="00647917">
        <w:rPr>
          <w:noProof/>
        </w:rPr>
        <w:t>(</w:t>
      </w:r>
      <w:hyperlink w:anchor="_ENREF_74" w:tooltip="OGTR, 2013 #69" w:history="1">
        <w:r w:rsidR="00647917">
          <w:rPr>
            <w:noProof/>
          </w:rPr>
          <w:t>OGTR, 2013a</w:t>
        </w:r>
      </w:hyperlink>
      <w:r w:rsidR="00647917">
        <w:rPr>
          <w:noProof/>
        </w:rPr>
        <w:t>)</w:t>
      </w:r>
      <w:r>
        <w:fldChar w:fldCharType="end"/>
      </w:r>
      <w:r>
        <w:t>.</w:t>
      </w:r>
    </w:p>
    <w:p w14:paraId="1E98CC19" w14:textId="2690E2F9" w:rsidR="003A2729" w:rsidRDefault="00823751" w:rsidP="00823751">
      <w:pPr>
        <w:pStyle w:val="RARMPnumberedparagraphs"/>
      </w:pPr>
      <w:r>
        <w:t xml:space="preserve">The likelihood of </w:t>
      </w:r>
      <w:r w:rsidR="00FD6437">
        <w:t xml:space="preserve">the GMO or </w:t>
      </w:r>
      <w:r>
        <w:t xml:space="preserve">novel bacteria to be released into the environment and result in disease in people or animals is considered </w:t>
      </w:r>
      <w:r w:rsidRPr="00FA7A6A">
        <w:rPr>
          <w:b/>
          <w:bCs/>
        </w:rPr>
        <w:t>highly unlikely</w:t>
      </w:r>
      <w:r w:rsidR="006D34F3">
        <w:rPr>
          <w:b/>
          <w:bCs/>
        </w:rPr>
        <w:t xml:space="preserve">. </w:t>
      </w:r>
      <w:r>
        <w:t xml:space="preserve">The potential consequence to the health of people or to the environment is considered </w:t>
      </w:r>
      <w:r w:rsidR="006F50EC" w:rsidRPr="006D34F3">
        <w:rPr>
          <w:b/>
          <w:bCs/>
        </w:rPr>
        <w:t>m</w:t>
      </w:r>
      <w:r w:rsidR="006F50EC">
        <w:rPr>
          <w:b/>
          <w:bCs/>
        </w:rPr>
        <w:t>arginal</w:t>
      </w:r>
      <w:r w:rsidR="006F50EC">
        <w:t xml:space="preserve"> </w:t>
      </w:r>
      <w:r>
        <w:t xml:space="preserve">to </w:t>
      </w:r>
      <w:r w:rsidRPr="006D34F3">
        <w:rPr>
          <w:b/>
          <w:bCs/>
        </w:rPr>
        <w:t>intermediate.</w:t>
      </w:r>
      <w:r>
        <w:t xml:space="preserve"> The overall risk is therefore estimated to be </w:t>
      </w:r>
      <w:r w:rsidRPr="00FA7A6A">
        <w:rPr>
          <w:b/>
          <w:bCs/>
        </w:rPr>
        <w:t xml:space="preserve">negligible </w:t>
      </w:r>
      <w:r>
        <w:t>(</w:t>
      </w:r>
      <w:r w:rsidRPr="00FA7A6A">
        <w:rPr>
          <w:i/>
          <w:iCs/>
        </w:rPr>
        <w:t>risk is of no discernible concern and there is no present need to invoke actions for mitigation</w:t>
      </w:r>
      <w:r>
        <w:t xml:space="preserve">) to </w:t>
      </w:r>
      <w:r w:rsidRPr="00FA7A6A">
        <w:rPr>
          <w:b/>
          <w:bCs/>
        </w:rPr>
        <w:t>low</w:t>
      </w:r>
      <w:r>
        <w:t xml:space="preserve"> (</w:t>
      </w:r>
      <w:r w:rsidRPr="00FA7A6A">
        <w:rPr>
          <w:i/>
          <w:iCs/>
        </w:rPr>
        <w:t xml:space="preserve">risk is of minimal </w:t>
      </w:r>
      <w:r w:rsidRPr="005953DB">
        <w:rPr>
          <w:i/>
          <w:iCs/>
        </w:rPr>
        <w:t>concern but</w:t>
      </w:r>
      <w:r w:rsidRPr="00FA7A6A">
        <w:rPr>
          <w:i/>
          <w:iCs/>
        </w:rPr>
        <w:t xml:space="preserve"> may invoke actions for mitigation beyond standard practice</w:t>
      </w:r>
      <w:r>
        <w:t>).</w:t>
      </w:r>
    </w:p>
    <w:p w14:paraId="3C0867E9" w14:textId="1567E344" w:rsidR="00C97EE9" w:rsidRDefault="00C97EE9" w:rsidP="00E1104A">
      <w:pPr>
        <w:pStyle w:val="2RARMP"/>
      </w:pPr>
      <w:bookmarkStart w:id="355" w:name="_Toc376438183"/>
      <w:bookmarkStart w:id="356" w:name="_Toc377743584"/>
      <w:bookmarkStart w:id="357" w:name="_Toc47536767"/>
      <w:bookmarkStart w:id="358" w:name="_Ref67492224"/>
      <w:bookmarkStart w:id="359" w:name="_Ref216693539"/>
      <w:bookmarkStart w:id="360" w:name="_Toc220571279"/>
      <w:r w:rsidRPr="006404A8">
        <w:t>Uncertainty</w:t>
      </w:r>
      <w:bookmarkEnd w:id="355"/>
      <w:bookmarkEnd w:id="356"/>
      <w:bookmarkEnd w:id="357"/>
      <w:bookmarkEnd w:id="358"/>
      <w:bookmarkEnd w:id="359"/>
      <w:bookmarkEnd w:id="360"/>
    </w:p>
    <w:p w14:paraId="5FFB859E" w14:textId="4034868E" w:rsidR="00C97EE9" w:rsidRPr="00961290" w:rsidRDefault="0012382E" w:rsidP="0012382E">
      <w:pPr>
        <w:pStyle w:val="RARMPnumberedparagraphs"/>
        <w:rPr>
          <w:lang w:eastAsia="en-US"/>
        </w:rPr>
      </w:pPr>
      <w:r w:rsidRPr="00811604">
        <w:t xml:space="preserve">Uncertainty is an intrinsic property of risk analysis and is present in all aspects of risk analysis. </w:t>
      </w:r>
      <w:r>
        <w:t xml:space="preserve">This is discussed in detail in </w:t>
      </w:r>
      <w:r w:rsidRPr="00971556">
        <w:t>the Regulato</w:t>
      </w:r>
      <w:r w:rsidRPr="007A5A1D">
        <w:t xml:space="preserve">r’s </w:t>
      </w:r>
      <w:hyperlink r:id="rId34" w:history="1">
        <w:r w:rsidRPr="007A5A1D">
          <w:rPr>
            <w:rStyle w:val="Hyperlink"/>
          </w:rPr>
          <w:t>Risk Analysis Framework</w:t>
        </w:r>
      </w:hyperlink>
      <w:r w:rsidRPr="007A5A1D">
        <w:t xml:space="preserve"> do</w:t>
      </w:r>
      <w:r w:rsidRPr="00971556">
        <w:t>cument</w:t>
      </w:r>
      <w:r w:rsidR="00C97EE9" w:rsidRPr="00961290">
        <w:rPr>
          <w:lang w:eastAsia="en-US"/>
        </w:rPr>
        <w:t>.</w:t>
      </w:r>
    </w:p>
    <w:p w14:paraId="359513AD" w14:textId="4720CE2A" w:rsidR="00FF59EC" w:rsidRDefault="00C97EE9" w:rsidP="0068644D">
      <w:pPr>
        <w:pStyle w:val="RARMPnumberedparagraphs"/>
      </w:pPr>
      <w:r w:rsidRPr="00961290">
        <w:t xml:space="preserve">Uncertainty is addressed by approaches such as balance of evidence, conservative assumptions, and applying risk management measures that reduce the potential for risk scenarios </w:t>
      </w:r>
      <w:r w:rsidRPr="00961290">
        <w:lastRenderedPageBreak/>
        <w:t>involving uncertainty to lead to harm. If there is residual uncertainty that is importa</w:t>
      </w:r>
      <w:r>
        <w:t xml:space="preserve">nt </w:t>
      </w:r>
      <w:r w:rsidR="00B8355A">
        <w:t xml:space="preserve">for </w:t>
      </w:r>
      <w:r>
        <w:t xml:space="preserve">estimating the </w:t>
      </w:r>
      <w:r w:rsidRPr="00961290">
        <w:t>level of risk, the Regulator will take this uncertainty in</w:t>
      </w:r>
      <w:r w:rsidR="0068644D">
        <w:t>to account in making decisions.</w:t>
      </w:r>
    </w:p>
    <w:p w14:paraId="4AF64CEC" w14:textId="77777777" w:rsidR="003D5375" w:rsidRDefault="005D46BF" w:rsidP="0068644D">
      <w:pPr>
        <w:pStyle w:val="RARMPnumberedparagraphs"/>
      </w:pPr>
      <w:r>
        <w:t xml:space="preserve">As this </w:t>
      </w:r>
      <w:r w:rsidR="00781D9F">
        <w:t xml:space="preserve">is </w:t>
      </w:r>
      <w:r>
        <w:t xml:space="preserve">a first in human clinical trial, there is no available clinical biodistribution and shedding data for this GMO. </w:t>
      </w:r>
      <w:r w:rsidR="002C2C5C">
        <w:t xml:space="preserve">Pre-clinical data using the GMO and clinical data from similar GMOs have been </w:t>
      </w:r>
      <w:r w:rsidR="00443D60">
        <w:t>considered</w:t>
      </w:r>
      <w:r w:rsidR="002C2C5C">
        <w:t xml:space="preserve"> in this assessment.</w:t>
      </w:r>
    </w:p>
    <w:p w14:paraId="274A6516" w14:textId="1544F334" w:rsidR="008057FB" w:rsidRDefault="002C2C5C" w:rsidP="0068644D">
      <w:pPr>
        <w:pStyle w:val="RARMPnumberedparagraphs"/>
      </w:pPr>
      <w:r>
        <w:t xml:space="preserve"> </w:t>
      </w:r>
      <w:r w:rsidR="001853E8">
        <w:t xml:space="preserve">Although the GMO is likely to produce a colibactin (a genotoxin), there is uncertainties on whether the GMO can cause cancer. However, the parent organism used to generate the GMO has been safely used as a probiotic for over 100 years. </w:t>
      </w:r>
      <w:r w:rsidR="005743BA">
        <w:t xml:space="preserve">Additionally, there is no information to suggest that the genetic modification proposed for this clinical trial would impact the production of colibactin compared to the parental </w:t>
      </w:r>
      <w:r w:rsidR="00631EA8">
        <w:t xml:space="preserve">EcN </w:t>
      </w:r>
      <w:r w:rsidR="005743BA">
        <w:t>strain. However, this remains an area of some uncertainty.</w:t>
      </w:r>
    </w:p>
    <w:p w14:paraId="56A9C03B" w14:textId="67133003" w:rsidR="002C388E" w:rsidRDefault="006010D4" w:rsidP="0068644D">
      <w:pPr>
        <w:pStyle w:val="RARMPnumberedparagraphs"/>
      </w:pPr>
      <w:r>
        <w:t>T</w:t>
      </w:r>
      <w:r w:rsidR="00F63A77">
        <w:t>here</w:t>
      </w:r>
      <w:r>
        <w:t xml:space="preserve"> </w:t>
      </w:r>
      <w:r w:rsidR="00F63A77">
        <w:t xml:space="preserve">is information from mouse studies indicating that the deletion of Gene </w:t>
      </w:r>
      <w:r>
        <w:t>B reduces the ability of</w:t>
      </w:r>
      <w:r w:rsidR="003D5375">
        <w:t xml:space="preserve"> the GM</w:t>
      </w:r>
      <w:r>
        <w:t xml:space="preserve"> </w:t>
      </w:r>
      <w:r w:rsidRPr="006A0AAF">
        <w:rPr>
          <w:i/>
          <w:iCs/>
        </w:rPr>
        <w:t>E. coli</w:t>
      </w:r>
      <w:r>
        <w:t xml:space="preserve"> to</w:t>
      </w:r>
      <w:r w:rsidR="00F63A77">
        <w:t xml:space="preserve"> colonise a healthy gut compared to WT</w:t>
      </w:r>
      <w:r>
        <w:t>, based on mouse studies</w:t>
      </w:r>
      <w:r w:rsidR="00F63A77">
        <w:t>.</w:t>
      </w:r>
      <w:r>
        <w:t xml:space="preserve"> However, there is uncertainty about whether the deletion of Gene B will result in a reduced ability for the GMO to colonise a healthy human gut. </w:t>
      </w:r>
    </w:p>
    <w:p w14:paraId="66664177" w14:textId="2A9E857F" w:rsidR="00C97EE9" w:rsidRDefault="00433D02" w:rsidP="00C97EE9">
      <w:pPr>
        <w:pStyle w:val="RARMPnumberedparagraphs"/>
      </w:pPr>
      <w:r w:rsidRPr="000A29BE">
        <w:t>The uncertainties outlined above have been accommodated by taking a conservative approach to the risk analysis</w:t>
      </w:r>
      <w:r w:rsidR="00C97EE9" w:rsidRPr="0062604E">
        <w:t>.</w:t>
      </w:r>
    </w:p>
    <w:p w14:paraId="6E3E526B" w14:textId="32DEEB66" w:rsidR="00433D02" w:rsidRPr="0062604E" w:rsidRDefault="00433D02" w:rsidP="00C97EE9">
      <w:pPr>
        <w:pStyle w:val="RARMPnumberedparagraphs"/>
      </w:pPr>
      <w:r w:rsidRPr="000A29BE">
        <w:t>Post release review (</w:t>
      </w:r>
      <w:r w:rsidR="00647917">
        <w:t>Chapter 3</w:t>
      </w:r>
      <w:r w:rsidRPr="000A29BE">
        <w:t>,</w:t>
      </w:r>
      <w:r w:rsidR="00EE6D76">
        <w:t xml:space="preserve"> </w:t>
      </w:r>
      <w:r w:rsidR="00EE6D76">
        <w:fldChar w:fldCharType="begin"/>
      </w:r>
      <w:r w:rsidR="00EE6D76">
        <w:instrText xml:space="preserve"> REF _Ref216693539 \r \h </w:instrText>
      </w:r>
      <w:r w:rsidR="00EE6D76">
        <w:fldChar w:fldCharType="separate"/>
      </w:r>
      <w:r w:rsidR="00DC7A35">
        <w:t>Section 4</w:t>
      </w:r>
      <w:r w:rsidR="00EE6D76">
        <w:fldChar w:fldCharType="end"/>
      </w:r>
      <w:r w:rsidRPr="000A29BE">
        <w:t>) will be used to address uncertainty regarding future changes to knowledge about the GMO. This is typically used for commercial releases of GMOs, which generally do not have fixed duration</w:t>
      </w:r>
      <w:r>
        <w:t>.</w:t>
      </w:r>
    </w:p>
    <w:p w14:paraId="75F7AD74" w14:textId="6EB1FED0" w:rsidR="00ED664E" w:rsidRPr="006404A8" w:rsidRDefault="00ED664E" w:rsidP="00E1104A">
      <w:pPr>
        <w:pStyle w:val="2RARMP"/>
      </w:pPr>
      <w:bookmarkStart w:id="361" w:name="_Toc47536768"/>
      <w:bookmarkStart w:id="362" w:name="_Ref329596058"/>
      <w:bookmarkStart w:id="363" w:name="_Ref329596068"/>
      <w:bookmarkStart w:id="364" w:name="_Toc337043444"/>
      <w:bookmarkStart w:id="365" w:name="_Toc376438182"/>
      <w:bookmarkStart w:id="366" w:name="_Toc377743583"/>
      <w:bookmarkStart w:id="367" w:name="_Toc220571280"/>
      <w:bookmarkStart w:id="368" w:name="_Toc209859597"/>
      <w:bookmarkStart w:id="369" w:name="_Toc274904777"/>
      <w:bookmarkStart w:id="370" w:name="_Toc291151830"/>
      <w:bookmarkStart w:id="371" w:name="_Toc309054030"/>
      <w:bookmarkStart w:id="372" w:name="_Toc309833722"/>
      <w:bookmarkEnd w:id="237"/>
      <w:r w:rsidRPr="006404A8">
        <w:t xml:space="preserve">Risk </w:t>
      </w:r>
      <w:r w:rsidR="00A2563E">
        <w:t>evaluation</w:t>
      </w:r>
      <w:bookmarkEnd w:id="361"/>
      <w:bookmarkEnd w:id="362"/>
      <w:bookmarkEnd w:id="363"/>
      <w:bookmarkEnd w:id="364"/>
      <w:bookmarkEnd w:id="365"/>
      <w:bookmarkEnd w:id="366"/>
      <w:bookmarkEnd w:id="367"/>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45AAEA81" w:rsidR="00642AC6" w:rsidRPr="00642AC6" w:rsidRDefault="00A2563E" w:rsidP="00642AC6">
      <w:pPr>
        <w:pStyle w:val="RARMPnumberedparagraphs"/>
      </w:pPr>
      <w:r w:rsidRPr="00642AC6">
        <w:t xml:space="preserve">Three risk scenarios were identified whereby the proposed dealings might give rise to harm to people or the environment. This included consideration of </w:t>
      </w:r>
      <w:r w:rsidR="00642AC6" w:rsidRPr="00642AC6">
        <w:t xml:space="preserve">whether people and animals can be exposed to the GMO </w:t>
      </w:r>
      <w:r w:rsidR="00E65152">
        <w:t xml:space="preserve">while conducting the dealings </w:t>
      </w:r>
      <w:r w:rsidR="00642AC6" w:rsidRPr="00642AC6">
        <w:t xml:space="preserve">and whether there is a potential for </w:t>
      </w:r>
      <w:r w:rsidR="001853E8">
        <w:t>HGT</w:t>
      </w:r>
      <w:r w:rsidR="00642AC6" w:rsidRPr="00642AC6">
        <w:t xml:space="preserve"> of the GMO with other </w:t>
      </w:r>
      <w:r w:rsidR="001853E8">
        <w:t>bacteria</w:t>
      </w:r>
      <w:r w:rsidR="00642AC6" w:rsidRPr="00642AC6">
        <w:t>. The potential for</w:t>
      </w:r>
      <w:r w:rsidR="00590CF6">
        <w:t xml:space="preserve"> the</w:t>
      </w:r>
      <w:r w:rsidR="00642AC6" w:rsidRPr="00642AC6">
        <w:t xml:space="preserve"> GMO to be released into the environment and its effects </w:t>
      </w:r>
      <w:r w:rsidR="00590CF6" w:rsidRPr="00642AC6">
        <w:t>w</w:t>
      </w:r>
      <w:r w:rsidR="00590CF6">
        <w:t>ere</w:t>
      </w:r>
      <w:r w:rsidR="00590CF6" w:rsidRPr="00642AC6">
        <w:t xml:space="preserve"> </w:t>
      </w:r>
      <w:r w:rsidR="00642AC6" w:rsidRPr="00642AC6">
        <w:t xml:space="preserve">also considered. </w:t>
      </w:r>
    </w:p>
    <w:p w14:paraId="347547F3" w14:textId="77777777" w:rsidR="00A2563E" w:rsidRPr="006B03E2" w:rsidRDefault="00A2563E" w:rsidP="00A2563E">
      <w:pPr>
        <w:pStyle w:val="RARMPnumberedparagraphs"/>
      </w:pPr>
      <w:r w:rsidRPr="006B03E2">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436104BA"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433D02">
        <w:t>one</w:t>
      </w:r>
      <w:r w:rsidR="00433D02" w:rsidRPr="00046A62">
        <w:t xml:space="preserve"> </w:t>
      </w:r>
      <w:r w:rsidRPr="00046A62">
        <w:t xml:space="preserve">of these scenarios </w:t>
      </w:r>
      <w:r w:rsidRPr="004A11D5">
        <w:t xml:space="preserve">was </w:t>
      </w:r>
      <w:r w:rsidR="00433D02">
        <w:t xml:space="preserve">not </w:t>
      </w:r>
      <w:r w:rsidRPr="004A11D5">
        <w:t>identified</w:t>
      </w:r>
      <w:r w:rsidRPr="00046A62">
        <w:t xml:space="preserve"> as </w:t>
      </w:r>
      <w:r w:rsidR="00891167">
        <w:t xml:space="preserve">representing a </w:t>
      </w:r>
      <w:r w:rsidRPr="006B03E2">
        <w:t>substantive risk requiring further assessment. The principal reasons for this include:</w:t>
      </w:r>
    </w:p>
    <w:p w14:paraId="585B15A1" w14:textId="7E284C06" w:rsidR="00EB2070" w:rsidRDefault="00034873">
      <w:pPr>
        <w:pStyle w:val="RARMPnumberedparagraphs"/>
        <w:numPr>
          <w:ilvl w:val="0"/>
          <w:numId w:val="33"/>
        </w:numPr>
      </w:pPr>
      <w:r>
        <w:t>t</w:t>
      </w:r>
      <w:r w:rsidR="008C7ABE">
        <w:t xml:space="preserve">he GMO </w:t>
      </w:r>
      <w:r w:rsidR="00F976C8">
        <w:t xml:space="preserve">is unlikely to </w:t>
      </w:r>
      <w:r w:rsidR="008C7ABE">
        <w:t>be shed from recipients</w:t>
      </w:r>
      <w:r w:rsidR="006078F8">
        <w:t xml:space="preserve"> except in faeces</w:t>
      </w:r>
      <w:r w:rsidR="00A55DCB">
        <w:t xml:space="preserve"> and vomit</w:t>
      </w:r>
      <w:r w:rsidR="008C7ABE">
        <w:t>;</w:t>
      </w:r>
    </w:p>
    <w:p w14:paraId="7109DF96" w14:textId="5014342B" w:rsidR="00642AC6" w:rsidRDefault="00034873">
      <w:pPr>
        <w:pStyle w:val="RARMPnumberedparagraphs"/>
        <w:numPr>
          <w:ilvl w:val="0"/>
          <w:numId w:val="33"/>
        </w:numPr>
      </w:pPr>
      <w:r>
        <w:lastRenderedPageBreak/>
        <w:t>t</w:t>
      </w:r>
      <w:r w:rsidR="00642AC6">
        <w:t xml:space="preserve">he </w:t>
      </w:r>
      <w:r w:rsidR="00994E96">
        <w:t xml:space="preserve">likelihood </w:t>
      </w:r>
      <w:r w:rsidR="00642AC6">
        <w:t>of accidental exposure to</w:t>
      </w:r>
      <w:r w:rsidR="001D62F2">
        <w:t xml:space="preserve"> the GMO in people not being </w:t>
      </w:r>
      <w:r w:rsidR="00033515">
        <w:t>treated</w:t>
      </w:r>
      <w:r w:rsidR="00642AC6">
        <w:t xml:space="preserve"> </w:t>
      </w:r>
      <w:r w:rsidR="00647E50">
        <w:t xml:space="preserve">or animals </w:t>
      </w:r>
      <w:r w:rsidR="00893BA2">
        <w:t>would</w:t>
      </w:r>
      <w:r w:rsidR="00642AC6">
        <w:t xml:space="preserve"> be minimised due to well-established import, transport, storage and disposal procedures; </w:t>
      </w:r>
    </w:p>
    <w:p w14:paraId="0B8977BF" w14:textId="5A5A5CE9" w:rsidR="00FC616D" w:rsidRPr="00FC616D" w:rsidRDefault="001853E8">
      <w:pPr>
        <w:pStyle w:val="RARMPnumberedparagraphs"/>
        <w:numPr>
          <w:ilvl w:val="0"/>
          <w:numId w:val="33"/>
        </w:numPr>
      </w:pPr>
      <w:r>
        <w:t>limited ability and opportunity for the genetic modification to be transferred by horizontal gene transfer mechanisms</w:t>
      </w:r>
      <w:r w:rsidR="00034873">
        <w:rPr>
          <w:rFonts w:cs="Calibri"/>
        </w:rPr>
        <w:t>; and</w:t>
      </w:r>
    </w:p>
    <w:p w14:paraId="7B48AF39" w14:textId="7257A197" w:rsidR="00642AC6" w:rsidRDefault="00FC616D">
      <w:pPr>
        <w:pStyle w:val="RARMPnumberedparagraphs"/>
        <w:numPr>
          <w:ilvl w:val="0"/>
          <w:numId w:val="33"/>
        </w:numPr>
      </w:pPr>
      <w:r>
        <w:rPr>
          <w:rFonts w:cs="Calibri"/>
        </w:rPr>
        <w:t>survival and</w:t>
      </w:r>
      <w:r w:rsidR="00642AC6" w:rsidRPr="00815DA9">
        <w:rPr>
          <w:rFonts w:cs="Calibri"/>
        </w:rPr>
        <w:t xml:space="preserve"> persistence of the small </w:t>
      </w:r>
      <w:r w:rsidR="00746B45">
        <w:rPr>
          <w:rFonts w:cs="Calibri"/>
        </w:rPr>
        <w:t>amount</w:t>
      </w:r>
      <w:r w:rsidR="00642AC6" w:rsidRPr="00815DA9">
        <w:rPr>
          <w:rFonts w:cs="Calibri"/>
        </w:rPr>
        <w:t xml:space="preserve"> of GMO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0CA1175B" w14:textId="668B1A06" w:rsidR="00433D02" w:rsidRDefault="00433D02" w:rsidP="00781D9F">
      <w:pPr>
        <w:pStyle w:val="RARMPnumberedparagraphs"/>
      </w:pPr>
      <w:r>
        <w:t xml:space="preserve">Risk scenarios 2 and 3 describe pathways where HGT could potentially result </w:t>
      </w:r>
      <w:r w:rsidR="00EA1E99">
        <w:t xml:space="preserve">in </w:t>
      </w:r>
      <w:r>
        <w:t>novel bacteria that could cause adverse health effects. These risk scenarios were identified as substantive risk</w:t>
      </w:r>
      <w:r w:rsidR="00AB38BB">
        <w:t>s</w:t>
      </w:r>
      <w:r>
        <w:t xml:space="preserve">, so further assessment </w:t>
      </w:r>
      <w:r w:rsidR="00AB38BB">
        <w:t xml:space="preserve">was </w:t>
      </w:r>
      <w:r>
        <w:t xml:space="preserve">required. </w:t>
      </w:r>
    </w:p>
    <w:p w14:paraId="363E0770" w14:textId="78DF780B" w:rsidR="00433D02" w:rsidRDefault="00433D02" w:rsidP="00781D9F">
      <w:pPr>
        <w:pStyle w:val="RARMPnumberedparagraphs"/>
      </w:pPr>
      <w:r w:rsidRPr="00EA1C8E">
        <w:t>The likelihood and consequences of the substantive risk</w:t>
      </w:r>
      <w:r w:rsidR="00AB38BB">
        <w:t>s</w:t>
      </w:r>
      <w:r w:rsidRPr="00EA1C8E">
        <w:t xml:space="preserve"> were characterised (</w:t>
      </w:r>
      <w:r>
        <w:t>Chapter 2, Section 3</w:t>
      </w:r>
      <w:r w:rsidRPr="00EA1C8E">
        <w:t xml:space="preserve">), and the level of risk estimated using the Risk Estimate Matrix, as described in the Regulator’s Risk Analysis Framework </w:t>
      </w:r>
      <w:r w:rsidRPr="00EA1C8E">
        <w:fldChar w:fldCharType="begin"/>
      </w:r>
      <w:r w:rsidR="00647917">
        <w:instrText xml:space="preserve"> ADDIN EN.CITE &lt;EndNote&gt;&lt;Cite&gt;&lt;Author&gt;OGTR&lt;/Author&gt;&lt;Year&gt;2013&lt;/Year&gt;&lt;RecNum&gt;69&lt;/RecNum&gt;&lt;DisplayText&gt;(OGTR, 2013a)&lt;/DisplayText&gt;&lt;record&gt;&lt;rec-number&gt;69&lt;/rec-number&gt;&lt;foreign-keys&gt;&lt;key app="EN" db-id="et29rtxtwvrps8ed0d7x92r2e05rav0rw202" timestamp="1764718810"&gt;69&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Pr="00EA1C8E">
        <w:fldChar w:fldCharType="separate"/>
      </w:r>
      <w:r w:rsidR="00647917">
        <w:rPr>
          <w:noProof/>
        </w:rPr>
        <w:t>(</w:t>
      </w:r>
      <w:hyperlink w:anchor="_ENREF_74" w:tooltip="OGTR, 2013 #69" w:history="1">
        <w:r w:rsidR="00647917">
          <w:rPr>
            <w:noProof/>
          </w:rPr>
          <w:t>OGTR, 2013a</w:t>
        </w:r>
      </w:hyperlink>
      <w:r w:rsidR="00647917">
        <w:rPr>
          <w:noProof/>
        </w:rPr>
        <w:t>)</w:t>
      </w:r>
      <w:r w:rsidRPr="00EA1C8E">
        <w:fldChar w:fldCharType="end"/>
      </w:r>
      <w:r w:rsidRPr="00EA1C8E">
        <w:t>. Following risk characterisation, the risk</w:t>
      </w:r>
      <w:r w:rsidR="00AB38BB">
        <w:t>s</w:t>
      </w:r>
      <w:r w:rsidRPr="00EA1C8E">
        <w:t xml:space="preserve"> described in Risk </w:t>
      </w:r>
      <w:r w:rsidR="00E5214B">
        <w:t>s</w:t>
      </w:r>
      <w:r w:rsidRPr="00EA1C8E">
        <w:t>cenario</w:t>
      </w:r>
      <w:r w:rsidR="00AB38BB">
        <w:t xml:space="preserve"> 2 and Risk Scenario</w:t>
      </w:r>
      <w:r w:rsidRPr="00EA1C8E">
        <w:t xml:space="preserve"> 3 </w:t>
      </w:r>
      <w:r w:rsidR="00AB38BB" w:rsidRPr="00EA1C8E">
        <w:t>w</w:t>
      </w:r>
      <w:r w:rsidR="00AB38BB">
        <w:t>ere</w:t>
      </w:r>
      <w:r w:rsidR="00AB38BB" w:rsidRPr="00EA1C8E">
        <w:t xml:space="preserve"> </w:t>
      </w:r>
      <w:r w:rsidRPr="00EA1C8E">
        <w:t xml:space="preserve">estimated </w:t>
      </w:r>
      <w:r>
        <w:t>as posing a</w:t>
      </w:r>
      <w:r w:rsidRPr="00EA1C8E">
        <w:t xml:space="preserve"> </w:t>
      </w:r>
      <w:r w:rsidRPr="00A411CA">
        <w:rPr>
          <w:b/>
          <w:bCs/>
        </w:rPr>
        <w:t xml:space="preserve">negligible to </w:t>
      </w:r>
      <w:r>
        <w:rPr>
          <w:b/>
          <w:bCs/>
        </w:rPr>
        <w:t xml:space="preserve">low </w:t>
      </w:r>
      <w:r w:rsidRPr="00533805">
        <w:t>risk to human health and safety and the environment</w:t>
      </w:r>
      <w:r>
        <w:t>.</w:t>
      </w:r>
    </w:p>
    <w:p w14:paraId="7E64D98D" w14:textId="6CFEF6F9" w:rsidR="00433D02" w:rsidRDefault="00433D02" w:rsidP="00781D9F">
      <w:pPr>
        <w:pStyle w:val="RARMPnumberedparagraphs"/>
      </w:pPr>
      <w:r w:rsidRPr="00EA1C8E">
        <w:t xml:space="preserve">The Risk Analysis Framework describes </w:t>
      </w:r>
      <w:r w:rsidR="000E0247" w:rsidRPr="00CE6D5E">
        <w:rPr>
          <w:b/>
          <w:bCs/>
        </w:rPr>
        <w:t>negligible</w:t>
      </w:r>
      <w:r w:rsidR="000E0247">
        <w:t xml:space="preserve"> risk</w:t>
      </w:r>
      <w:r w:rsidR="004909F4">
        <w:t>s</w:t>
      </w:r>
      <w:r w:rsidR="000E0247">
        <w:t xml:space="preserve"> as risk</w:t>
      </w:r>
      <w:r w:rsidR="00C24B73">
        <w:t>s</w:t>
      </w:r>
      <w:r w:rsidR="000E0247">
        <w:t xml:space="preserve"> of no discernible concern </w:t>
      </w:r>
      <w:r w:rsidR="004909F4">
        <w:t xml:space="preserve">where </w:t>
      </w:r>
      <w:r w:rsidR="000E0247">
        <w:t xml:space="preserve">there is no present need to invoke actions for mitigation and </w:t>
      </w:r>
      <w:r w:rsidRPr="00CE6D5E">
        <w:rPr>
          <w:b/>
          <w:bCs/>
        </w:rPr>
        <w:t xml:space="preserve">low </w:t>
      </w:r>
      <w:r>
        <w:t>risk</w:t>
      </w:r>
      <w:r w:rsidR="004909F4">
        <w:t>s</w:t>
      </w:r>
      <w:r>
        <w:t xml:space="preserve"> as risk</w:t>
      </w:r>
      <w:r w:rsidR="004909F4">
        <w:t>s</w:t>
      </w:r>
      <w:r>
        <w:t xml:space="preserve"> of minimal</w:t>
      </w:r>
      <w:r w:rsidRPr="00B9418E">
        <w:t xml:space="preserve"> </w:t>
      </w:r>
      <w:r w:rsidR="000E0247" w:rsidRPr="00B9418E">
        <w:t>concern</w:t>
      </w:r>
      <w:r w:rsidR="000E0247">
        <w:t xml:space="preserve"> </w:t>
      </w:r>
      <w:r w:rsidR="004909F4">
        <w:t xml:space="preserve">that </w:t>
      </w:r>
      <w:r>
        <w:t xml:space="preserve">may invoke actions for </w:t>
      </w:r>
      <w:r w:rsidRPr="00B9418E">
        <w:t xml:space="preserve">mitigation </w:t>
      </w:r>
      <w:r>
        <w:t xml:space="preserve">beyond standard practice. </w:t>
      </w:r>
      <w:r w:rsidRPr="00A411CA">
        <w:t xml:space="preserve">Measures to mitigate the </w:t>
      </w:r>
      <w:r>
        <w:t>identified risk</w:t>
      </w:r>
      <w:r w:rsidR="004909F4">
        <w:t>s</w:t>
      </w:r>
      <w:r w:rsidRPr="00A411CA">
        <w:t xml:space="preserve"> are proposed in </w:t>
      </w:r>
      <w:r>
        <w:t>Chapter 3, Section 2.</w:t>
      </w:r>
    </w:p>
    <w:p w14:paraId="21265946" w14:textId="046ED828" w:rsidR="008F5F84" w:rsidRDefault="000E0247" w:rsidP="00781D9F">
      <w:pPr>
        <w:pStyle w:val="RARMPnumberedparagraphs"/>
        <w:sectPr w:rsidR="008F5F84" w:rsidSect="00D83417">
          <w:footerReference w:type="default" r:id="rId35"/>
          <w:pgSz w:w="11909" w:h="16834" w:code="9"/>
          <w:pgMar w:top="1418" w:right="1418" w:bottom="1418" w:left="1418" w:header="720" w:footer="720" w:gutter="0"/>
          <w:paperSrc w:first="2" w:other="2"/>
          <w:cols w:space="720"/>
          <w:rtlGutter/>
        </w:sectPr>
      </w:pPr>
      <w:r w:rsidRPr="00A411CA">
        <w:t xml:space="preserve">Determination of whether a risk is considered to be significant, and therefore whether a longer consultation period is required for the consultation RARMP, are made on a case-by-case basis. </w:t>
      </w:r>
      <w:r>
        <w:t xml:space="preserve">As the proposed mitigation measures can manage the </w:t>
      </w:r>
      <w:r w:rsidRPr="00A411CA">
        <w:t xml:space="preserve">risk to people and </w:t>
      </w:r>
      <w:r>
        <w:t xml:space="preserve">the environment, </w:t>
      </w:r>
      <w:r w:rsidRPr="00A411CA">
        <w:t>the Regulator consider</w:t>
      </w:r>
      <w:r>
        <w:t>ed</w:t>
      </w:r>
      <w:r w:rsidRPr="00A411CA">
        <w:t xml:space="preserve"> that the dealings involved in this proposed release do not pose a significant risk to either people or the environment</w:t>
      </w:r>
      <w:r w:rsidR="00781D9F">
        <w:t>.</w:t>
      </w:r>
    </w:p>
    <w:p w14:paraId="6A6BEB28" w14:textId="77777777" w:rsidR="00ED664E" w:rsidRPr="0000143A" w:rsidRDefault="00ED664E" w:rsidP="00ED664E">
      <w:pPr>
        <w:pStyle w:val="1RARMP"/>
      </w:pPr>
      <w:bookmarkStart w:id="373" w:name="_Toc202859581"/>
      <w:bookmarkStart w:id="374" w:name="_Toc223510482"/>
      <w:bookmarkStart w:id="375" w:name="_Toc301341858"/>
      <w:bookmarkStart w:id="376" w:name="_Toc47536769"/>
      <w:bookmarkStart w:id="377" w:name="_Ref57119365"/>
      <w:bookmarkStart w:id="378" w:name="_Ref216424653"/>
      <w:bookmarkStart w:id="379" w:name="_Toc220571281"/>
      <w:bookmarkStart w:id="380" w:name="_Toc109207389"/>
      <w:bookmarkStart w:id="381" w:name="_Toc111019337"/>
      <w:bookmarkStart w:id="382" w:name="_Toc112822925"/>
      <w:bookmarkStart w:id="383" w:name="_Toc127695746"/>
      <w:bookmarkStart w:id="384" w:name="_Toc142471173"/>
      <w:bookmarkStart w:id="385" w:name="_Toc142987540"/>
      <w:bookmarkStart w:id="386" w:name="_Toc143058829"/>
      <w:bookmarkEnd w:id="368"/>
      <w:bookmarkEnd w:id="369"/>
      <w:bookmarkEnd w:id="370"/>
      <w:bookmarkEnd w:id="371"/>
      <w:bookmarkEnd w:id="372"/>
      <w:r w:rsidRPr="0000143A">
        <w:lastRenderedPageBreak/>
        <w:t>Risk management</w:t>
      </w:r>
      <w:bookmarkEnd w:id="373"/>
      <w:bookmarkEnd w:id="374"/>
      <w:bookmarkEnd w:id="375"/>
      <w:r w:rsidRPr="0000143A">
        <w:t xml:space="preserve"> plan</w:t>
      </w:r>
      <w:bookmarkEnd w:id="376"/>
      <w:bookmarkEnd w:id="377"/>
      <w:bookmarkEnd w:id="378"/>
      <w:bookmarkEnd w:id="379"/>
    </w:p>
    <w:p w14:paraId="492954E4" w14:textId="77777777" w:rsidR="00ED664E" w:rsidRPr="0000143A" w:rsidRDefault="00ED664E" w:rsidP="00E1104A">
      <w:pPr>
        <w:pStyle w:val="2RARMP"/>
      </w:pPr>
      <w:bookmarkStart w:id="387" w:name="_Toc446425415"/>
      <w:bookmarkStart w:id="388" w:name="_Toc47536770"/>
      <w:bookmarkStart w:id="389" w:name="_Toc220571282"/>
      <w:r w:rsidRPr="0000143A">
        <w:t>Background</w:t>
      </w:r>
      <w:bookmarkEnd w:id="387"/>
      <w:bookmarkEnd w:id="388"/>
      <w:bookmarkEnd w:id="389"/>
    </w:p>
    <w:p w14:paraId="51AA963A" w14:textId="2112CD8B" w:rsidR="00ED664E" w:rsidRPr="0000143A" w:rsidRDefault="00ED664E" w:rsidP="008F448C">
      <w:pPr>
        <w:pStyle w:val="RARMPnumberedparagraphs"/>
        <w:tabs>
          <w:tab w:val="clear" w:pos="567"/>
        </w:tab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18522263" w14:textId="77777777" w:rsidR="00ED664E" w:rsidRPr="0000143A" w:rsidRDefault="00ED664E" w:rsidP="008F448C">
      <w:pPr>
        <w:pStyle w:val="RARMPnumberedparagraphs"/>
        <w:tabs>
          <w:tab w:val="clear" w:pos="567"/>
        </w:tab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tabs>
          <w:tab w:val="clear" w:pos="567"/>
        </w:tab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tabs>
          <w:tab w:val="clear" w:pos="567"/>
        </w:tab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E1104A">
      <w:pPr>
        <w:pStyle w:val="2RARMP"/>
      </w:pPr>
      <w:bookmarkStart w:id="390" w:name="_Toc47536771"/>
      <w:bookmarkStart w:id="391" w:name="_Ref216424660"/>
      <w:bookmarkStart w:id="392" w:name="_Toc220571283"/>
      <w:r w:rsidRPr="0000143A">
        <w:t>Risk treatment measures for substantive risks</w:t>
      </w:r>
      <w:bookmarkEnd w:id="390"/>
      <w:bookmarkEnd w:id="391"/>
      <w:bookmarkEnd w:id="392"/>
    </w:p>
    <w:p w14:paraId="43647F3C" w14:textId="0788174F" w:rsidR="00E0032E" w:rsidRDefault="00ED664E" w:rsidP="00A24A26">
      <w:pPr>
        <w:pStyle w:val="RARMPnumberedparagraphs"/>
      </w:pPr>
      <w:r w:rsidRPr="0000143A">
        <w:t xml:space="preserve">The risk assessment of </w:t>
      </w:r>
      <w:r w:rsidR="00E5214B">
        <w:t>R</w:t>
      </w:r>
      <w:r w:rsidRPr="0000143A">
        <w:t>i</w:t>
      </w:r>
      <w:r w:rsidR="00C11550">
        <w:t>sk scenarios</w:t>
      </w:r>
      <w:r w:rsidR="000E0247">
        <w:t xml:space="preserve"> 2 and 3</w:t>
      </w:r>
      <w:r w:rsidR="00C11550">
        <w:t xml:space="preserve"> listed in </w:t>
      </w:r>
      <w:r w:rsidR="00C11550">
        <w:fldChar w:fldCharType="begin"/>
      </w:r>
      <w:r w:rsidR="00C11550">
        <w:instrText xml:space="preserve"> REF _Ref57119450 \n \h </w:instrText>
      </w:r>
      <w:r w:rsidR="00C11550">
        <w:fldChar w:fldCharType="separate"/>
      </w:r>
      <w:r w:rsidR="00DC7A35">
        <w:t>Chapter 2</w:t>
      </w:r>
      <w:r w:rsidR="00C11550">
        <w:fldChar w:fldCharType="end"/>
      </w:r>
      <w:r w:rsidRPr="0000143A">
        <w:t xml:space="preserve"> concluded that there are negligible </w:t>
      </w:r>
      <w:r w:rsidR="000E0247">
        <w:t xml:space="preserve">to low </w:t>
      </w:r>
      <w:r w:rsidRPr="0000143A">
        <w:t xml:space="preserve">risks to people and the environment from the proposed </w:t>
      </w:r>
      <w:r w:rsidR="004C75C9">
        <w:t>clinical trial with</w:t>
      </w:r>
      <w:r w:rsidRPr="00B901C7">
        <w:t xml:space="preserve"> the GM</w:t>
      </w:r>
      <w:r w:rsidR="00B901C7" w:rsidRPr="00B901C7">
        <w:t>O</w:t>
      </w:r>
      <w:r w:rsidRPr="00B901C7">
        <w:t xml:space="preserve">. </w:t>
      </w:r>
      <w:r w:rsidR="00A24A26" w:rsidRPr="00A24A26">
        <w:t xml:space="preserve"> </w:t>
      </w:r>
      <w:r w:rsidR="00A24A26">
        <w:t xml:space="preserve">The risk stems from the potential acquisition of the </w:t>
      </w:r>
      <w:r w:rsidR="00A24A26" w:rsidRPr="00CC150B">
        <w:rPr>
          <w:i/>
          <w:iCs/>
        </w:rPr>
        <w:t>ttr</w:t>
      </w:r>
      <w:r w:rsidR="00A24A26">
        <w:t xml:space="preserve"> operon by pathogenic bacteria from the GMO and release of these pathogenic bacteria into the environment.</w:t>
      </w:r>
      <w:r w:rsidR="00E0032E">
        <w:t xml:space="preserve"> </w:t>
      </w:r>
    </w:p>
    <w:p w14:paraId="1D508DBD" w14:textId="59C44685" w:rsidR="00A93296" w:rsidRDefault="00CE6D5E" w:rsidP="00A24A26">
      <w:pPr>
        <w:pStyle w:val="RARMPnumberedparagraphs"/>
      </w:pPr>
      <w:r>
        <w:t xml:space="preserve">One </w:t>
      </w:r>
      <w:r w:rsidR="00A93296">
        <w:t>key</w:t>
      </w:r>
      <w:r>
        <w:t xml:space="preserve"> route of exposure </w:t>
      </w:r>
      <w:r w:rsidR="00043D7C">
        <w:t xml:space="preserve">to the GMO </w:t>
      </w:r>
      <w:r>
        <w:t xml:space="preserve">is </w:t>
      </w:r>
      <w:r w:rsidR="00043D7C">
        <w:t xml:space="preserve">via </w:t>
      </w:r>
      <w:r>
        <w:t xml:space="preserve">the faecal oral </w:t>
      </w:r>
      <w:r w:rsidR="00A93296">
        <w:t>transfer</w:t>
      </w:r>
      <w:r w:rsidR="00043D7C">
        <w:t xml:space="preserve">, which could </w:t>
      </w:r>
      <w:r w:rsidR="00A93296">
        <w:t>occur through poor hand hygiene,</w:t>
      </w:r>
      <w:r w:rsidR="00043D7C">
        <w:t xml:space="preserve"> during sexual activity with participants receiving the GMO</w:t>
      </w:r>
      <w:r w:rsidR="00A56B25">
        <w:t>,</w:t>
      </w:r>
      <w:r w:rsidR="00A93296">
        <w:t xml:space="preserve"> or through inadequate cleanup of </w:t>
      </w:r>
      <w:r w:rsidR="00C6322A">
        <w:t xml:space="preserve">vomit and </w:t>
      </w:r>
      <w:r w:rsidR="001E0C4F">
        <w:t>faeces</w:t>
      </w:r>
      <w:r w:rsidR="00C24B73">
        <w:t>/</w:t>
      </w:r>
      <w:r w:rsidR="00C6322A">
        <w:t>diarrhoea</w:t>
      </w:r>
      <w:r>
        <w:t xml:space="preserve">. </w:t>
      </w:r>
    </w:p>
    <w:p w14:paraId="317A6786" w14:textId="08ED8240" w:rsidR="00A93296" w:rsidRDefault="00A93296" w:rsidP="00A93296">
      <w:pPr>
        <w:pStyle w:val="RARMPnumberedparagraphs"/>
      </w:pPr>
      <w:r>
        <w:t xml:space="preserve">To manage transmission through poor hand hygiene, </w:t>
      </w:r>
      <w:r w:rsidR="00A56B25">
        <w:t>a condition</w:t>
      </w:r>
      <w:r w:rsidRPr="000430F8">
        <w:t xml:space="preserve"> included in the licence </w:t>
      </w:r>
      <w:r w:rsidR="00A56B25">
        <w:t>requires</w:t>
      </w:r>
      <w:r w:rsidRPr="000430F8">
        <w:t xml:space="preserve"> the licence holder </w:t>
      </w:r>
      <w:r w:rsidR="00843953">
        <w:t>to</w:t>
      </w:r>
      <w:r>
        <w:t xml:space="preserve"> provide the participants </w:t>
      </w:r>
      <w:r w:rsidR="00843953">
        <w:t xml:space="preserve">with </w:t>
      </w:r>
      <w:r>
        <w:t>instructions of proper hand hygiene</w:t>
      </w:r>
      <w:r w:rsidR="00843953">
        <w:t xml:space="preserve"> and</w:t>
      </w:r>
      <w:r w:rsidR="00C85235">
        <w:t xml:space="preserve"> </w:t>
      </w:r>
      <w:r>
        <w:t>sample collection procedures</w:t>
      </w:r>
      <w:r w:rsidR="00843953">
        <w:t>,</w:t>
      </w:r>
      <w:r>
        <w:t xml:space="preserve"> and </w:t>
      </w:r>
      <w:r w:rsidR="00843953">
        <w:t>to</w:t>
      </w:r>
      <w:r>
        <w:t xml:space="preserve"> obtain written agreement from the participants that they </w:t>
      </w:r>
      <w:r w:rsidR="00C85235">
        <w:t>can</w:t>
      </w:r>
      <w:r>
        <w:t xml:space="preserve"> comply with the</w:t>
      </w:r>
      <w:r w:rsidR="00843953">
        <w:t>se</w:t>
      </w:r>
      <w:r>
        <w:t xml:space="preserve"> behavioural requirements.</w:t>
      </w:r>
    </w:p>
    <w:p w14:paraId="3D5E5B23" w14:textId="7123C7E0" w:rsidR="00EE6D76" w:rsidRDefault="00CE6D5E" w:rsidP="00A24A26">
      <w:pPr>
        <w:pStyle w:val="RARMPnumberedparagraphs"/>
      </w:pPr>
      <w:r>
        <w:t>T</w:t>
      </w:r>
      <w:r w:rsidR="00A93296">
        <w:t>o manage transfer during sexual activity, t</w:t>
      </w:r>
      <w:r>
        <w:t xml:space="preserve">he applicant has proposed measures to ensure double barrier contraceptives and abstinence from unprotected anal sex for the duration of the trial to manage any sexual activity that may result in faecal oral route of exposure. However, to capture </w:t>
      </w:r>
      <w:r w:rsidR="00043D7C">
        <w:t xml:space="preserve">all forms of sexual activity, a condition is included in the licence to ensure that participants agree to use effective methods to prevent faecal oral transmission when engaging in sexual activities that may result in the transmission of the GMO. </w:t>
      </w:r>
    </w:p>
    <w:p w14:paraId="50BA9FE4" w14:textId="5A15742F" w:rsidR="00E0032E" w:rsidRDefault="003D0767" w:rsidP="00A24A26">
      <w:pPr>
        <w:pStyle w:val="RARMPnumberedparagraphs"/>
      </w:pPr>
      <w:r>
        <w:t>T</w:t>
      </w:r>
      <w:r w:rsidR="00A93296">
        <w:t>o minim</w:t>
      </w:r>
      <w:r w:rsidR="00C85235">
        <w:t>i</w:t>
      </w:r>
      <w:r w:rsidR="00A93296">
        <w:t>se e</w:t>
      </w:r>
      <w:r w:rsidR="00F63CC1">
        <w:t xml:space="preserve">xposure </w:t>
      </w:r>
      <w:r w:rsidR="00230A22">
        <w:t xml:space="preserve">of other people to the GMO </w:t>
      </w:r>
      <w:r w:rsidR="00F63CC1">
        <w:t xml:space="preserve">during the cleanup of vomit or </w:t>
      </w:r>
      <w:r w:rsidR="00C24B73">
        <w:t>faeces/</w:t>
      </w:r>
      <w:r w:rsidR="00230A22">
        <w:t>diarrhoea</w:t>
      </w:r>
      <w:r w:rsidR="00A93296">
        <w:t>, t</w:t>
      </w:r>
      <w:r w:rsidR="00F63CC1">
        <w:t>he applicant has proposed appropriate decontamination procedures if these situations occur in the clinical trial. However, this could also occur in the participants</w:t>
      </w:r>
      <w:r w:rsidR="00851F82">
        <w:t>’</w:t>
      </w:r>
      <w:r w:rsidR="00F63CC1">
        <w:t xml:space="preserve"> home</w:t>
      </w:r>
      <w:r w:rsidR="003D55F6">
        <w:t>s</w:t>
      </w:r>
      <w:r w:rsidR="00F63CC1">
        <w:t xml:space="preserve">. Therefore, to further minimise exposure of other people while cleaning up vomit or </w:t>
      </w:r>
      <w:r w:rsidR="00C24B73">
        <w:t>faeces/</w:t>
      </w:r>
      <w:r w:rsidR="00F63CC1">
        <w:t>diarrhea</w:t>
      </w:r>
      <w:r w:rsidR="00B82A46">
        <w:t xml:space="preserve"> in non-clinical settings</w:t>
      </w:r>
      <w:r w:rsidR="00F63CC1">
        <w:t xml:space="preserve">, a condition is included in the licence </w:t>
      </w:r>
      <w:r w:rsidR="00B82A46">
        <w:t xml:space="preserve">requiring </w:t>
      </w:r>
      <w:r w:rsidR="00F63CC1">
        <w:t xml:space="preserve">the licence holder </w:t>
      </w:r>
      <w:r w:rsidR="00573F0E">
        <w:t xml:space="preserve">to </w:t>
      </w:r>
      <w:r w:rsidR="00F63CC1">
        <w:t xml:space="preserve">provide </w:t>
      </w:r>
      <w:r w:rsidR="00F63CC1">
        <w:lastRenderedPageBreak/>
        <w:t xml:space="preserve">instructions </w:t>
      </w:r>
      <w:r w:rsidR="003B5E92">
        <w:t xml:space="preserve">to participants </w:t>
      </w:r>
      <w:r w:rsidR="00F63CC1">
        <w:t xml:space="preserve">to decontaminate any vomit or </w:t>
      </w:r>
      <w:r w:rsidR="00C24B73">
        <w:t>faeces/</w:t>
      </w:r>
      <w:r w:rsidR="00230A22">
        <w:t xml:space="preserve">diarrhoea using decontamination agents that are effective against the GMO. </w:t>
      </w:r>
    </w:p>
    <w:p w14:paraId="6E110D9B" w14:textId="0B44DCE7" w:rsidR="00C23AF4" w:rsidRDefault="007B28EE" w:rsidP="00C23AF4">
      <w:pPr>
        <w:pStyle w:val="RARMPnumberedparagraphs"/>
      </w:pPr>
      <w:r w:rsidRPr="0000143A">
        <w:t xml:space="preserve">The risk assessment </w:t>
      </w:r>
      <w:r w:rsidR="00C23AF4">
        <w:t xml:space="preserve">for </w:t>
      </w:r>
      <w:r w:rsidR="003B5E92">
        <w:t xml:space="preserve">Risk Scenario 1 </w:t>
      </w:r>
      <w:r w:rsidRPr="0000143A">
        <w:t xml:space="preserve">concluded that there are negligible risks to people and the environment from the proposed </w:t>
      </w:r>
      <w:r>
        <w:t>clinical trial with</w:t>
      </w:r>
      <w:r w:rsidRPr="00B901C7">
        <w:t xml:space="preserve"> the GMO.</w:t>
      </w:r>
      <w:r w:rsidR="00C23AF4">
        <w:t xml:space="preserve"> </w:t>
      </w:r>
      <w:r w:rsidRPr="00B901C7">
        <w:t>Th</w:t>
      </w:r>
      <w:r w:rsidR="00C23AF4">
        <w:t>is</w:t>
      </w:r>
      <w:r w:rsidRPr="00B901C7">
        <w:t xml:space="preserve"> risk scenario w</w:t>
      </w:r>
      <w:r w:rsidR="00C23AF4">
        <w:t>as</w:t>
      </w:r>
      <w:r w:rsidRPr="00B901C7">
        <w:t xml:space="preserve"> considered in the context of the</w:t>
      </w:r>
      <w:r>
        <w:t xml:space="preserve"> scale of the proposed clinical trial (Chapter 1, Section </w:t>
      </w:r>
      <w:r w:rsidR="00060141">
        <w:fldChar w:fldCharType="begin"/>
      </w:r>
      <w:r w:rsidR="00060141">
        <w:instrText xml:space="preserve"> REF _Ref56778381 \n \h </w:instrText>
      </w:r>
      <w:r w:rsidR="00060141">
        <w:fldChar w:fldCharType="separate"/>
      </w:r>
      <w:r w:rsidR="00DC7A35">
        <w:t>2.1</w:t>
      </w:r>
      <w:r w:rsidR="00060141">
        <w:fldChar w:fldCharType="end"/>
      </w:r>
      <w:r>
        <w:t xml:space="preserve">), the proposed controls (Chapter 1, Section </w:t>
      </w:r>
      <w:r w:rsidR="00060141">
        <w:fldChar w:fldCharType="begin"/>
      </w:r>
      <w:r w:rsidR="00060141">
        <w:instrText xml:space="preserve"> REF _Ref57040802 \n \h </w:instrText>
      </w:r>
      <w:r w:rsidR="00060141">
        <w:fldChar w:fldCharType="separate"/>
      </w:r>
      <w:r w:rsidR="00DC7A35">
        <w:t>2.2</w:t>
      </w:r>
      <w:r w:rsidR="00060141">
        <w:fldChar w:fldCharType="end"/>
      </w:r>
      <w:r>
        <w:t>), the</w:t>
      </w:r>
      <w:r w:rsidRPr="00B901C7">
        <w:t xml:space="preserve"> proposed receiving environment</w:t>
      </w:r>
      <w:r>
        <w:t xml:space="preserve"> (Chapter 1, </w:t>
      </w:r>
      <w:r w:rsidR="00060141">
        <w:fldChar w:fldCharType="begin"/>
      </w:r>
      <w:r w:rsidR="00060141">
        <w:instrText xml:space="preserve"> REF _Ref191119091 \n \h </w:instrText>
      </w:r>
      <w:r w:rsidR="00060141">
        <w:fldChar w:fldCharType="separate"/>
      </w:r>
      <w:r w:rsidR="00DC7A35">
        <w:t>Section 5</w:t>
      </w:r>
      <w:r w:rsidR="00060141">
        <w:fldChar w:fldCharType="end"/>
      </w:r>
      <w:r>
        <w:t xml:space="preserve">), and considering both the </w:t>
      </w:r>
      <w:r w:rsidR="00E0032E">
        <w:t>short- and long-term</w:t>
      </w:r>
      <w:r>
        <w:t xml:space="preserve"> risks. The risk evaluation concluded that no specific risk treatment measures are required to treat these negligible risks. </w:t>
      </w:r>
    </w:p>
    <w:p w14:paraId="7D73AC68" w14:textId="7C9EAAF2" w:rsidR="00676477" w:rsidRPr="0000143A" w:rsidRDefault="007B28EE" w:rsidP="00C23AF4">
      <w:pPr>
        <w:pStyle w:val="RARMPnumberedparagraphs"/>
      </w:pPr>
      <w:r>
        <w:t>Limits and controls proposed by the applicant and other general risk management measures are discussed below</w:t>
      </w:r>
    </w:p>
    <w:p w14:paraId="77AF6B83" w14:textId="77777777" w:rsidR="00ED664E" w:rsidRPr="0000143A" w:rsidRDefault="00ED664E" w:rsidP="00E530A5">
      <w:pPr>
        <w:pStyle w:val="2RARMP"/>
      </w:pPr>
      <w:bookmarkStart w:id="393" w:name="_Toc47536772"/>
      <w:bookmarkStart w:id="394" w:name="_Toc220571284"/>
      <w:r w:rsidRPr="0000143A">
        <w:t>General risk management</w:t>
      </w:r>
      <w:bookmarkEnd w:id="393"/>
      <w:bookmarkEnd w:id="394"/>
    </w:p>
    <w:p w14:paraId="11E97F7B" w14:textId="23C43667" w:rsidR="00ED664E" w:rsidRPr="0000143A" w:rsidRDefault="003D53C8" w:rsidP="003D53C8">
      <w:pPr>
        <w:pStyle w:val="RARMPnumberedparagraphs"/>
      </w:pPr>
      <w:r w:rsidRPr="00811604">
        <w:t>The limits and controls proposed in the application were important in establishing the context for the risk assessment and in reaching the conclusion that the risks posed to people and the environment are negligible</w:t>
      </w:r>
      <w:r w:rsidR="00C24B73">
        <w:t xml:space="preserve"> to low</w:t>
      </w:r>
      <w:r w:rsidRPr="00811604">
        <w:t xml:space="preserve">. Therefore, to maintain the risk context, licence conditions have been </w:t>
      </w:r>
      <w:r w:rsidR="00856119">
        <w:t>pro</w:t>
      </w:r>
      <w:r>
        <w:t>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0012382E">
        <w:rPr>
          <w:rFonts w:eastAsia="SimSun"/>
        </w:rPr>
        <w:t>limit the location of the trial</w:t>
      </w:r>
      <w:r w:rsidRPr="00970547">
        <w:rPr>
          <w:rFonts w:eastAsia="SimSun"/>
        </w:rPr>
        <w:t xml:space="preserve"> to hospitals and clinical trial sites, </w:t>
      </w:r>
      <w:r>
        <w:rPr>
          <w:rFonts w:eastAsia="SimSun"/>
        </w:rPr>
        <w:t xml:space="preserve">limit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395" w:name="_Toc61015662"/>
      <w:bookmarkStart w:id="396" w:name="_Toc47536773"/>
      <w:bookmarkStart w:id="397" w:name="_Toc220571285"/>
      <w:r>
        <w:t>Limits and controls on the clinical trial</w:t>
      </w:r>
      <w:bookmarkEnd w:id="395"/>
      <w:bookmarkEnd w:id="396"/>
      <w:bookmarkEnd w:id="397"/>
    </w:p>
    <w:p w14:paraId="36CC5082" w14:textId="7D2D604A"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DC7A35">
        <w:t>2.1</w:t>
      </w:r>
      <w:r>
        <w:fldChar w:fldCharType="end"/>
      </w:r>
      <w:r w:rsidRPr="00C1583E">
        <w:t xml:space="preserve"> and </w:t>
      </w:r>
      <w:r>
        <w:fldChar w:fldCharType="begin"/>
      </w:r>
      <w:r>
        <w:instrText xml:space="preserve"> REF _Ref57040802 \n \h </w:instrText>
      </w:r>
      <w:r>
        <w:fldChar w:fldCharType="separate"/>
      </w:r>
      <w:r w:rsidR="00DC7A35">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DC7A35">
        <w:t>Chapter 1</w:t>
      </w:r>
      <w:r w:rsidR="00EE70D5">
        <w:fldChar w:fldCharType="end"/>
      </w:r>
      <w:r w:rsidR="00EE70D5">
        <w:t xml:space="preserve"> </w:t>
      </w:r>
      <w:r w:rsidRPr="00C1583E">
        <w:t>list th</w:t>
      </w:r>
      <w:r w:rsidRPr="00961290">
        <w:t>e limits and controls proposed</w:t>
      </w:r>
      <w:r>
        <w:t xml:space="preserve"> by </w:t>
      </w:r>
      <w:r w:rsidR="001853E8">
        <w:t>Melius</w:t>
      </w:r>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DC7A35">
        <w:t>Chapter 2</w:t>
      </w:r>
      <w:r w:rsidR="00EE70D5">
        <w:fldChar w:fldCharType="end"/>
      </w:r>
      <w:r w:rsidRPr="00961290">
        <w:t>. The appropriateness of the limits and controls is considered further in the following sections.</w:t>
      </w:r>
    </w:p>
    <w:p w14:paraId="57394E36" w14:textId="6E68ED67" w:rsidR="003D53C8" w:rsidRDefault="003D53C8" w:rsidP="00991711">
      <w:pPr>
        <w:pStyle w:val="4RARMP"/>
      </w:pPr>
      <w:r>
        <w:t xml:space="preserve">Consideration of limits and controls proposed by </w:t>
      </w:r>
      <w:r w:rsidR="001853E8">
        <w:t>Melius</w:t>
      </w:r>
    </w:p>
    <w:p w14:paraId="4C7A564B" w14:textId="3DDBE26D" w:rsidR="003D53C8" w:rsidRPr="00F976C8" w:rsidRDefault="003D53C8" w:rsidP="00C72058">
      <w:pPr>
        <w:pStyle w:val="RARMPnumberedparagraphs"/>
      </w:pPr>
      <w:r w:rsidRPr="00F976C8">
        <w:t xml:space="preserve">The proposed clinical trial would involve a maximum of </w:t>
      </w:r>
      <w:r w:rsidR="0018797E">
        <w:t>3</w:t>
      </w:r>
      <w:r w:rsidR="001853E8">
        <w:t xml:space="preserve">6 </w:t>
      </w:r>
      <w:r w:rsidRPr="00F976C8">
        <w:t xml:space="preserve">participants within Australia, and dealings </w:t>
      </w:r>
      <w:r w:rsidR="00EE6767">
        <w:t>related to storage, preparation and administration of</w:t>
      </w:r>
      <w:r w:rsidR="00EE6767" w:rsidRPr="00F976C8">
        <w:t xml:space="preserve"> </w:t>
      </w:r>
      <w:r w:rsidRPr="00F976C8">
        <w:t xml:space="preserve">the GMOs would take place in medical facilities such as </w:t>
      </w:r>
      <w:r w:rsidR="005E6D28">
        <w:t xml:space="preserve">a hospital or </w:t>
      </w:r>
      <w:r w:rsidRPr="00F976C8">
        <w:t xml:space="preserve">clinical trial </w:t>
      </w:r>
      <w:r w:rsidR="00771C98">
        <w:t>facilities</w:t>
      </w:r>
      <w:r w:rsidR="005E6D28">
        <w:t xml:space="preserve"> in Brisbane</w:t>
      </w:r>
      <w:r w:rsidRPr="00F976C8">
        <w:t xml:space="preserve">. Activities that would occur outside of medical facilities include transport, storage and disposal of the GMOs. The applicant has proposed to complete </w:t>
      </w:r>
      <w:r w:rsidR="009C58DD">
        <w:t>dealings with the GMO</w:t>
      </w:r>
      <w:r w:rsidRPr="00F976C8">
        <w:t xml:space="preserve"> within </w:t>
      </w:r>
      <w:r w:rsidR="001853E8">
        <w:t>5</w:t>
      </w:r>
      <w:r w:rsidRPr="00F976C8">
        <w:t xml:space="preserve"> years of commencement. </w:t>
      </w:r>
      <w:r w:rsidR="001963E3">
        <w:t xml:space="preserve">A licence condition limits the period when the GMO may be administered under the licence to </w:t>
      </w:r>
      <w:r w:rsidR="001853E8">
        <w:t>5</w:t>
      </w:r>
      <w:r w:rsidR="001963E3">
        <w:t xml:space="preserve"> years from the date of issue of the licence. </w:t>
      </w:r>
      <w:r w:rsidR="00B96533">
        <w:t>Other c</w:t>
      </w:r>
      <w:r w:rsidR="00B96533" w:rsidRPr="00F976C8">
        <w:t xml:space="preserve">onditions </w:t>
      </w:r>
      <w:r w:rsidRPr="00F976C8">
        <w:t xml:space="preserve">maintaining the risk context and proposed limits of the trial such as </w:t>
      </w:r>
      <w:r w:rsidR="00B96533">
        <w:t>a</w:t>
      </w:r>
      <w:r w:rsidR="00B96533" w:rsidRPr="00F976C8">
        <w:t xml:space="preserve"> </w:t>
      </w:r>
      <w:r w:rsidRPr="00F976C8">
        <w:t xml:space="preserve">maximum of </w:t>
      </w:r>
      <w:r w:rsidR="00B96533">
        <w:t>3</w:t>
      </w:r>
      <w:r w:rsidR="001853E8">
        <w:t>6</w:t>
      </w:r>
      <w:r w:rsidR="00B96533">
        <w:t xml:space="preserve"> </w:t>
      </w:r>
      <w:r w:rsidRPr="00F976C8">
        <w:t xml:space="preserve">trial participants and </w:t>
      </w:r>
      <w:r w:rsidR="00B96533">
        <w:t xml:space="preserve">requirements for </w:t>
      </w:r>
      <w:r w:rsidR="00D45C84">
        <w:t>dealings related to preparation and administration of the GMO to be conducted at a clinical trial site</w:t>
      </w:r>
      <w:r w:rsidRPr="00F976C8">
        <w:t xml:space="preserve"> </w:t>
      </w:r>
      <w:r w:rsidR="005B6268">
        <w:t>are</w:t>
      </w:r>
      <w:r w:rsidRPr="00F976C8">
        <w:t xml:space="preserve"> included in the licence.</w:t>
      </w:r>
      <w:r w:rsidR="005E6D28">
        <w:t xml:space="preserve"> </w:t>
      </w:r>
      <w:r w:rsidR="005945A0">
        <w:t xml:space="preserve">Licence </w:t>
      </w:r>
      <w:r w:rsidR="005E6D28">
        <w:t xml:space="preserve">conditions </w:t>
      </w:r>
      <w:r w:rsidR="00611F27">
        <w:t>do</w:t>
      </w:r>
      <w:r w:rsidR="005E6D28">
        <w:t xml:space="preserve"> not limit the trial to be carried out in Brisbane as </w:t>
      </w:r>
      <w:r w:rsidR="00611F27">
        <w:t xml:space="preserve">any </w:t>
      </w:r>
      <w:r w:rsidR="005E6D28">
        <w:t>hospital</w:t>
      </w:r>
      <w:r w:rsidR="00611F27">
        <w:t>s</w:t>
      </w:r>
      <w:r w:rsidR="005E6D28">
        <w:t xml:space="preserve"> </w:t>
      </w:r>
      <w:r w:rsidR="00611F27">
        <w:t>or</w:t>
      </w:r>
      <w:r w:rsidR="005E6D28">
        <w:t xml:space="preserve"> clinical trial facilities in Australia would be appropriate to carry out this clinical trial. </w:t>
      </w:r>
    </w:p>
    <w:p w14:paraId="0C4D4B93" w14:textId="57F3C16F" w:rsidR="003D53C8" w:rsidRPr="00144595" w:rsidRDefault="003D53C8" w:rsidP="00C72058">
      <w:pPr>
        <w:pStyle w:val="RARMPnumberedparagraphs"/>
      </w:pPr>
      <w:r w:rsidRPr="008B7C7B">
        <w:t xml:space="preserve">The applicant advised that import and transport of the GMO and waste containing the GMO would be in accordance with </w:t>
      </w:r>
      <w:r w:rsidR="003A0FE7">
        <w:t xml:space="preserve">IATA UN 3245 and </w:t>
      </w:r>
      <w:r w:rsidRPr="008B7C7B">
        <w:t xml:space="preserve">the Regulator’s </w:t>
      </w:r>
      <w:r w:rsidRPr="008B7C7B">
        <w:rPr>
          <w:i/>
        </w:rPr>
        <w:t>Guidelines for the Transport, Storage and Disposal of GMOs</w:t>
      </w:r>
      <w:r w:rsidR="00856119">
        <w:rPr>
          <w:iCs/>
        </w:rPr>
        <w:t>,</w:t>
      </w:r>
      <w:r w:rsidR="003A0FE7">
        <w:rPr>
          <w:iCs/>
        </w:rPr>
        <w:t xml:space="preserve"> respectively</w:t>
      </w:r>
      <w:r w:rsidRPr="008B7C7B">
        <w:t xml:space="preserve">. </w:t>
      </w:r>
      <w:r w:rsidR="00DC25B2">
        <w:t xml:space="preserve">IATA UN 3373 would also meet the requirements for the import of the GMO. </w:t>
      </w:r>
      <w:r w:rsidRPr="008B7C7B">
        <w:t xml:space="preserve">These are standard protocols for the handling </w:t>
      </w:r>
      <w:r>
        <w:t xml:space="preserve">and </w:t>
      </w:r>
      <w:r w:rsidRPr="008B7C7B">
        <w:t>minimis</w:t>
      </w:r>
      <w:r>
        <w:t>ing</w:t>
      </w:r>
      <w:r w:rsidRPr="008B7C7B">
        <w:t xml:space="preserve"> exposure to the GMOs. Once at the clinical trial site, access to the GMO would </w:t>
      </w:r>
      <w:r>
        <w:t xml:space="preserve">be </w:t>
      </w:r>
      <w:r w:rsidRPr="008B7C7B">
        <w:t xml:space="preserve">restricted to appropriately trained personnel. </w:t>
      </w:r>
      <w:r>
        <w:t>These proposed transport conditions are suitable for the GMO. Therefore, the licence details the minimum requirements for packaging and labelling the GMO and waste contaminated with the GMO</w:t>
      </w:r>
      <w:r w:rsidR="00EE6767">
        <w:t>,</w:t>
      </w:r>
      <w:r>
        <w:t xml:space="preserve"> for transport and storage within a clinical trial site, as well as transport of the </w:t>
      </w:r>
      <w:r w:rsidR="00C72058">
        <w:t xml:space="preserve">samples that may contain </w:t>
      </w:r>
      <w:r>
        <w:t xml:space="preserve">GMO for </w:t>
      </w:r>
      <w:r w:rsidR="00C72058">
        <w:t>analysis</w:t>
      </w:r>
      <w:r w:rsidR="001825B4">
        <w:t xml:space="preserve"> or waste disposal</w:t>
      </w:r>
      <w:r>
        <w:t xml:space="preserve">. </w:t>
      </w:r>
      <w:r w:rsidR="003A0FE7">
        <w:t xml:space="preserve">Additionally, conditions would require the import of the GMO should be carried out in accordance with IATA UN 3245 or UN 3373. </w:t>
      </w:r>
      <w:r w:rsidRPr="008B7C7B">
        <w:t xml:space="preserve">These measures would limit the </w:t>
      </w:r>
      <w:r w:rsidRPr="00144595">
        <w:t xml:space="preserve">exposure of people and the environment to the GMOs. </w:t>
      </w:r>
    </w:p>
    <w:p w14:paraId="51C6B956" w14:textId="6EAF5941" w:rsidR="000430F8" w:rsidRDefault="00E91B58" w:rsidP="00C72058">
      <w:pPr>
        <w:pStyle w:val="RARMPnumberedparagraphs"/>
      </w:pPr>
      <w:r>
        <w:lastRenderedPageBreak/>
        <w:t>P</w:t>
      </w:r>
      <w:r w:rsidR="003D53C8" w:rsidRPr="00144595">
        <w:t xml:space="preserve">roposed inclusion and exclusion criteria for trial participants </w:t>
      </w:r>
      <w:r>
        <w:t>are</w:t>
      </w:r>
      <w:r w:rsidR="00744679">
        <w:t xml:space="preserve"> </w:t>
      </w:r>
      <w:r w:rsidR="003D53C8" w:rsidRPr="00144595">
        <w:t>listed in</w:t>
      </w:r>
      <w:r w:rsidR="00647917">
        <w:t xml:space="preserve"> Chapter 1</w:t>
      </w:r>
      <w:r w:rsidR="003D53C8" w:rsidRPr="00144595">
        <w:t xml:space="preserve">, Section </w:t>
      </w:r>
      <w:r w:rsidR="00C72058">
        <w:fldChar w:fldCharType="begin"/>
      </w:r>
      <w:r w:rsidR="00C72058">
        <w:instrText xml:space="preserve"> REF _Ref67491471 \n \h  \* MERGEFORMAT </w:instrText>
      </w:r>
      <w:r w:rsidR="00C72058">
        <w:fldChar w:fldCharType="separate"/>
      </w:r>
      <w:r w:rsidR="00DC7A35">
        <w:t>2.3.5</w:t>
      </w:r>
      <w:r w:rsidR="00C72058">
        <w:fldChar w:fldCharType="end"/>
      </w:r>
      <w:r w:rsidR="003D53C8" w:rsidRPr="00144595">
        <w:t xml:space="preserve">. The inclusion and exclusion criteria for trial participants would be subject to approval by a HREC, who would consider the safety of the individuals involved in the trial. </w:t>
      </w:r>
    </w:p>
    <w:p w14:paraId="79A730E8" w14:textId="557BAFB5" w:rsidR="000430F8" w:rsidRPr="000430F8" w:rsidRDefault="000430F8" w:rsidP="000430F8">
      <w:pPr>
        <w:pStyle w:val="RARMPnumberedparagraphs"/>
      </w:pPr>
      <w:r w:rsidRPr="000430F8">
        <w:t xml:space="preserve">The relevant inclusion criteria proposed by the applicant </w:t>
      </w:r>
      <w:r w:rsidR="0078711F">
        <w:t xml:space="preserve">that would limit transmission </w:t>
      </w:r>
      <w:r w:rsidR="00A64342">
        <w:t xml:space="preserve">that are considered here </w:t>
      </w:r>
      <w:r w:rsidRPr="000430F8">
        <w:t xml:space="preserve">include that the trial participants </w:t>
      </w:r>
      <w:r w:rsidRPr="0016474B">
        <w:t>must</w:t>
      </w:r>
      <w:r w:rsidRPr="000430F8">
        <w:t>:</w:t>
      </w:r>
    </w:p>
    <w:p w14:paraId="1E0C2C9E" w14:textId="75C39803" w:rsidR="000430F8" w:rsidRPr="00692803" w:rsidRDefault="00D0233D" w:rsidP="00DE4A74">
      <w:pPr>
        <w:pStyle w:val="1stlevelbullets"/>
      </w:pPr>
      <w:r w:rsidRPr="00692803">
        <w:t>agree to use effective</w:t>
      </w:r>
      <w:r w:rsidR="00544658" w:rsidRPr="00692803">
        <w:t xml:space="preserve"> double</w:t>
      </w:r>
      <w:r w:rsidRPr="00692803">
        <w:t xml:space="preserve"> barrier contraceptives and abstain from unprotected anal sex for the duration of the trial</w:t>
      </w:r>
      <w:r w:rsidR="000430F8" w:rsidRPr="00692803">
        <w:t>;</w:t>
      </w:r>
    </w:p>
    <w:p w14:paraId="54187872" w14:textId="1F05724E" w:rsidR="000430F8" w:rsidRPr="00692803" w:rsidRDefault="004F5659" w:rsidP="00DE4A74">
      <w:pPr>
        <w:pStyle w:val="1stlevelbullets"/>
      </w:pPr>
      <w:r w:rsidRPr="00692803">
        <w:t>be</w:t>
      </w:r>
      <w:r w:rsidR="00C43648" w:rsidRPr="00692803">
        <w:t xml:space="preserve"> </w:t>
      </w:r>
      <w:r w:rsidR="003B5E92">
        <w:t xml:space="preserve">of </w:t>
      </w:r>
      <w:r w:rsidR="00C43648" w:rsidRPr="00692803">
        <w:t>non-childbearing potential</w:t>
      </w:r>
      <w:r w:rsidRPr="00692803">
        <w:t xml:space="preserve"> (women)</w:t>
      </w:r>
      <w:r w:rsidR="00C43648" w:rsidRPr="00692803">
        <w:t xml:space="preserve"> or agree to use barrier contraceptive</w:t>
      </w:r>
      <w:r w:rsidR="000430F8" w:rsidRPr="00692803">
        <w:t xml:space="preserve">. </w:t>
      </w:r>
    </w:p>
    <w:p w14:paraId="60DEF317" w14:textId="21D6B818" w:rsidR="00370C35" w:rsidRDefault="000430F8" w:rsidP="00EB5ED1">
      <w:pPr>
        <w:pStyle w:val="RARMPnumberedparagraphs"/>
      </w:pPr>
      <w:bookmarkStart w:id="398" w:name="_Ref212464518"/>
      <w:r w:rsidRPr="000430F8">
        <w:t>The relevant exclusion criteria pr</w:t>
      </w:r>
      <w:r w:rsidR="00EB5ED1">
        <w:t>oposed by the applicant</w:t>
      </w:r>
      <w:r w:rsidR="0078711F">
        <w:t xml:space="preserve"> that would </w:t>
      </w:r>
      <w:r w:rsidR="009751DE">
        <w:t>limit</w:t>
      </w:r>
      <w:r w:rsidR="0078711F">
        <w:t xml:space="preserve"> shedding </w:t>
      </w:r>
      <w:r w:rsidR="00856119">
        <w:t>and/</w:t>
      </w:r>
      <w:r w:rsidR="0078711F">
        <w:t>or HGT</w:t>
      </w:r>
      <w:r w:rsidR="00EB5ED1">
        <w:t xml:space="preserve"> include</w:t>
      </w:r>
      <w:r w:rsidR="00370C35">
        <w:t>:</w:t>
      </w:r>
      <w:bookmarkEnd w:id="398"/>
    </w:p>
    <w:p w14:paraId="1D038B7D" w14:textId="137342AF" w:rsidR="00692803" w:rsidRDefault="009751DE" w:rsidP="00DE4A74">
      <w:pPr>
        <w:pStyle w:val="1stlevelbullets"/>
        <w:rPr>
          <w:color w:val="0070C0"/>
        </w:rPr>
      </w:pPr>
      <w:bookmarkStart w:id="399" w:name="_Hlk211949784"/>
      <w:r>
        <w:t>h</w:t>
      </w:r>
      <w:r w:rsidR="00692803">
        <w:t>aving a</w:t>
      </w:r>
      <w:r w:rsidR="00692803" w:rsidRPr="00857720">
        <w:t xml:space="preserve"> diagnosis of any non-Inflammatory bowel disease related diarrho</w:t>
      </w:r>
      <w:r w:rsidR="00692803">
        <w:t>e</w:t>
      </w:r>
      <w:r w:rsidR="00692803" w:rsidRPr="00857720">
        <w:t xml:space="preserve">al illness (e.g. </w:t>
      </w:r>
      <w:r w:rsidR="00692803" w:rsidRPr="008A6D1A">
        <w:rPr>
          <w:i/>
          <w:iCs/>
        </w:rPr>
        <w:t>Clostridioides difficile</w:t>
      </w:r>
      <w:r w:rsidR="00692803">
        <w:t>, coeliac disease or parasitic infections) within three months prior to randomisation</w:t>
      </w:r>
      <w:bookmarkEnd w:id="399"/>
      <w:r w:rsidR="00692803">
        <w:t>;</w:t>
      </w:r>
    </w:p>
    <w:p w14:paraId="59240035" w14:textId="6ADF7599" w:rsidR="009751DE" w:rsidRPr="009751DE" w:rsidRDefault="009751DE" w:rsidP="00DE4A74">
      <w:pPr>
        <w:pStyle w:val="1stlevelbullets"/>
      </w:pPr>
      <w:r w:rsidRPr="009751DE">
        <w:t>use of probiotics within 2 weeks prior to randomisation;</w:t>
      </w:r>
    </w:p>
    <w:p w14:paraId="47CC7C08" w14:textId="47D1DD4F" w:rsidR="00370C35" w:rsidRPr="009751DE" w:rsidRDefault="00544658" w:rsidP="00DE4A74">
      <w:pPr>
        <w:pStyle w:val="1stlevelbullets"/>
      </w:pPr>
      <w:r w:rsidRPr="009751DE">
        <w:t>u</w:t>
      </w:r>
      <w:r w:rsidR="00370C35" w:rsidRPr="009751DE">
        <w:t xml:space="preserve">se of agents </w:t>
      </w:r>
      <w:r w:rsidR="00692803" w:rsidRPr="009751DE">
        <w:t xml:space="preserve">(e.g. laxatives, anti-diarrhoeal medications and diabetic or weight loss medications) </w:t>
      </w:r>
      <w:r w:rsidR="00370C35" w:rsidRPr="009751DE">
        <w:t>that</w:t>
      </w:r>
      <w:r w:rsidR="00692803" w:rsidRPr="009751DE">
        <w:t xml:space="preserve"> may</w:t>
      </w:r>
      <w:r w:rsidR="00370C35" w:rsidRPr="009751DE">
        <w:t xml:space="preserve"> alter gut transit time that could lead to more shedding</w:t>
      </w:r>
      <w:r w:rsidR="00692803" w:rsidRPr="009751DE">
        <w:t>;</w:t>
      </w:r>
    </w:p>
    <w:p w14:paraId="7A38FD64" w14:textId="0E2BDE3D" w:rsidR="00692803" w:rsidRPr="009751DE" w:rsidRDefault="009751DE" w:rsidP="00DE4A74">
      <w:pPr>
        <w:pStyle w:val="1stlevelbullets"/>
      </w:pPr>
      <w:r w:rsidRPr="009751DE">
        <w:t>receiving faecal microbiota transplantation (FMT) or other faecal-derived preparation within 6 months prior to randomisation</w:t>
      </w:r>
      <w:r>
        <w:t>;</w:t>
      </w:r>
    </w:p>
    <w:p w14:paraId="0D8176F8" w14:textId="1296539F" w:rsidR="00370C35" w:rsidRPr="009751DE" w:rsidRDefault="00544658" w:rsidP="00DE4A74">
      <w:pPr>
        <w:pStyle w:val="1stlevelbullets"/>
      </w:pPr>
      <w:r w:rsidRPr="009751DE">
        <w:t>u</w:t>
      </w:r>
      <w:r w:rsidR="00370C35" w:rsidRPr="009751DE">
        <w:t>se of antibiotics</w:t>
      </w:r>
      <w:r w:rsidR="007E1B14">
        <w:t>.</w:t>
      </w:r>
      <w:r w:rsidR="00370C35" w:rsidRPr="009751DE">
        <w:t xml:space="preserve"> </w:t>
      </w:r>
    </w:p>
    <w:p w14:paraId="64D79EB2" w14:textId="13916843" w:rsidR="00C43648" w:rsidRDefault="00C43648" w:rsidP="000430F8">
      <w:pPr>
        <w:pStyle w:val="RARMPnumberedparagraphs"/>
      </w:pPr>
      <w:r>
        <w:t xml:space="preserve">As stated in </w:t>
      </w:r>
      <w:r w:rsidR="00EE6767">
        <w:t>the risk s</w:t>
      </w:r>
      <w:r>
        <w:t xml:space="preserve">cenarios, the GMO can potentially be shed in faeces and vomit. </w:t>
      </w:r>
      <w:r w:rsidR="002C410D">
        <w:t xml:space="preserve">The applicant has proposed to give participants instructions for </w:t>
      </w:r>
      <w:r w:rsidR="00992D43">
        <w:t>collecting</w:t>
      </w:r>
      <w:r w:rsidR="002C410D">
        <w:t xml:space="preserve"> samples at home where applicable. </w:t>
      </w:r>
      <w:r w:rsidR="002C410D" w:rsidRPr="00E06A9B">
        <w:t xml:space="preserve"> </w:t>
      </w:r>
      <w:r w:rsidR="002C410D">
        <w:t xml:space="preserve">The applicant </w:t>
      </w:r>
      <w:r w:rsidR="007348D5">
        <w:t>would</w:t>
      </w:r>
      <w:r w:rsidR="002C410D">
        <w:t xml:space="preserve"> provide sufficient containers and sealable plastic bags to ensure transport between the participant’s </w:t>
      </w:r>
      <w:r w:rsidR="00591F67">
        <w:t>home,</w:t>
      </w:r>
      <w:r w:rsidR="002C410D">
        <w:t xml:space="preserve"> and the site of analysis meet </w:t>
      </w:r>
      <w:r w:rsidR="002C410D" w:rsidRPr="008B7C7B">
        <w:t xml:space="preserve">the Regulator’s </w:t>
      </w:r>
      <w:r w:rsidR="002C410D" w:rsidRPr="008B7C7B">
        <w:rPr>
          <w:i/>
        </w:rPr>
        <w:t>Guidelines for the Transport, Storage and Disposal of GMOs</w:t>
      </w:r>
      <w:r w:rsidR="002C410D">
        <w:rPr>
          <w:i/>
        </w:rPr>
        <w:t xml:space="preserve">. </w:t>
      </w:r>
      <w:r w:rsidR="00111C42">
        <w:t xml:space="preserve">A condition requiring the licence holder to </w:t>
      </w:r>
      <w:r w:rsidR="00591F67">
        <w:t>obtain written agreement that the</w:t>
      </w:r>
      <w:r w:rsidR="005C202D">
        <w:t xml:space="preserve"> trial participants</w:t>
      </w:r>
      <w:r w:rsidR="00591F67">
        <w:t xml:space="preserve"> would comply with the written instructions regarding sample and storage procedures </w:t>
      </w:r>
      <w:r w:rsidR="00111C42">
        <w:t xml:space="preserve">is also included in the licence. </w:t>
      </w:r>
      <w:r w:rsidR="00591F67">
        <w:t xml:space="preserve">The licence also requires the </w:t>
      </w:r>
      <w:r w:rsidR="00607E13">
        <w:t>licence holder to provide the written instructions to the Regulator</w:t>
      </w:r>
      <w:r w:rsidR="00916222">
        <w:t>,</w:t>
      </w:r>
      <w:r w:rsidR="00607E13">
        <w:t xml:space="preserve"> if requested. </w:t>
      </w:r>
      <w:r w:rsidR="00230A22">
        <w:t>Conditions to limit the faecal oral route of transmission are included in the licence</w:t>
      </w:r>
      <w:r w:rsidR="003B5E92">
        <w:t xml:space="preserve">, particularly in relation to provision of information about hand hygiene and agreement </w:t>
      </w:r>
      <w:r w:rsidR="00545EF4">
        <w:t xml:space="preserve">of participants </w:t>
      </w:r>
      <w:r w:rsidR="003B5E92">
        <w:t>to behavioural conditions related to sexual activity</w:t>
      </w:r>
      <w:r w:rsidR="00A1777B">
        <w:t xml:space="preserve">, </w:t>
      </w:r>
      <w:r w:rsidR="003B5E92">
        <w:t>a</w:t>
      </w:r>
      <w:r w:rsidR="00A1777B">
        <w:t>re</w:t>
      </w:r>
      <w:r w:rsidR="003B5E92">
        <w:t xml:space="preserve"> </w:t>
      </w:r>
      <w:r w:rsidR="00A1777B">
        <w:t>discuss</w:t>
      </w:r>
      <w:r w:rsidR="003B5E92">
        <w:t>ed in</w:t>
      </w:r>
      <w:r w:rsidR="00C85235">
        <w:t xml:space="preserve"> </w:t>
      </w:r>
      <w:r w:rsidR="00230A22">
        <w:fldChar w:fldCharType="begin"/>
      </w:r>
      <w:r w:rsidR="00230A22">
        <w:instrText xml:space="preserve"> REF _Ref216424660 \n \h </w:instrText>
      </w:r>
      <w:r w:rsidR="00230A22">
        <w:fldChar w:fldCharType="separate"/>
      </w:r>
      <w:r w:rsidR="00DC7A35">
        <w:t>Section 2</w:t>
      </w:r>
      <w:r w:rsidR="00230A22">
        <w:fldChar w:fldCharType="end"/>
      </w:r>
      <w:r w:rsidR="003B5E92">
        <w:t xml:space="preserve"> of this chapter</w:t>
      </w:r>
      <w:r w:rsidR="001825B4">
        <w:t xml:space="preserve">. </w:t>
      </w:r>
      <w:r w:rsidR="00111C42">
        <w:t xml:space="preserve"> </w:t>
      </w:r>
    </w:p>
    <w:p w14:paraId="60CAD0DA" w14:textId="65578364" w:rsidR="006F1FF3" w:rsidRDefault="00F25D7C" w:rsidP="000430F8">
      <w:pPr>
        <w:pStyle w:val="RARMPnumberedparagraphs"/>
      </w:pPr>
      <w:bookmarkStart w:id="400" w:name="_Ref211956347"/>
      <w:r>
        <w:t>Participants</w:t>
      </w:r>
      <w:r w:rsidR="006F1FF3">
        <w:t xml:space="preserve"> with non-inflammatory bowel disease related diarrhoeal illness (e.g. </w:t>
      </w:r>
      <w:r w:rsidR="006F1FF3" w:rsidRPr="008A6D1A">
        <w:rPr>
          <w:i/>
          <w:iCs/>
        </w:rPr>
        <w:t>Clostridioides difficile</w:t>
      </w:r>
      <w:r w:rsidR="006F1FF3">
        <w:t>, coeliac disease or parasitic infections)</w:t>
      </w:r>
      <w:r w:rsidR="00124067">
        <w:t xml:space="preserve">; </w:t>
      </w:r>
      <w:r w:rsidR="006F1FF3">
        <w:t>the use of agents (</w:t>
      </w:r>
      <w:r w:rsidR="006F1FF3" w:rsidRPr="009751DE">
        <w:t>e.g. laxatives, anti-diarrhoeal medications and diabetic or weight loss medications) that may alter gut transit time</w:t>
      </w:r>
      <w:r w:rsidR="00124067">
        <w:t>; and antibiotics</w:t>
      </w:r>
      <w:r w:rsidR="006F1FF3">
        <w:t xml:space="preserve"> </w:t>
      </w:r>
      <w:r w:rsidR="002E4CD3">
        <w:t xml:space="preserve">that may cause antibiotics-associated diarrhea </w:t>
      </w:r>
      <w:r w:rsidR="006F1FF3">
        <w:t>could affect the potential shedding of the GMO. Therefore, a condition to exclude participants that have a diagnosis of non-inflammatory bowel disease within 3 months</w:t>
      </w:r>
      <w:r w:rsidR="00124067">
        <w:t>;</w:t>
      </w:r>
      <w:r w:rsidR="006F1FF3">
        <w:t xml:space="preserve"> participants that are using agents that may alter gut transit time</w:t>
      </w:r>
      <w:r w:rsidR="00124067">
        <w:t xml:space="preserve">; and participants that are </w:t>
      </w:r>
      <w:r w:rsidR="00600011">
        <w:t xml:space="preserve">currently </w:t>
      </w:r>
      <w:r w:rsidR="00124067">
        <w:t>using antibiotics</w:t>
      </w:r>
      <w:r w:rsidR="006F1FF3">
        <w:t xml:space="preserve"> have been included in the licence.</w:t>
      </w:r>
      <w:bookmarkEnd w:id="400"/>
      <w:r w:rsidR="006F1FF3">
        <w:t xml:space="preserve"> </w:t>
      </w:r>
      <w:r w:rsidR="00600011">
        <w:t xml:space="preserve">As discussed in Chapter 2, Section </w:t>
      </w:r>
      <w:r w:rsidR="00600011">
        <w:fldChar w:fldCharType="begin"/>
      </w:r>
      <w:r w:rsidR="00600011">
        <w:instrText xml:space="preserve"> REF _Ref61527090 \n \h </w:instrText>
      </w:r>
      <w:r w:rsidR="00600011">
        <w:fldChar w:fldCharType="separate"/>
      </w:r>
      <w:r w:rsidR="00DC7A35">
        <w:t>2.4.1</w:t>
      </w:r>
      <w:r w:rsidR="00600011">
        <w:fldChar w:fldCharType="end"/>
      </w:r>
      <w:r w:rsidR="00600011">
        <w:t xml:space="preserve">, trial participants may require antibiotic treatment during the clinical trial. If this occurs, the GMO is likely to be eliminated by commonly used antibiotic treatments and </w:t>
      </w:r>
      <w:r w:rsidR="000320B8">
        <w:t xml:space="preserve">is </w:t>
      </w:r>
      <w:r w:rsidR="00600011">
        <w:t xml:space="preserve">unlikely to be shed from participants. Therefore, the licence does not exclude trial participants from receiving antibiotic treatment while taking the GMO. </w:t>
      </w:r>
    </w:p>
    <w:p w14:paraId="7C16C0B1" w14:textId="51AAF769" w:rsidR="00F25D7C" w:rsidRDefault="006F1FF3" w:rsidP="006F1FF3">
      <w:pPr>
        <w:pStyle w:val="RARMPnumberedparagraphs"/>
      </w:pPr>
      <w:r>
        <w:t xml:space="preserve">The presence of other bacteria in the gut may affect HGT as discussed in Risk </w:t>
      </w:r>
      <w:r w:rsidR="00E5214B">
        <w:t>s</w:t>
      </w:r>
      <w:r>
        <w:t xml:space="preserve">cenario 2. </w:t>
      </w:r>
      <w:r w:rsidR="005B6268">
        <w:t xml:space="preserve">Other </w:t>
      </w:r>
      <w:r w:rsidR="00A55DCB">
        <w:t>bacteria</w:t>
      </w:r>
      <w:r w:rsidR="00B24E04">
        <w:t xml:space="preserve"> could be from pre-existing bacteria in the gut or </w:t>
      </w:r>
      <w:r w:rsidR="00E06774">
        <w:t xml:space="preserve">from </w:t>
      </w:r>
      <w:r w:rsidR="00B24E04">
        <w:t xml:space="preserve">introduced bacteria (e.g. use of probiotics). Participants that potentially have diarrhoeal illness due to bacterial infections have already been excluded as mentioned in paragraph </w:t>
      </w:r>
      <w:r w:rsidR="00B24E04">
        <w:fldChar w:fldCharType="begin"/>
      </w:r>
      <w:r w:rsidR="00B24E04">
        <w:instrText xml:space="preserve"> REF _Ref212464518 \n \h </w:instrText>
      </w:r>
      <w:r w:rsidR="00B24E04">
        <w:fldChar w:fldCharType="separate"/>
      </w:r>
      <w:r w:rsidR="00DC7A35">
        <w:t>245</w:t>
      </w:r>
      <w:r w:rsidR="00B24E04">
        <w:fldChar w:fldCharType="end"/>
      </w:r>
      <w:r w:rsidR="00B24E04">
        <w:t xml:space="preserve">. This </w:t>
      </w:r>
      <w:r w:rsidR="005B6268">
        <w:t xml:space="preserve">exclusion </w:t>
      </w:r>
      <w:r w:rsidR="00B24E04">
        <w:t xml:space="preserve">would </w:t>
      </w:r>
      <w:r w:rsidR="00E06774">
        <w:t>reduce the likelihood</w:t>
      </w:r>
      <w:r w:rsidR="00B24E04">
        <w:t xml:space="preserve"> that the GMO </w:t>
      </w:r>
      <w:r w:rsidR="007348D5">
        <w:t>would</w:t>
      </w:r>
      <w:r w:rsidR="00B24E04">
        <w:t xml:space="preserve"> encounter pathogenic bacteria for HGT to occur and result in a novel </w:t>
      </w:r>
      <w:r w:rsidR="00B24E04">
        <w:lastRenderedPageBreak/>
        <w:t xml:space="preserve">pathogenic bacterium. </w:t>
      </w:r>
      <w:r w:rsidR="000904A8">
        <w:t>In general, the persistence of probiotics in the gut is low (around 2 weeks) and hence continuous dosage</w:t>
      </w:r>
      <w:r w:rsidR="00174EF5" w:rsidRPr="00174EF5">
        <w:t xml:space="preserve"> </w:t>
      </w:r>
      <w:r w:rsidR="00174EF5">
        <w:t>is required to maintain their population in the gut</w:t>
      </w:r>
      <w:r w:rsidR="000904A8">
        <w:t xml:space="preserve">. </w:t>
      </w:r>
      <w:r w:rsidR="00A24A26">
        <w:t xml:space="preserve">However, probiotics are not pathogenic, and it is unlikely </w:t>
      </w:r>
      <w:r w:rsidR="00C578F9">
        <w:t>that transfer of genetic material from the GMO via</w:t>
      </w:r>
      <w:r w:rsidR="00A24A26">
        <w:t xml:space="preserve"> HGT </w:t>
      </w:r>
      <w:r w:rsidR="00C578F9">
        <w:t>would</w:t>
      </w:r>
      <w:r w:rsidR="00C578F9" w:rsidRPr="00C578F9">
        <w:t xml:space="preserve"> </w:t>
      </w:r>
      <w:r w:rsidR="00C578F9">
        <w:t>result in harm</w:t>
      </w:r>
      <w:r w:rsidR="00A24A26">
        <w:t>. Therefore, the exclusion of people that have used probiotics within the last 2 weeks are not included in the licence</w:t>
      </w:r>
      <w:r w:rsidR="00180251">
        <w:t>.</w:t>
      </w:r>
    </w:p>
    <w:p w14:paraId="4803235C" w14:textId="53DC3E9F" w:rsidR="00F25D7C" w:rsidRDefault="000904A8" w:rsidP="00883750">
      <w:pPr>
        <w:pStyle w:val="RARMPnumberedparagraphs"/>
      </w:pPr>
      <w:r>
        <w:t>FMT or other faecal-derived preparation</w:t>
      </w:r>
      <w:r w:rsidR="005B6268">
        <w:t>s</w:t>
      </w:r>
      <w:r>
        <w:t xml:space="preserve"> have been used as an experimental treatment against IBD. Changes in the host-microbiome profile has been determined to last at least 300 days in healthy volunteers</w:t>
      </w:r>
      <w:r w:rsidR="00F25D7C">
        <w:t xml:space="preserve"> that have received FMT</w:t>
      </w:r>
      <w:r>
        <w:t xml:space="preserve"> </w:t>
      </w:r>
      <w:r w:rsidR="00B57B0E">
        <w:fldChar w:fldCharType="begin"/>
      </w:r>
      <w:r w:rsidR="002167C9">
        <w:instrText xml:space="preserve"> ADDIN EN.CITE &lt;EndNote&gt;&lt;Cite&gt;&lt;Author&gt;Goloshchapov&lt;/Author&gt;&lt;Year&gt;2019&lt;/Year&gt;&lt;RecNum&gt;116&lt;/RecNum&gt;&lt;DisplayText&gt;(Goloshchapov et al., 2019)&lt;/DisplayText&gt;&lt;record&gt;&lt;rec-number&gt;116&lt;/rec-number&gt;&lt;foreign-keys&gt;&lt;key app="EN" db-id="e2p5expr8xpzasea9ag5xrxnztseszre50vw" timestamp="1761605590"&gt;116&lt;/key&gt;&lt;/foreign-keys&gt;&lt;ref-type name="Journal Article"&gt;17&lt;/ref-type&gt;&lt;contributors&gt;&lt;authors&gt;&lt;author&gt;Goloshchapov, Oleg V.&lt;/author&gt;&lt;author&gt;Olekhnovich, Evgenii I.&lt;/author&gt;&lt;author&gt;Sidorenko, Sergey V.&lt;/author&gt;&lt;author&gt;Moiseev, Ivan S.&lt;/author&gt;&lt;author&gt;Kucher, Maxim A.&lt;/author&gt;&lt;author&gt;Fedorov, Dmitry E.&lt;/author&gt;&lt;author&gt;Pavlenko, Alexander V.&lt;/author&gt;&lt;author&gt;Manolov, Alexander I.&lt;/author&gt;&lt;author&gt;Gostev, Vladimir V.&lt;/author&gt;&lt;author&gt;Veselovsky, Vladimir A.&lt;/author&gt;&lt;author&gt;Klimina, Ksenia M.&lt;/author&gt;&lt;author&gt;Kostryukova, Elena S.&lt;/author&gt;&lt;author&gt;Bakin, Evgeny A.&lt;/author&gt;&lt;author&gt;Shvetcov, Alexander N.&lt;/author&gt;&lt;author&gt;Gumbatova, Elvira D.&lt;/author&gt;&lt;author&gt;Klementeva, Ruslana V.&lt;/author&gt;&lt;author&gt;Shcherbakov, Alexander A.&lt;/author&gt;&lt;author&gt;Gorchakova, Margarita V.&lt;/author&gt;&lt;author&gt;Egozcue, Juan José&lt;/author&gt;&lt;author&gt;Pawlowsky-Glahn, Vera&lt;/author&gt;&lt;author&gt;Suvorova, Maria A.&lt;/author&gt;&lt;author&gt;Chukhlovin, Alexey B.&lt;/author&gt;&lt;author&gt;Govorun, Vadim M.&lt;/author&gt;&lt;author&gt;Ilina, Elena N.&lt;/author&gt;&lt;author&gt;Afanasyev, Boris V.&lt;/author&gt;&lt;/authors&gt;&lt;/contributors&gt;&lt;titles&gt;&lt;title&gt;Long-term impact of fecal transplantation in healthy volunteers&lt;/title&gt;&lt;secondary-title&gt;BMC Microbiology&lt;/secondary-title&gt;&lt;/titles&gt;&lt;periodical&gt;&lt;full-title&gt;BMC Microbiology&lt;/full-title&gt;&lt;/periodical&gt;&lt;pages&gt;312&lt;/pages&gt;&lt;volume&gt;19&lt;/volume&gt;&lt;number&gt;1&lt;/number&gt;&lt;dates&gt;&lt;year&gt;2019&lt;/year&gt;&lt;pub-dates&gt;&lt;date&gt;2019/12/30&lt;/date&gt;&lt;/pub-dates&gt;&lt;/dates&gt;&lt;isbn&gt;1471-2180&lt;/isbn&gt;&lt;urls&gt;&lt;related-urls&gt;&lt;url&gt;https://doi.org/10.1186/s12866-019-1689-y&lt;/url&gt;&lt;/related-urls&gt;&lt;/urls&gt;&lt;electronic-resource-num&gt;10.1186/s12866-019-1689-y&lt;/electronic-resource-num&gt;&lt;/record&gt;&lt;/Cite&gt;&lt;/EndNote&gt;</w:instrText>
      </w:r>
      <w:r w:rsidR="00B57B0E">
        <w:fldChar w:fldCharType="separate"/>
      </w:r>
      <w:r w:rsidR="00B57B0E">
        <w:rPr>
          <w:noProof/>
        </w:rPr>
        <w:t>(</w:t>
      </w:r>
      <w:hyperlink w:anchor="_ENREF_31" w:tooltip="Goloshchapov, 2019 #116" w:history="1">
        <w:r w:rsidR="00647917">
          <w:rPr>
            <w:noProof/>
          </w:rPr>
          <w:t>Goloshchapov et al., 2019</w:t>
        </w:r>
      </w:hyperlink>
      <w:r w:rsidR="00B57B0E">
        <w:rPr>
          <w:noProof/>
        </w:rPr>
        <w:t>)</w:t>
      </w:r>
      <w:r w:rsidR="00B57B0E">
        <w:fldChar w:fldCharType="end"/>
      </w:r>
      <w:r>
        <w:t>.</w:t>
      </w:r>
      <w:r w:rsidR="00F25D7C">
        <w:t xml:space="preserve"> Donors of FMT are usually healthy volunteers and the donor material would be screened for a wide range of bacterial and parasitic infections</w:t>
      </w:r>
      <w:r w:rsidR="00325CCE">
        <w:t>. Hence, it is unlikely that FMT donor material would contain pathogenic bacterium</w:t>
      </w:r>
      <w:r w:rsidR="00F25D7C">
        <w:t xml:space="preserve">. The applicant has proposed a 6-month exclusion period for people who have received FMT. </w:t>
      </w:r>
      <w:r w:rsidR="00EA452B">
        <w:t>Therefore, t</w:t>
      </w:r>
      <w:r w:rsidR="00F25D7C">
        <w:t>he likelihood of the GMO producing a novel pathogenic bacteri</w:t>
      </w:r>
      <w:r w:rsidR="00180251">
        <w:t>um</w:t>
      </w:r>
      <w:r w:rsidR="00F25D7C">
        <w:t xml:space="preserve"> result</w:t>
      </w:r>
      <w:r w:rsidR="00982D2F">
        <w:t>ing</w:t>
      </w:r>
      <w:r w:rsidR="00F25D7C">
        <w:t xml:space="preserve"> </w:t>
      </w:r>
      <w:r w:rsidR="00982D2F">
        <w:t xml:space="preserve">from </w:t>
      </w:r>
      <w:r w:rsidR="00F25D7C">
        <w:t xml:space="preserve">FMT is unlikely. However, as a conservative </w:t>
      </w:r>
      <w:r w:rsidR="00180251">
        <w:t>measure</w:t>
      </w:r>
      <w:r w:rsidR="00F25D7C">
        <w:t xml:space="preserve">, a licence condition has been included in the licence to exclude participants that have received FMT or other faecal derived preparation to further limit the potential </w:t>
      </w:r>
      <w:r w:rsidR="00437B3B">
        <w:t xml:space="preserve">introduction </w:t>
      </w:r>
      <w:r w:rsidR="00F25D7C">
        <w:t xml:space="preserve">of other pathogenic bacteria in the gut. </w:t>
      </w:r>
    </w:p>
    <w:p w14:paraId="3FAC3489" w14:textId="1FC5AADE" w:rsidR="009174EF" w:rsidRDefault="009174EF" w:rsidP="000430F8">
      <w:pPr>
        <w:pStyle w:val="RARMPnumberedparagraphs"/>
      </w:pPr>
      <w:r>
        <w:t xml:space="preserve">The GMO </w:t>
      </w:r>
      <w:r w:rsidR="00F622AA">
        <w:t>may</w:t>
      </w:r>
      <w:r>
        <w:t xml:space="preserve"> be shed in faeces</w:t>
      </w:r>
      <w:r w:rsidR="00370C35">
        <w:t xml:space="preserve"> or vomit</w:t>
      </w:r>
      <w:r w:rsidR="00B96533">
        <w:t xml:space="preserve">. </w:t>
      </w:r>
      <w:r w:rsidR="00861CD9">
        <w:t xml:space="preserve">Although there is </w:t>
      </w:r>
      <w:r w:rsidR="00E06774">
        <w:t>the potential</w:t>
      </w:r>
      <w:r w:rsidR="00861CD9">
        <w:t xml:space="preserve"> that </w:t>
      </w:r>
      <w:r w:rsidR="00861CD9" w:rsidRPr="00861CD9">
        <w:rPr>
          <w:i/>
          <w:iCs/>
        </w:rPr>
        <w:t>E. coli</w:t>
      </w:r>
      <w:r w:rsidR="00861CD9">
        <w:t xml:space="preserve"> may survive wastewater treatment as discussed in</w:t>
      </w:r>
      <w:r w:rsidR="00C00DE6">
        <w:t xml:space="preserve"> Chapter 2</w:t>
      </w:r>
      <w:r w:rsidR="00861CD9">
        <w:t>, Section</w:t>
      </w:r>
      <w:r w:rsidR="00EE6D76">
        <w:t xml:space="preserve"> </w:t>
      </w:r>
      <w:r w:rsidR="00EE6D76">
        <w:fldChar w:fldCharType="begin"/>
      </w:r>
      <w:r w:rsidR="00EE6D76">
        <w:instrText xml:space="preserve"> REF _Ref216693640 \n \h </w:instrText>
      </w:r>
      <w:r w:rsidR="00EE6D76">
        <w:fldChar w:fldCharType="separate"/>
      </w:r>
      <w:r w:rsidR="00DC7A35">
        <w:t>3.2</w:t>
      </w:r>
      <w:r w:rsidR="00EE6D76">
        <w:fldChar w:fldCharType="end"/>
      </w:r>
      <w:r w:rsidR="00861CD9">
        <w:t>, the</w:t>
      </w:r>
      <w:r w:rsidR="00F622AA">
        <w:t xml:space="preserve"> shedding of the GMO is expected to be </w:t>
      </w:r>
      <w:r w:rsidR="00F9510E">
        <w:t xml:space="preserve">limited (small number of patients); </w:t>
      </w:r>
      <w:r w:rsidR="0043428A">
        <w:t>diluted in</w:t>
      </w:r>
      <w:r w:rsidR="00A732F7">
        <w:t xml:space="preserve"> </w:t>
      </w:r>
      <w:r w:rsidR="0043428A">
        <w:t>a large volume of wa</w:t>
      </w:r>
      <w:r w:rsidR="00F9510E">
        <w:t>stewater; have a reduced viability in the broader environment</w:t>
      </w:r>
      <w:r w:rsidR="00E06774">
        <w:t xml:space="preserve">, and </w:t>
      </w:r>
      <w:r w:rsidR="00890384">
        <w:t xml:space="preserve">have </w:t>
      </w:r>
      <w:r w:rsidR="00E06774">
        <w:t>limit</w:t>
      </w:r>
      <w:r w:rsidR="00890384">
        <w:t>ed</w:t>
      </w:r>
      <w:r w:rsidR="00E06774">
        <w:t xml:space="preserve"> potential to cause harm</w:t>
      </w:r>
      <w:r w:rsidR="00F9510E">
        <w:t xml:space="preserve">, </w:t>
      </w:r>
      <w:r w:rsidR="00890384">
        <w:t xml:space="preserve">and therefore </w:t>
      </w:r>
      <w:r w:rsidR="00F9510E">
        <w:t xml:space="preserve">a </w:t>
      </w:r>
      <w:r w:rsidR="00F622AA">
        <w:t xml:space="preserve">requirement </w:t>
      </w:r>
      <w:r w:rsidR="00F9510E">
        <w:t xml:space="preserve">to decontaminate the toilets after use </w:t>
      </w:r>
      <w:r w:rsidR="00F622AA">
        <w:t xml:space="preserve">is not </w:t>
      </w:r>
      <w:r w:rsidR="00174EF5">
        <w:t>included in the</w:t>
      </w:r>
      <w:r w:rsidR="00F622AA">
        <w:t xml:space="preserve"> licence</w:t>
      </w:r>
      <w:r w:rsidR="000900F0">
        <w:t xml:space="preserve">. </w:t>
      </w:r>
      <w:r w:rsidR="002F50A4">
        <w:t>A licence condition has been included in the licence requir</w:t>
      </w:r>
      <w:r w:rsidR="00CC09B9">
        <w:t>ing</w:t>
      </w:r>
      <w:r w:rsidR="002F50A4">
        <w:t xml:space="preserve"> the licence holder to provide written instructions </w:t>
      </w:r>
      <w:r w:rsidR="001059D0">
        <w:t xml:space="preserve">to trial participants regarding </w:t>
      </w:r>
      <w:r w:rsidR="002F50A4">
        <w:t xml:space="preserve">decontamination of </w:t>
      </w:r>
      <w:r w:rsidR="00890384">
        <w:t>faeces/</w:t>
      </w:r>
      <w:r w:rsidR="002F50A4">
        <w:t>diarrhoea or vomit</w:t>
      </w:r>
      <w:r w:rsidR="001059D0">
        <w:t>,</w:t>
      </w:r>
      <w:r w:rsidR="002F50A4">
        <w:t xml:space="preserve"> and to obtain written agreement that t</w:t>
      </w:r>
      <w:r w:rsidR="00730ED7">
        <w:t>rial</w:t>
      </w:r>
      <w:r w:rsidR="002F50A4">
        <w:t xml:space="preserve"> participants will comply with these instructions to </w:t>
      </w:r>
      <w:r w:rsidR="00270A18">
        <w:t>limit the dispersal of the GMO</w:t>
      </w:r>
      <w:r w:rsidR="002F50A4">
        <w:t xml:space="preserve">. </w:t>
      </w:r>
    </w:p>
    <w:p w14:paraId="54FAC698" w14:textId="2FA0E907" w:rsidR="000430F8" w:rsidRPr="0078711F" w:rsidRDefault="004F5659" w:rsidP="000430F8">
      <w:pPr>
        <w:pStyle w:val="RARMPnumberedparagraphs"/>
      </w:pPr>
      <w:r w:rsidRPr="0078711F">
        <w:t>As discussed in</w:t>
      </w:r>
      <w:r w:rsidR="00C00DE6">
        <w:t xml:space="preserve"> Chapter 1</w:t>
      </w:r>
      <w:r w:rsidRPr="0078711F">
        <w:t xml:space="preserve">, Section </w:t>
      </w:r>
      <w:r w:rsidRPr="0078711F">
        <w:fldChar w:fldCharType="begin"/>
      </w:r>
      <w:r w:rsidRPr="0078711F">
        <w:instrText xml:space="preserve"> REF _Ref211866111 \n \h </w:instrText>
      </w:r>
      <w:r w:rsidRPr="0078711F">
        <w:fldChar w:fldCharType="separate"/>
      </w:r>
      <w:r w:rsidR="00DC7A35">
        <w:t>5.2</w:t>
      </w:r>
      <w:r w:rsidRPr="0078711F">
        <w:fldChar w:fldCharType="end"/>
      </w:r>
      <w:r w:rsidRPr="0078711F">
        <w:t>, infants often acquire part of their microbiome from their mothers</w:t>
      </w:r>
      <w:r w:rsidR="00D645B7">
        <w:t>, including through breast milk</w:t>
      </w:r>
      <w:r w:rsidR="008210F0">
        <w:t xml:space="preserve"> and babies born vaginally have a gut microbiome similar to the mother’s birth canal</w:t>
      </w:r>
      <w:r w:rsidRPr="0078711F">
        <w:t xml:space="preserve">. </w:t>
      </w:r>
      <w:r w:rsidR="008210F0">
        <w:t xml:space="preserve">Therefore, there is </w:t>
      </w:r>
      <w:r w:rsidR="00E41E30">
        <w:t>some</w:t>
      </w:r>
      <w:r w:rsidR="008210F0">
        <w:t xml:space="preserve"> possibility of exposure of infants to the GMO during breastfeeding and when giving birth. </w:t>
      </w:r>
      <w:r w:rsidRPr="0078711F">
        <w:t>Additionally, the gut of</w:t>
      </w:r>
      <w:r w:rsidR="00174EF5">
        <w:t xml:space="preserve"> an</w:t>
      </w:r>
      <w:r w:rsidRPr="0078711F">
        <w:t xml:space="preserve"> infant </w:t>
      </w:r>
      <w:r w:rsidR="00174EF5">
        <w:t>is</w:t>
      </w:r>
      <w:r w:rsidR="00174EF5" w:rsidRPr="0078711F">
        <w:t xml:space="preserve"> </w:t>
      </w:r>
      <w:r w:rsidRPr="0078711F">
        <w:t xml:space="preserve">often more easily colonised than adults and antibiotic use is higher in young children </w:t>
      </w:r>
      <w:r w:rsidRPr="0078711F">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rsidRPr="0078711F">
        <w:fldChar w:fldCharType="separate"/>
      </w:r>
      <w:r w:rsidRPr="0078711F">
        <w:rPr>
          <w:noProof/>
        </w:rPr>
        <w:t>(</w:t>
      </w:r>
      <w:hyperlink w:anchor="_ENREF_120" w:tooltip="Yang, 2016 #95" w:history="1">
        <w:r w:rsidR="00647917" w:rsidRPr="0078711F">
          <w:rPr>
            <w:noProof/>
          </w:rPr>
          <w:t>Yang et al., 2016</w:t>
        </w:r>
      </w:hyperlink>
      <w:r w:rsidRPr="0078711F">
        <w:rPr>
          <w:noProof/>
        </w:rPr>
        <w:t>)</w:t>
      </w:r>
      <w:r w:rsidRPr="0078711F">
        <w:fldChar w:fldCharType="end"/>
      </w:r>
      <w:r w:rsidRPr="0078711F">
        <w:t xml:space="preserve">. Therefore, </w:t>
      </w:r>
      <w:r w:rsidR="000430F8" w:rsidRPr="0078711F">
        <w:t>this risk would be minimised by excluding breastfeeding and pregnant women</w:t>
      </w:r>
      <w:r w:rsidR="00A0521D" w:rsidRPr="0078711F">
        <w:t xml:space="preserve"> and a </w:t>
      </w:r>
      <w:r w:rsidR="00E41E30">
        <w:t>conservative approach has been taken given some areas of uncertainty about the GMO</w:t>
      </w:r>
      <w:r w:rsidR="00E06774">
        <w:t>,</w:t>
      </w:r>
      <w:r w:rsidR="00E41E30">
        <w:t xml:space="preserve"> and as such </w:t>
      </w:r>
      <w:r w:rsidR="00744679">
        <w:t>a condition</w:t>
      </w:r>
      <w:r w:rsidR="00A0521D" w:rsidRPr="0078711F">
        <w:t xml:space="preserve"> to exclude pregnant and breastfeeding women from the clinical trial has been included in the licence.</w:t>
      </w:r>
      <w:r w:rsidR="003A1B8E">
        <w:t xml:space="preserve"> </w:t>
      </w:r>
    </w:p>
    <w:p w14:paraId="09365BDA" w14:textId="1B1C0547" w:rsidR="001C13D4" w:rsidRPr="0078711F" w:rsidRDefault="00C72058" w:rsidP="00C72058">
      <w:pPr>
        <w:pStyle w:val="RARMPnumberedparagraphs"/>
      </w:pPr>
      <w:r w:rsidRPr="0078711F">
        <w:t xml:space="preserve">The </w:t>
      </w:r>
      <w:r w:rsidR="003D53C8" w:rsidRPr="0078711F">
        <w:t xml:space="preserve">clinical staff </w:t>
      </w:r>
      <w:r w:rsidR="002C410D" w:rsidRPr="0078711F">
        <w:t>preparing and observing the administration of</w:t>
      </w:r>
      <w:r w:rsidRPr="0078711F">
        <w:t xml:space="preserve"> the GMO </w:t>
      </w:r>
      <w:r w:rsidR="002C410D" w:rsidRPr="0078711F">
        <w:t xml:space="preserve">of participants </w:t>
      </w:r>
      <w:r w:rsidR="003D53C8" w:rsidRPr="0078711F">
        <w:t xml:space="preserve">would wear PPE including </w:t>
      </w:r>
      <w:r w:rsidR="003D53C8" w:rsidRPr="0078711F">
        <w:rPr>
          <w:rFonts w:cs="Calibri"/>
          <w:szCs w:val="20"/>
        </w:rPr>
        <w:t>gown</w:t>
      </w:r>
      <w:r w:rsidR="002C410D" w:rsidRPr="0078711F">
        <w:rPr>
          <w:rFonts w:cs="Calibri"/>
          <w:szCs w:val="20"/>
        </w:rPr>
        <w:t xml:space="preserve"> and</w:t>
      </w:r>
      <w:r w:rsidR="00544658" w:rsidRPr="0078711F">
        <w:rPr>
          <w:rFonts w:cs="Calibri"/>
          <w:szCs w:val="20"/>
        </w:rPr>
        <w:t xml:space="preserve"> gloves</w:t>
      </w:r>
      <w:r w:rsidR="003D53C8" w:rsidRPr="0078711F">
        <w:t>.</w:t>
      </w:r>
      <w:r w:rsidR="002C410D" w:rsidRPr="0078711F">
        <w:t xml:space="preserve"> </w:t>
      </w:r>
      <w:r w:rsidR="0078711F" w:rsidRPr="0078711F">
        <w:t xml:space="preserve">Additional PPE (masks and eye protection) </w:t>
      </w:r>
      <w:r w:rsidR="007348D5">
        <w:t>would</w:t>
      </w:r>
      <w:r w:rsidR="0078711F" w:rsidRPr="0078711F">
        <w:t xml:space="preserve"> be worn when cleaning any accidental spills </w:t>
      </w:r>
      <w:r w:rsidR="006D28F6">
        <w:t>o</w:t>
      </w:r>
      <w:r w:rsidR="006A0F36">
        <w:t>r</w:t>
      </w:r>
      <w:r w:rsidR="006D28F6">
        <w:t xml:space="preserve"> potential shedding of the GMO via </w:t>
      </w:r>
      <w:r w:rsidR="0078711F" w:rsidRPr="0078711F">
        <w:t>contaminated faeces, vomit or rupture of samples</w:t>
      </w:r>
      <w:r w:rsidR="00DC25B2">
        <w:t xml:space="preserve"> with decontaminants that are effective against the GMO</w:t>
      </w:r>
      <w:r w:rsidR="0078711F" w:rsidRPr="0078711F">
        <w:t>.</w:t>
      </w:r>
      <w:r w:rsidR="003D53C8" w:rsidRPr="0078711F">
        <w:t xml:space="preserve"> These practices would minimise exposure of people handling and administering the GMOs (Risk scenario 1) and have been included in the licence conditions.</w:t>
      </w:r>
      <w:r w:rsidR="001C13D4" w:rsidRPr="0078711F">
        <w:t xml:space="preserve"> </w:t>
      </w:r>
    </w:p>
    <w:p w14:paraId="24B32D4A" w14:textId="38F8DC67" w:rsidR="0011711E" w:rsidRDefault="0011711E" w:rsidP="00C72058">
      <w:pPr>
        <w:pStyle w:val="RARMPnumberedparagraphs"/>
      </w:pPr>
      <w:bookmarkStart w:id="401" w:name="_Ref58245790"/>
      <w:r w:rsidRPr="002F569D">
        <w:t>Conditions are included in the licence requiring the licence holder to ensure that all GMOs</w:t>
      </w:r>
      <w:r w:rsidR="008A35B8">
        <w:t xml:space="preserve"> within the clinical trial site</w:t>
      </w:r>
      <w:r w:rsidRPr="002F569D">
        <w:t xml:space="preserve">, including material or waste that has been in contact with the </w:t>
      </w:r>
      <w:r>
        <w:t xml:space="preserve">GMO, </w:t>
      </w:r>
      <w:r w:rsidRPr="002F569D">
        <w:t xml:space="preserve">are decontaminated by autoclaving, chemical treatment or by high-temperature incineration. </w:t>
      </w:r>
      <w:r w:rsidR="005945A0">
        <w:t>L</w:t>
      </w:r>
      <w:r w:rsidR="005945A0" w:rsidRPr="002F569D">
        <w:t xml:space="preserve">icence </w:t>
      </w:r>
      <w:r w:rsidRPr="002F569D">
        <w:t xml:space="preserve">conditions require the licence holder </w:t>
      </w:r>
      <w:r w:rsidR="008A35B8">
        <w:t>to</w:t>
      </w:r>
      <w:r w:rsidR="008A35B8" w:rsidRPr="002F569D">
        <w:t xml:space="preserve"> </w:t>
      </w:r>
      <w:r w:rsidRPr="002F569D">
        <w:t xml:space="preserve">ensure that the GMO, or material or waste that has been in contact with the GMO, </w:t>
      </w:r>
      <w:r>
        <w:t xml:space="preserve">to be destroyed </w:t>
      </w:r>
      <w:r w:rsidRPr="002F569D">
        <w:t xml:space="preserve">by external service providers is </w:t>
      </w:r>
      <w:r w:rsidR="008C1C08">
        <w:t xml:space="preserve">done </w:t>
      </w:r>
      <w:r>
        <w:t>through a clinical waste stream</w:t>
      </w:r>
      <w:r w:rsidRPr="002F569D">
        <w:t>. This is considered satisfactory, provided that the licence holder is only permitted to engage persons who can adhere to appropriate standards to conduct the dealings</w:t>
      </w:r>
      <w:r w:rsidR="00BF3D62">
        <w:t xml:space="preserve">. </w:t>
      </w:r>
    </w:p>
    <w:p w14:paraId="5033CCFC" w14:textId="069F8C2D" w:rsidR="00BF3D62" w:rsidRDefault="0044207E" w:rsidP="00C72058">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fldChar w:fldCharType="begin"/>
      </w:r>
      <w:r w:rsidR="002167C9">
        <w:instrText xml:space="preserve"> ADDIN EN.CITE &lt;EndNote&gt;&lt;Cite&gt;&lt;Author&gt;Biohazard Waste Industry&lt;/Author&gt;&lt;Year&gt;2010&lt;/Year&gt;&lt;RecNum&gt;117&lt;/RecNum&gt;&lt;DisplayText&gt;(Biohazard Waste Industry, 2010)&lt;/DisplayText&gt;&lt;record&gt;&lt;rec-number&gt;117&lt;/rec-number&gt;&lt;foreign-keys&gt;&lt;key app="EN" db-id="e2p5expr8xpzasea9ag5xrxnztseszre50vw" timestamp="1761605593"&gt;117&lt;/key&gt;&lt;/foreign-keys&gt;&lt;ref-type name="Book"&gt;6&lt;/ref-type&gt;&lt;contributors&gt;&lt;authors&gt;&lt;author&gt;Biohazard Waste Industry,&lt;/author&gt;&lt;/authors&gt;&lt;/contributors&gt;&lt;titles&gt;&lt;title&gt;Industry Code of Practice for the Management of Clinical and Related Wastes&lt;/title&gt;&lt;/titles&gt;&lt;edition&gt;6&lt;/edition&gt;&lt;dates&gt;&lt;year&gt;2010&lt;/year&gt;&lt;pub-dates&gt;&lt;date&gt;2010&lt;/date&gt;&lt;/pub-dates&gt;&lt;/dates&gt;&lt;urls&gt;&lt;related-urls&gt;&lt;url&gt;https://www.epa.sa.gov.au/files/4771407_code_of_practice_6th_edition.pdf&lt;/url&gt;&lt;/related-urls&gt;&lt;/urls&gt;&lt;/record&gt;&lt;/Cite&gt;&lt;/EndNote&gt;</w:instrText>
      </w:r>
      <w:r>
        <w:fldChar w:fldCharType="separate"/>
      </w:r>
      <w:r>
        <w:rPr>
          <w:noProof/>
        </w:rPr>
        <w:t>(</w:t>
      </w:r>
      <w:hyperlink w:anchor="_ENREF_9" w:tooltip="Biohazard Waste Industry, 2010 #117" w:history="1">
        <w:r w:rsidR="00647917">
          <w:rPr>
            <w:noProof/>
          </w:rPr>
          <w:t>Biohazard Waste Industry, 2010</w:t>
        </w:r>
      </w:hyperlink>
      <w:r>
        <w:rPr>
          <w:noProof/>
        </w:rPr>
        <w:t>)</w:t>
      </w:r>
      <w:r>
        <w:fldChar w:fldCharType="end"/>
      </w:r>
      <w:r>
        <w:t xml:space="preserve">. The clinical waste stream typically involves destruction of infectious waste by incineration or autoclaving, which are considered appropriate for </w:t>
      </w:r>
      <w:r>
        <w:lastRenderedPageBreak/>
        <w:t xml:space="preserve">disposal of the GMO. Given that </w:t>
      </w:r>
      <w:r w:rsidR="00D0233D" w:rsidRPr="00D0233D">
        <w:rPr>
          <w:i/>
          <w:iCs/>
        </w:rPr>
        <w:t>E. coli</w:t>
      </w:r>
      <w:r w:rsidR="00185CD9">
        <w:t xml:space="preserve"> </w:t>
      </w:r>
      <w:r>
        <w:t>can persist in the environment</w:t>
      </w:r>
      <w:r w:rsidR="00185CD9">
        <w:t>,</w:t>
      </w:r>
      <w:r>
        <w:t xml:space="preserve"> </w:t>
      </w:r>
      <w:r w:rsidRPr="002F2B6C">
        <w:rPr>
          <w:rFonts w:asciiTheme="minorHAnsi" w:hAnsiTheme="minorHAnsi" w:cstheme="minorHAnsi"/>
        </w:rPr>
        <w:t>disposal measures such as burial or maceration would not ensure containment. Therefore, t</w:t>
      </w:r>
      <w:r w:rsidRPr="002F569D">
        <w:t>he licence requires waste disposal by external service providers to be by autoclaving or high-temperature incineration. These measures would limit the exposure of people or other animals to the GMOs</w:t>
      </w:r>
      <w:r w:rsidR="0011711E" w:rsidRPr="002F569D">
        <w:t>.</w:t>
      </w:r>
    </w:p>
    <w:p w14:paraId="0DC328FB" w14:textId="1619D11F" w:rsidR="003D53C8" w:rsidRPr="008C40FA" w:rsidRDefault="003D53C8" w:rsidP="00C72058">
      <w:pPr>
        <w:pStyle w:val="RARMPnumberedparagraphs"/>
        <w:rPr>
          <w:color w:val="000000" w:themeColor="text1"/>
        </w:rPr>
      </w:pPr>
      <w:bookmarkStart w:id="402" w:name="_Ref22211047"/>
      <w:bookmarkEnd w:id="401"/>
      <w:r w:rsidRPr="008C40FA">
        <w:t xml:space="preserve">A standard condition is included in the licence requiring </w:t>
      </w:r>
      <w:r w:rsidR="004F45D8">
        <w:t xml:space="preserve">that </w:t>
      </w:r>
      <w:r w:rsidRPr="008C40FA">
        <w:t>the licence holder to ensure</w:t>
      </w:r>
      <w:r w:rsidR="004F45D8">
        <w:t>s</w:t>
      </w:r>
      <w:r w:rsidRPr="008C40FA">
        <w:t xml:space="preserve"> dealings are conducted so as to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402"/>
    </w:p>
    <w:p w14:paraId="1307D6F0" w14:textId="1FB4D749"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licence state that only people authorised by the licence holder are covered by the licence, and that the licence holder must inform all people </w:t>
      </w:r>
      <w:r w:rsidRPr="000330FC">
        <w:t>dealing with the GMOs</w:t>
      </w:r>
      <w:r>
        <w:t>, other than external service providers,</w:t>
      </w:r>
      <w:r w:rsidRPr="000330FC">
        <w:t xml:space="preserve"> of applicable licence conditions.</w:t>
      </w:r>
    </w:p>
    <w:p w14:paraId="2ECD800B" w14:textId="3AD2BF62"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licence </w:t>
      </w:r>
      <w:r>
        <w:t xml:space="preserve">is </w:t>
      </w:r>
      <w:r w:rsidRPr="000330FC">
        <w:t>to ensure that a compliance management plan is in place for each clinical trial site before administration of the GMOs commences at that site. The compliance management plan must detail how the licence holder intends to comply with the licence conditions, including listing persons responsible for site management, proposed reporting structures, staff training procedures and transport and disposal processes.</w:t>
      </w:r>
    </w:p>
    <w:p w14:paraId="1CB5EB15" w14:textId="77777777" w:rsidR="003D53C8" w:rsidRDefault="003D53C8" w:rsidP="00991711">
      <w:pPr>
        <w:pStyle w:val="4RARMP"/>
      </w:pPr>
      <w:r>
        <w:t>Summary of licence conditions to be implemented to limit and control the clinical trial</w:t>
      </w:r>
    </w:p>
    <w:p w14:paraId="0A084A3E" w14:textId="114E5750" w:rsidR="003D53C8" w:rsidRPr="007377E3" w:rsidRDefault="00F94CE9" w:rsidP="00C72058">
      <w:pPr>
        <w:pStyle w:val="RARMPnumberedparagraphs"/>
      </w:pPr>
      <w:r>
        <w:t>Licence</w:t>
      </w:r>
      <w:r w:rsidR="003D53C8">
        <w:t xml:space="preserve"> conditions have been </w:t>
      </w:r>
      <w:r w:rsidR="005945A0">
        <w:t>impos</w:t>
      </w:r>
      <w:r w:rsidR="003D53C8">
        <w:t>ed to limit and control the proposed clinical trial, based on th</w:t>
      </w:r>
      <w:r w:rsidR="003D53C8" w:rsidRPr="007377E3">
        <w:t>e above considerations. These include requirements to:</w:t>
      </w:r>
    </w:p>
    <w:p w14:paraId="29570F4E" w14:textId="13B6EA18" w:rsidR="00A732F7" w:rsidRDefault="003D53C8">
      <w:pPr>
        <w:pStyle w:val="ListParagraph"/>
        <w:numPr>
          <w:ilvl w:val="0"/>
          <w:numId w:val="32"/>
        </w:numPr>
        <w:spacing w:before="0" w:after="0"/>
        <w:contextualSpacing/>
      </w:pPr>
      <w:r w:rsidRPr="007377E3">
        <w:t xml:space="preserve">limit the trial to </w:t>
      </w:r>
      <w:r w:rsidR="000900F0">
        <w:t>3</w:t>
      </w:r>
      <w:r w:rsidR="00D0233D">
        <w:t>6</w:t>
      </w:r>
      <w:r w:rsidRPr="007377E3">
        <w:t xml:space="preserve"> trial participants</w:t>
      </w:r>
      <w:r w:rsidR="00A732F7">
        <w:t>;</w:t>
      </w:r>
    </w:p>
    <w:p w14:paraId="7B14D62E" w14:textId="21536B71" w:rsidR="003D53C8" w:rsidRDefault="00A732F7">
      <w:pPr>
        <w:pStyle w:val="ListParagraph"/>
        <w:numPr>
          <w:ilvl w:val="0"/>
          <w:numId w:val="32"/>
        </w:numPr>
        <w:spacing w:before="0" w:after="0"/>
        <w:contextualSpacing/>
      </w:pPr>
      <w:r>
        <w:t xml:space="preserve">conduct </w:t>
      </w:r>
      <w:r w:rsidR="004F45D8">
        <w:t xml:space="preserve">the trial </w:t>
      </w:r>
      <w:r>
        <w:t>at suitable clinical trial sites</w:t>
      </w:r>
      <w:r w:rsidR="007B1D37">
        <w:t>;</w:t>
      </w:r>
    </w:p>
    <w:p w14:paraId="62CC58B1" w14:textId="77D29862" w:rsidR="004B7735" w:rsidRPr="007377E3" w:rsidRDefault="004B7735">
      <w:pPr>
        <w:pStyle w:val="ListParagraph"/>
        <w:numPr>
          <w:ilvl w:val="0"/>
          <w:numId w:val="32"/>
        </w:numPr>
        <w:spacing w:before="0" w:after="0"/>
        <w:contextualSpacing/>
      </w:pPr>
      <w:r>
        <w:t xml:space="preserve">limit the time when the GMO can be administered to </w:t>
      </w:r>
      <w:r w:rsidR="00D0233D">
        <w:t>5</w:t>
      </w:r>
      <w:r>
        <w:t xml:space="preserve"> years from issue of the licence;</w:t>
      </w:r>
    </w:p>
    <w:p w14:paraId="6969A29D" w14:textId="5D58BE17" w:rsidR="003D53C8" w:rsidRPr="007377E3" w:rsidRDefault="003D53C8">
      <w:pPr>
        <w:pStyle w:val="ListParagraph"/>
        <w:numPr>
          <w:ilvl w:val="0"/>
          <w:numId w:val="32"/>
        </w:numPr>
        <w:spacing w:before="0" w:after="0"/>
        <w:contextualSpacing/>
      </w:pPr>
      <w:r w:rsidRPr="007377E3">
        <w:t>restrict access to the GMO</w:t>
      </w:r>
      <w:r w:rsidR="007B1D37">
        <w:t>;</w:t>
      </w:r>
    </w:p>
    <w:p w14:paraId="14903D46" w14:textId="72AB0A1B" w:rsidR="003D53C8" w:rsidRPr="007377E3" w:rsidRDefault="003D53C8">
      <w:pPr>
        <w:pStyle w:val="ListParagraph"/>
        <w:numPr>
          <w:ilvl w:val="0"/>
          <w:numId w:val="32"/>
        </w:numPr>
        <w:spacing w:before="0" w:after="0"/>
        <w:contextualSpacing/>
      </w:pPr>
      <w:r w:rsidRPr="007377E3">
        <w:t>ensure personnel involved in the trial are appropriately trained and follow appropriate behavioural requirements</w:t>
      </w:r>
      <w:r w:rsidR="007B1D37">
        <w:t>;</w:t>
      </w:r>
    </w:p>
    <w:p w14:paraId="7C8B70E8" w14:textId="2C4DD72A" w:rsidR="003D53C8" w:rsidRPr="007377E3" w:rsidRDefault="003D53C8">
      <w:pPr>
        <w:pStyle w:val="ListParagraph"/>
        <w:numPr>
          <w:ilvl w:val="0"/>
          <w:numId w:val="32"/>
        </w:numPr>
        <w:spacing w:before="0" w:after="0"/>
        <w:contextualSpacing/>
      </w:pPr>
      <w:r w:rsidRPr="007377E3">
        <w:t>ensure appropriate PPE is used</w:t>
      </w:r>
      <w:r w:rsidR="007B1D37">
        <w:t>;</w:t>
      </w:r>
    </w:p>
    <w:p w14:paraId="0C776341" w14:textId="53B37C28" w:rsidR="003D53C8" w:rsidRPr="007377E3" w:rsidRDefault="003D53C8">
      <w:pPr>
        <w:pStyle w:val="ListParagraph"/>
        <w:numPr>
          <w:ilvl w:val="0"/>
          <w:numId w:val="32"/>
        </w:numPr>
        <w:spacing w:before="0" w:after="0"/>
        <w:contextualSpacing/>
      </w:pPr>
      <w:r w:rsidRPr="007377E3">
        <w:t>restrict personnel permitted to administer the GMO</w:t>
      </w:r>
      <w:r w:rsidR="007B1D37">
        <w:t>;</w:t>
      </w:r>
    </w:p>
    <w:p w14:paraId="5B27688A" w14:textId="0AA45A58" w:rsidR="003D53C8" w:rsidRPr="007377E3" w:rsidRDefault="0043428A">
      <w:pPr>
        <w:pStyle w:val="ListParagraph"/>
        <w:numPr>
          <w:ilvl w:val="0"/>
          <w:numId w:val="32"/>
        </w:numPr>
        <w:spacing w:before="0" w:after="0"/>
        <w:contextualSpacing/>
      </w:pPr>
      <w:r>
        <w:t>appropriate</w:t>
      </w:r>
      <w:r w:rsidR="004F45D8">
        <w:t>ly</w:t>
      </w:r>
      <w:r>
        <w:t xml:space="preserve"> </w:t>
      </w:r>
      <w:r w:rsidR="003D53C8" w:rsidRPr="007377E3">
        <w:t>decontaminat</w:t>
      </w:r>
      <w:r w:rsidR="008C1C08">
        <w:t xml:space="preserve">e </w:t>
      </w:r>
      <w:r w:rsidR="003D53C8" w:rsidRPr="007377E3">
        <w:t>the GMO and materials and equipment that have been in contact with the GMO</w:t>
      </w:r>
      <w:r w:rsidR="007F53F0">
        <w:t>;</w:t>
      </w:r>
    </w:p>
    <w:p w14:paraId="11E24B41" w14:textId="40386F55" w:rsidR="003D53C8" w:rsidRDefault="003D53C8">
      <w:pPr>
        <w:pStyle w:val="ListParagraph"/>
        <w:numPr>
          <w:ilvl w:val="0"/>
          <w:numId w:val="32"/>
        </w:numPr>
        <w:spacing w:before="0" w:after="0"/>
        <w:contextualSpacing/>
      </w:pPr>
      <w:r w:rsidRPr="007377E3">
        <w:t>transport and store the GMO and sample</w:t>
      </w:r>
      <w:r>
        <w:t xml:space="preserve">s from GMO-treated participants </w:t>
      </w:r>
      <w:r w:rsidRPr="007377E3">
        <w:t xml:space="preserve">in accordance with </w:t>
      </w:r>
      <w:r w:rsidRPr="00274CA2">
        <w:t xml:space="preserve">IATA shipping classification </w:t>
      </w:r>
      <w:r w:rsidRPr="00283970">
        <w:t xml:space="preserve">UN </w:t>
      </w:r>
      <w:r w:rsidR="00DC25B2">
        <w:t>3245 or UN 3373</w:t>
      </w:r>
      <w:r w:rsidR="00DC25B2" w:rsidRPr="00283970">
        <w:t xml:space="preserve"> </w:t>
      </w:r>
      <w:r w:rsidRPr="00283970">
        <w:t>[Category B]</w:t>
      </w:r>
      <w:r>
        <w:t xml:space="preserve"> and/or </w:t>
      </w:r>
      <w:r w:rsidRPr="007377E3">
        <w:t xml:space="preserve">the </w:t>
      </w:r>
      <w:r>
        <w:t>minimum requirements for packaging, and labelling as detailed in the licence</w:t>
      </w:r>
      <w:r w:rsidR="007B1D37">
        <w:t>;</w:t>
      </w:r>
    </w:p>
    <w:p w14:paraId="316DBD47" w14:textId="3E949122" w:rsidR="003D53C8" w:rsidRDefault="00215F81">
      <w:pPr>
        <w:pStyle w:val="ListParagraph"/>
        <w:numPr>
          <w:ilvl w:val="0"/>
          <w:numId w:val="32"/>
        </w:numPr>
        <w:spacing w:before="0" w:after="0"/>
        <w:contextualSpacing/>
      </w:pPr>
      <w:r>
        <w:t xml:space="preserve">use the </w:t>
      </w:r>
      <w:r w:rsidR="003D53C8">
        <w:t xml:space="preserve">clinical waste stream </w:t>
      </w:r>
      <w:r>
        <w:t>when</w:t>
      </w:r>
      <w:r w:rsidR="003D53C8">
        <w:t xml:space="preserve"> external service providers </w:t>
      </w:r>
      <w:r>
        <w:t xml:space="preserve">are used </w:t>
      </w:r>
      <w:r w:rsidR="003D53C8">
        <w:t xml:space="preserve">to destroy </w:t>
      </w:r>
      <w:r w:rsidR="00A55DCB">
        <w:t xml:space="preserve">unused </w:t>
      </w:r>
      <w:r w:rsidR="003D53C8">
        <w:t>GMO and GMO-related waste</w:t>
      </w:r>
      <w:r w:rsidR="007B1D37">
        <w:t>.</w:t>
      </w:r>
      <w:r w:rsidR="003D53C8">
        <w:t xml:space="preserve"> </w:t>
      </w:r>
    </w:p>
    <w:p w14:paraId="5A031D44" w14:textId="77777777" w:rsidR="003D53C8" w:rsidRDefault="003D53C8" w:rsidP="003D53C8">
      <w:pPr>
        <w:pStyle w:val="Style3"/>
        <w:numPr>
          <w:ilvl w:val="2"/>
          <w:numId w:val="2"/>
        </w:numPr>
        <w:tabs>
          <w:tab w:val="clear" w:pos="284"/>
          <w:tab w:val="num" w:pos="1985"/>
        </w:tabs>
      </w:pPr>
      <w:bookmarkStart w:id="403" w:name="_Toc61015663"/>
      <w:bookmarkStart w:id="404" w:name="_Toc220571286"/>
      <w:r>
        <w:t>Other risk management considerations</w:t>
      </w:r>
      <w:bookmarkEnd w:id="403"/>
      <w:bookmarkEnd w:id="404"/>
    </w:p>
    <w:p w14:paraId="448696B0" w14:textId="09B0A4E5" w:rsidR="003D53C8" w:rsidRDefault="003D53C8" w:rsidP="00C72058">
      <w:pPr>
        <w:pStyle w:val="RARMPnumberedparagraphs"/>
      </w:pPr>
      <w:r>
        <w:t xml:space="preserve">All DIR licences issued by the Regulator contain </w:t>
      </w:r>
      <w:r w:rsidR="009F5A5E">
        <w:t xml:space="preserve">several </w:t>
      </w:r>
      <w:r>
        <w:t>conditions that relate to general risk management. These include conditions relating to:</w:t>
      </w:r>
    </w:p>
    <w:p w14:paraId="7A4FC7BC" w14:textId="77777777" w:rsidR="003D53C8" w:rsidRPr="007C0C74" w:rsidRDefault="003D53C8" w:rsidP="00341ABC">
      <w:pPr>
        <w:pStyle w:val="ListParagraph"/>
        <w:numPr>
          <w:ilvl w:val="0"/>
          <w:numId w:val="46"/>
        </w:numPr>
        <w:spacing w:before="0" w:after="0"/>
        <w:contextualSpacing/>
      </w:pPr>
      <w:r w:rsidRPr="007C0C74">
        <w:t>applicant suitability</w:t>
      </w:r>
    </w:p>
    <w:p w14:paraId="61AE636B" w14:textId="77777777" w:rsidR="003D53C8" w:rsidRPr="007C0C74" w:rsidRDefault="003D53C8" w:rsidP="00341ABC">
      <w:pPr>
        <w:pStyle w:val="ListParagraph"/>
        <w:numPr>
          <w:ilvl w:val="0"/>
          <w:numId w:val="46"/>
        </w:numPr>
        <w:spacing w:before="0" w:after="0"/>
        <w:contextualSpacing/>
      </w:pPr>
      <w:r w:rsidRPr="007C0C74">
        <w:t>contingency plans</w:t>
      </w:r>
    </w:p>
    <w:p w14:paraId="7A28DDE7" w14:textId="77777777" w:rsidR="003D53C8" w:rsidRPr="007C0C74" w:rsidRDefault="003D53C8" w:rsidP="00341ABC">
      <w:pPr>
        <w:pStyle w:val="ListParagraph"/>
        <w:numPr>
          <w:ilvl w:val="0"/>
          <w:numId w:val="46"/>
        </w:numPr>
        <w:spacing w:before="0" w:after="0"/>
        <w:contextualSpacing/>
      </w:pPr>
      <w:r w:rsidRPr="007C0C74">
        <w:t>identification of the persons or classes of persons covered by the licence</w:t>
      </w:r>
    </w:p>
    <w:p w14:paraId="0CD5E58D" w14:textId="77777777" w:rsidR="003D53C8" w:rsidRPr="007C0C74" w:rsidRDefault="003D53C8" w:rsidP="00341ABC">
      <w:pPr>
        <w:pStyle w:val="ListParagraph"/>
        <w:numPr>
          <w:ilvl w:val="0"/>
          <w:numId w:val="46"/>
        </w:numPr>
        <w:spacing w:before="0" w:after="0"/>
        <w:contextualSpacing/>
      </w:pPr>
      <w:r w:rsidRPr="007C0C74">
        <w:t>reporting requirements</w:t>
      </w:r>
    </w:p>
    <w:p w14:paraId="04D404CE" w14:textId="77777777" w:rsidR="003D53C8" w:rsidRDefault="003D53C8" w:rsidP="00341ABC">
      <w:pPr>
        <w:pStyle w:val="ListParagraph"/>
        <w:numPr>
          <w:ilvl w:val="0"/>
          <w:numId w:val="46"/>
        </w:numPr>
        <w:spacing w:before="0" w:after="0"/>
        <w:contextualSpacing/>
      </w:pPr>
      <w:r w:rsidRPr="007C0C74">
        <w:t>access for the purpose of monitoring for compliance.</w:t>
      </w:r>
    </w:p>
    <w:p w14:paraId="54C8F740" w14:textId="77777777" w:rsidR="003D53C8" w:rsidRDefault="003D53C8" w:rsidP="00991711">
      <w:pPr>
        <w:pStyle w:val="4RARMP"/>
      </w:pPr>
      <w:r>
        <w:lastRenderedPageBreak/>
        <w:t xml:space="preserve">Applicant suitability </w:t>
      </w:r>
    </w:p>
    <w:p w14:paraId="3CC236BB" w14:textId="77777777" w:rsidR="003D53C8" w:rsidRDefault="003D53C8" w:rsidP="00C72058">
      <w:pPr>
        <w:pStyle w:val="RARMPnumberedparagraphs"/>
      </w:pPr>
      <w:r>
        <w:t>In making a decision whether or not to issue a licence, the Regulator must have regard to the suitability of the applicant to hold a licence. Under Section 58 of the Act, matters that the Regulator must take into account include:</w:t>
      </w:r>
    </w:p>
    <w:p w14:paraId="01BA6DAB" w14:textId="77777777" w:rsidR="003D53C8" w:rsidRDefault="003D53C8" w:rsidP="00341ABC">
      <w:pPr>
        <w:pStyle w:val="ListParagraph"/>
        <w:numPr>
          <w:ilvl w:val="0"/>
          <w:numId w:val="47"/>
        </w:numPr>
        <w:spacing w:before="0" w:after="0"/>
        <w:contextualSpacing/>
      </w:pPr>
      <w:r>
        <w:t>any relevant convictions of the applicant</w:t>
      </w:r>
    </w:p>
    <w:p w14:paraId="680DE268" w14:textId="77777777" w:rsidR="003D53C8" w:rsidRDefault="003D53C8" w:rsidP="00341ABC">
      <w:pPr>
        <w:pStyle w:val="ListParagraph"/>
        <w:numPr>
          <w:ilvl w:val="0"/>
          <w:numId w:val="47"/>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rsidP="00341ABC">
      <w:pPr>
        <w:pStyle w:val="ListParagraph"/>
        <w:numPr>
          <w:ilvl w:val="0"/>
          <w:numId w:val="47"/>
        </w:numPr>
        <w:spacing w:before="0" w:after="0"/>
        <w:contextualSpacing/>
      </w:pPr>
      <w:r>
        <w:t>the capacity of the applicant to meet the conditions of the licence.</w:t>
      </w:r>
    </w:p>
    <w:p w14:paraId="3E2F1BE0" w14:textId="48A47B69" w:rsidR="003D53C8" w:rsidRDefault="00C85235" w:rsidP="00C72058">
      <w:pPr>
        <w:pStyle w:val="RARMPnumberedparagraphs"/>
      </w:pPr>
      <w:r>
        <w:t xml:space="preserve">On the basis of information submitted by the applicant and records held by the OGTR, the Regulator considers Melius suitable to hold a licence. The licence includes </w:t>
      </w:r>
      <w:r w:rsidR="003D53C8">
        <w:t>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991711">
      <w:pPr>
        <w:pStyle w:val="4RARMP"/>
      </w:pPr>
      <w:r w:rsidRPr="005D03A7">
        <w:t>Contingency</w:t>
      </w:r>
      <w:r w:rsidRPr="00961290">
        <w:t xml:space="preserve"> </w:t>
      </w:r>
      <w:r>
        <w:t>p</w:t>
      </w:r>
      <w:r w:rsidRPr="00961290">
        <w:t>lan</w:t>
      </w:r>
      <w:r>
        <w:t>s</w:t>
      </w:r>
    </w:p>
    <w:p w14:paraId="132EFDA0" w14:textId="38370BDF" w:rsidR="003D53C8" w:rsidRDefault="00D0233D" w:rsidP="00C72058">
      <w:pPr>
        <w:pStyle w:val="RARMPnumberedparagraphs"/>
      </w:pPr>
      <w:r>
        <w:t>Melius</w:t>
      </w:r>
      <w:r w:rsidR="00A468DA" w:rsidRPr="00BE24B6">
        <w:t xml:space="preserve"> </w:t>
      </w:r>
      <w:r w:rsidR="00C85235">
        <w:t>is</w:t>
      </w:r>
      <w:r w:rsidR="00215F81" w:rsidRPr="00961290">
        <w:t xml:space="preserve"> </w:t>
      </w:r>
      <w:r w:rsidR="003D53C8" w:rsidRPr="00961290">
        <w:t xml:space="preserve">required to submit a contingency plan to the Regulator before </w:t>
      </w:r>
      <w:r w:rsidR="003D53C8">
        <w:t xml:space="preserve">commencing </w:t>
      </w:r>
      <w:r w:rsidR="003D53C8" w:rsidRPr="00961290">
        <w:t>dealing</w:t>
      </w:r>
      <w:r w:rsidR="003D53C8">
        <w:t>s</w:t>
      </w:r>
      <w:r w:rsidR="003D53C8" w:rsidRPr="00961290">
        <w:t xml:space="preserve"> with the GMOs. This plan </w:t>
      </w:r>
      <w:r w:rsidR="00215F81" w:rsidRPr="00961290">
        <w:t>w</w:t>
      </w:r>
      <w:r w:rsidR="00215F81">
        <w:t>ould</w:t>
      </w:r>
      <w:r w:rsidR="00215F81" w:rsidRPr="00961290">
        <w:t xml:space="preserve"> </w:t>
      </w:r>
      <w:r w:rsidR="003D53C8" w:rsidRPr="00961290">
        <w:t>detail measures to be undertaken in the event of</w:t>
      </w:r>
      <w:r w:rsidR="003D53C8">
        <w:t>:</w:t>
      </w:r>
    </w:p>
    <w:p w14:paraId="0CC4A477" w14:textId="77777777" w:rsidR="003D53C8" w:rsidRPr="005D03A7" w:rsidRDefault="003D53C8" w:rsidP="00341ABC">
      <w:pPr>
        <w:pStyle w:val="ListParagraph"/>
        <w:numPr>
          <w:ilvl w:val="0"/>
          <w:numId w:val="48"/>
        </w:numPr>
        <w:spacing w:before="0" w:after="0"/>
        <w:contextualSpacing/>
      </w:pPr>
      <w:r w:rsidRPr="005D03A7">
        <w:t>the unintended release of the GMOs, including spills</w:t>
      </w:r>
    </w:p>
    <w:p w14:paraId="6EE62BB0" w14:textId="77777777" w:rsidR="003D53C8" w:rsidRPr="005D03A7" w:rsidRDefault="003D53C8" w:rsidP="00341ABC">
      <w:pPr>
        <w:pStyle w:val="ListParagraph"/>
        <w:numPr>
          <w:ilvl w:val="0"/>
          <w:numId w:val="48"/>
        </w:numPr>
        <w:spacing w:before="0" w:after="0"/>
        <w:contextualSpacing/>
      </w:pPr>
      <w:r w:rsidRPr="005D03A7">
        <w:t>exposure of, or transmission to persons other than trial participants</w:t>
      </w:r>
    </w:p>
    <w:p w14:paraId="0F270390" w14:textId="77777777" w:rsidR="003D53C8" w:rsidRPr="005D03A7" w:rsidRDefault="003D53C8" w:rsidP="00341ABC">
      <w:pPr>
        <w:pStyle w:val="ListParagraph"/>
        <w:numPr>
          <w:ilvl w:val="0"/>
          <w:numId w:val="48"/>
        </w:numPr>
        <w:spacing w:before="0" w:after="0"/>
        <w:contextualSpacing/>
      </w:pPr>
      <w:r w:rsidRPr="005D03A7">
        <w:t>a person exposed to the GMOs developing a serious adverse response.</w:t>
      </w:r>
    </w:p>
    <w:p w14:paraId="66C07244" w14:textId="77777777" w:rsidR="003D53C8" w:rsidRPr="00961290" w:rsidRDefault="003D53C8" w:rsidP="00991711">
      <w:pPr>
        <w:pStyle w:val="4RARMP"/>
      </w:pPr>
      <w:r w:rsidRPr="005D03A7">
        <w:t>Identification</w:t>
      </w:r>
      <w:r w:rsidRPr="00961290">
        <w:t xml:space="preserve"> of the persons or classes of persons covered by the licence</w:t>
      </w:r>
    </w:p>
    <w:p w14:paraId="7FEC9B6D" w14:textId="081BF956" w:rsidR="003D53C8" w:rsidRPr="00961290" w:rsidRDefault="00C85235" w:rsidP="00C72058">
      <w:pPr>
        <w:pStyle w:val="RARMPnumberedparagraphs"/>
      </w:pPr>
      <w:r>
        <w:t>T</w:t>
      </w:r>
      <w:r w:rsidR="003D53C8" w:rsidRPr="00961290">
        <w: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rsidR="003D53C8">
        <w:t>s</w:t>
      </w:r>
      <w:r w:rsidR="003D53C8" w:rsidRPr="00961290">
        <w:t xml:space="preserve"> with the G</w:t>
      </w:r>
      <w:r w:rsidR="003D53C8">
        <w:t>MOs,</w:t>
      </w:r>
      <w:r w:rsidR="00A468DA">
        <w:t xml:space="preserve"> </w:t>
      </w:r>
      <w:r w:rsidR="00D0233D">
        <w:t>Melius</w:t>
      </w:r>
      <w:r w:rsidR="003D53C8" w:rsidRPr="00BE24B6">
        <w:t xml:space="preserve"> </w:t>
      </w:r>
      <w:r w:rsidR="003D53C8">
        <w:t>is</w:t>
      </w:r>
      <w:r w:rsidR="003D53C8" w:rsidRPr="00961290">
        <w:t xml:space="preserve"> required to provide a list of people and organisations that </w:t>
      </w:r>
      <w:r w:rsidR="003D53C8">
        <w:t>are</w:t>
      </w:r>
      <w:r w:rsidR="003D53C8" w:rsidRPr="00961290">
        <w:t xml:space="preserve"> covered by the licence, or the function or position where names are not known at the time.</w:t>
      </w:r>
    </w:p>
    <w:p w14:paraId="3313A70D" w14:textId="77777777" w:rsidR="003D53C8" w:rsidRPr="00961290" w:rsidRDefault="003D53C8" w:rsidP="00991711">
      <w:pPr>
        <w:pStyle w:val="4RARMP"/>
      </w:pPr>
      <w:r w:rsidRPr="00961290">
        <w:t>Reporting requirements</w:t>
      </w:r>
    </w:p>
    <w:p w14:paraId="13FC5A58" w14:textId="58BDC01C" w:rsidR="003D53C8" w:rsidRPr="00A068AA" w:rsidRDefault="00C85235" w:rsidP="00C72058">
      <w:pPr>
        <w:pStyle w:val="RARMPnumberedparagraphs"/>
      </w:pPr>
      <w:r>
        <w:t>T</w:t>
      </w:r>
      <w:r w:rsidR="003D53C8" w:rsidRPr="00A068AA">
        <w:t>he licence require</w:t>
      </w:r>
      <w:r>
        <w:t>s</w:t>
      </w:r>
      <w:r w:rsidR="003D53C8" w:rsidRPr="00A068AA">
        <w:t xml:space="preserve"> the licence holder to immediately report any of the following to the Regulator:</w:t>
      </w:r>
    </w:p>
    <w:p w14:paraId="5322936C" w14:textId="02E89E76" w:rsidR="003D53C8" w:rsidRPr="00A068AA" w:rsidRDefault="003D53C8" w:rsidP="00341ABC">
      <w:pPr>
        <w:pStyle w:val="ListParagraph"/>
        <w:numPr>
          <w:ilvl w:val="0"/>
          <w:numId w:val="49"/>
        </w:numPr>
        <w:spacing w:before="0" w:after="0"/>
        <w:contextualSpacing/>
      </w:pPr>
      <w:r w:rsidRPr="00A068AA">
        <w:t>any additional information regarding risks to the health and safety of people or the environment associated with the dealings</w:t>
      </w:r>
    </w:p>
    <w:p w14:paraId="707E6B93" w14:textId="3113C187" w:rsidR="003D53C8" w:rsidRPr="007672C7" w:rsidRDefault="003D53C8" w:rsidP="00341ABC">
      <w:pPr>
        <w:pStyle w:val="ListParagraph"/>
        <w:numPr>
          <w:ilvl w:val="0"/>
          <w:numId w:val="49"/>
        </w:numPr>
        <w:spacing w:before="0" w:after="0"/>
        <w:contextualSpacing/>
      </w:pPr>
      <w:r w:rsidRPr="007672C7">
        <w:t>any contraventions of the licence by persons covered by the licence</w:t>
      </w:r>
    </w:p>
    <w:p w14:paraId="3CF1E256" w14:textId="77777777" w:rsidR="003D53C8" w:rsidRPr="007672C7" w:rsidRDefault="003D53C8" w:rsidP="00341ABC">
      <w:pPr>
        <w:pStyle w:val="ListParagraph"/>
        <w:numPr>
          <w:ilvl w:val="0"/>
          <w:numId w:val="49"/>
        </w:numPr>
        <w:spacing w:before="0" w:after="0"/>
        <w:contextualSpacing/>
      </w:pPr>
      <w:r w:rsidRPr="007672C7">
        <w:t>any unintended effects of the clinical trial.</w:t>
      </w:r>
    </w:p>
    <w:p w14:paraId="2684C181" w14:textId="65271182" w:rsidR="003D53C8" w:rsidRPr="007672C7" w:rsidRDefault="009F5A5E" w:rsidP="00C72058">
      <w:pPr>
        <w:pStyle w:val="RARMPnumberedparagraphs"/>
      </w:pPr>
      <w:r>
        <w:t>Several w</w:t>
      </w:r>
      <w:r w:rsidR="00F94CE9" w:rsidRPr="007672C7">
        <w:t xml:space="preserve">ritten </w:t>
      </w:r>
      <w:r w:rsidR="003D53C8" w:rsidRPr="007672C7">
        <w:t xml:space="preserve">notices </w:t>
      </w:r>
      <w:r w:rsidR="00C85235">
        <w:t xml:space="preserve">are </w:t>
      </w:r>
      <w:r w:rsidR="003D53C8" w:rsidRPr="007672C7">
        <w:t>also 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rsidP="00341ABC">
      <w:pPr>
        <w:pStyle w:val="ListParagraph"/>
        <w:numPr>
          <w:ilvl w:val="0"/>
          <w:numId w:val="50"/>
        </w:numPr>
        <w:spacing w:before="0" w:after="0"/>
        <w:contextualSpacing/>
      </w:pPr>
      <w:r w:rsidRPr="007672C7">
        <w:t>identification of the clinical trial sites where administration of the GMO to trial participants would take place</w:t>
      </w:r>
    </w:p>
    <w:p w14:paraId="795FCCD9" w14:textId="77777777" w:rsidR="003D53C8" w:rsidRPr="007672C7" w:rsidRDefault="003D53C8" w:rsidP="00341ABC">
      <w:pPr>
        <w:pStyle w:val="ListParagraph"/>
        <w:numPr>
          <w:ilvl w:val="0"/>
          <w:numId w:val="50"/>
        </w:numPr>
        <w:spacing w:before="0" w:after="0"/>
        <w:contextualSpacing/>
      </w:pPr>
      <w:r w:rsidRPr="007672C7">
        <w:t>expected date of administration with the GMOs for each clinical trial site</w:t>
      </w:r>
    </w:p>
    <w:p w14:paraId="6B429C9C" w14:textId="0C99BE38" w:rsidR="003D53C8" w:rsidRPr="007672C7" w:rsidRDefault="003D53C8" w:rsidP="00341ABC">
      <w:pPr>
        <w:pStyle w:val="ListParagraph"/>
        <w:numPr>
          <w:ilvl w:val="0"/>
          <w:numId w:val="50"/>
        </w:numPr>
        <w:spacing w:before="0" w:after="0"/>
        <w:contextualSpacing/>
      </w:pPr>
      <w:r w:rsidRPr="007672C7">
        <w:t xml:space="preserve">cease of </w:t>
      </w:r>
      <w:r>
        <w:t>administration</w:t>
      </w:r>
      <w:r w:rsidRPr="007672C7">
        <w:t xml:space="preserve"> with the GMOs for each clinical trial site</w:t>
      </w:r>
      <w:r w:rsidR="008C1C08">
        <w:t>.</w:t>
      </w:r>
      <w:r w:rsidRPr="007672C7">
        <w:t xml:space="preserve"> </w:t>
      </w:r>
    </w:p>
    <w:p w14:paraId="757F0F92" w14:textId="77777777" w:rsidR="003D53C8" w:rsidRDefault="003D53C8" w:rsidP="00991711">
      <w:pPr>
        <w:pStyle w:val="4RARMP"/>
      </w:pPr>
      <w:r>
        <w:t>Monitoring for compliance</w:t>
      </w:r>
    </w:p>
    <w:p w14:paraId="26853A78" w14:textId="77777777" w:rsidR="003D53C8" w:rsidRDefault="003D53C8" w:rsidP="00C72058">
      <w:pPr>
        <w:pStyle w:val="RARMPnumberedparagraphs"/>
      </w:pPr>
      <w:r>
        <w:t xml:space="preserve">The Act stipulates, as a condition of every licence, that a person who is authorised by the licence to deal with a GMO, and who is required to comply with a condition of the licence, must </w:t>
      </w:r>
      <w:r>
        <w:lastRenderedPageBreak/>
        <w:t>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405" w:name="_Ref57213894"/>
      <w:bookmarkStart w:id="406" w:name="_Toc61015664"/>
      <w:bookmarkStart w:id="407" w:name="_Toc220571287"/>
      <w:r>
        <w:t>Issues to be addressed for future releases</w:t>
      </w:r>
      <w:bookmarkEnd w:id="405"/>
      <w:bookmarkEnd w:id="406"/>
      <w:bookmarkEnd w:id="407"/>
    </w:p>
    <w:p w14:paraId="49FDF095" w14:textId="77777777" w:rsidR="003D53C8" w:rsidRDefault="003D53C8" w:rsidP="00C72058">
      <w:pPr>
        <w:pStyle w:val="RARMPnumberedparagraphs"/>
      </w:pPr>
      <w:r>
        <w:t>Additional information has been identified that may be required to assess an application for a commercial release of the GMO, or to justify a reduction in limits and controls. This includes:</w:t>
      </w:r>
    </w:p>
    <w:p w14:paraId="2E0369F5" w14:textId="44E5B1DC" w:rsidR="003D53C8" w:rsidRDefault="003D53C8" w:rsidP="00341ABC">
      <w:pPr>
        <w:pStyle w:val="ListParagraph"/>
        <w:numPr>
          <w:ilvl w:val="0"/>
          <w:numId w:val="51"/>
        </w:numPr>
        <w:spacing w:before="0" w:after="0"/>
        <w:contextualSpacing/>
      </w:pPr>
      <w:r>
        <w:t>information and data that would address the uncertainties noted in</w:t>
      </w:r>
      <w:r w:rsidR="00C00DE6">
        <w:t xml:space="preserve"> Chapter 2</w:t>
      </w:r>
      <w:r>
        <w:t xml:space="preserve">, </w:t>
      </w:r>
      <w:r w:rsidR="00EE70D5">
        <w:fldChar w:fldCharType="begin"/>
      </w:r>
      <w:r w:rsidR="00EE70D5">
        <w:instrText xml:space="preserve"> REF _Ref67492224 \n \h </w:instrText>
      </w:r>
      <w:r w:rsidR="00EE70D5">
        <w:fldChar w:fldCharType="separate"/>
      </w:r>
      <w:r w:rsidR="00DC7A35">
        <w:t>Section 4</w:t>
      </w:r>
      <w:r w:rsidR="00EE70D5">
        <w:fldChar w:fldCharType="end"/>
      </w:r>
      <w:r>
        <w:t xml:space="preserve">. Specifically, information </w:t>
      </w:r>
      <w:r w:rsidRPr="00D75786">
        <w:t>obtained</w:t>
      </w:r>
      <w:r>
        <w:t xml:space="preserve"> </w:t>
      </w:r>
      <w:r w:rsidR="00531418">
        <w:t>on the</w:t>
      </w:r>
      <w:r>
        <w:t xml:space="preserve"> biodistribution and shedding of the GMOs in trial participants </w:t>
      </w:r>
      <w:r w:rsidR="00D0233D">
        <w:t xml:space="preserve">and the potential of the GMO to cause genotoxicity. </w:t>
      </w:r>
    </w:p>
    <w:p w14:paraId="5404B013" w14:textId="6AF4FE13" w:rsidR="003D53C8" w:rsidRDefault="003D53C8" w:rsidP="003D53C8">
      <w:pPr>
        <w:pStyle w:val="Style2"/>
        <w:numPr>
          <w:ilvl w:val="1"/>
          <w:numId w:val="2"/>
        </w:numPr>
        <w:tabs>
          <w:tab w:val="num" w:pos="1985"/>
        </w:tabs>
      </w:pPr>
      <w:bookmarkStart w:id="408" w:name="_Toc61015665"/>
      <w:bookmarkStart w:id="409" w:name="_Toc220571288"/>
      <w:r>
        <w:t>Conclusions of the RARMP</w:t>
      </w:r>
      <w:bookmarkEnd w:id="408"/>
      <w:bookmarkEnd w:id="409"/>
    </w:p>
    <w:p w14:paraId="52E39B19" w14:textId="2EC3571B" w:rsidR="003D53C8" w:rsidRDefault="003D53C8" w:rsidP="00C72058">
      <w:pPr>
        <w:pStyle w:val="RARMPnumberedparagraphs"/>
      </w:pPr>
      <w:r>
        <w:t xml:space="preserve">The risk assessment concludes that the proposed clinical trial of the GMOs poses negligible </w:t>
      </w:r>
      <w:r w:rsidR="00C85235">
        <w:t xml:space="preserve">to low </w:t>
      </w:r>
      <w:r>
        <w:t xml:space="preserve">risks to the health and safety of people or the environment as a result of gene technology. </w:t>
      </w:r>
    </w:p>
    <w:p w14:paraId="4FED3937" w14:textId="6DFB5245" w:rsidR="00921BE9" w:rsidRPr="0000143A" w:rsidRDefault="00C85235" w:rsidP="00C72058">
      <w:pPr>
        <w:pStyle w:val="RARMPnumberedparagraphs"/>
      </w:pPr>
      <w:r w:rsidRPr="00C85235">
        <w:t xml:space="preserve">The risk management plan concludes that the identified negligible to low risks can be managed to protect the health and safety of people and the environment. </w:t>
      </w:r>
      <w:r>
        <w:t>C</w:t>
      </w:r>
      <w:r w:rsidR="003D53C8">
        <w:t>onditions are imposed to limit the trial to the proposed scale, location and duration, and to restrict the spread and persistence of the GMOs and its genetic material in the environment, as these were important considerations in establishing the context for assessing the risks.</w:t>
      </w:r>
      <w:r>
        <w:t xml:space="preserve"> </w:t>
      </w:r>
      <w:r w:rsidRPr="00C85235">
        <w:t>Specific risk treatment measures are proposed in the licence to manage the</w:t>
      </w:r>
      <w:r>
        <w:t xml:space="preserve"> risk of exposure to the GMO </w:t>
      </w:r>
      <w:r w:rsidR="00F51F6B">
        <w:t>and</w:t>
      </w:r>
      <w:r>
        <w:t xml:space="preserve"> novel bacteria</w:t>
      </w:r>
      <w:r w:rsidR="00F51F6B">
        <w:t>.</w:t>
      </w:r>
    </w:p>
    <w:bookmarkEnd w:id="380"/>
    <w:bookmarkEnd w:id="381"/>
    <w:bookmarkEnd w:id="382"/>
    <w:bookmarkEnd w:id="383"/>
    <w:bookmarkEnd w:id="384"/>
    <w:bookmarkEnd w:id="385"/>
    <w:bookmarkEnd w:id="386"/>
    <w:p w14:paraId="01B1C279" w14:textId="77777777" w:rsidR="00F91D23" w:rsidRDefault="00F91D23" w:rsidP="00ED664E">
      <w:pPr>
        <w:sectPr w:rsidR="00F91D23" w:rsidSect="00D83417">
          <w:footerReference w:type="default" r:id="rId36"/>
          <w:pgSz w:w="11909" w:h="16834" w:code="9"/>
          <w:pgMar w:top="1418" w:right="1418" w:bottom="1418" w:left="1418" w:header="720" w:footer="720" w:gutter="0"/>
          <w:paperSrc w:first="2" w:other="2"/>
          <w:cols w:space="720"/>
          <w:rtlGutter/>
        </w:sectPr>
      </w:pPr>
    </w:p>
    <w:p w14:paraId="035D4EF1" w14:textId="01EF921E" w:rsidR="00500DA1" w:rsidRPr="0000143A" w:rsidRDefault="00386D0F" w:rsidP="00DC2DD2">
      <w:pPr>
        <w:pStyle w:val="1RARMP"/>
        <w:numPr>
          <w:ilvl w:val="0"/>
          <w:numId w:val="0"/>
        </w:numPr>
      </w:pPr>
      <w:bookmarkStart w:id="410" w:name="_Toc47536793"/>
      <w:bookmarkStart w:id="411" w:name="_Toc220571289"/>
      <w:r w:rsidRPr="00DC2DD2">
        <w:lastRenderedPageBreak/>
        <w:t>References</w:t>
      </w:r>
      <w:bookmarkEnd w:id="410"/>
      <w:bookmarkEnd w:id="411"/>
    </w:p>
    <w:p w14:paraId="160AF800" w14:textId="034CEB58" w:rsidR="00647917" w:rsidRPr="00647917" w:rsidRDefault="00D13F31" w:rsidP="00647917">
      <w:pPr>
        <w:pStyle w:val="EndNoteBibliography"/>
        <w:spacing w:after="240"/>
      </w:pPr>
      <w:r w:rsidRPr="0000143A">
        <w:fldChar w:fldCharType="begin"/>
      </w:r>
      <w:r w:rsidRPr="0000143A">
        <w:instrText xml:space="preserve"> ADDIN EN.REFLIST </w:instrText>
      </w:r>
      <w:r w:rsidRPr="0000143A">
        <w:fldChar w:fldCharType="separate"/>
      </w:r>
      <w:bookmarkStart w:id="412" w:name="_ENREF_1"/>
      <w:r w:rsidR="00647917" w:rsidRPr="00647917">
        <w:t xml:space="preserve">AAP (2018). Report warns superbug </w:t>
      </w:r>
      <w:r w:rsidR="00647917" w:rsidRPr="00647917">
        <w:rPr>
          <w:i/>
        </w:rPr>
        <w:t>E. coli</w:t>
      </w:r>
      <w:r w:rsidR="00647917" w:rsidRPr="00647917">
        <w:t xml:space="preserve"> driving Australia sepsis rates. (HealthTimes: </w:t>
      </w:r>
      <w:hyperlink r:id="rId37" w:history="1">
        <w:r w:rsidR="00647917" w:rsidRPr="00647917">
          <w:rPr>
            <w:rStyle w:val="Hyperlink"/>
          </w:rPr>
          <w:t>https://healthtimes.com.au/hub/infection-control/33/news/aap/report-warns-superbug-ecoli-driving-australia-sepsis-rates/3202/</w:t>
        </w:r>
      </w:hyperlink>
      <w:r w:rsidR="00647917" w:rsidRPr="00647917">
        <w:t>).</w:t>
      </w:r>
      <w:bookmarkEnd w:id="412"/>
    </w:p>
    <w:p w14:paraId="4FFCC6D1" w14:textId="77777777" w:rsidR="00647917" w:rsidRPr="00647917" w:rsidRDefault="00647917" w:rsidP="00647917">
      <w:pPr>
        <w:pStyle w:val="EndNoteBibliography"/>
        <w:spacing w:after="240"/>
      </w:pPr>
      <w:bookmarkStart w:id="413" w:name="_ENREF_2"/>
      <w:r w:rsidRPr="00647917">
        <w:t xml:space="preserve">Abram, K., Udaondo, Z., Bleker, C., Wanchai, V., Wassenaar, T.M., Robeson, M.S., 2nd, and Ussery, D.W. (2021). Mash-based analyses of </w:t>
      </w:r>
      <w:r w:rsidRPr="00647917">
        <w:rPr>
          <w:i/>
        </w:rPr>
        <w:t>Escherichia coli</w:t>
      </w:r>
      <w:r w:rsidRPr="00647917">
        <w:t xml:space="preserve"> genomes reveal 14 distinct phylogroups. Commun Biol</w:t>
      </w:r>
      <w:r w:rsidRPr="00647917">
        <w:rPr>
          <w:i/>
        </w:rPr>
        <w:t xml:space="preserve"> 4</w:t>
      </w:r>
      <w:r w:rsidRPr="00647917">
        <w:t>, 117.</w:t>
      </w:r>
      <w:bookmarkEnd w:id="413"/>
    </w:p>
    <w:p w14:paraId="6A08006B" w14:textId="77777777" w:rsidR="00647917" w:rsidRPr="00647917" w:rsidRDefault="00647917" w:rsidP="00647917">
      <w:pPr>
        <w:pStyle w:val="EndNoteBibliography"/>
        <w:spacing w:after="240"/>
      </w:pPr>
      <w:bookmarkStart w:id="414" w:name="_ENREF_3"/>
      <w:r w:rsidRPr="00647917">
        <w:t xml:space="preserve">Adsit, F.G., Jr., Randall, T.A., Locklear, J., and Kurtz, D.M. (2022). The emergence of the tetrathionate reductase operon in the </w:t>
      </w:r>
      <w:r w:rsidRPr="00647917">
        <w:rPr>
          <w:i/>
        </w:rPr>
        <w:t>Escherichia coli/Shigella</w:t>
      </w:r>
      <w:r w:rsidRPr="00647917">
        <w:t xml:space="preserve"> pan-genome. Microbiologyopen</w:t>
      </w:r>
      <w:r w:rsidRPr="00647917">
        <w:rPr>
          <w:i/>
        </w:rPr>
        <w:t xml:space="preserve"> 11</w:t>
      </w:r>
      <w:r w:rsidRPr="00647917">
        <w:t>, e1333.</w:t>
      </w:r>
      <w:bookmarkEnd w:id="414"/>
    </w:p>
    <w:p w14:paraId="54C62E05" w14:textId="77777777" w:rsidR="00647917" w:rsidRPr="00647917" w:rsidRDefault="00647917" w:rsidP="00647917">
      <w:pPr>
        <w:pStyle w:val="EndNoteBibliography"/>
        <w:spacing w:after="240"/>
      </w:pPr>
      <w:bookmarkStart w:id="415" w:name="_ENREF_4"/>
      <w:r w:rsidRPr="00647917">
        <w:t>Ahmed, W., Staley, C., Sidhu, J., Sadowsky, M., and Toze, S. (2017). Amplicon-based profiling of bacteria in raw and secondary treated wastewater from treatment plants across Australia. Applied microbiology and biotechnology</w:t>
      </w:r>
      <w:r w:rsidRPr="00647917">
        <w:rPr>
          <w:i/>
        </w:rPr>
        <w:t xml:space="preserve"> 101</w:t>
      </w:r>
      <w:r w:rsidRPr="00647917">
        <w:t>, 1253-1266.</w:t>
      </w:r>
      <w:bookmarkEnd w:id="415"/>
    </w:p>
    <w:p w14:paraId="50B2F5E7" w14:textId="77777777" w:rsidR="00647917" w:rsidRPr="00647917" w:rsidRDefault="00647917" w:rsidP="00647917">
      <w:pPr>
        <w:pStyle w:val="EndNoteBibliography"/>
        <w:spacing w:after="240"/>
      </w:pPr>
      <w:bookmarkStart w:id="416" w:name="_ENREF_5"/>
      <w:r w:rsidRPr="00647917">
        <w:t>Anastasi, E.M., Matthews, B., Gundogdu, A., Vollmerhausen, T.L., Ramos, N.L., Stratton, H., Ahmed, W.</w:t>
      </w:r>
      <w:r w:rsidRPr="00647917">
        <w:rPr>
          <w:i/>
        </w:rPr>
        <w:t>, et al.</w:t>
      </w:r>
      <w:r w:rsidRPr="00647917">
        <w:t xml:space="preserve"> (2010). Prevalence and persistence of </w:t>
      </w:r>
      <w:r w:rsidRPr="00647917">
        <w:rPr>
          <w:i/>
        </w:rPr>
        <w:t>Escherichia coli</w:t>
      </w:r>
      <w:r w:rsidRPr="00647917">
        <w:t xml:space="preserve"> strains with uropathogenic virulence characteristics in sewage treatment plants. Appl Environ Microbiol</w:t>
      </w:r>
      <w:r w:rsidRPr="00647917">
        <w:rPr>
          <w:i/>
        </w:rPr>
        <w:t xml:space="preserve"> 76</w:t>
      </w:r>
      <w:r w:rsidRPr="00647917">
        <w:t>, 5882-5886.</w:t>
      </w:r>
      <w:bookmarkEnd w:id="416"/>
    </w:p>
    <w:p w14:paraId="5A5670D9" w14:textId="77777777" w:rsidR="00647917" w:rsidRPr="00647917" w:rsidRDefault="00647917" w:rsidP="00647917">
      <w:pPr>
        <w:pStyle w:val="EndNoteBibliography"/>
        <w:spacing w:after="240"/>
      </w:pPr>
      <w:bookmarkStart w:id="417" w:name="_ENREF_6"/>
      <w:r w:rsidRPr="00647917">
        <w:t xml:space="preserve">Anastasi, E.M., Matthews, B., Stratton, H.M., and Katouli, M. (2012). Pathogenic </w:t>
      </w:r>
      <w:r w:rsidRPr="00647917">
        <w:rPr>
          <w:i/>
        </w:rPr>
        <w:t>Escherichia coli</w:t>
      </w:r>
      <w:r w:rsidRPr="00647917">
        <w:t xml:space="preserve"> found in sewage treatment plants and environmental waters. Appl Environ Microbiol</w:t>
      </w:r>
      <w:r w:rsidRPr="00647917">
        <w:rPr>
          <w:i/>
        </w:rPr>
        <w:t xml:space="preserve"> 78</w:t>
      </w:r>
      <w:r w:rsidRPr="00647917">
        <w:t>, 5536-5541.</w:t>
      </w:r>
      <w:bookmarkEnd w:id="417"/>
    </w:p>
    <w:p w14:paraId="67B4A89A" w14:textId="77777777" w:rsidR="00647917" w:rsidRPr="00647917" w:rsidRDefault="00647917" w:rsidP="00647917">
      <w:pPr>
        <w:pStyle w:val="EndNoteBibliography"/>
        <w:spacing w:after="240"/>
      </w:pPr>
      <w:bookmarkStart w:id="418" w:name="_ENREF_7"/>
      <w:r w:rsidRPr="00647917">
        <w:t>Auvray, F., Perrat, A., Arimizu, Y., Chagneau, C.V., Bossuet-Greif, N., Massip, C., Brugère, H.</w:t>
      </w:r>
      <w:r w:rsidRPr="00647917">
        <w:rPr>
          <w:i/>
        </w:rPr>
        <w:t>, et al.</w:t>
      </w:r>
      <w:r w:rsidRPr="00647917">
        <w:t xml:space="preserve"> (2021). Insights into the acquisition of the </w:t>
      </w:r>
      <w:r w:rsidRPr="00647917">
        <w:rPr>
          <w:i/>
        </w:rPr>
        <w:t>pks</w:t>
      </w:r>
      <w:r w:rsidRPr="00647917">
        <w:t xml:space="preserve"> island and production of colibactin in the </w:t>
      </w:r>
      <w:r w:rsidRPr="00647917">
        <w:rPr>
          <w:i/>
        </w:rPr>
        <w:t>Escherichia coli</w:t>
      </w:r>
      <w:r w:rsidRPr="00647917">
        <w:t xml:space="preserve"> population. Microbial Genomics</w:t>
      </w:r>
      <w:r w:rsidRPr="00647917">
        <w:rPr>
          <w:i/>
        </w:rPr>
        <w:t xml:space="preserve"> 7</w:t>
      </w:r>
      <w:r w:rsidRPr="00647917">
        <w:t>.</w:t>
      </w:r>
      <w:bookmarkEnd w:id="418"/>
    </w:p>
    <w:p w14:paraId="73424504" w14:textId="77777777" w:rsidR="00647917" w:rsidRPr="00647917" w:rsidRDefault="00647917" w:rsidP="00647917">
      <w:pPr>
        <w:pStyle w:val="EndNoteBibliography"/>
        <w:spacing w:after="240"/>
      </w:pPr>
      <w:bookmarkStart w:id="419" w:name="_ENREF_8"/>
      <w:r w:rsidRPr="00647917">
        <w:t>Berg, C.M., Grullon, C.A., Wang, A., Whalen, W.A., and Berg, D.E. (1983). Transductional instability of Tn5-induced mutations: Generalized and specialized transduction of Tn5 by bacteriophage P1. Genetics</w:t>
      </w:r>
      <w:r w:rsidRPr="00647917">
        <w:rPr>
          <w:i/>
        </w:rPr>
        <w:t xml:space="preserve"> 105</w:t>
      </w:r>
      <w:r w:rsidRPr="00647917">
        <w:t>, 259-263.</w:t>
      </w:r>
      <w:bookmarkEnd w:id="419"/>
    </w:p>
    <w:p w14:paraId="5A86839F" w14:textId="77777777" w:rsidR="00647917" w:rsidRPr="00647917" w:rsidRDefault="00647917" w:rsidP="00647917">
      <w:pPr>
        <w:pStyle w:val="EndNoteBibliography"/>
        <w:spacing w:after="240"/>
      </w:pPr>
      <w:bookmarkStart w:id="420" w:name="_ENREF_9"/>
      <w:r w:rsidRPr="00647917">
        <w:t>Biohazard Waste Industry (2010). Industry Code of Practice for the Management of Clinical and Related Wastes, 6 edn.</w:t>
      </w:r>
      <w:bookmarkEnd w:id="420"/>
    </w:p>
    <w:p w14:paraId="0B895651" w14:textId="77777777" w:rsidR="00647917" w:rsidRPr="00647917" w:rsidRDefault="00647917" w:rsidP="00647917">
      <w:pPr>
        <w:pStyle w:val="EndNoteBibliography"/>
        <w:spacing w:after="240"/>
      </w:pPr>
      <w:bookmarkStart w:id="421" w:name="_ENREF_10"/>
      <w:r w:rsidRPr="00647917">
        <w:t>Blokesch, M. (2016). Natural competence for transformation. Current Biology</w:t>
      </w:r>
      <w:r w:rsidRPr="00647917">
        <w:rPr>
          <w:i/>
        </w:rPr>
        <w:t xml:space="preserve"> 26</w:t>
      </w:r>
      <w:r w:rsidRPr="00647917">
        <w:t>, R1126-R1130.</w:t>
      </w:r>
      <w:bookmarkEnd w:id="421"/>
    </w:p>
    <w:p w14:paraId="6F66393C" w14:textId="77777777" w:rsidR="00647917" w:rsidRPr="00647917" w:rsidRDefault="00647917" w:rsidP="00647917">
      <w:pPr>
        <w:pStyle w:val="EndNoteBibliography"/>
        <w:spacing w:after="240"/>
      </w:pPr>
      <w:bookmarkStart w:id="422" w:name="_ENREF_11"/>
      <w:r w:rsidRPr="00647917">
        <w:t xml:space="preserve">Blum-Oehler, G., Oswald, S., Eiteljörge, K., Sonnenborn, U., Schulze, J., Kruis, W., and Hacker, J. (2003). Development of strain-specific PCR reactions for the detection of the probiotic </w:t>
      </w:r>
      <w:r w:rsidRPr="00647917">
        <w:rPr>
          <w:i/>
        </w:rPr>
        <w:t>Escherichia coli</w:t>
      </w:r>
      <w:r w:rsidRPr="00647917">
        <w:t xml:space="preserve"> strain Nissle 1917 in fecal samples. Research in Microbiology</w:t>
      </w:r>
      <w:r w:rsidRPr="00647917">
        <w:rPr>
          <w:i/>
        </w:rPr>
        <w:t xml:space="preserve"> 154</w:t>
      </w:r>
      <w:r w:rsidRPr="00647917">
        <w:t>, 59-66.</w:t>
      </w:r>
      <w:bookmarkEnd w:id="422"/>
    </w:p>
    <w:p w14:paraId="28C2FF07" w14:textId="77777777" w:rsidR="00647917" w:rsidRPr="00647917" w:rsidRDefault="00647917" w:rsidP="00647917">
      <w:pPr>
        <w:pStyle w:val="EndNoteBibliography"/>
        <w:spacing w:after="240"/>
      </w:pPr>
      <w:bookmarkStart w:id="423" w:name="_ENREF_12"/>
      <w:r w:rsidRPr="00647917">
        <w:t>Bogosian, G., Morris, P.J.L., and O’Neil, J.P. (1998). A Mixed Culture Recovery Method Indicates that Enteric Bacteria Do Not Enter the Viable but Nonculturable State. Appl Environ Microbiol</w:t>
      </w:r>
      <w:r w:rsidRPr="00647917">
        <w:rPr>
          <w:i/>
        </w:rPr>
        <w:t xml:space="preserve"> 64</w:t>
      </w:r>
      <w:r w:rsidRPr="00647917">
        <w:t>, 1736-1742.</w:t>
      </w:r>
      <w:bookmarkEnd w:id="423"/>
    </w:p>
    <w:p w14:paraId="214CBCAE" w14:textId="77777777" w:rsidR="00647917" w:rsidRPr="00647917" w:rsidRDefault="00647917" w:rsidP="00647917">
      <w:pPr>
        <w:pStyle w:val="EndNoteBibliography"/>
        <w:spacing w:after="240"/>
      </w:pPr>
      <w:bookmarkStart w:id="424" w:name="_ENREF_13"/>
      <w:r w:rsidRPr="00647917">
        <w:t>Bureau of Meteorology (2024). National performance report 2023–24: urban water utilities, part B. (Melbourne: Bureau of Meteorology).</w:t>
      </w:r>
      <w:bookmarkEnd w:id="424"/>
    </w:p>
    <w:p w14:paraId="2D76AB53" w14:textId="77777777" w:rsidR="00647917" w:rsidRPr="00647917" w:rsidRDefault="00647917" w:rsidP="00647917">
      <w:pPr>
        <w:pStyle w:val="EndNoteBibliography"/>
        <w:spacing w:after="240"/>
      </w:pPr>
      <w:bookmarkStart w:id="425" w:name="_ENREF_14"/>
      <w:r w:rsidRPr="00647917">
        <w:t>Bury, S., Soundararajan, M., Bharti, R., von Bünau, R., Förstner, K.U., and Oelschlaeger, T.A. (2018). The Probiotic Escherichia coli Strain Nissle 1917 Combats Lambdoid Bacteriophages stx and λ. Front Microbiol</w:t>
      </w:r>
      <w:r w:rsidRPr="00647917">
        <w:rPr>
          <w:i/>
        </w:rPr>
        <w:t xml:space="preserve"> 9</w:t>
      </w:r>
      <w:r w:rsidRPr="00647917">
        <w:t>, 929.</w:t>
      </w:r>
      <w:bookmarkEnd w:id="425"/>
    </w:p>
    <w:p w14:paraId="67B0987E" w14:textId="77777777" w:rsidR="00647917" w:rsidRPr="00647917" w:rsidRDefault="00647917" w:rsidP="00647917">
      <w:pPr>
        <w:pStyle w:val="EndNoteBibliography"/>
        <w:spacing w:after="240"/>
      </w:pPr>
      <w:bookmarkStart w:id="426" w:name="_ENREF_15"/>
      <w:r w:rsidRPr="00647917">
        <w:lastRenderedPageBreak/>
        <w:t>Chen, H., Lei, P., Ji, H., Yang, Q., Peng, B., Ma, J., Fang, Y.</w:t>
      </w:r>
      <w:r w:rsidRPr="00647917">
        <w:rPr>
          <w:i/>
        </w:rPr>
        <w:t>, et al.</w:t>
      </w:r>
      <w:r w:rsidRPr="00647917">
        <w:t xml:space="preserve"> (2023). Advances in </w:t>
      </w:r>
      <w:r w:rsidRPr="00647917">
        <w:rPr>
          <w:i/>
        </w:rPr>
        <w:t xml:space="preserve">Escherichia coli </w:t>
      </w:r>
      <w:r w:rsidRPr="00647917">
        <w:t>Nissle 1917 as a customizable drug delivery system for disease treatment and diagnosis strategies. Mater Today Bio</w:t>
      </w:r>
      <w:r w:rsidRPr="00647917">
        <w:rPr>
          <w:i/>
        </w:rPr>
        <w:t xml:space="preserve"> 18</w:t>
      </w:r>
      <w:r w:rsidRPr="00647917">
        <w:t>, 100543.</w:t>
      </w:r>
      <w:bookmarkEnd w:id="426"/>
    </w:p>
    <w:p w14:paraId="5FF8C0ED" w14:textId="77777777" w:rsidR="00647917" w:rsidRPr="00647917" w:rsidRDefault="00647917" w:rsidP="00647917">
      <w:pPr>
        <w:pStyle w:val="EndNoteBibliography"/>
        <w:spacing w:after="240"/>
      </w:pPr>
      <w:bookmarkStart w:id="427" w:name="_ENREF_16"/>
      <w:r w:rsidRPr="00647917">
        <w:t xml:space="preserve">Chung, P.Y. (2016). The emerging problems of </w:t>
      </w:r>
      <w:r w:rsidRPr="00647917">
        <w:rPr>
          <w:i/>
        </w:rPr>
        <w:t>Klebsiella pneumoniae</w:t>
      </w:r>
      <w:r w:rsidRPr="00647917">
        <w:t xml:space="preserve"> infections: carbapenem resistance and biofilm formation. FEMS Microbiology Letters</w:t>
      </w:r>
      <w:r w:rsidRPr="00647917">
        <w:rPr>
          <w:i/>
        </w:rPr>
        <w:t xml:space="preserve"> 363</w:t>
      </w:r>
      <w:r w:rsidRPr="00647917">
        <w:t>.</w:t>
      </w:r>
      <w:bookmarkEnd w:id="427"/>
    </w:p>
    <w:p w14:paraId="2B7D96B2" w14:textId="77777777" w:rsidR="00647917" w:rsidRPr="00647917" w:rsidRDefault="00647917" w:rsidP="00647917">
      <w:pPr>
        <w:pStyle w:val="EndNoteBibliography"/>
        <w:spacing w:after="240"/>
      </w:pPr>
      <w:bookmarkStart w:id="428" w:name="_ENREF_17"/>
      <w:r w:rsidRPr="00647917">
        <w:t xml:space="preserve">Cobo-Simón, M., Hart, R., and Ochman, H. (2023). </w:t>
      </w:r>
      <w:r w:rsidRPr="00647917">
        <w:rPr>
          <w:i/>
        </w:rPr>
        <w:t>Escherichia Coli</w:t>
      </w:r>
      <w:r w:rsidRPr="00647917">
        <w:t>: What Is and Which Are? Mol Biol Evol</w:t>
      </w:r>
      <w:r w:rsidRPr="00647917">
        <w:rPr>
          <w:i/>
        </w:rPr>
        <w:t xml:space="preserve"> 40</w:t>
      </w:r>
      <w:r w:rsidRPr="00647917">
        <w:t>.</w:t>
      </w:r>
      <w:bookmarkEnd w:id="428"/>
    </w:p>
    <w:p w14:paraId="1C9EE736" w14:textId="77777777" w:rsidR="00647917" w:rsidRPr="00647917" w:rsidRDefault="00647917" w:rsidP="00647917">
      <w:pPr>
        <w:pStyle w:val="EndNoteBibliography"/>
        <w:spacing w:after="240"/>
      </w:pPr>
      <w:bookmarkStart w:id="429" w:name="_ENREF_18"/>
      <w:r w:rsidRPr="00647917">
        <w:t>Craig, N. (2014). Molecular Biology - Principles of Genome Function, 2nd Edition edn.</w:t>
      </w:r>
      <w:bookmarkEnd w:id="429"/>
    </w:p>
    <w:p w14:paraId="433070DA" w14:textId="77777777" w:rsidR="00647917" w:rsidRPr="00647917" w:rsidRDefault="00647917" w:rsidP="00647917">
      <w:pPr>
        <w:pStyle w:val="EndNoteBibliography"/>
        <w:spacing w:after="240"/>
      </w:pPr>
      <w:bookmarkStart w:id="430" w:name="_ENREF_19"/>
      <w:r w:rsidRPr="00647917">
        <w:t>Cummings, J.H., Bingham, S.A., Heaton, K.W., and Eastwood, M.A. (1992). Fecal weight, colon cancer risk, and dietary intake of nonstarch polysaccharides (dietary fiber). Gastroenterology</w:t>
      </w:r>
      <w:r w:rsidRPr="00647917">
        <w:rPr>
          <w:i/>
        </w:rPr>
        <w:t xml:space="preserve"> 103</w:t>
      </w:r>
      <w:r w:rsidRPr="00647917">
        <w:t>, 1783-1789.</w:t>
      </w:r>
      <w:bookmarkEnd w:id="430"/>
    </w:p>
    <w:p w14:paraId="51A2B9B5" w14:textId="77777777" w:rsidR="00647917" w:rsidRPr="00647917" w:rsidRDefault="00647917" w:rsidP="00647917">
      <w:pPr>
        <w:pStyle w:val="EndNoteBibliography"/>
        <w:spacing w:after="240"/>
      </w:pPr>
      <w:bookmarkStart w:id="431" w:name="_ENREF_20"/>
      <w:r w:rsidRPr="00647917">
        <w:t>Darvodelsky, P. (2012). Biosolids snapshot. (Department of Sustainability, Environment, Water, Population and Communities).</w:t>
      </w:r>
      <w:bookmarkEnd w:id="431"/>
    </w:p>
    <w:p w14:paraId="2B52D913" w14:textId="77777777" w:rsidR="00647917" w:rsidRPr="00647917" w:rsidRDefault="00647917" w:rsidP="00647917">
      <w:pPr>
        <w:pStyle w:val="EndNoteBibliography"/>
        <w:spacing w:after="240"/>
      </w:pPr>
      <w:bookmarkStart w:id="432" w:name="_ENREF_21"/>
      <w:r w:rsidRPr="00647917">
        <w:t xml:space="preserve">Del Rio-Rodriguez, R.E., Inglis, V., and Millar, S.D. (1997). Survival of </w:t>
      </w:r>
      <w:r w:rsidRPr="00647917">
        <w:rPr>
          <w:i/>
        </w:rPr>
        <w:t>Escherichia coli</w:t>
      </w:r>
      <w:r w:rsidRPr="00647917">
        <w:t xml:space="preserve"> in the intestine of fish. </w:t>
      </w:r>
      <w:r w:rsidRPr="00647917">
        <w:rPr>
          <w:i/>
        </w:rPr>
        <w:t xml:space="preserve"> 28</w:t>
      </w:r>
      <w:r w:rsidRPr="00647917">
        <w:t>, 257-264.</w:t>
      </w:r>
      <w:bookmarkEnd w:id="432"/>
    </w:p>
    <w:p w14:paraId="59005BE7" w14:textId="77777777" w:rsidR="00647917" w:rsidRPr="00647917" w:rsidRDefault="00647917" w:rsidP="00647917">
      <w:pPr>
        <w:pStyle w:val="EndNoteBibliography"/>
        <w:spacing w:after="240"/>
      </w:pPr>
      <w:bookmarkStart w:id="433" w:name="_ENREF_22"/>
      <w:r w:rsidRPr="00647917">
        <w:t>Department of Environment and Science (2019). End of Waste Code: Biosolids. (State of Queensland).</w:t>
      </w:r>
      <w:bookmarkEnd w:id="433"/>
    </w:p>
    <w:p w14:paraId="42B6311A" w14:textId="77777777" w:rsidR="00647917" w:rsidRPr="00647917" w:rsidRDefault="00647917" w:rsidP="00647917">
      <w:pPr>
        <w:pStyle w:val="EndNoteBibliography"/>
        <w:spacing w:after="240"/>
      </w:pPr>
      <w:bookmarkStart w:id="434" w:name="_ENREF_23"/>
      <w:r w:rsidRPr="00647917">
        <w:t>Dionisio, F., Zilhão, R., and Gama, J.A. (2019). Interactions between plasmids and other mobile genetic elements affect their transmission and persistence. Plasmid</w:t>
      </w:r>
      <w:r w:rsidRPr="00647917">
        <w:rPr>
          <w:i/>
        </w:rPr>
        <w:t xml:space="preserve"> 102</w:t>
      </w:r>
      <w:r w:rsidRPr="00647917">
        <w:t>, 29-36.</w:t>
      </w:r>
      <w:bookmarkEnd w:id="434"/>
    </w:p>
    <w:p w14:paraId="3BA485AF" w14:textId="77777777" w:rsidR="00647917" w:rsidRPr="00647917" w:rsidRDefault="00647917" w:rsidP="00647917">
      <w:pPr>
        <w:pStyle w:val="EndNoteBibliography"/>
        <w:spacing w:after="240"/>
        <w:rPr>
          <w:lang w:val="it-IT"/>
        </w:rPr>
      </w:pPr>
      <w:bookmarkStart w:id="435" w:name="_ENREF_24"/>
      <w:r w:rsidRPr="00647917">
        <w:t xml:space="preserve">Dubbert, S., Klinkert, B., Schimiczek, M., Wassenaar, T.M., and Bunau, R.V. (2020). No Genotoxicity Is Detectable for </w:t>
      </w:r>
      <w:r w:rsidRPr="00647917">
        <w:rPr>
          <w:i/>
        </w:rPr>
        <w:t>Escherichia coli</w:t>
      </w:r>
      <w:r w:rsidRPr="00647917">
        <w:t xml:space="preserve"> Strain Nissle 1917 by Standard </w:t>
      </w:r>
      <w:r w:rsidRPr="00647917">
        <w:rPr>
          <w:i/>
        </w:rPr>
        <w:t>In Vitro</w:t>
      </w:r>
      <w:r w:rsidRPr="00647917">
        <w:t xml:space="preserve"> and </w:t>
      </w:r>
      <w:r w:rsidRPr="00647917">
        <w:rPr>
          <w:i/>
        </w:rPr>
        <w:t>In Vivo</w:t>
      </w:r>
      <w:r w:rsidRPr="00647917">
        <w:t xml:space="preserve"> Tests. </w:t>
      </w:r>
      <w:r w:rsidRPr="00647917">
        <w:rPr>
          <w:lang w:val="it-IT"/>
        </w:rPr>
        <w:t>Eur J Microbiol Immunol (Bp)</w:t>
      </w:r>
      <w:r w:rsidRPr="00647917">
        <w:rPr>
          <w:i/>
          <w:lang w:val="it-IT"/>
        </w:rPr>
        <w:t xml:space="preserve"> 10</w:t>
      </w:r>
      <w:r w:rsidRPr="00647917">
        <w:rPr>
          <w:lang w:val="it-IT"/>
        </w:rPr>
        <w:t>, 11-19.</w:t>
      </w:r>
      <w:bookmarkEnd w:id="435"/>
    </w:p>
    <w:p w14:paraId="1371A179" w14:textId="77777777" w:rsidR="00647917" w:rsidRPr="00647917" w:rsidRDefault="00647917" w:rsidP="00647917">
      <w:pPr>
        <w:pStyle w:val="EndNoteBibliography"/>
        <w:spacing w:after="240"/>
      </w:pPr>
      <w:bookmarkStart w:id="436" w:name="_ENREF_25"/>
      <w:r w:rsidRPr="00647917">
        <w:rPr>
          <w:lang w:val="it-IT"/>
        </w:rPr>
        <w:t xml:space="preserve">Falzone, L., Lavoro, A., Candido, S., Salmeri, M., Zanghi, A., and Libra, M. (2024). </w:t>
      </w:r>
      <w:r w:rsidRPr="00647917">
        <w:t xml:space="preserve">Benefits and concerns of probiotics: an overview of the potential genotoxicity of the colibactin-producing </w:t>
      </w:r>
      <w:r w:rsidRPr="00647917">
        <w:rPr>
          <w:i/>
        </w:rPr>
        <w:t xml:space="preserve">Escherichia coli </w:t>
      </w:r>
      <w:r w:rsidRPr="00647917">
        <w:t>Nissle 1917 strain. Gut Microbes</w:t>
      </w:r>
      <w:r w:rsidRPr="00647917">
        <w:rPr>
          <w:i/>
        </w:rPr>
        <w:t xml:space="preserve"> 16</w:t>
      </w:r>
      <w:r w:rsidRPr="00647917">
        <w:t>, 2397874.</w:t>
      </w:r>
      <w:bookmarkEnd w:id="436"/>
    </w:p>
    <w:p w14:paraId="7D6C94DD" w14:textId="77777777" w:rsidR="00647917" w:rsidRPr="00647917" w:rsidRDefault="00647917" w:rsidP="00647917">
      <w:pPr>
        <w:pStyle w:val="EndNoteBibliography"/>
        <w:spacing w:after="240"/>
      </w:pPr>
      <w:bookmarkStart w:id="437" w:name="_ENREF_26"/>
      <w:r w:rsidRPr="00647917">
        <w:t xml:space="preserve">Fang, K., Jin, X., and Hong, S.H. (2018). Probiotic </w:t>
      </w:r>
      <w:r w:rsidRPr="00647917">
        <w:rPr>
          <w:i/>
        </w:rPr>
        <w:t>Escherichia coli</w:t>
      </w:r>
      <w:r w:rsidRPr="00647917">
        <w:t xml:space="preserve"> inhibits biofilm formation of pathogenic </w:t>
      </w:r>
      <w:r w:rsidRPr="00647917">
        <w:rPr>
          <w:i/>
        </w:rPr>
        <w:t>E. coli</w:t>
      </w:r>
      <w:r w:rsidRPr="00647917">
        <w:t xml:space="preserve"> via extracellular activity of DegP. Scientific Reports</w:t>
      </w:r>
      <w:r w:rsidRPr="00647917">
        <w:rPr>
          <w:i/>
        </w:rPr>
        <w:t xml:space="preserve"> 8</w:t>
      </w:r>
      <w:r w:rsidRPr="00647917">
        <w:t>, 4939.</w:t>
      </w:r>
      <w:bookmarkEnd w:id="437"/>
    </w:p>
    <w:p w14:paraId="6F6BDFFB" w14:textId="77777777" w:rsidR="00647917" w:rsidRPr="00647917" w:rsidRDefault="00647917" w:rsidP="00647917">
      <w:pPr>
        <w:pStyle w:val="EndNoteBibliography"/>
        <w:spacing w:after="240"/>
      </w:pPr>
      <w:bookmarkStart w:id="438" w:name="_ENREF_27"/>
      <w:r w:rsidRPr="00647917">
        <w:t>Fang, M., Zhang, R., Wang, C., Liu, Z., Fei, M., Tang, B., Yang, H.</w:t>
      </w:r>
      <w:r w:rsidRPr="00647917">
        <w:rPr>
          <w:i/>
        </w:rPr>
        <w:t>, et al.</w:t>
      </w:r>
      <w:r w:rsidRPr="00647917">
        <w:t xml:space="preserve"> (2024). Engineering probiotic </w:t>
      </w:r>
      <w:r w:rsidRPr="00647917">
        <w:rPr>
          <w:i/>
        </w:rPr>
        <w:t xml:space="preserve">Escherichia coli </w:t>
      </w:r>
      <w:r w:rsidRPr="00647917">
        <w:t>Nissle 1917 to block transfer of multiple antibiotic resistance genes by exploiting a type I CRISPR-Cas system. Appl Environ Microbiol</w:t>
      </w:r>
      <w:r w:rsidRPr="00647917">
        <w:rPr>
          <w:i/>
        </w:rPr>
        <w:t xml:space="preserve"> 90</w:t>
      </w:r>
      <w:r w:rsidRPr="00647917">
        <w:t>, e0081124.</w:t>
      </w:r>
      <w:bookmarkEnd w:id="438"/>
    </w:p>
    <w:p w14:paraId="00CE3FF5" w14:textId="77777777" w:rsidR="00647917" w:rsidRPr="00647917" w:rsidRDefault="00647917" w:rsidP="00647917">
      <w:pPr>
        <w:pStyle w:val="EndNoteBibliography"/>
        <w:spacing w:after="240"/>
      </w:pPr>
      <w:bookmarkStart w:id="439" w:name="_ENREF_28"/>
      <w:r w:rsidRPr="00647917">
        <w:t xml:space="preserve">Frazão, N., Sousa, A., Lässig, M., and Gordo, I. (2019). Horizontal gene transfer overrides mutation in </w:t>
      </w:r>
      <w:r w:rsidRPr="00647917">
        <w:rPr>
          <w:i/>
        </w:rPr>
        <w:t>Escherichia coli</w:t>
      </w:r>
      <w:r w:rsidRPr="00647917">
        <w:t xml:space="preserve"> colonizing the mammalian gut. Proceedings of the National Academy of Sciences</w:t>
      </w:r>
      <w:r w:rsidRPr="00647917">
        <w:rPr>
          <w:i/>
        </w:rPr>
        <w:t xml:space="preserve"> 116</w:t>
      </w:r>
      <w:r w:rsidRPr="00647917">
        <w:t>, 17906-17915.</w:t>
      </w:r>
      <w:bookmarkEnd w:id="439"/>
    </w:p>
    <w:p w14:paraId="5979EA5C" w14:textId="77777777" w:rsidR="00647917" w:rsidRPr="00647917" w:rsidRDefault="00647917" w:rsidP="00647917">
      <w:pPr>
        <w:pStyle w:val="EndNoteBibliography"/>
        <w:spacing w:after="240"/>
      </w:pPr>
      <w:bookmarkStart w:id="440" w:name="_ENREF_29"/>
      <w:r w:rsidRPr="00647917">
        <w:t>Frese, S.A., Hutton, A.A., Contreras, L.N., Shaw, C.A., Palumbo, M.C., Casaburi, G., Xu, G.</w:t>
      </w:r>
      <w:r w:rsidRPr="00647917">
        <w:rPr>
          <w:i/>
        </w:rPr>
        <w:t>, et al.</w:t>
      </w:r>
      <w:r w:rsidRPr="00647917">
        <w:t xml:space="preserve"> (2017). Persistence of Supplemented </w:t>
      </w:r>
      <w:r w:rsidRPr="00647917">
        <w:rPr>
          <w:i/>
        </w:rPr>
        <w:t>Bifidobacterium longum subsp. infantis</w:t>
      </w:r>
      <w:r w:rsidRPr="00647917">
        <w:t xml:space="preserve"> EVC001 in Breastfed Infants. mSphere</w:t>
      </w:r>
      <w:r w:rsidRPr="00647917">
        <w:rPr>
          <w:i/>
        </w:rPr>
        <w:t xml:space="preserve"> 2</w:t>
      </w:r>
      <w:r w:rsidRPr="00647917">
        <w:t>.</w:t>
      </w:r>
      <w:bookmarkEnd w:id="440"/>
    </w:p>
    <w:p w14:paraId="656C7D45" w14:textId="77777777" w:rsidR="00647917" w:rsidRPr="00647917" w:rsidRDefault="00647917" w:rsidP="00647917">
      <w:pPr>
        <w:pStyle w:val="EndNoteBibliography"/>
        <w:spacing w:after="240"/>
        <w:rPr>
          <w:lang w:val="it-IT"/>
        </w:rPr>
      </w:pPr>
      <w:bookmarkStart w:id="441" w:name="_ENREF_30"/>
      <w:r w:rsidRPr="00647917">
        <w:rPr>
          <w:lang w:val="it-IT"/>
        </w:rPr>
        <w:t xml:space="preserve">Garcia, A., Navarro, F., Miro, E., Villa, L., Mirelis, B., Coll, P., and Carattoli, A. (2007). Acquisition and diffusion of bla </w:t>
      </w:r>
      <w:r w:rsidRPr="00647917">
        <w:rPr>
          <w:i/>
          <w:lang w:val="it-IT"/>
        </w:rPr>
        <w:t>CTX-M-9</w:t>
      </w:r>
      <w:r w:rsidRPr="00647917">
        <w:rPr>
          <w:lang w:val="it-IT"/>
        </w:rPr>
        <w:t xml:space="preserve"> gene by R478-IncHI2 derivative plasmids. FEMS Microbiol Lett</w:t>
      </w:r>
      <w:r w:rsidRPr="00647917">
        <w:rPr>
          <w:i/>
          <w:lang w:val="it-IT"/>
        </w:rPr>
        <w:t xml:space="preserve"> 271</w:t>
      </w:r>
      <w:r w:rsidRPr="00647917">
        <w:rPr>
          <w:lang w:val="it-IT"/>
        </w:rPr>
        <w:t>, 71-77.</w:t>
      </w:r>
      <w:bookmarkEnd w:id="441"/>
    </w:p>
    <w:p w14:paraId="538B95E5" w14:textId="77777777" w:rsidR="00647917" w:rsidRPr="00647917" w:rsidRDefault="00647917" w:rsidP="00647917">
      <w:pPr>
        <w:pStyle w:val="EndNoteBibliography"/>
        <w:spacing w:after="240"/>
      </w:pPr>
      <w:bookmarkStart w:id="442" w:name="_ENREF_31"/>
      <w:r w:rsidRPr="00647917">
        <w:rPr>
          <w:lang w:val="it-IT"/>
        </w:rPr>
        <w:lastRenderedPageBreak/>
        <w:t>Goloshchapov, O.V., Olekhnovich, E.I., Sidorenko, S.V., Moiseev, I.S., Kucher, M.A., Fedorov, D.E., Pavlenko, A.V.</w:t>
      </w:r>
      <w:r w:rsidRPr="00647917">
        <w:rPr>
          <w:i/>
          <w:lang w:val="it-IT"/>
        </w:rPr>
        <w:t>, et al.</w:t>
      </w:r>
      <w:r w:rsidRPr="00647917">
        <w:rPr>
          <w:lang w:val="it-IT"/>
        </w:rPr>
        <w:t xml:space="preserve"> </w:t>
      </w:r>
      <w:r w:rsidRPr="00647917">
        <w:t>(2019). Long-term impact of fecal transplantation in healthy volunteers. BMC Microbiology</w:t>
      </w:r>
      <w:r w:rsidRPr="00647917">
        <w:rPr>
          <w:i/>
        </w:rPr>
        <w:t xml:space="preserve"> 19</w:t>
      </w:r>
      <w:r w:rsidRPr="00647917">
        <w:t>, 312.</w:t>
      </w:r>
      <w:bookmarkEnd w:id="442"/>
    </w:p>
    <w:p w14:paraId="01EDD368" w14:textId="77777777" w:rsidR="00647917" w:rsidRPr="00647917" w:rsidRDefault="00647917" w:rsidP="00647917">
      <w:pPr>
        <w:pStyle w:val="EndNoteBibliography"/>
        <w:spacing w:after="240"/>
      </w:pPr>
      <w:bookmarkStart w:id="443" w:name="_ENREF_32"/>
      <w:r w:rsidRPr="00647917">
        <w:t xml:space="preserve">Gordon, D.M., and Cowling, A. (2003). The distribution and genetic structure of </w:t>
      </w:r>
      <w:r w:rsidRPr="00647917">
        <w:rPr>
          <w:i/>
        </w:rPr>
        <w:t>Escherichia coli</w:t>
      </w:r>
      <w:r w:rsidRPr="00647917">
        <w:t xml:space="preserve"> in Australian vertebrates: Host and geographic effects. Microbiology (Reading)</w:t>
      </w:r>
      <w:r w:rsidRPr="00647917">
        <w:rPr>
          <w:i/>
        </w:rPr>
        <w:t xml:space="preserve"> 149</w:t>
      </w:r>
      <w:r w:rsidRPr="00647917">
        <w:t>, 3575-3586.</w:t>
      </w:r>
      <w:bookmarkEnd w:id="443"/>
    </w:p>
    <w:p w14:paraId="410509E5" w14:textId="77777777" w:rsidR="00647917" w:rsidRPr="00647917" w:rsidRDefault="00647917" w:rsidP="00647917">
      <w:pPr>
        <w:pStyle w:val="EndNoteBibliography"/>
        <w:spacing w:after="240"/>
      </w:pPr>
      <w:bookmarkStart w:id="444" w:name="_ENREF_33"/>
      <w:r w:rsidRPr="00647917">
        <w:t xml:space="preserve">Grozdanov, L., Raasch, C., Schulze, J., Sonnenborn, U., Gottschalk, G., Hacker, J., and Dobrindt, U. (2004). Analysis of the genome structure of the nonpathogenic probiotic </w:t>
      </w:r>
      <w:r w:rsidRPr="00647917">
        <w:rPr>
          <w:i/>
        </w:rPr>
        <w:t xml:space="preserve">Escherichia coli </w:t>
      </w:r>
      <w:r w:rsidRPr="00647917">
        <w:t>strain Nissle 1917. J Bacteriol</w:t>
      </w:r>
      <w:r w:rsidRPr="00647917">
        <w:rPr>
          <w:i/>
        </w:rPr>
        <w:t xml:space="preserve"> 186</w:t>
      </w:r>
      <w:r w:rsidRPr="00647917">
        <w:t>, 5432-5441.</w:t>
      </w:r>
      <w:bookmarkEnd w:id="444"/>
    </w:p>
    <w:p w14:paraId="5F4AFA6C" w14:textId="77777777" w:rsidR="00647917" w:rsidRPr="00647917" w:rsidRDefault="00647917" w:rsidP="00647917">
      <w:pPr>
        <w:pStyle w:val="EndNoteBibliography"/>
        <w:spacing w:after="240"/>
      </w:pPr>
      <w:bookmarkStart w:id="445" w:name="_ENREF_34"/>
      <w:r w:rsidRPr="00647917">
        <w:t>Grozdanov, L., Zähringer, U., Blum-Oehler, G., Brade, L., Henne, A., Knirel, Y.A., Schombel, U.</w:t>
      </w:r>
      <w:r w:rsidRPr="00647917">
        <w:rPr>
          <w:i/>
        </w:rPr>
        <w:t>, et al.</w:t>
      </w:r>
      <w:r w:rsidRPr="00647917">
        <w:t xml:space="preserve"> (2002). A single nucleotide exchange in the wzy gene is responsible for the semirough O6 lipopolysaccharide phenotype and serum sensitivity of </w:t>
      </w:r>
      <w:r w:rsidRPr="00647917">
        <w:rPr>
          <w:i/>
        </w:rPr>
        <w:t>Escherichia coli</w:t>
      </w:r>
      <w:r w:rsidRPr="00647917">
        <w:t xml:space="preserve"> strain Nissle 1917. J Bacteriol</w:t>
      </w:r>
      <w:r w:rsidRPr="00647917">
        <w:rPr>
          <w:i/>
        </w:rPr>
        <w:t xml:space="preserve"> 184</w:t>
      </w:r>
      <w:r w:rsidRPr="00647917">
        <w:t>, 5912-5925.</w:t>
      </w:r>
      <w:bookmarkEnd w:id="445"/>
    </w:p>
    <w:p w14:paraId="7FC97E7B" w14:textId="77777777" w:rsidR="00647917" w:rsidRPr="00647917" w:rsidRDefault="00647917" w:rsidP="00647917">
      <w:pPr>
        <w:pStyle w:val="EndNoteBibliography"/>
        <w:spacing w:after="240"/>
      </w:pPr>
      <w:bookmarkStart w:id="446" w:name="_ENREF_35"/>
      <w:r w:rsidRPr="00647917">
        <w:t xml:space="preserve">Guenther, K., Straube, E., Pfister, W., Guenther, A., and Huebler, A. (2010). Sever Sepsis After Probiotic Treatment With </w:t>
      </w:r>
      <w:r w:rsidRPr="00647917">
        <w:rPr>
          <w:i/>
        </w:rPr>
        <w:t xml:space="preserve">Escherichia coli </w:t>
      </w:r>
      <w:r w:rsidRPr="00647917">
        <w:t>NISSLE 1917. The Pediatric Infectious Disease Journal</w:t>
      </w:r>
      <w:r w:rsidRPr="00647917">
        <w:rPr>
          <w:i/>
        </w:rPr>
        <w:t xml:space="preserve"> 29</w:t>
      </w:r>
      <w:r w:rsidRPr="00647917">
        <w:t>, 188-189.</w:t>
      </w:r>
      <w:bookmarkEnd w:id="446"/>
    </w:p>
    <w:p w14:paraId="69799A55" w14:textId="77777777" w:rsidR="00647917" w:rsidRPr="00647917" w:rsidRDefault="00647917" w:rsidP="00647917">
      <w:pPr>
        <w:pStyle w:val="EndNoteBibliography"/>
        <w:spacing w:after="240"/>
      </w:pPr>
      <w:bookmarkStart w:id="447" w:name="_ENREF_36"/>
      <w:r w:rsidRPr="00647917">
        <w:t>Gurbatri, C.R., Radford, G.A., Vrbanac, L., Im, J., Thomas, E.M., Coker, C., Taylor, S.R.</w:t>
      </w:r>
      <w:r w:rsidRPr="00647917">
        <w:rPr>
          <w:i/>
        </w:rPr>
        <w:t>, et al.</w:t>
      </w:r>
      <w:r w:rsidRPr="00647917">
        <w:t xml:space="preserve"> (2024). Engineering tumor-colonizing </w:t>
      </w:r>
      <w:r w:rsidRPr="00647917">
        <w:rPr>
          <w:i/>
        </w:rPr>
        <w:t xml:space="preserve">E. coli </w:t>
      </w:r>
      <w:r w:rsidRPr="00647917">
        <w:t>Nissle 1917 for detection and treatment of colorectal neoplasia. Nature Communications</w:t>
      </w:r>
      <w:r w:rsidRPr="00647917">
        <w:rPr>
          <w:i/>
        </w:rPr>
        <w:t xml:space="preserve"> 15</w:t>
      </w:r>
      <w:r w:rsidRPr="00647917">
        <w:t>, 646.</w:t>
      </w:r>
      <w:bookmarkEnd w:id="447"/>
    </w:p>
    <w:p w14:paraId="3D7C25A9" w14:textId="77777777" w:rsidR="00647917" w:rsidRPr="00647917" w:rsidRDefault="00647917" w:rsidP="00647917">
      <w:pPr>
        <w:pStyle w:val="EndNoteBibliography"/>
        <w:spacing w:after="240"/>
      </w:pPr>
      <w:bookmarkStart w:id="448" w:name="_ENREF_37"/>
      <w:r w:rsidRPr="00647917">
        <w:t>Harrison, E., and Brockhurst, M.A. (2012). Plasmid-mediated horizontal gene transfer is a coevolutionary process. Trends in Microbiology</w:t>
      </w:r>
      <w:r w:rsidRPr="00647917">
        <w:rPr>
          <w:i/>
        </w:rPr>
        <w:t xml:space="preserve"> 20</w:t>
      </w:r>
      <w:r w:rsidRPr="00647917">
        <w:t>, 262-267.</w:t>
      </w:r>
      <w:bookmarkEnd w:id="448"/>
    </w:p>
    <w:p w14:paraId="6B1AF55D" w14:textId="7F54B585" w:rsidR="00647917" w:rsidRPr="00647917" w:rsidRDefault="00647917" w:rsidP="00647917">
      <w:pPr>
        <w:pStyle w:val="EndNoteBibliography"/>
        <w:spacing w:after="240"/>
      </w:pPr>
      <w:bookmarkStart w:id="449" w:name="_ENREF_38"/>
      <w:r w:rsidRPr="00647917">
        <w:t>healthdirect (2020). Urinary tract infection (UTI). (</w:t>
      </w:r>
      <w:hyperlink r:id="rId38" w:history="1">
        <w:r w:rsidRPr="00647917">
          <w:rPr>
            <w:rStyle w:val="Hyperlink"/>
          </w:rPr>
          <w:t>https://www.healthdirect.gov.au/urinary-tract-infection-uti</w:t>
        </w:r>
      </w:hyperlink>
      <w:r w:rsidRPr="00647917">
        <w:t>).</w:t>
      </w:r>
      <w:bookmarkEnd w:id="449"/>
    </w:p>
    <w:p w14:paraId="189B3C55" w14:textId="77777777" w:rsidR="00647917" w:rsidRPr="00647917" w:rsidRDefault="00647917" w:rsidP="00647917">
      <w:pPr>
        <w:pStyle w:val="EndNoteBibliography"/>
        <w:spacing w:after="240"/>
      </w:pPr>
      <w:bookmarkStart w:id="450" w:name="_ENREF_39"/>
      <w:r w:rsidRPr="00647917">
        <w:t xml:space="preserve">Helmy Yosra, A., Closs, G., Jung, K., Kathayat, D., Vlasova, A., and Rajashekara, G. (2022). Effect of Probiotic </w:t>
      </w:r>
      <w:r w:rsidRPr="00647917">
        <w:rPr>
          <w:i/>
        </w:rPr>
        <w:t>E. coli</w:t>
      </w:r>
      <w:r w:rsidRPr="00647917">
        <w:t xml:space="preserve"> Nissle 1917 Supplementation on the Growth Performance, Immune Responses, Intestinal Morphology, and Gut Microbes of </w:t>
      </w:r>
      <w:r w:rsidRPr="00647917">
        <w:rPr>
          <w:i/>
        </w:rPr>
        <w:t xml:space="preserve">Campylobacter jejuni </w:t>
      </w:r>
      <w:r w:rsidRPr="00647917">
        <w:t>Infected Chickens. Infection and Immunity</w:t>
      </w:r>
      <w:r w:rsidRPr="00647917">
        <w:rPr>
          <w:i/>
        </w:rPr>
        <w:t xml:space="preserve"> 90</w:t>
      </w:r>
      <w:r w:rsidRPr="00647917">
        <w:t>, e00337-00322.</w:t>
      </w:r>
      <w:bookmarkEnd w:id="450"/>
    </w:p>
    <w:p w14:paraId="3ED2596E" w14:textId="77777777" w:rsidR="00647917" w:rsidRPr="00647917" w:rsidRDefault="00647917" w:rsidP="00647917">
      <w:pPr>
        <w:pStyle w:val="EndNoteBibliography"/>
        <w:spacing w:after="240"/>
      </w:pPr>
      <w:bookmarkStart w:id="451" w:name="_ENREF_40"/>
      <w:r w:rsidRPr="00647917">
        <w:t xml:space="preserve">Hensel, M., Hinsley, A.P., Nikolaus, T., Sawers, G., and Berks, B.C. (1999). The genetic basis of tetrathionate respiration in </w:t>
      </w:r>
      <w:r w:rsidRPr="00647917">
        <w:rPr>
          <w:i/>
        </w:rPr>
        <w:t>Salmonella typhimurium</w:t>
      </w:r>
      <w:r w:rsidRPr="00647917">
        <w:t>. Molecular Microbiology</w:t>
      </w:r>
      <w:r w:rsidRPr="00647917">
        <w:rPr>
          <w:i/>
        </w:rPr>
        <w:t xml:space="preserve"> 32</w:t>
      </w:r>
      <w:r w:rsidRPr="00647917">
        <w:t>, 275-287.</w:t>
      </w:r>
      <w:bookmarkEnd w:id="451"/>
    </w:p>
    <w:p w14:paraId="53BBDE40" w14:textId="77777777" w:rsidR="00647917" w:rsidRPr="00647917" w:rsidRDefault="00647917" w:rsidP="00647917">
      <w:pPr>
        <w:pStyle w:val="EndNoteBibliography"/>
        <w:spacing w:after="240"/>
      </w:pPr>
      <w:bookmarkStart w:id="452" w:name="_ENREF_41"/>
      <w:r w:rsidRPr="00647917">
        <w:t xml:space="preserve">Hudault, S., Guignot, J., and Servin, A. (2001). </w:t>
      </w:r>
      <w:r w:rsidRPr="00647917">
        <w:rPr>
          <w:i/>
        </w:rPr>
        <w:t>Escherichia coli</w:t>
      </w:r>
      <w:r w:rsidRPr="00647917">
        <w:t xml:space="preserve"> strains colonising the gastrointestinal tract protect germfree mice against </w:t>
      </w:r>
      <w:r w:rsidRPr="00647917">
        <w:rPr>
          <w:i/>
        </w:rPr>
        <w:t>Salmonella typhimurium</w:t>
      </w:r>
      <w:r w:rsidRPr="00647917">
        <w:t xml:space="preserve"> infection. Gut</w:t>
      </w:r>
      <w:r w:rsidRPr="00647917">
        <w:rPr>
          <w:i/>
        </w:rPr>
        <w:t xml:space="preserve"> 49</w:t>
      </w:r>
      <w:r w:rsidRPr="00647917">
        <w:t>, 47-55.</w:t>
      </w:r>
      <w:bookmarkEnd w:id="452"/>
    </w:p>
    <w:p w14:paraId="690F7366" w14:textId="77777777" w:rsidR="00647917" w:rsidRPr="00647917" w:rsidRDefault="00647917" w:rsidP="00647917">
      <w:pPr>
        <w:pStyle w:val="EndNoteBibliography"/>
        <w:spacing w:after="240"/>
      </w:pPr>
      <w:bookmarkStart w:id="453" w:name="_ENREF_42"/>
      <w:r w:rsidRPr="00647917">
        <w:t xml:space="preserve">Jang, J., Hur, H.G., Sadowsky, M.J., Byappanahalli, M.N., Yan, T., and Ishii, S. (2017). Environmental </w:t>
      </w:r>
      <w:r w:rsidRPr="00647917">
        <w:rPr>
          <w:i/>
        </w:rPr>
        <w:t>Escherichia coli:</w:t>
      </w:r>
      <w:r w:rsidRPr="00647917">
        <w:t xml:space="preserve"> ecology and public health implications-a review. J Appl Microbiol</w:t>
      </w:r>
      <w:r w:rsidRPr="00647917">
        <w:rPr>
          <w:i/>
        </w:rPr>
        <w:t xml:space="preserve"> 123</w:t>
      </w:r>
      <w:r w:rsidRPr="00647917">
        <w:t>, 570-581.</w:t>
      </w:r>
      <w:bookmarkEnd w:id="453"/>
    </w:p>
    <w:p w14:paraId="3E21E1FD" w14:textId="77777777" w:rsidR="00647917" w:rsidRPr="00647917" w:rsidRDefault="00647917" w:rsidP="00647917">
      <w:pPr>
        <w:pStyle w:val="EndNoteBibliography"/>
        <w:spacing w:after="240"/>
      </w:pPr>
      <w:bookmarkStart w:id="454" w:name="_ENREF_43"/>
      <w:r w:rsidRPr="00647917">
        <w:t>Janosch, D., Dubbert, S., Eiteljorge, K., Diehl, B.W.K., Sonnenborn, U., Passchier, L.V., Wassenaar, T.M.</w:t>
      </w:r>
      <w:r w:rsidRPr="00647917">
        <w:rPr>
          <w:i/>
        </w:rPr>
        <w:t>, et al.</w:t>
      </w:r>
      <w:r w:rsidRPr="00647917">
        <w:t xml:space="preserve"> (2019). Anti-genotoxic and anti-mutagenic activity of </w:t>
      </w:r>
      <w:r w:rsidRPr="00647917">
        <w:rPr>
          <w:i/>
        </w:rPr>
        <w:t xml:space="preserve">Escherichia coli </w:t>
      </w:r>
      <w:r w:rsidRPr="00647917">
        <w:t xml:space="preserve">Nissle 1917 as assessed by </w:t>
      </w:r>
      <w:r w:rsidRPr="00647917">
        <w:rPr>
          <w:i/>
        </w:rPr>
        <w:t>in vitro</w:t>
      </w:r>
      <w:r w:rsidRPr="00647917">
        <w:t xml:space="preserve"> tests. Benef Microbes</w:t>
      </w:r>
      <w:r w:rsidRPr="00647917">
        <w:rPr>
          <w:i/>
        </w:rPr>
        <w:t xml:space="preserve"> 10</w:t>
      </w:r>
      <w:r w:rsidRPr="00647917">
        <w:t>, 449-461.</w:t>
      </w:r>
      <w:bookmarkEnd w:id="454"/>
    </w:p>
    <w:p w14:paraId="4E32430F" w14:textId="77777777" w:rsidR="00647917" w:rsidRPr="00647917" w:rsidRDefault="00647917" w:rsidP="00647917">
      <w:pPr>
        <w:pStyle w:val="EndNoteBibliography"/>
        <w:spacing w:after="240"/>
      </w:pPr>
      <w:bookmarkStart w:id="455" w:name="_ENREF_44"/>
      <w:r w:rsidRPr="00647917">
        <w:t>Jans, M., Kolata, M., Blancke, G., D’Hondt, A., Gräf, C., Ciers, M., Sze, M.</w:t>
      </w:r>
      <w:r w:rsidRPr="00647917">
        <w:rPr>
          <w:i/>
        </w:rPr>
        <w:t>, et al.</w:t>
      </w:r>
      <w:r w:rsidRPr="00647917">
        <w:t xml:space="preserve"> (2024). Colibactin-driven colon cancer requires adhesin-mediated epithelial binding. Nature</w:t>
      </w:r>
      <w:r w:rsidRPr="00647917">
        <w:rPr>
          <w:i/>
        </w:rPr>
        <w:t xml:space="preserve"> 635</w:t>
      </w:r>
      <w:r w:rsidRPr="00647917">
        <w:t>, 472-480.</w:t>
      </w:r>
      <w:bookmarkEnd w:id="455"/>
    </w:p>
    <w:p w14:paraId="61916131" w14:textId="77777777" w:rsidR="00647917" w:rsidRPr="00647917" w:rsidRDefault="00647917" w:rsidP="00647917">
      <w:pPr>
        <w:pStyle w:val="EndNoteBibliography"/>
        <w:spacing w:after="240"/>
      </w:pPr>
      <w:bookmarkStart w:id="456" w:name="_ENREF_45"/>
      <w:r w:rsidRPr="00647917">
        <w:lastRenderedPageBreak/>
        <w:t xml:space="preserve">Kaas, R.S., Friis, C., Ussery, D.W., and Aarestrup, F.M. (2012). Estimating variation within the genes and inferring the phylogeny of 186 sequenced diverse </w:t>
      </w:r>
      <w:r w:rsidRPr="00647917">
        <w:rPr>
          <w:i/>
        </w:rPr>
        <w:t>Escherichia coli</w:t>
      </w:r>
      <w:r w:rsidRPr="00647917">
        <w:t xml:space="preserve"> genomes. BMC Genomics</w:t>
      </w:r>
      <w:r w:rsidRPr="00647917">
        <w:rPr>
          <w:i/>
        </w:rPr>
        <w:t xml:space="preserve"> 13</w:t>
      </w:r>
      <w:r w:rsidRPr="00647917">
        <w:t>, 577-Article.</w:t>
      </w:r>
      <w:bookmarkEnd w:id="456"/>
    </w:p>
    <w:p w14:paraId="15A40321" w14:textId="77777777" w:rsidR="00647917" w:rsidRPr="00647917" w:rsidRDefault="00647917" w:rsidP="00647917">
      <w:pPr>
        <w:pStyle w:val="EndNoteBibliography"/>
        <w:spacing w:after="240"/>
      </w:pPr>
      <w:bookmarkStart w:id="457" w:name="_ENREF_46"/>
      <w:r w:rsidRPr="00647917">
        <w:t xml:space="preserve">Kan, A., Gelfat, I., Emani, S., Praveschotinunt, P., and Joshi, N.S. (2021). Plasmid Vectors for </w:t>
      </w:r>
      <w:r w:rsidRPr="00647917">
        <w:rPr>
          <w:i/>
        </w:rPr>
        <w:t>in vivo</w:t>
      </w:r>
      <w:r w:rsidRPr="00647917">
        <w:t xml:space="preserve"> Selection-Free Use with the Probiotic </w:t>
      </w:r>
      <w:r w:rsidRPr="00647917">
        <w:rPr>
          <w:i/>
        </w:rPr>
        <w:t xml:space="preserve">E. coli </w:t>
      </w:r>
      <w:r w:rsidRPr="00647917">
        <w:t>Nissle 1917. ACS Synthetic Biology</w:t>
      </w:r>
      <w:r w:rsidRPr="00647917">
        <w:rPr>
          <w:i/>
        </w:rPr>
        <w:t xml:space="preserve"> 10</w:t>
      </w:r>
      <w:r w:rsidRPr="00647917">
        <w:t>, 94-106.</w:t>
      </w:r>
      <w:bookmarkEnd w:id="457"/>
    </w:p>
    <w:p w14:paraId="5F8FF813" w14:textId="77777777" w:rsidR="00647917" w:rsidRPr="00647917" w:rsidRDefault="00647917" w:rsidP="00647917">
      <w:pPr>
        <w:pStyle w:val="EndNoteBibliography"/>
        <w:spacing w:after="240"/>
      </w:pPr>
      <w:bookmarkStart w:id="458" w:name="_ENREF_47"/>
      <w:r w:rsidRPr="00647917">
        <w:t>Kaper, J.B., Morris, J.G., Jr., and Levine, M.M. (1995). Cholera. Clinical microbiology reviews</w:t>
      </w:r>
      <w:r w:rsidRPr="00647917">
        <w:rPr>
          <w:i/>
        </w:rPr>
        <w:t xml:space="preserve"> 8</w:t>
      </w:r>
      <w:r w:rsidRPr="00647917">
        <w:t>, 48-86.</w:t>
      </w:r>
      <w:bookmarkEnd w:id="458"/>
    </w:p>
    <w:p w14:paraId="200E59D1" w14:textId="77777777" w:rsidR="00647917" w:rsidRPr="00647917" w:rsidRDefault="00647917" w:rsidP="00647917">
      <w:pPr>
        <w:pStyle w:val="EndNoteBibliography"/>
        <w:spacing w:after="240"/>
      </w:pPr>
      <w:bookmarkStart w:id="459" w:name="_ENREF_48"/>
      <w:r w:rsidRPr="00647917">
        <w:t>Katkowska, M., Garbacz, K., and Kusiak, A. (2021). Probiotics: Should All Patients Take Them? Microorganisms</w:t>
      </w:r>
      <w:r w:rsidRPr="00647917">
        <w:rPr>
          <w:i/>
        </w:rPr>
        <w:t xml:space="preserve"> 9</w:t>
      </w:r>
      <w:r w:rsidRPr="00647917">
        <w:t>.</w:t>
      </w:r>
      <w:bookmarkEnd w:id="459"/>
    </w:p>
    <w:p w14:paraId="19F319B1" w14:textId="77777777" w:rsidR="00647917" w:rsidRPr="00647917" w:rsidRDefault="00647917" w:rsidP="00647917">
      <w:pPr>
        <w:pStyle w:val="EndNoteBibliography"/>
        <w:spacing w:after="240"/>
      </w:pPr>
      <w:bookmarkStart w:id="460" w:name="_ENREF_49"/>
      <w:r w:rsidRPr="00647917">
        <w:t>Kay, D., Crowther, J., Stapleton, C.M., Wyer, M.D., Fewtrell, L., Edwards, A., Francis, C.A.</w:t>
      </w:r>
      <w:r w:rsidRPr="00647917">
        <w:rPr>
          <w:i/>
        </w:rPr>
        <w:t>, et al.</w:t>
      </w:r>
      <w:r w:rsidRPr="00647917">
        <w:t xml:space="preserve"> (2008). Faecal indicator organism concentrations in sewage and treated effluents. Water Res</w:t>
      </w:r>
      <w:r w:rsidRPr="00647917">
        <w:rPr>
          <w:i/>
        </w:rPr>
        <w:t xml:space="preserve"> 42</w:t>
      </w:r>
      <w:r w:rsidRPr="00647917">
        <w:t>, 442-454.</w:t>
      </w:r>
      <w:bookmarkEnd w:id="460"/>
    </w:p>
    <w:p w14:paraId="511E0FC4" w14:textId="77777777" w:rsidR="00647917" w:rsidRPr="00647917" w:rsidRDefault="00647917" w:rsidP="00647917">
      <w:pPr>
        <w:pStyle w:val="EndNoteBibliography"/>
        <w:spacing w:after="240"/>
      </w:pPr>
      <w:bookmarkStart w:id="461" w:name="_ENREF_50"/>
      <w:r w:rsidRPr="00647917">
        <w:t xml:space="preserve">Kruis, W., Chrubasik, S., Boehm, S., Stange, C., and Schulze, J. (2012). A double-blind placebo-controlled trial to study therapeutic effects of probiotic </w:t>
      </w:r>
      <w:r w:rsidRPr="00647917">
        <w:rPr>
          <w:i/>
        </w:rPr>
        <w:t>Escherichia coli</w:t>
      </w:r>
      <w:r w:rsidRPr="00647917">
        <w:t xml:space="preserve"> Nissle 1917 in subgroups of patients with irritable bowel syndrome. International Journal of Colorectal Disease</w:t>
      </w:r>
      <w:r w:rsidRPr="00647917">
        <w:rPr>
          <w:i/>
        </w:rPr>
        <w:t xml:space="preserve"> 27</w:t>
      </w:r>
      <w:r w:rsidRPr="00647917">
        <w:t>, 467-474.</w:t>
      </w:r>
      <w:bookmarkEnd w:id="461"/>
    </w:p>
    <w:p w14:paraId="1A8D8FAA" w14:textId="77777777" w:rsidR="00647917" w:rsidRPr="00647917" w:rsidRDefault="00647917" w:rsidP="00647917">
      <w:pPr>
        <w:pStyle w:val="EndNoteBibliography"/>
        <w:spacing w:after="240"/>
      </w:pPr>
      <w:bookmarkStart w:id="462" w:name="_ENREF_51"/>
      <w:r w:rsidRPr="00647917">
        <w:t xml:space="preserve">Lasaro, M.A., Salinger, N., Zhang, J., Wang, Y., Zhong, Z., Goulian, M., and Zhu, J. (2009). F1C Fimbriae Play an Important Role in Biofilm Formation and Intestinal Colonization by the </w:t>
      </w:r>
      <w:r w:rsidRPr="00647917">
        <w:rPr>
          <w:i/>
        </w:rPr>
        <w:t>Escherichia coli</w:t>
      </w:r>
      <w:r w:rsidRPr="00647917">
        <w:t xml:space="preserve"> Commensal Strain Nissle 1917. APPLIED AND ENVIRONMENTAL MICROBIOLOGY</w:t>
      </w:r>
      <w:r w:rsidRPr="00647917">
        <w:rPr>
          <w:i/>
        </w:rPr>
        <w:t xml:space="preserve"> 75</w:t>
      </w:r>
      <w:r w:rsidRPr="00647917">
        <w:t>, 246-251.</w:t>
      </w:r>
      <w:bookmarkEnd w:id="462"/>
    </w:p>
    <w:p w14:paraId="6031A6BB" w14:textId="77777777" w:rsidR="00647917" w:rsidRPr="00647917" w:rsidRDefault="00647917" w:rsidP="00647917">
      <w:pPr>
        <w:pStyle w:val="EndNoteBibliography"/>
        <w:spacing w:after="240"/>
      </w:pPr>
      <w:bookmarkStart w:id="463" w:name="_ENREF_52"/>
      <w:r w:rsidRPr="00647917">
        <w:t xml:space="preserve">Lee, H., Doak, T.G., Popodi, E., Foster, P.L., and Tang, H. (2016). Insertion sequence-caused large-scale rearrangements in the genome of </w:t>
      </w:r>
      <w:r w:rsidRPr="00647917">
        <w:rPr>
          <w:i/>
        </w:rPr>
        <w:t>Escherichia coli</w:t>
      </w:r>
      <w:r w:rsidRPr="00647917">
        <w:t>. Nucleic Acids Res</w:t>
      </w:r>
      <w:r w:rsidRPr="00647917">
        <w:rPr>
          <w:i/>
        </w:rPr>
        <w:t xml:space="preserve"> 44</w:t>
      </w:r>
      <w:r w:rsidRPr="00647917">
        <w:t>, 7109-7119.</w:t>
      </w:r>
      <w:bookmarkEnd w:id="463"/>
    </w:p>
    <w:p w14:paraId="721EB01C" w14:textId="77777777" w:rsidR="00647917" w:rsidRPr="00647917" w:rsidRDefault="00647917" w:rsidP="00647917">
      <w:pPr>
        <w:pStyle w:val="EndNoteBibliography"/>
        <w:spacing w:after="240"/>
      </w:pPr>
      <w:bookmarkStart w:id="464" w:name="_ENREF_53"/>
      <w:r w:rsidRPr="00647917">
        <w:t>Lee, Y.Y., Erdogan, A., and Rao, S.S.C. (2014). How to assess regional and whole gut transit time with wireless motility capsule. Journal of neurogastroenterology and motility</w:t>
      </w:r>
      <w:r w:rsidRPr="00647917">
        <w:rPr>
          <w:i/>
        </w:rPr>
        <w:t xml:space="preserve"> 20</w:t>
      </w:r>
      <w:r w:rsidRPr="00647917">
        <w:t>, 265-270.</w:t>
      </w:r>
      <w:bookmarkEnd w:id="464"/>
    </w:p>
    <w:p w14:paraId="4EFF4BBA" w14:textId="77777777" w:rsidR="00647917" w:rsidRPr="00647917" w:rsidRDefault="00647917" w:rsidP="00647917">
      <w:pPr>
        <w:pStyle w:val="EndNoteBibliography"/>
        <w:spacing w:after="240"/>
      </w:pPr>
      <w:bookmarkStart w:id="465" w:name="_ENREF_54"/>
      <w:r w:rsidRPr="00647917">
        <w:t xml:space="preserve">Licht, T.R., Tolker-Nielsen, T., Holmstrom, K., Krogfelt, K.A., and Molin, S. (1999). Inhibition of </w:t>
      </w:r>
      <w:r w:rsidRPr="00647917">
        <w:rPr>
          <w:i/>
        </w:rPr>
        <w:t xml:space="preserve">Escherichia coli </w:t>
      </w:r>
      <w:r w:rsidRPr="00647917">
        <w:t>precursor-16S rRNA processing by mouse intestinal contents. Environmental Microbiology</w:t>
      </w:r>
      <w:r w:rsidRPr="00647917">
        <w:rPr>
          <w:i/>
        </w:rPr>
        <w:t xml:space="preserve"> 1</w:t>
      </w:r>
      <w:r w:rsidRPr="00647917">
        <w:t>, 23-32.</w:t>
      </w:r>
      <w:bookmarkEnd w:id="465"/>
    </w:p>
    <w:p w14:paraId="79656EDE" w14:textId="77777777" w:rsidR="00647917" w:rsidRPr="00647917" w:rsidRDefault="00647917" w:rsidP="00647917">
      <w:pPr>
        <w:pStyle w:val="EndNoteBibliography"/>
        <w:spacing w:after="240"/>
      </w:pPr>
      <w:bookmarkStart w:id="466" w:name="_ENREF_55"/>
      <w:r w:rsidRPr="00647917">
        <w:t xml:space="preserve">Lim, J.Y., Yoon, J., and Hovde, C.J. (2010). A brief overview of </w:t>
      </w:r>
      <w:r w:rsidRPr="00647917">
        <w:rPr>
          <w:i/>
        </w:rPr>
        <w:t xml:space="preserve">Escherichia coli </w:t>
      </w:r>
      <w:r w:rsidRPr="00647917">
        <w:t>O157:H7 and its plasmid O157. Journal of microbiology and biotechnology</w:t>
      </w:r>
      <w:r w:rsidRPr="00647917">
        <w:rPr>
          <w:i/>
        </w:rPr>
        <w:t xml:space="preserve"> 20</w:t>
      </w:r>
      <w:r w:rsidRPr="00647917">
        <w:t>, 5-14.</w:t>
      </w:r>
      <w:bookmarkEnd w:id="466"/>
    </w:p>
    <w:p w14:paraId="30415776" w14:textId="77777777" w:rsidR="00647917" w:rsidRPr="00647917" w:rsidRDefault="00647917" w:rsidP="00647917">
      <w:pPr>
        <w:pStyle w:val="EndNoteBibliography"/>
        <w:spacing w:after="240"/>
      </w:pPr>
      <w:bookmarkStart w:id="467" w:name="_ENREF_56"/>
      <w:r w:rsidRPr="00647917">
        <w:t xml:space="preserve">Lodinová-Zádniková, R., and Sonnenborn, U. (1997). Effect of preventive administration of a nonpathogenic </w:t>
      </w:r>
      <w:r w:rsidRPr="00647917">
        <w:rPr>
          <w:i/>
        </w:rPr>
        <w:t>Escherichia coli</w:t>
      </w:r>
      <w:r w:rsidRPr="00647917">
        <w:t xml:space="preserve"> strain on the colonization of the intestine with microbial pathogens in newborn infants. Biol Neonate</w:t>
      </w:r>
      <w:r w:rsidRPr="00647917">
        <w:rPr>
          <w:i/>
        </w:rPr>
        <w:t xml:space="preserve"> 71</w:t>
      </w:r>
      <w:r w:rsidRPr="00647917">
        <w:t>, 224-232.</w:t>
      </w:r>
      <w:bookmarkEnd w:id="467"/>
    </w:p>
    <w:p w14:paraId="542C83C5" w14:textId="77777777" w:rsidR="00647917" w:rsidRPr="00647917" w:rsidRDefault="00647917" w:rsidP="00647917">
      <w:pPr>
        <w:pStyle w:val="EndNoteBibliography"/>
        <w:spacing w:after="240"/>
      </w:pPr>
      <w:bookmarkStart w:id="468" w:name="_ENREF_57"/>
      <w:r w:rsidRPr="00647917">
        <w:t>Lynch, S.V., and Pedersen, O. (2016). The Human Intestinal Microbiome in Health and Disease. N Engl J Med</w:t>
      </w:r>
      <w:r w:rsidRPr="00647917">
        <w:rPr>
          <w:i/>
        </w:rPr>
        <w:t xml:space="preserve"> 375</w:t>
      </w:r>
      <w:r w:rsidRPr="00647917">
        <w:t>, 2369-2379.</w:t>
      </w:r>
      <w:bookmarkEnd w:id="468"/>
    </w:p>
    <w:p w14:paraId="6F7A2F65" w14:textId="77777777" w:rsidR="00647917" w:rsidRPr="00647917" w:rsidRDefault="00647917" w:rsidP="00647917">
      <w:pPr>
        <w:pStyle w:val="EndNoteBibliography"/>
        <w:spacing w:after="240"/>
      </w:pPr>
      <w:bookmarkStart w:id="469" w:name="_ENREF_58"/>
      <w:r w:rsidRPr="00647917">
        <w:t>Malíčková, K., Duricová, D., Bortlík, M., Hrušková, Z., Svobodová, B., Machková, N., Komárek, V.</w:t>
      </w:r>
      <w:r w:rsidRPr="00647917">
        <w:rPr>
          <w:i/>
        </w:rPr>
        <w:t>, et al.</w:t>
      </w:r>
      <w:r w:rsidRPr="00647917">
        <w:t xml:space="preserve"> (2011). Impaired deoxyribonuclease I activity in patients with inflammatory bowel diseases. Autoimmune Dis</w:t>
      </w:r>
      <w:r w:rsidRPr="00647917">
        <w:rPr>
          <w:i/>
        </w:rPr>
        <w:t xml:space="preserve"> 2011</w:t>
      </w:r>
      <w:r w:rsidRPr="00647917">
        <w:t>, 945861.</w:t>
      </w:r>
      <w:bookmarkEnd w:id="469"/>
    </w:p>
    <w:p w14:paraId="520A0FC8" w14:textId="77777777" w:rsidR="00647917" w:rsidRPr="00647917" w:rsidRDefault="00647917" w:rsidP="00647917">
      <w:pPr>
        <w:pStyle w:val="EndNoteBibliography"/>
        <w:spacing w:after="240"/>
      </w:pPr>
      <w:bookmarkStart w:id="470" w:name="_ENREF_59"/>
      <w:r w:rsidRPr="00647917">
        <w:t xml:space="preserve">Manzhalii, E., Moyseyenko, V., Kondratiuk, V., Molochek, N., Falalyeyeva, T., and Kobyliak, N. (2022). Effect of a specific </w:t>
      </w:r>
      <w:r w:rsidRPr="00647917">
        <w:rPr>
          <w:i/>
        </w:rPr>
        <w:t xml:space="preserve">Escherichia coli </w:t>
      </w:r>
      <w:r w:rsidRPr="00647917">
        <w:t>Nissle 1917 strain on minimal/mild hepatic encephalopathy treatment. World Journal of Hepatology</w:t>
      </w:r>
      <w:r w:rsidRPr="00647917">
        <w:rPr>
          <w:i/>
        </w:rPr>
        <w:t xml:space="preserve"> 14</w:t>
      </w:r>
      <w:r w:rsidRPr="00647917">
        <w:t>, 634-646.</w:t>
      </w:r>
      <w:bookmarkEnd w:id="470"/>
    </w:p>
    <w:p w14:paraId="1DFE69D2" w14:textId="77777777" w:rsidR="00647917" w:rsidRPr="00647917" w:rsidRDefault="00647917" w:rsidP="00647917">
      <w:pPr>
        <w:pStyle w:val="EndNoteBibliography"/>
        <w:spacing w:after="240"/>
      </w:pPr>
      <w:bookmarkStart w:id="471" w:name="_ENREF_60"/>
      <w:r w:rsidRPr="00647917">
        <w:lastRenderedPageBreak/>
        <w:t xml:space="preserve">Matthes, H., Krummenerl, T., Giensch, M., Wolff, C., and Schulze, J. (2010). Clinical trial: probiotic treatment of acute distal ulcerative colitis with rectally administered </w:t>
      </w:r>
      <w:r w:rsidRPr="00647917">
        <w:rPr>
          <w:i/>
        </w:rPr>
        <w:t>Escherichia coli</w:t>
      </w:r>
      <w:r w:rsidRPr="00647917">
        <w:t xml:space="preserve"> Nissle 1917 (EcN). BMC Complementary and Alternative Medicine</w:t>
      </w:r>
      <w:r w:rsidRPr="00647917">
        <w:rPr>
          <w:i/>
        </w:rPr>
        <w:t xml:space="preserve"> 10</w:t>
      </w:r>
      <w:r w:rsidRPr="00647917">
        <w:t>, 13.</w:t>
      </w:r>
      <w:bookmarkEnd w:id="471"/>
    </w:p>
    <w:p w14:paraId="311AABD4" w14:textId="77777777" w:rsidR="00647917" w:rsidRPr="00647917" w:rsidRDefault="00647917" w:rsidP="00647917">
      <w:pPr>
        <w:pStyle w:val="EndNoteBibliography"/>
        <w:spacing w:after="240"/>
      </w:pPr>
      <w:bookmarkStart w:id="472" w:name="_ENREF_61"/>
      <w:r w:rsidRPr="00647917">
        <w:t>Meier-Kolthoff, J.P., Hahnke, R.L., Petersen, J., Scheuner, C., Michael, V., Fiebig, A., Rohde, C.</w:t>
      </w:r>
      <w:r w:rsidRPr="00647917">
        <w:rPr>
          <w:i/>
        </w:rPr>
        <w:t>, et al.</w:t>
      </w:r>
      <w:r w:rsidRPr="00647917">
        <w:t xml:space="preserve"> (2014). Complete genome sequence of DSM 30083(T), the type strain (U5/41(T)) of </w:t>
      </w:r>
      <w:r w:rsidRPr="00647917">
        <w:rPr>
          <w:i/>
        </w:rPr>
        <w:t>Escherichia coli</w:t>
      </w:r>
      <w:r w:rsidRPr="00647917">
        <w:t>, and a proposal for delineating subspecies in microbial taxonomy. Stand Genomic Sci</w:t>
      </w:r>
      <w:r w:rsidRPr="00647917">
        <w:rPr>
          <w:i/>
        </w:rPr>
        <w:t xml:space="preserve"> 9</w:t>
      </w:r>
      <w:r w:rsidRPr="00647917">
        <w:t>, 2.</w:t>
      </w:r>
      <w:bookmarkEnd w:id="472"/>
    </w:p>
    <w:p w14:paraId="64F21501" w14:textId="77777777" w:rsidR="00647917" w:rsidRPr="00647917" w:rsidRDefault="00647917" w:rsidP="00647917">
      <w:pPr>
        <w:pStyle w:val="EndNoteBibliography"/>
        <w:spacing w:after="240"/>
      </w:pPr>
      <w:bookmarkStart w:id="473" w:name="_ENREF_62"/>
      <w:r w:rsidRPr="00647917">
        <w:t>Miller, L.E., Zimmermann, A.K., and Ouwehand, A.C. (2016). Contemporary meta-analysis of short-term probiotic consumption on gastrointestinal transit. World J Gastroenterol</w:t>
      </w:r>
      <w:r w:rsidRPr="00647917">
        <w:rPr>
          <w:i/>
        </w:rPr>
        <w:t xml:space="preserve"> 22</w:t>
      </w:r>
      <w:r w:rsidRPr="00647917">
        <w:t>, 5122-5131.</w:t>
      </w:r>
      <w:bookmarkEnd w:id="473"/>
    </w:p>
    <w:p w14:paraId="3EE0487D" w14:textId="77777777" w:rsidR="00647917" w:rsidRPr="00647917" w:rsidRDefault="00647917" w:rsidP="00647917">
      <w:pPr>
        <w:pStyle w:val="EndNoteBibliography"/>
        <w:spacing w:after="240"/>
      </w:pPr>
      <w:bookmarkStart w:id="474" w:name="_ENREF_63"/>
      <w:r w:rsidRPr="00647917">
        <w:t>Moet, G.J., Jones, R.N., Biedenbach, D.J., Stilwell, M.G., and Fritsche, T.R. (2007). Contemporary causes of skin and soft tissue infections in North America, Latin America, and Europe: report from the SENTRY Antimicrobial Surveillance Program (1998-2004). Diagn Microbiol Infect Dis</w:t>
      </w:r>
      <w:r w:rsidRPr="00647917">
        <w:rPr>
          <w:i/>
        </w:rPr>
        <w:t xml:space="preserve"> 57</w:t>
      </w:r>
      <w:r w:rsidRPr="00647917">
        <w:t>, 7-13.</w:t>
      </w:r>
      <w:bookmarkEnd w:id="474"/>
    </w:p>
    <w:p w14:paraId="50BD341F" w14:textId="77777777" w:rsidR="00647917" w:rsidRPr="00647917" w:rsidRDefault="00647917" w:rsidP="00647917">
      <w:pPr>
        <w:pStyle w:val="EndNoteBibliography"/>
        <w:spacing w:after="240"/>
      </w:pPr>
      <w:bookmarkStart w:id="475" w:name="_ENREF_64"/>
      <w:r w:rsidRPr="00647917">
        <w:t>Moura de Sousa, J., Lourenço, M., and Gordo, I. (2023). Horizontal gene transfer among host-associated microbes. Cell Host &amp; Microbe</w:t>
      </w:r>
      <w:r w:rsidRPr="00647917">
        <w:rPr>
          <w:i/>
        </w:rPr>
        <w:t xml:space="preserve"> 31</w:t>
      </w:r>
      <w:r w:rsidRPr="00647917">
        <w:t>, 513-527.</w:t>
      </w:r>
      <w:bookmarkEnd w:id="475"/>
    </w:p>
    <w:p w14:paraId="5450B7D8" w14:textId="77777777" w:rsidR="00647917" w:rsidRPr="00647917" w:rsidRDefault="00647917" w:rsidP="00647917">
      <w:pPr>
        <w:pStyle w:val="EndNoteBibliography"/>
        <w:spacing w:after="240"/>
      </w:pPr>
      <w:bookmarkStart w:id="476" w:name="_ENREF_65"/>
      <w:r w:rsidRPr="00647917">
        <w:t xml:space="preserve">Mourand, G., Paboeuf, F., Grippon, P., Lucas, P., Bougeard, S., Denamur, E., and Kempf, I. (2021). Impact of </w:t>
      </w:r>
      <w:r w:rsidRPr="00647917">
        <w:rPr>
          <w:i/>
        </w:rPr>
        <w:t>Escherichia coli</w:t>
      </w:r>
      <w:r w:rsidRPr="00647917">
        <w:t xml:space="preserve"> probiotic strains ED1a and Nissle 1917 on the excretion and gut carriage of extended-spectrum beta-lactamase-producing </w:t>
      </w:r>
      <w:r w:rsidRPr="00647917">
        <w:rPr>
          <w:i/>
        </w:rPr>
        <w:t>E. coli</w:t>
      </w:r>
      <w:r w:rsidRPr="00647917">
        <w:t xml:space="preserve"> in pigs. Veterinary and Animal Science</w:t>
      </w:r>
      <w:r w:rsidRPr="00647917">
        <w:rPr>
          <w:i/>
        </w:rPr>
        <w:t xml:space="preserve"> 14</w:t>
      </w:r>
      <w:r w:rsidRPr="00647917">
        <w:t>, 100217.</w:t>
      </w:r>
      <w:bookmarkEnd w:id="476"/>
    </w:p>
    <w:p w14:paraId="1E2D871D" w14:textId="77777777" w:rsidR="00647917" w:rsidRPr="00647917" w:rsidRDefault="00647917" w:rsidP="00647917">
      <w:pPr>
        <w:pStyle w:val="EndNoteBibliography"/>
        <w:spacing w:after="240"/>
      </w:pPr>
      <w:bookmarkStart w:id="477" w:name="_ENREF_66"/>
      <w:r w:rsidRPr="00647917">
        <w:t>Munkler, L.P., Mohamed, E.T., Vazquez-Uribe, R., Visby Nissen, V., Rugbjerg, P., Worberg, A., Woodley, J.M.</w:t>
      </w:r>
      <w:r w:rsidRPr="00647917">
        <w:rPr>
          <w:i/>
        </w:rPr>
        <w:t>, et al.</w:t>
      </w:r>
      <w:r w:rsidRPr="00647917">
        <w:t xml:space="preserve"> (2024). Genetic heterogeneity of engineered </w:t>
      </w:r>
      <w:r w:rsidRPr="00647917">
        <w:rPr>
          <w:i/>
        </w:rPr>
        <w:t xml:space="preserve">Escherichia coli </w:t>
      </w:r>
      <w:r w:rsidRPr="00647917">
        <w:t>Nissle 1917 strains during scale-up simulation. Metab Eng</w:t>
      </w:r>
      <w:r w:rsidRPr="00647917">
        <w:rPr>
          <w:i/>
        </w:rPr>
        <w:t xml:space="preserve"> 85</w:t>
      </w:r>
      <w:r w:rsidRPr="00647917">
        <w:t>, 159-166.</w:t>
      </w:r>
      <w:bookmarkEnd w:id="477"/>
    </w:p>
    <w:p w14:paraId="021CC0FC" w14:textId="77777777" w:rsidR="00647917" w:rsidRPr="00647917" w:rsidRDefault="00647917" w:rsidP="00647917">
      <w:pPr>
        <w:pStyle w:val="EndNoteBibliography"/>
        <w:spacing w:after="240"/>
      </w:pPr>
      <w:bookmarkStart w:id="478" w:name="_ENREF_67"/>
      <w:r w:rsidRPr="00647917">
        <w:t>Murphy, K., Curley, D., O'Callaghan, T.F., O'Shea, C.A., Dempsey, E.M., O'Toole, P.W., Ross, R.P.</w:t>
      </w:r>
      <w:r w:rsidRPr="00647917">
        <w:rPr>
          <w:i/>
        </w:rPr>
        <w:t>, et al.</w:t>
      </w:r>
      <w:r w:rsidRPr="00647917">
        <w:t xml:space="preserve"> (2017). The Composition of Human Milk and Infant Faecal Microbiota Over the First Three Months of Life: A Pilot Study. Sci Rep</w:t>
      </w:r>
      <w:r w:rsidRPr="00647917">
        <w:rPr>
          <w:i/>
        </w:rPr>
        <w:t xml:space="preserve"> 7</w:t>
      </w:r>
      <w:r w:rsidRPr="00647917">
        <w:t>, 40597.</w:t>
      </w:r>
      <w:bookmarkEnd w:id="478"/>
    </w:p>
    <w:p w14:paraId="29C69DF9" w14:textId="77777777" w:rsidR="00647917" w:rsidRPr="00647917" w:rsidRDefault="00647917" w:rsidP="00647917">
      <w:pPr>
        <w:pStyle w:val="EndNoteBibliography"/>
        <w:spacing w:after="240"/>
      </w:pPr>
      <w:bookmarkStart w:id="479" w:name="_ENREF_68"/>
      <w:r w:rsidRPr="00647917">
        <w:t>National Centre for Biotechnology Information (2025). NCBI datasets. Accessed: 3 October 2025.</w:t>
      </w:r>
      <w:bookmarkEnd w:id="479"/>
    </w:p>
    <w:p w14:paraId="622BEF99" w14:textId="6507903C" w:rsidR="00647917" w:rsidRPr="00647917" w:rsidRDefault="00647917" w:rsidP="00647917">
      <w:pPr>
        <w:pStyle w:val="EndNoteBibliography"/>
        <w:spacing w:after="240"/>
      </w:pPr>
      <w:bookmarkStart w:id="480" w:name="_ENREF_69"/>
      <w:r w:rsidRPr="00647917">
        <w:t xml:space="preserve">National Health and Medical Research Council, Australian Research Council, and Universities Australia (2018). National Statement on Ethical Conduct in Human Research 2007 (Updated 2018). (Canberra: Commonwealth of Australia, available online </w:t>
      </w:r>
      <w:hyperlink r:id="rId39" w:history="1">
        <w:r w:rsidRPr="00647917">
          <w:rPr>
            <w:rStyle w:val="Hyperlink"/>
          </w:rPr>
          <w:t>https://www.nhmrc.gov.au/about-us/publications/national-statement-ethical-conduct-human-research-2007-updated-2018</w:t>
        </w:r>
      </w:hyperlink>
      <w:r w:rsidRPr="00647917">
        <w:t>).</w:t>
      </w:r>
      <w:bookmarkEnd w:id="480"/>
    </w:p>
    <w:p w14:paraId="28DF2CD7" w14:textId="77777777" w:rsidR="00647917" w:rsidRPr="00647917" w:rsidRDefault="00647917" w:rsidP="00647917">
      <w:pPr>
        <w:pStyle w:val="EndNoteBibliography"/>
        <w:spacing w:after="240"/>
      </w:pPr>
      <w:bookmarkStart w:id="481" w:name="_ENREF_70"/>
      <w:r w:rsidRPr="00647917">
        <w:t>Newton, L., Randall, J.A., Hunter, T., Keith, S., Symonds, T., Secrest, R.J., Komocsar, W.J.</w:t>
      </w:r>
      <w:r w:rsidRPr="00647917">
        <w:rPr>
          <w:i/>
        </w:rPr>
        <w:t>, et al.</w:t>
      </w:r>
      <w:r w:rsidRPr="00647917">
        <w:t xml:space="preserve"> (2019). A qualitative study exploring the health-related quality of life and symptomatic experiences of adults and adolescents with ulcerative colitis. J Patient Rep Outcomes</w:t>
      </w:r>
      <w:r w:rsidRPr="00647917">
        <w:rPr>
          <w:i/>
        </w:rPr>
        <w:t xml:space="preserve"> 3</w:t>
      </w:r>
      <w:r w:rsidRPr="00647917">
        <w:t>, 66.</w:t>
      </w:r>
      <w:bookmarkEnd w:id="481"/>
    </w:p>
    <w:p w14:paraId="6F76EE9A" w14:textId="77777777" w:rsidR="00647917" w:rsidRPr="00647917" w:rsidRDefault="00647917" w:rsidP="00647917">
      <w:pPr>
        <w:pStyle w:val="EndNoteBibliography"/>
        <w:spacing w:after="240"/>
      </w:pPr>
      <w:bookmarkStart w:id="482" w:name="_ENREF_71"/>
      <w:r w:rsidRPr="00647917">
        <w:t>Norman, A., Hansen, L.H., and Sorensen, S.J. (2009). Conjugative plasmids: vessels of the communal gene pool. Philos Trans R Soc Lond B Biol Sci</w:t>
      </w:r>
      <w:r w:rsidRPr="00647917">
        <w:rPr>
          <w:i/>
        </w:rPr>
        <w:t xml:space="preserve"> 364</w:t>
      </w:r>
      <w:r w:rsidRPr="00647917">
        <w:t>, 2275-2289.</w:t>
      </w:r>
      <w:bookmarkEnd w:id="482"/>
    </w:p>
    <w:p w14:paraId="790E0534" w14:textId="77777777" w:rsidR="00647917" w:rsidRPr="00647917" w:rsidRDefault="00647917" w:rsidP="00647917">
      <w:pPr>
        <w:pStyle w:val="EndNoteBibliography"/>
        <w:spacing w:after="240"/>
      </w:pPr>
      <w:bookmarkStart w:id="483" w:name="_ENREF_72"/>
      <w:r w:rsidRPr="00647917">
        <w:t xml:space="preserve">Nowrouzian, F.L., Wold, A.E., and Adlerberth, I. (2005). </w:t>
      </w:r>
      <w:r w:rsidRPr="00647917">
        <w:rPr>
          <w:i/>
        </w:rPr>
        <w:t>Escherichia coli</w:t>
      </w:r>
      <w:r w:rsidRPr="00647917">
        <w:t xml:space="preserve"> Strains Belonging to Phylogenetic Group B2 Have Superior Capacity to Persist in the Intestinal Microflora of Infants. The Journal of Infectious Diseases</w:t>
      </w:r>
      <w:r w:rsidRPr="00647917">
        <w:rPr>
          <w:i/>
        </w:rPr>
        <w:t xml:space="preserve"> 191</w:t>
      </w:r>
      <w:r w:rsidRPr="00647917">
        <w:t>, 1078-1083.</w:t>
      </w:r>
      <w:bookmarkEnd w:id="483"/>
    </w:p>
    <w:p w14:paraId="24BE8125" w14:textId="77777777" w:rsidR="00647917" w:rsidRPr="00647917" w:rsidRDefault="00647917" w:rsidP="00647917">
      <w:pPr>
        <w:pStyle w:val="EndNoteBibliography"/>
        <w:spacing w:after="240"/>
      </w:pPr>
      <w:bookmarkStart w:id="484" w:name="_ENREF_73"/>
      <w:r w:rsidRPr="00647917">
        <w:t xml:space="preserve">NSW Goverment (2018). Shiga toxigenic </w:t>
      </w:r>
      <w:r w:rsidRPr="00647917">
        <w:rPr>
          <w:i/>
        </w:rPr>
        <w:t>Escherichia coli</w:t>
      </w:r>
      <w:r w:rsidRPr="00647917">
        <w:t xml:space="preserve"> (STEC) Infection and Haemolytic Uraemic Syndrome (HUS).</w:t>
      </w:r>
      <w:bookmarkEnd w:id="484"/>
    </w:p>
    <w:p w14:paraId="04A216BB" w14:textId="77777777" w:rsidR="00647917" w:rsidRPr="00647917" w:rsidRDefault="00647917" w:rsidP="00647917">
      <w:pPr>
        <w:pStyle w:val="EndNoteBibliography"/>
        <w:spacing w:after="240"/>
      </w:pPr>
      <w:bookmarkStart w:id="485" w:name="_ENREF_74"/>
      <w:r w:rsidRPr="00647917">
        <w:lastRenderedPageBreak/>
        <w:t>OGTR (2013a). Risk Analysis Framework 2013, 4th edn (Canberra: Office of the Gene Technology Regulator).</w:t>
      </w:r>
      <w:bookmarkEnd w:id="485"/>
    </w:p>
    <w:p w14:paraId="3AAE5687" w14:textId="77777777" w:rsidR="00647917" w:rsidRPr="00647917" w:rsidRDefault="00647917" w:rsidP="00647917">
      <w:pPr>
        <w:pStyle w:val="EndNoteBibliography"/>
        <w:spacing w:after="240"/>
      </w:pPr>
      <w:bookmarkStart w:id="486" w:name="_ENREF_75"/>
      <w:r w:rsidRPr="00647917">
        <w:t>OGTR (2013b). Risk Analysis Framework 2013. (Office of the Gene Technology Regulator) Accessed: July 2020.</w:t>
      </w:r>
      <w:bookmarkEnd w:id="486"/>
    </w:p>
    <w:p w14:paraId="706A1D4E" w14:textId="77777777" w:rsidR="00647917" w:rsidRPr="00647917" w:rsidRDefault="00647917" w:rsidP="00647917">
      <w:pPr>
        <w:pStyle w:val="EndNoteBibliography"/>
        <w:spacing w:after="240"/>
      </w:pPr>
      <w:bookmarkStart w:id="487" w:name="_ENREF_76"/>
      <w:r w:rsidRPr="00647917">
        <w:t>Olbertz, D., Proquitté, H., Patzer, L., Erler, T., Mikolajczak, A., Sadowska-Krawczenko, I., Wolff, C.</w:t>
      </w:r>
      <w:r w:rsidRPr="00647917">
        <w:rPr>
          <w:i/>
        </w:rPr>
        <w:t>, et al.</w:t>
      </w:r>
      <w:r w:rsidRPr="00647917">
        <w:t xml:space="preserve"> (2023). Potential Benefit of Probiotic </w:t>
      </w:r>
      <w:r w:rsidRPr="00647917">
        <w:rPr>
          <w:i/>
        </w:rPr>
        <w:t>E. Coli</w:t>
      </w:r>
      <w:r w:rsidRPr="00647917">
        <w:t xml:space="preserve"> Nissle in Term Neonates. Klin Padiatr</w:t>
      </w:r>
      <w:r w:rsidRPr="00647917">
        <w:rPr>
          <w:i/>
        </w:rPr>
        <w:t xml:space="preserve"> 235</w:t>
      </w:r>
      <w:r w:rsidRPr="00647917">
        <w:t>, 213-220.</w:t>
      </w:r>
      <w:bookmarkEnd w:id="487"/>
    </w:p>
    <w:p w14:paraId="6901062B" w14:textId="77777777" w:rsidR="00647917" w:rsidRPr="00647917" w:rsidRDefault="00647917" w:rsidP="00647917">
      <w:pPr>
        <w:pStyle w:val="EndNoteBibliography"/>
        <w:spacing w:after="240"/>
      </w:pPr>
      <w:bookmarkStart w:id="488" w:name="_ENREF_77"/>
      <w:r w:rsidRPr="00647917">
        <w:t>Olier, M., Marcq, I., Salvador-Cartier, C., Secher, T., Dobrindt, U., Boury, M., Bacquié, V.</w:t>
      </w:r>
      <w:r w:rsidRPr="00647917">
        <w:rPr>
          <w:i/>
        </w:rPr>
        <w:t>, et al.</w:t>
      </w:r>
      <w:r w:rsidRPr="00647917">
        <w:t xml:space="preserve"> (2012). Genotoxicity of </w:t>
      </w:r>
      <w:r w:rsidRPr="00647917">
        <w:rPr>
          <w:i/>
        </w:rPr>
        <w:t>Escherichia coli</w:t>
      </w:r>
      <w:r w:rsidRPr="00647917">
        <w:t xml:space="preserve"> Nissle 1917 strain cannot be dissociated from its probiotic activity. Gut Microbes</w:t>
      </w:r>
      <w:r w:rsidRPr="00647917">
        <w:rPr>
          <w:i/>
        </w:rPr>
        <w:t xml:space="preserve"> 3</w:t>
      </w:r>
      <w:r w:rsidRPr="00647917">
        <w:t>, 501-509.</w:t>
      </w:r>
      <w:bookmarkEnd w:id="488"/>
    </w:p>
    <w:p w14:paraId="701A5540" w14:textId="77777777" w:rsidR="00647917" w:rsidRPr="00647917" w:rsidRDefault="00647917" w:rsidP="00647917">
      <w:pPr>
        <w:pStyle w:val="EndNoteBibliography"/>
        <w:spacing w:after="240"/>
      </w:pPr>
      <w:bookmarkStart w:id="489" w:name="_ENREF_78"/>
      <w:r w:rsidRPr="00647917">
        <w:t xml:space="preserve">Ou, B., Yang, Y., Tham, W.L., Chen, L., Guo, J., and Zhu, G. (2016). Genetic engineering of probiotic </w:t>
      </w:r>
      <w:r w:rsidRPr="00647917">
        <w:rPr>
          <w:i/>
        </w:rPr>
        <w:t xml:space="preserve">Escherichia coli </w:t>
      </w:r>
      <w:r w:rsidRPr="00647917">
        <w:t>Nissle 1917 for clinical application. Appl Microbiol Biotechnol</w:t>
      </w:r>
      <w:r w:rsidRPr="00647917">
        <w:rPr>
          <w:i/>
        </w:rPr>
        <w:t xml:space="preserve"> 100</w:t>
      </w:r>
      <w:r w:rsidRPr="00647917">
        <w:t>, 8693-8699.</w:t>
      </w:r>
      <w:bookmarkEnd w:id="489"/>
    </w:p>
    <w:p w14:paraId="5E591840" w14:textId="77777777" w:rsidR="00647917" w:rsidRPr="00647917" w:rsidRDefault="00647917" w:rsidP="00647917">
      <w:pPr>
        <w:pStyle w:val="EndNoteBibliography"/>
        <w:spacing w:after="240"/>
      </w:pPr>
      <w:bookmarkStart w:id="490" w:name="_ENREF_79"/>
      <w:r w:rsidRPr="00647917">
        <w:t xml:space="preserve">Petersen, A.M., Mirsepasi, H., Halkjær, S.I., Mortensen, E.M., Nordgaard-Lassen, I., and Krogfelt, K.A. (2014). Ciprofloxacin and probiotic </w:t>
      </w:r>
      <w:r w:rsidRPr="00647917">
        <w:rPr>
          <w:i/>
        </w:rPr>
        <w:t>Escherichia coli</w:t>
      </w:r>
      <w:r w:rsidRPr="00647917">
        <w:t xml:space="preserve"> Nissle add-on treatment in active ulcerative colitis: A double-blind randomized placebo controlled clinical trial. Journal of Crohn's and Colitis</w:t>
      </w:r>
      <w:r w:rsidRPr="00647917">
        <w:rPr>
          <w:i/>
        </w:rPr>
        <w:t xml:space="preserve"> 8</w:t>
      </w:r>
      <w:r w:rsidRPr="00647917">
        <w:t>, 1498-1505.</w:t>
      </w:r>
      <w:bookmarkEnd w:id="490"/>
    </w:p>
    <w:p w14:paraId="6CBE8C16" w14:textId="77777777" w:rsidR="00647917" w:rsidRPr="00647917" w:rsidRDefault="00647917" w:rsidP="00647917">
      <w:pPr>
        <w:pStyle w:val="EndNoteBibliography"/>
        <w:spacing w:after="240"/>
      </w:pPr>
      <w:bookmarkStart w:id="491" w:name="_ENREF_80"/>
      <w:r w:rsidRPr="00647917">
        <w:t xml:space="preserve">Petersen, F., and Hubbart, J.A. (2020). Physical Factors Impacting the Survival and Occurrence of </w:t>
      </w:r>
      <w:r w:rsidRPr="00647917">
        <w:rPr>
          <w:i/>
        </w:rPr>
        <w:t>Escherichia coli</w:t>
      </w:r>
      <w:r w:rsidRPr="00647917">
        <w:t xml:space="preserve"> in Secondary Habitats. Water</w:t>
      </w:r>
      <w:r w:rsidRPr="00647917">
        <w:rPr>
          <w:i/>
        </w:rPr>
        <w:t xml:space="preserve"> 12</w:t>
      </w:r>
      <w:r w:rsidRPr="00647917">
        <w:t>, 1796.</w:t>
      </w:r>
      <w:bookmarkEnd w:id="491"/>
    </w:p>
    <w:p w14:paraId="5DF7FB38" w14:textId="77777777" w:rsidR="00647917" w:rsidRPr="00647917" w:rsidRDefault="00647917" w:rsidP="00647917">
      <w:pPr>
        <w:pStyle w:val="EndNoteBibliography"/>
        <w:spacing w:after="240"/>
      </w:pPr>
      <w:bookmarkStart w:id="492" w:name="_ENREF_81"/>
      <w:r w:rsidRPr="00647917">
        <w:t>Pleguezuelos-Manzano, C., Puschhof, J., Rosendahl Huber, A., van Hoeck, A., Wood, H.M., Nomburg, J., Gurjao, C.</w:t>
      </w:r>
      <w:r w:rsidRPr="00647917">
        <w:rPr>
          <w:i/>
        </w:rPr>
        <w:t>, et al.</w:t>
      </w:r>
      <w:r w:rsidRPr="00647917">
        <w:t xml:space="preserve"> (2020). Mutational signature in colorectal cancer caused by genotoxic </w:t>
      </w:r>
      <w:r w:rsidRPr="00647917">
        <w:rPr>
          <w:i/>
        </w:rPr>
        <w:t>pks</w:t>
      </w:r>
      <w:r w:rsidRPr="00647917">
        <w:t xml:space="preserve">(+) </w:t>
      </w:r>
      <w:r w:rsidRPr="00647917">
        <w:rPr>
          <w:i/>
        </w:rPr>
        <w:t>E. coli</w:t>
      </w:r>
      <w:r w:rsidRPr="00647917">
        <w:t>. Nature</w:t>
      </w:r>
      <w:r w:rsidRPr="00647917">
        <w:rPr>
          <w:i/>
        </w:rPr>
        <w:t xml:space="preserve"> 580</w:t>
      </w:r>
      <w:r w:rsidRPr="00647917">
        <w:t>, 269-273.</w:t>
      </w:r>
      <w:bookmarkEnd w:id="492"/>
    </w:p>
    <w:p w14:paraId="3AA5D5B3" w14:textId="77777777" w:rsidR="00647917" w:rsidRPr="00647917" w:rsidRDefault="00647917" w:rsidP="00647917">
      <w:pPr>
        <w:pStyle w:val="EndNoteBibliography"/>
        <w:spacing w:after="240"/>
      </w:pPr>
      <w:bookmarkStart w:id="493" w:name="_ENREF_82"/>
      <w:r w:rsidRPr="00647917">
        <w:t xml:space="preserve">Poulsen, L.K., Lan, F., Kristensen, C.S., Hobolth, P., Molin, S., and Krogfelt, K.A. (1994). Spatial Distribution of </w:t>
      </w:r>
      <w:r w:rsidRPr="00647917">
        <w:rPr>
          <w:i/>
        </w:rPr>
        <w:t>Escherichia coli</w:t>
      </w:r>
      <w:r w:rsidRPr="00647917">
        <w:t xml:space="preserve"> in the Mouse Large Intestine Inferred from rRNA In Situ Hybridization. Infection and Immunity</w:t>
      </w:r>
      <w:r w:rsidRPr="00647917">
        <w:rPr>
          <w:i/>
        </w:rPr>
        <w:t xml:space="preserve"> 62</w:t>
      </w:r>
      <w:r w:rsidRPr="00647917">
        <w:t>, 5191-5194.</w:t>
      </w:r>
      <w:bookmarkEnd w:id="493"/>
    </w:p>
    <w:p w14:paraId="2C6184BE" w14:textId="77777777" w:rsidR="00647917" w:rsidRPr="00647917" w:rsidRDefault="00647917" w:rsidP="00647917">
      <w:pPr>
        <w:pStyle w:val="EndNoteBibliography"/>
        <w:spacing w:after="240"/>
      </w:pPr>
      <w:bookmarkStart w:id="494" w:name="_ENREF_83"/>
      <w:r w:rsidRPr="00647917">
        <w:t>Pradhan, S.W., A. A.; (2020). Probiotic Properties of Escherichia coli Nissle in Human Intestinal Organoids. mBio</w:t>
      </w:r>
      <w:r w:rsidRPr="00647917">
        <w:rPr>
          <w:i/>
        </w:rPr>
        <w:t xml:space="preserve"> 11</w:t>
      </w:r>
      <w:r w:rsidRPr="00647917">
        <w:t>, 10.1128/mbio.01470-01420.</w:t>
      </w:r>
      <w:bookmarkEnd w:id="494"/>
    </w:p>
    <w:p w14:paraId="29382525" w14:textId="77777777" w:rsidR="00647917" w:rsidRPr="00647917" w:rsidRDefault="00647917" w:rsidP="00647917">
      <w:pPr>
        <w:pStyle w:val="EndNoteBibliography"/>
        <w:spacing w:after="240"/>
      </w:pPr>
      <w:bookmarkStart w:id="495" w:name="_ENREF_84"/>
      <w:r w:rsidRPr="00647917">
        <w:t>Rang, C.U., Licht, T.R., Midtvedt, T., Conway, P.L., Chao, L., Krogfelt, K.A., Cohen, P.S.</w:t>
      </w:r>
      <w:r w:rsidRPr="00647917">
        <w:rPr>
          <w:i/>
        </w:rPr>
        <w:t>, et al.</w:t>
      </w:r>
      <w:r w:rsidRPr="00647917">
        <w:t xml:space="preserve"> (1999). Estimation of growth rates of </w:t>
      </w:r>
      <w:r w:rsidRPr="00647917">
        <w:rPr>
          <w:i/>
        </w:rPr>
        <w:t xml:space="preserve">Escherichia coli </w:t>
      </w:r>
      <w:r w:rsidRPr="00647917">
        <w:t>BJ4 in streptomycin-treated and previously germfree mice by in situ rRNA hybridization. Clinical and Diagnostic Laboratory Immunology</w:t>
      </w:r>
      <w:r w:rsidRPr="00647917">
        <w:rPr>
          <w:i/>
        </w:rPr>
        <w:t xml:space="preserve"> 6</w:t>
      </w:r>
      <w:r w:rsidRPr="00647917">
        <w:t>, 434-436.</w:t>
      </w:r>
      <w:bookmarkEnd w:id="495"/>
    </w:p>
    <w:p w14:paraId="41B2F12C" w14:textId="77777777" w:rsidR="00647917" w:rsidRPr="00647917" w:rsidRDefault="00647917" w:rsidP="00647917">
      <w:pPr>
        <w:pStyle w:val="EndNoteBibliography"/>
        <w:spacing w:after="240"/>
      </w:pPr>
      <w:bookmarkStart w:id="496" w:name="_ENREF_85"/>
      <w:r w:rsidRPr="00647917">
        <w:t xml:space="preserve">Rastegarlari, A., Gold, F., Borderon, J.C., Laugier, J., and Lafont, J. (1990). Implantation and </w:t>
      </w:r>
      <w:r w:rsidRPr="00647917">
        <w:rPr>
          <w:i/>
        </w:rPr>
        <w:t>In-Vivo</w:t>
      </w:r>
      <w:r w:rsidRPr="00647917">
        <w:t xml:space="preserve"> Antagonistic Effects of Antibiotic-Susceptible </w:t>
      </w:r>
      <w:r w:rsidRPr="00647917">
        <w:rPr>
          <w:i/>
        </w:rPr>
        <w:t xml:space="preserve">Escherichia-Coli </w:t>
      </w:r>
      <w:r w:rsidRPr="00647917">
        <w:t>Strains Administered to Premature Newborns. Biology of the Neonate</w:t>
      </w:r>
      <w:r w:rsidRPr="00647917">
        <w:rPr>
          <w:i/>
        </w:rPr>
        <w:t xml:space="preserve"> 58</w:t>
      </w:r>
      <w:r w:rsidRPr="00647917">
        <w:t>, 73-78.</w:t>
      </w:r>
      <w:bookmarkEnd w:id="496"/>
    </w:p>
    <w:p w14:paraId="63A85F66" w14:textId="77777777" w:rsidR="00647917" w:rsidRPr="00647917" w:rsidRDefault="00647917" w:rsidP="00647917">
      <w:pPr>
        <w:pStyle w:val="EndNoteBibliography"/>
        <w:spacing w:after="240"/>
        <w:rPr>
          <w:lang w:val="it-IT"/>
        </w:rPr>
      </w:pPr>
      <w:bookmarkStart w:id="497" w:name="_ENREF_86"/>
      <w:r w:rsidRPr="00647917">
        <w:t xml:space="preserve">Redman, M.G., Ward, E.J., and Phillips, R.S. (2014). The efficacy and safety of probiotics in people with cancer: a systematic review. </w:t>
      </w:r>
      <w:r w:rsidRPr="00647917">
        <w:rPr>
          <w:lang w:val="it-IT"/>
        </w:rPr>
        <w:t>Annals of Oncology</w:t>
      </w:r>
      <w:r w:rsidRPr="00647917">
        <w:rPr>
          <w:i/>
          <w:lang w:val="it-IT"/>
        </w:rPr>
        <w:t xml:space="preserve"> 25</w:t>
      </w:r>
      <w:r w:rsidRPr="00647917">
        <w:rPr>
          <w:lang w:val="it-IT"/>
        </w:rPr>
        <w:t>, 1919-1929.</w:t>
      </w:r>
      <w:bookmarkEnd w:id="497"/>
    </w:p>
    <w:p w14:paraId="5ADC60EF" w14:textId="77777777" w:rsidR="00647917" w:rsidRPr="00647917" w:rsidRDefault="00647917" w:rsidP="00647917">
      <w:pPr>
        <w:pStyle w:val="EndNoteBibliography"/>
        <w:spacing w:after="240"/>
      </w:pPr>
      <w:bookmarkStart w:id="498" w:name="_ENREF_87"/>
      <w:r w:rsidRPr="00647917">
        <w:rPr>
          <w:lang w:val="it-IT"/>
        </w:rPr>
        <w:t xml:space="preserve">Rinninella, E., Raoul, P., Cintoni, M., Franceschi, F., Miggiano, G.A.D., Gasbarrini, A., and Mele, M.C. (2019). </w:t>
      </w:r>
      <w:r w:rsidRPr="00647917">
        <w:t>What is the Healthy Gut Microbiota Composition? A Changing Ecosystem across Age, Environment, Diet, and Diseases. Microorganisms</w:t>
      </w:r>
      <w:r w:rsidRPr="00647917">
        <w:rPr>
          <w:i/>
        </w:rPr>
        <w:t xml:space="preserve"> 7</w:t>
      </w:r>
      <w:r w:rsidRPr="00647917">
        <w:t>, 14.</w:t>
      </w:r>
      <w:bookmarkEnd w:id="498"/>
    </w:p>
    <w:p w14:paraId="4CF6CC8F" w14:textId="77777777" w:rsidR="00647917" w:rsidRPr="00647917" w:rsidRDefault="00647917" w:rsidP="00647917">
      <w:pPr>
        <w:pStyle w:val="EndNoteBibliography"/>
        <w:spacing w:after="240"/>
      </w:pPr>
      <w:bookmarkStart w:id="499" w:name="_ENREF_88"/>
      <w:r w:rsidRPr="00647917">
        <w:t>Rosendahl Huber, A., Pleguezuelos-Manzano, C., Puschhof, J., Ubels, J., Boot, C., Saftien, A., Verheul, M.</w:t>
      </w:r>
      <w:r w:rsidRPr="00647917">
        <w:rPr>
          <w:i/>
        </w:rPr>
        <w:t>, et al.</w:t>
      </w:r>
      <w:r w:rsidRPr="00647917">
        <w:t xml:space="preserve"> (2024). Improved detection of colibactin-induced mutations by genotoxic </w:t>
      </w:r>
      <w:r w:rsidRPr="00647917">
        <w:rPr>
          <w:i/>
        </w:rPr>
        <w:t>E. coli</w:t>
      </w:r>
      <w:r w:rsidRPr="00647917">
        <w:t xml:space="preserve"> in organoids and colorectal cancer. Cancer Cell</w:t>
      </w:r>
      <w:r w:rsidRPr="00647917">
        <w:rPr>
          <w:i/>
        </w:rPr>
        <w:t xml:space="preserve"> 42</w:t>
      </w:r>
      <w:r w:rsidRPr="00647917">
        <w:t>, 487-496 e486.</w:t>
      </w:r>
      <w:bookmarkEnd w:id="499"/>
    </w:p>
    <w:p w14:paraId="6E1D7A73" w14:textId="77777777" w:rsidR="00647917" w:rsidRPr="00647917" w:rsidRDefault="00647917" w:rsidP="00647917">
      <w:pPr>
        <w:pStyle w:val="EndNoteBibliography"/>
        <w:spacing w:after="240"/>
      </w:pPr>
      <w:bookmarkStart w:id="500" w:name="_ENREF_89"/>
      <w:r w:rsidRPr="00647917">
        <w:lastRenderedPageBreak/>
        <w:t>Rudinsky, A.J., Harrison, A., Shi, B., Hardison, R., Prinster, T., Huang, S., Lee, S.</w:t>
      </w:r>
      <w:r w:rsidRPr="00647917">
        <w:rPr>
          <w:i/>
        </w:rPr>
        <w:t>, et al.</w:t>
      </w:r>
      <w:r w:rsidRPr="00647917">
        <w:t xml:space="preserve"> (2023). The use of </w:t>
      </w:r>
      <w:r w:rsidRPr="00647917">
        <w:rPr>
          <w:i/>
        </w:rPr>
        <w:t xml:space="preserve">Escherichia coli </w:t>
      </w:r>
      <w:r w:rsidRPr="00647917">
        <w:t>strain Nissle 1917 shows promise for improving gastrointestinal and urinary health in dogs. Am J Vet Res</w:t>
      </w:r>
      <w:r w:rsidRPr="00647917">
        <w:rPr>
          <w:i/>
        </w:rPr>
        <w:t xml:space="preserve"> 84</w:t>
      </w:r>
      <w:r w:rsidRPr="00647917">
        <w:t>.</w:t>
      </w:r>
      <w:bookmarkEnd w:id="500"/>
    </w:p>
    <w:p w14:paraId="30464696" w14:textId="77777777" w:rsidR="00647917" w:rsidRPr="00647917" w:rsidRDefault="00647917" w:rsidP="00647917">
      <w:pPr>
        <w:pStyle w:val="EndNoteBibliography"/>
        <w:spacing w:after="240"/>
      </w:pPr>
      <w:bookmarkStart w:id="501" w:name="_ENREF_90"/>
      <w:r w:rsidRPr="00647917">
        <w:t>Russell, A.D. (1990). Bacterial spores and chemical sporicidal agents. Clin Microbiol Rev</w:t>
      </w:r>
      <w:r w:rsidRPr="00647917">
        <w:rPr>
          <w:i/>
        </w:rPr>
        <w:t xml:space="preserve"> 3</w:t>
      </w:r>
      <w:r w:rsidRPr="00647917">
        <w:t>, 99-119.</w:t>
      </w:r>
      <w:bookmarkEnd w:id="501"/>
    </w:p>
    <w:p w14:paraId="33AF80F9" w14:textId="77777777" w:rsidR="00647917" w:rsidRPr="00647917" w:rsidRDefault="00647917" w:rsidP="00647917">
      <w:pPr>
        <w:pStyle w:val="EndNoteBibliography"/>
        <w:spacing w:after="240"/>
      </w:pPr>
      <w:bookmarkStart w:id="502" w:name="_ENREF_91"/>
      <w:r w:rsidRPr="00647917">
        <w:t xml:space="preserve">Russell, J.B., and Jarvis, G.N. (2001). Practical mechanisms for interrupting the oral-fecal lifecycle of </w:t>
      </w:r>
      <w:r w:rsidRPr="00647917">
        <w:rPr>
          <w:i/>
        </w:rPr>
        <w:t>Escherichia coli</w:t>
      </w:r>
      <w:r w:rsidRPr="00647917">
        <w:t>. Journal of Molecular Microbiology and Biotechnology</w:t>
      </w:r>
      <w:r w:rsidRPr="00647917">
        <w:rPr>
          <w:i/>
        </w:rPr>
        <w:t xml:space="preserve"> 3</w:t>
      </w:r>
      <w:r w:rsidRPr="00647917">
        <w:t>, 265-272.</w:t>
      </w:r>
      <w:bookmarkEnd w:id="502"/>
    </w:p>
    <w:p w14:paraId="1A237971" w14:textId="77777777" w:rsidR="00647917" w:rsidRPr="00647917" w:rsidRDefault="00647917" w:rsidP="00647917">
      <w:pPr>
        <w:pStyle w:val="EndNoteBibliography"/>
        <w:spacing w:after="240"/>
      </w:pPr>
      <w:bookmarkStart w:id="503" w:name="_ENREF_92"/>
      <w:r w:rsidRPr="00647917">
        <w:t xml:space="preserve">Russo, T.A., and Johnson, J.R. (2003). Medical and economic impact of extraintestinal infections due to </w:t>
      </w:r>
      <w:r w:rsidRPr="00647917">
        <w:rPr>
          <w:i/>
        </w:rPr>
        <w:t>Escherichia coli</w:t>
      </w:r>
      <w:r w:rsidRPr="00647917">
        <w:t>: focus on an increasingly important endemic problem. Microbes and Infection</w:t>
      </w:r>
      <w:r w:rsidRPr="00647917">
        <w:rPr>
          <w:i/>
        </w:rPr>
        <w:t xml:space="preserve"> 5</w:t>
      </w:r>
      <w:r w:rsidRPr="00647917">
        <w:t>, 449-456.</w:t>
      </w:r>
      <w:bookmarkEnd w:id="503"/>
    </w:p>
    <w:p w14:paraId="624769CE" w14:textId="77777777" w:rsidR="00647917" w:rsidRPr="00647917" w:rsidRDefault="00647917" w:rsidP="00647917">
      <w:pPr>
        <w:pStyle w:val="EndNoteBibliography"/>
        <w:spacing w:after="240"/>
      </w:pPr>
      <w:bookmarkStart w:id="504" w:name="_ENREF_93"/>
      <w:r w:rsidRPr="00647917">
        <w:t>Rutala, W.A., Weber, D.J., and Healthcare Infection Control Practices Advisory Committee (2008). Guideline for Disinfection and Sterilization in Healthcare Facilities. (United States: Centres for Disease Control and Prevention).</w:t>
      </w:r>
      <w:bookmarkEnd w:id="504"/>
    </w:p>
    <w:p w14:paraId="30FA8701" w14:textId="77777777" w:rsidR="00647917" w:rsidRPr="00647917" w:rsidRDefault="00647917" w:rsidP="00647917">
      <w:pPr>
        <w:pStyle w:val="EndNoteBibliography"/>
        <w:spacing w:after="240"/>
      </w:pPr>
      <w:bookmarkStart w:id="505" w:name="_ENREF_94"/>
      <w:r w:rsidRPr="00647917">
        <w:t>Sassone-Corsi, M., Nuccio, S.P., Liu, H., Hernandez, D., Vu, C.T., Takahashi, A.A., Edwards, R.A.</w:t>
      </w:r>
      <w:r w:rsidRPr="00647917">
        <w:rPr>
          <w:i/>
        </w:rPr>
        <w:t>, et al.</w:t>
      </w:r>
      <w:r w:rsidRPr="00647917">
        <w:t xml:space="preserve"> (2016). Microcins mediate competition among </w:t>
      </w:r>
      <w:r w:rsidRPr="00647917">
        <w:rPr>
          <w:i/>
        </w:rPr>
        <w:t>Enterobacteriaceae</w:t>
      </w:r>
      <w:r w:rsidRPr="00647917">
        <w:t xml:space="preserve"> in the inflamed gut. Nature</w:t>
      </w:r>
      <w:r w:rsidRPr="00647917">
        <w:rPr>
          <w:i/>
        </w:rPr>
        <w:t xml:space="preserve"> 540</w:t>
      </w:r>
      <w:r w:rsidRPr="00647917">
        <w:t>, 280-283.</w:t>
      </w:r>
      <w:bookmarkEnd w:id="505"/>
    </w:p>
    <w:p w14:paraId="702F4169" w14:textId="77777777" w:rsidR="00647917" w:rsidRPr="00647917" w:rsidRDefault="00647917" w:rsidP="00647917">
      <w:pPr>
        <w:pStyle w:val="EndNoteBibliography"/>
        <w:spacing w:after="240"/>
      </w:pPr>
      <w:bookmarkStart w:id="506" w:name="_ENREF_95"/>
      <w:r w:rsidRPr="00647917">
        <w:t xml:space="preserve">Savageau, M.A. (1983). </w:t>
      </w:r>
      <w:r w:rsidRPr="00647917">
        <w:rPr>
          <w:i/>
        </w:rPr>
        <w:t xml:space="preserve">Escherichia-Coli </w:t>
      </w:r>
      <w:r w:rsidRPr="00647917">
        <w:t>Habitats Cell Types and Molecular Mechanisms of Gene Control. American Naturalist</w:t>
      </w:r>
      <w:r w:rsidRPr="00647917">
        <w:rPr>
          <w:i/>
        </w:rPr>
        <w:t xml:space="preserve"> 122</w:t>
      </w:r>
      <w:r w:rsidRPr="00647917">
        <w:t>, 732-744.</w:t>
      </w:r>
      <w:bookmarkEnd w:id="506"/>
    </w:p>
    <w:p w14:paraId="490CBD0D" w14:textId="77777777" w:rsidR="00647917" w:rsidRPr="00647917" w:rsidRDefault="00647917" w:rsidP="00647917">
      <w:pPr>
        <w:pStyle w:val="EndNoteBibliography"/>
        <w:spacing w:after="240"/>
      </w:pPr>
      <w:bookmarkStart w:id="507" w:name="_ENREF_96"/>
      <w:r w:rsidRPr="00647917">
        <w:t xml:space="preserve">Schamberger, G.P., Phillips, R.L., Jacobs, J.L., and Diez-Gonzalez, F. (2004). Reduction of </w:t>
      </w:r>
      <w:r w:rsidRPr="00647917">
        <w:rPr>
          <w:i/>
        </w:rPr>
        <w:t>Escherichia coli</w:t>
      </w:r>
      <w:r w:rsidRPr="00647917">
        <w:t xml:space="preserve"> O157:H7 populations in cattle by addition of colicin E7-producing </w:t>
      </w:r>
      <w:r w:rsidRPr="00647917">
        <w:rPr>
          <w:i/>
        </w:rPr>
        <w:t>E. coli</w:t>
      </w:r>
      <w:r w:rsidRPr="00647917">
        <w:t xml:space="preserve"> to feed. Applied and Environmental Microbiology</w:t>
      </w:r>
      <w:r w:rsidRPr="00647917">
        <w:rPr>
          <w:i/>
        </w:rPr>
        <w:t xml:space="preserve"> 70</w:t>
      </w:r>
      <w:r w:rsidRPr="00647917">
        <w:t>, 6053-6060.</w:t>
      </w:r>
      <w:bookmarkEnd w:id="507"/>
    </w:p>
    <w:p w14:paraId="4BF7EC18" w14:textId="77777777" w:rsidR="00647917" w:rsidRPr="00647917" w:rsidRDefault="00647917" w:rsidP="00647917">
      <w:pPr>
        <w:pStyle w:val="EndNoteBibliography"/>
        <w:spacing w:after="240"/>
      </w:pPr>
      <w:bookmarkStart w:id="508" w:name="_ENREF_97"/>
      <w:r w:rsidRPr="00647917">
        <w:t xml:space="preserve">Sedaghat, A., Karimi Torshizi, M.A., and Soleimani, M.R. (2025). Effects of </w:t>
      </w:r>
      <w:r w:rsidRPr="00647917">
        <w:rPr>
          <w:i/>
        </w:rPr>
        <w:t xml:space="preserve">Escherichia coli </w:t>
      </w:r>
      <w:r w:rsidRPr="00647917">
        <w:t>Nissle 1917 on immunity, blood constituents, antioxidant capacity, egg quality and performance in laying Japanese quail. Poultry Science</w:t>
      </w:r>
      <w:r w:rsidRPr="00647917">
        <w:rPr>
          <w:i/>
        </w:rPr>
        <w:t xml:space="preserve"> 104</w:t>
      </w:r>
      <w:r w:rsidRPr="00647917">
        <w:t>, 104741.</w:t>
      </w:r>
      <w:bookmarkEnd w:id="508"/>
    </w:p>
    <w:p w14:paraId="23A418DB" w14:textId="77777777" w:rsidR="00647917" w:rsidRPr="00647917" w:rsidRDefault="00647917" w:rsidP="00647917">
      <w:pPr>
        <w:pStyle w:val="EndNoteBibliography"/>
        <w:spacing w:after="240"/>
      </w:pPr>
      <w:bookmarkStart w:id="509" w:name="_ENREF_98"/>
      <w:r w:rsidRPr="00647917">
        <w:t>Sender, R., Fuchs, S., and Milo, R. (2016). Revised Estimates for the Number of Human and Bacteria Cells in the Body. PLoS Biol</w:t>
      </w:r>
      <w:r w:rsidRPr="00647917">
        <w:rPr>
          <w:i/>
        </w:rPr>
        <w:t xml:space="preserve"> 14</w:t>
      </w:r>
      <w:r w:rsidRPr="00647917">
        <w:t>, e1002533.</w:t>
      </w:r>
      <w:bookmarkEnd w:id="509"/>
    </w:p>
    <w:p w14:paraId="02130E69" w14:textId="77777777" w:rsidR="00647917" w:rsidRPr="00647917" w:rsidRDefault="00647917" w:rsidP="00647917">
      <w:pPr>
        <w:pStyle w:val="EndNoteBibliography"/>
        <w:spacing w:after="240"/>
      </w:pPr>
      <w:bookmarkStart w:id="510" w:name="_ENREF_99"/>
      <w:r w:rsidRPr="00647917">
        <w:t>Shanks, O.C., Newton, R.J., Kelty, C.A., Huse, S.M., Sogin, M.L., and McLellan, S.L. (2013). Comparison of the microbial community structures of untreated wastewaters from different geographic locales. Appl Environ Microbiol</w:t>
      </w:r>
      <w:r w:rsidRPr="00647917">
        <w:rPr>
          <w:i/>
        </w:rPr>
        <w:t xml:space="preserve"> 79</w:t>
      </w:r>
      <w:r w:rsidRPr="00647917">
        <w:t>, 2906-2913.</w:t>
      </w:r>
      <w:bookmarkEnd w:id="510"/>
    </w:p>
    <w:p w14:paraId="3CBE9F4E" w14:textId="77777777" w:rsidR="00647917" w:rsidRPr="00647917" w:rsidRDefault="00647917" w:rsidP="00647917">
      <w:pPr>
        <w:pStyle w:val="EndNoteBibliography"/>
        <w:spacing w:after="240"/>
      </w:pPr>
      <w:bookmarkStart w:id="511" w:name="_ENREF_100"/>
      <w:r w:rsidRPr="00647917">
        <w:t xml:space="preserve">Sonnenborn, U. (2016). </w:t>
      </w:r>
      <w:r w:rsidRPr="00647917">
        <w:rPr>
          <w:i/>
        </w:rPr>
        <w:t xml:space="preserve">Escherichia coli </w:t>
      </w:r>
      <w:r w:rsidRPr="00647917">
        <w:t xml:space="preserve">strain Nissle 1917—from bench to bedside and back: history of a special </w:t>
      </w:r>
      <w:r w:rsidRPr="00647917">
        <w:rPr>
          <w:i/>
        </w:rPr>
        <w:t xml:space="preserve">Escherichia coli </w:t>
      </w:r>
      <w:r w:rsidRPr="00647917">
        <w:t>strain with probiotic properties. FEMS Microbiology Letters</w:t>
      </w:r>
      <w:r w:rsidRPr="00647917">
        <w:rPr>
          <w:i/>
        </w:rPr>
        <w:t xml:space="preserve"> 363</w:t>
      </w:r>
      <w:r w:rsidRPr="00647917">
        <w:t>.</w:t>
      </w:r>
      <w:bookmarkEnd w:id="511"/>
    </w:p>
    <w:p w14:paraId="6B922D5B" w14:textId="77777777" w:rsidR="00647917" w:rsidRPr="00647917" w:rsidRDefault="00647917" w:rsidP="00647917">
      <w:pPr>
        <w:pStyle w:val="EndNoteBibliography"/>
        <w:spacing w:after="240"/>
      </w:pPr>
      <w:bookmarkStart w:id="512" w:name="_ENREF_101"/>
      <w:r w:rsidRPr="00647917">
        <w:t>Sonnenborn, U., and Schulze, J. (2009). The non-pathogenic</w:t>
      </w:r>
      <w:r w:rsidRPr="00647917">
        <w:rPr>
          <w:i/>
        </w:rPr>
        <w:t xml:space="preserve"> Escherichia coli</w:t>
      </w:r>
      <w:r w:rsidRPr="00647917">
        <w:t xml:space="preserve"> strain Nissle 1917 – features of a versatile probiotic. Microbial Ecology in Health and Disease</w:t>
      </w:r>
      <w:r w:rsidRPr="00647917">
        <w:rPr>
          <w:i/>
        </w:rPr>
        <w:t xml:space="preserve"> 21</w:t>
      </w:r>
      <w:r w:rsidRPr="00647917">
        <w:t>, 122-158.</w:t>
      </w:r>
      <w:bookmarkEnd w:id="512"/>
    </w:p>
    <w:p w14:paraId="62378AF3" w14:textId="77777777" w:rsidR="00647917" w:rsidRPr="00647917" w:rsidRDefault="00647917" w:rsidP="00647917">
      <w:pPr>
        <w:pStyle w:val="EndNoteBibliography"/>
        <w:spacing w:after="240"/>
      </w:pPr>
      <w:bookmarkStart w:id="513" w:name="_ENREF_102"/>
      <w:r w:rsidRPr="00647917">
        <w:t xml:space="preserve">Sørensen, S.J., Bailey, M., Hansen, L.H., Kroer, N., and Wuertz, S. (2005). Studying plasmid horizontal transfer </w:t>
      </w:r>
      <w:r w:rsidRPr="00647917">
        <w:rPr>
          <w:i/>
        </w:rPr>
        <w:t>in situ</w:t>
      </w:r>
      <w:r w:rsidRPr="00647917">
        <w:t>: a critical review. Nature Reviews Microbiology</w:t>
      </w:r>
      <w:r w:rsidRPr="00647917">
        <w:rPr>
          <w:i/>
        </w:rPr>
        <w:t xml:space="preserve"> 3</w:t>
      </w:r>
      <w:r w:rsidRPr="00647917">
        <w:t>, 700-710.</w:t>
      </w:r>
      <w:bookmarkEnd w:id="513"/>
    </w:p>
    <w:p w14:paraId="607B1F58" w14:textId="77777777" w:rsidR="00647917" w:rsidRPr="00647917" w:rsidRDefault="00647917" w:rsidP="00647917">
      <w:pPr>
        <w:pStyle w:val="EndNoteBibliography"/>
        <w:spacing w:after="240"/>
      </w:pPr>
      <w:bookmarkStart w:id="514" w:name="_ENREF_103"/>
      <w:r w:rsidRPr="00647917">
        <w:t>Soundararajan, M., von Bünau, R., and Oelschlaeger, T.A. (2019). K5 Capsule and Lipopolysaccharide Are Important in Resistance to T4 Phage Attack in Probiotic E. coli Strain Nissle 1917. Front Microbiol</w:t>
      </w:r>
      <w:r w:rsidRPr="00647917">
        <w:rPr>
          <w:i/>
        </w:rPr>
        <w:t xml:space="preserve"> 10</w:t>
      </w:r>
      <w:r w:rsidRPr="00647917">
        <w:t>, 2783.</w:t>
      </w:r>
      <w:bookmarkEnd w:id="514"/>
    </w:p>
    <w:p w14:paraId="63B2B320" w14:textId="77777777" w:rsidR="00647917" w:rsidRPr="00647917" w:rsidRDefault="00647917" w:rsidP="00647917">
      <w:pPr>
        <w:pStyle w:val="EndNoteBibliography"/>
        <w:spacing w:after="240"/>
      </w:pPr>
      <w:bookmarkStart w:id="515" w:name="_ENREF_104"/>
      <w:r w:rsidRPr="00647917">
        <w:lastRenderedPageBreak/>
        <w:t xml:space="preserve">Sousa, A., Bourgard, C., Wahl, L.M., and Gordo, I. (2013). Rates of transposition in </w:t>
      </w:r>
      <w:r w:rsidRPr="00647917">
        <w:rPr>
          <w:i/>
        </w:rPr>
        <w:t>Escherichia coli</w:t>
      </w:r>
      <w:r w:rsidRPr="00647917">
        <w:t>. Biol Lett</w:t>
      </w:r>
      <w:r w:rsidRPr="00647917">
        <w:rPr>
          <w:i/>
        </w:rPr>
        <w:t xml:space="preserve"> 9</w:t>
      </w:r>
      <w:r w:rsidRPr="00647917">
        <w:t>, 20130838.</w:t>
      </w:r>
      <w:bookmarkEnd w:id="515"/>
    </w:p>
    <w:p w14:paraId="059862BD" w14:textId="77777777" w:rsidR="00647917" w:rsidRPr="00647917" w:rsidRDefault="00647917" w:rsidP="00647917">
      <w:pPr>
        <w:pStyle w:val="EndNoteBibliography"/>
        <w:spacing w:after="240"/>
      </w:pPr>
      <w:bookmarkStart w:id="516" w:name="_ENREF_105"/>
      <w:r w:rsidRPr="00647917">
        <w:t>Standards Australia/New Zealand (2022). AS/NZS 2243.3:2022 Safety in laboratories, Part 3: Microbiological safety and containment. In Edition AS/NZS 22433:2022 Standards Australia/New Zealand.</w:t>
      </w:r>
      <w:bookmarkEnd w:id="516"/>
    </w:p>
    <w:p w14:paraId="11D3BC4A" w14:textId="77777777" w:rsidR="00647917" w:rsidRPr="00647917" w:rsidRDefault="00647917" w:rsidP="00647917">
      <w:pPr>
        <w:pStyle w:val="EndNoteBibliography"/>
        <w:spacing w:after="240"/>
      </w:pPr>
      <w:bookmarkStart w:id="517" w:name="_ENREF_106"/>
      <w:r w:rsidRPr="00647917">
        <w:t>Swirkosz, G., Szczygiel, A., Logon, K., Wrzesniewska, M., and Gomulka, K. (2023). The Role of the Microbiome in the Pathogenesis and Treatment of Ulcerative Colitis-A Literature Review. Biomedicines</w:t>
      </w:r>
      <w:r w:rsidRPr="00647917">
        <w:rPr>
          <w:i/>
        </w:rPr>
        <w:t xml:space="preserve"> 11</w:t>
      </w:r>
      <w:r w:rsidRPr="00647917">
        <w:t>.</w:t>
      </w:r>
      <w:bookmarkEnd w:id="517"/>
    </w:p>
    <w:p w14:paraId="3C67BA54" w14:textId="77777777" w:rsidR="00647917" w:rsidRPr="00647917" w:rsidRDefault="00647917" w:rsidP="00647917">
      <w:pPr>
        <w:pStyle w:val="EndNoteBibliography"/>
        <w:spacing w:after="240"/>
      </w:pPr>
      <w:bookmarkStart w:id="518" w:name="_ENREF_107"/>
      <w:r w:rsidRPr="00647917">
        <w:t xml:space="preserve">Tenaillon, O., Skurnik, D., Picard, B., and Denamur, E. (2010). The population genetics of commensal </w:t>
      </w:r>
      <w:r w:rsidRPr="00647917">
        <w:rPr>
          <w:i/>
        </w:rPr>
        <w:t>Escherichia coli</w:t>
      </w:r>
      <w:r w:rsidRPr="00647917">
        <w:t>. Nature Reviews Microbiology</w:t>
      </w:r>
      <w:r w:rsidRPr="00647917">
        <w:rPr>
          <w:i/>
        </w:rPr>
        <w:t xml:space="preserve"> 8</w:t>
      </w:r>
      <w:r w:rsidRPr="00647917">
        <w:t>, 207-217.</w:t>
      </w:r>
      <w:bookmarkEnd w:id="518"/>
    </w:p>
    <w:p w14:paraId="5806F4C9" w14:textId="77777777" w:rsidR="00647917" w:rsidRPr="00647917" w:rsidRDefault="00647917" w:rsidP="00647917">
      <w:pPr>
        <w:pStyle w:val="EndNoteBibliography"/>
        <w:spacing w:after="240"/>
      </w:pPr>
      <w:bookmarkStart w:id="519" w:name="_ENREF_108"/>
      <w:r w:rsidRPr="00647917">
        <w:t>The Queensland Government (2025). Guideline: Clinical and related waste, T.S.a.I. Department of the Environment, ed. (Queensland).</w:t>
      </w:r>
      <w:bookmarkEnd w:id="519"/>
    </w:p>
    <w:p w14:paraId="01B2DBCD" w14:textId="0B40C73B" w:rsidR="00647917" w:rsidRPr="00647917" w:rsidRDefault="00647917" w:rsidP="00647917">
      <w:pPr>
        <w:pStyle w:val="EndNoteBibliography"/>
        <w:spacing w:after="240"/>
      </w:pPr>
      <w:bookmarkStart w:id="520" w:name="_ENREF_109"/>
      <w:r w:rsidRPr="00647917">
        <w:t>Toze, S., Hodgers, L., Matthews, B., Stratton, H., Ahmed, W., Collins, S., Schoeder, S.</w:t>
      </w:r>
      <w:r w:rsidRPr="00647917">
        <w:rPr>
          <w:i/>
        </w:rPr>
        <w:t>, et al.</w:t>
      </w:r>
      <w:r w:rsidRPr="00647917">
        <w:t xml:space="preserve"> (2012). Presence and removal of enteric microorganisms in South East Queensland wastewater treatment plants. . (Urban Water Security Research Alliance; 2012. </w:t>
      </w:r>
      <w:hyperlink r:id="rId40" w:history="1">
        <w:r w:rsidRPr="00647917">
          <w:rPr>
            <w:rStyle w:val="Hyperlink"/>
          </w:rPr>
          <w:t>http://hdl.handle.net/102.100.100/100932?index=1</w:t>
        </w:r>
      </w:hyperlink>
      <w:r w:rsidRPr="00647917">
        <w:t xml:space="preserve"> ).</w:t>
      </w:r>
      <w:bookmarkEnd w:id="520"/>
    </w:p>
    <w:p w14:paraId="6F5E998C" w14:textId="77777777" w:rsidR="00647917" w:rsidRPr="00647917" w:rsidRDefault="00647917" w:rsidP="00647917">
      <w:pPr>
        <w:pStyle w:val="EndNoteBibliography"/>
        <w:spacing w:after="240"/>
      </w:pPr>
      <w:bookmarkStart w:id="521" w:name="_ENREF_110"/>
      <w:r w:rsidRPr="00647917">
        <w:t xml:space="preserve">Vally, H., Hall, G., Dyda, A., Raupach, J., Knope, K., Combs, B., and Desmarchelier, P. (2012). Epidemiology of Shiga toxin producing </w:t>
      </w:r>
      <w:r w:rsidRPr="00647917">
        <w:rPr>
          <w:i/>
        </w:rPr>
        <w:t xml:space="preserve">Escherichia coli </w:t>
      </w:r>
      <w:r w:rsidRPr="00647917">
        <w:t>in Australia, 2000-2010. BMC Public Health</w:t>
      </w:r>
      <w:r w:rsidRPr="00647917">
        <w:rPr>
          <w:i/>
        </w:rPr>
        <w:t xml:space="preserve"> 12</w:t>
      </w:r>
      <w:r w:rsidRPr="00647917">
        <w:t>, 63.</w:t>
      </w:r>
      <w:bookmarkEnd w:id="521"/>
    </w:p>
    <w:p w14:paraId="70B9696C" w14:textId="77777777" w:rsidR="00647917" w:rsidRPr="00647917" w:rsidRDefault="00647917" w:rsidP="00647917">
      <w:pPr>
        <w:pStyle w:val="EndNoteBibliography"/>
        <w:spacing w:after="240"/>
      </w:pPr>
      <w:bookmarkStart w:id="522" w:name="_ENREF_111"/>
      <w:r w:rsidRPr="00647917">
        <w:t xml:space="preserve">van Elsas, J.D., Semenov, A.V., Costa, R., and Trevors, J.T. (2011). Survival of </w:t>
      </w:r>
      <w:r w:rsidRPr="00647917">
        <w:rPr>
          <w:i/>
        </w:rPr>
        <w:t>Escherichia coli</w:t>
      </w:r>
      <w:r w:rsidRPr="00647917">
        <w:t xml:space="preserve"> in the environment: fundamental and public health aspects. The ISME Journal</w:t>
      </w:r>
      <w:r w:rsidRPr="00647917">
        <w:rPr>
          <w:i/>
        </w:rPr>
        <w:t xml:space="preserve"> 5</w:t>
      </w:r>
      <w:r w:rsidRPr="00647917">
        <w:t>, 173-183.</w:t>
      </w:r>
      <w:bookmarkEnd w:id="522"/>
    </w:p>
    <w:p w14:paraId="0A9E7CF8" w14:textId="77777777" w:rsidR="00647917" w:rsidRPr="00647917" w:rsidRDefault="00647917" w:rsidP="00647917">
      <w:pPr>
        <w:pStyle w:val="EndNoteBibliography"/>
        <w:spacing w:after="240"/>
      </w:pPr>
      <w:bookmarkStart w:id="523" w:name="_ENREF_112"/>
      <w:r w:rsidRPr="00647917">
        <w:t>Verdugo-Meza, A., Gill, S.K., Godovannyi, A., Adur, M.K., Barnett, J.A., Estaki, M., Ye, J.</w:t>
      </w:r>
      <w:r w:rsidRPr="00647917">
        <w:rPr>
          <w:i/>
        </w:rPr>
        <w:t>, et al.</w:t>
      </w:r>
      <w:r w:rsidRPr="00647917">
        <w:t xml:space="preserve"> (2024). Bio-engineering a common probiotic to exploit colonic inflammation promotes reliable efficacy in translational models of colitis. bioRxiv, 2024.2010.2008.617317.</w:t>
      </w:r>
      <w:bookmarkEnd w:id="523"/>
    </w:p>
    <w:p w14:paraId="5F9297F8" w14:textId="77777777" w:rsidR="00647917" w:rsidRPr="00647917" w:rsidRDefault="00647917" w:rsidP="00647917">
      <w:pPr>
        <w:pStyle w:val="EndNoteBibliography"/>
        <w:spacing w:after="240"/>
      </w:pPr>
      <w:bookmarkStart w:id="524" w:name="_ENREF_113"/>
      <w:r w:rsidRPr="00647917">
        <w:t>Vila, J., Sáez-López, E., Johnson, J.R., Römling, U., Dobrindt, U., Cantón, R., Giske, C.G.</w:t>
      </w:r>
      <w:r w:rsidRPr="00647917">
        <w:rPr>
          <w:i/>
        </w:rPr>
        <w:t>, et al.</w:t>
      </w:r>
      <w:r w:rsidRPr="00647917">
        <w:t xml:space="preserve"> (2016). </w:t>
      </w:r>
      <w:r w:rsidRPr="00647917">
        <w:rPr>
          <w:i/>
        </w:rPr>
        <w:t>Escherichia coli</w:t>
      </w:r>
      <w:r w:rsidRPr="00647917">
        <w:t>: an old friend with new tidings. FEMS Microbiol Rev</w:t>
      </w:r>
      <w:r w:rsidRPr="00647917">
        <w:rPr>
          <w:i/>
        </w:rPr>
        <w:t xml:space="preserve"> 40</w:t>
      </w:r>
      <w:r w:rsidRPr="00647917">
        <w:t>, 437-463.</w:t>
      </w:r>
      <w:bookmarkEnd w:id="524"/>
    </w:p>
    <w:p w14:paraId="451591A4" w14:textId="77777777" w:rsidR="00647917" w:rsidRPr="00647917" w:rsidRDefault="00647917" w:rsidP="00647917">
      <w:pPr>
        <w:pStyle w:val="EndNoteBibliography"/>
        <w:spacing w:after="240"/>
      </w:pPr>
      <w:bookmarkStart w:id="525" w:name="_ENREF_114"/>
      <w:r w:rsidRPr="00647917">
        <w:t>Vollaard, E., and Clasener, H. (1994). Mini-review: Colonization resistance. Antimicrobial Agents and Chemotherapy</w:t>
      </w:r>
      <w:r w:rsidRPr="00647917">
        <w:rPr>
          <w:i/>
        </w:rPr>
        <w:t xml:space="preserve"> 38</w:t>
      </w:r>
      <w:r w:rsidRPr="00647917">
        <w:t>, 409-414.</w:t>
      </w:r>
      <w:bookmarkEnd w:id="525"/>
    </w:p>
    <w:p w14:paraId="5E8350AE" w14:textId="77777777" w:rsidR="00647917" w:rsidRPr="00647917" w:rsidRDefault="00647917" w:rsidP="00647917">
      <w:pPr>
        <w:pStyle w:val="EndNoteBibliography"/>
        <w:spacing w:after="240"/>
      </w:pPr>
      <w:bookmarkStart w:id="526" w:name="_ENREF_115"/>
      <w:r w:rsidRPr="00647917">
        <w:t xml:space="preserve">von Buenau, R., Jaekel, L., Schubotz, E., Schwarz, S., Stroff, T., and Krueger, M. (2005). </w:t>
      </w:r>
      <w:r w:rsidRPr="00647917">
        <w:rPr>
          <w:i/>
        </w:rPr>
        <w:t xml:space="preserve">Escherichia coli </w:t>
      </w:r>
      <w:r w:rsidRPr="00647917">
        <w:t>Strain Nissle 1917: Significant Reduction of Neonatal Calf Diarrhea. Journal of Dairy Science</w:t>
      </w:r>
      <w:r w:rsidRPr="00647917">
        <w:rPr>
          <w:i/>
        </w:rPr>
        <w:t xml:space="preserve"> 88</w:t>
      </w:r>
      <w:r w:rsidRPr="00647917">
        <w:t>, 317-323.</w:t>
      </w:r>
      <w:bookmarkEnd w:id="526"/>
    </w:p>
    <w:p w14:paraId="4921013F" w14:textId="77777777" w:rsidR="00647917" w:rsidRPr="00647917" w:rsidRDefault="00647917" w:rsidP="00647917">
      <w:pPr>
        <w:pStyle w:val="EndNoteBibliography"/>
        <w:spacing w:after="240"/>
      </w:pPr>
      <w:bookmarkStart w:id="527" w:name="_ENREF_116"/>
      <w:r w:rsidRPr="00647917">
        <w:t>Wang, Q., Wei, S., Silva, A.F., and Madsen, J.S. (2023). Cooperative antibiotic resistance facilitates horizontal gene transfer. The ISME Journal</w:t>
      </w:r>
      <w:r w:rsidRPr="00647917">
        <w:rPr>
          <w:i/>
        </w:rPr>
        <w:t xml:space="preserve"> 17</w:t>
      </w:r>
      <w:r w:rsidRPr="00647917">
        <w:t>, 846-854.</w:t>
      </w:r>
      <w:bookmarkEnd w:id="527"/>
    </w:p>
    <w:p w14:paraId="2538BFA5" w14:textId="77777777" w:rsidR="00647917" w:rsidRPr="00647917" w:rsidRDefault="00647917" w:rsidP="00647917">
      <w:pPr>
        <w:pStyle w:val="EndNoteBibliography"/>
        <w:spacing w:after="240"/>
      </w:pPr>
      <w:bookmarkStart w:id="528" w:name="_ENREF_117"/>
      <w:r w:rsidRPr="00647917">
        <w:t>Wassenaar, T.M. (2016). Insights from 100 Years of Research with Probiotic</w:t>
      </w:r>
      <w:r w:rsidRPr="00647917">
        <w:rPr>
          <w:i/>
        </w:rPr>
        <w:t xml:space="preserve"> E. Coli</w:t>
      </w:r>
      <w:r w:rsidRPr="00647917">
        <w:t>. European journal of microbiology &amp; immunology</w:t>
      </w:r>
      <w:r w:rsidRPr="00647917">
        <w:rPr>
          <w:i/>
        </w:rPr>
        <w:t xml:space="preserve"> 6</w:t>
      </w:r>
      <w:r w:rsidRPr="00647917">
        <w:t>, 147-161.</w:t>
      </w:r>
      <w:bookmarkEnd w:id="528"/>
    </w:p>
    <w:p w14:paraId="2A3733B6" w14:textId="77777777" w:rsidR="00647917" w:rsidRPr="00647917" w:rsidRDefault="00647917" w:rsidP="00647917">
      <w:pPr>
        <w:pStyle w:val="EndNoteBibliography"/>
        <w:spacing w:after="240"/>
      </w:pPr>
      <w:bookmarkStart w:id="529" w:name="_ENREF_118"/>
      <w:r w:rsidRPr="00647917">
        <w:t xml:space="preserve">Winter, S.E., and Bäumler, A.J. (2011). A breathtaking feat: to compete with the gut microbiota, </w:t>
      </w:r>
      <w:r w:rsidRPr="00647917">
        <w:rPr>
          <w:i/>
        </w:rPr>
        <w:t>Salmonella</w:t>
      </w:r>
      <w:r w:rsidRPr="00647917">
        <w:t xml:space="preserve"> drives its host to provide a respiratory electron acceptor. Gut Microbes</w:t>
      </w:r>
      <w:r w:rsidRPr="00647917">
        <w:rPr>
          <w:i/>
        </w:rPr>
        <w:t xml:space="preserve"> 2</w:t>
      </w:r>
      <w:r w:rsidRPr="00647917">
        <w:t>, 58-60.</w:t>
      </w:r>
      <w:bookmarkEnd w:id="529"/>
    </w:p>
    <w:p w14:paraId="31FA3782" w14:textId="77777777" w:rsidR="00647917" w:rsidRPr="00647917" w:rsidRDefault="00647917" w:rsidP="00647917">
      <w:pPr>
        <w:pStyle w:val="EndNoteBibliography"/>
        <w:spacing w:after="240"/>
      </w:pPr>
      <w:bookmarkStart w:id="530" w:name="_ENREF_119"/>
      <w:r w:rsidRPr="00647917">
        <w:lastRenderedPageBreak/>
        <w:t>Wu, S., Zhang, Q., Cong, G., Xiao, Y., Shen, Y., Zhang, S., Zhao, W.</w:t>
      </w:r>
      <w:r w:rsidRPr="00647917">
        <w:rPr>
          <w:i/>
        </w:rPr>
        <w:t>, et al.</w:t>
      </w:r>
      <w:r w:rsidRPr="00647917">
        <w:t xml:space="preserve"> (2023). Probiotic </w:t>
      </w:r>
      <w:r w:rsidRPr="00647917">
        <w:rPr>
          <w:i/>
        </w:rPr>
        <w:t>Escherichia coli</w:t>
      </w:r>
      <w:r w:rsidRPr="00647917">
        <w:t xml:space="preserve"> Nissle 1917 protect chicks from damage caused by </w:t>
      </w:r>
      <w:r w:rsidRPr="00647917">
        <w:rPr>
          <w:i/>
        </w:rPr>
        <w:t>Salmonella enterica</w:t>
      </w:r>
      <w:r w:rsidRPr="00647917">
        <w:t xml:space="preserve"> serovar Enteritidis colonization. Anim Nutr</w:t>
      </w:r>
      <w:r w:rsidRPr="00647917">
        <w:rPr>
          <w:i/>
        </w:rPr>
        <w:t xml:space="preserve"> 14</w:t>
      </w:r>
      <w:r w:rsidRPr="00647917">
        <w:t>, 450-460.</w:t>
      </w:r>
      <w:bookmarkEnd w:id="530"/>
    </w:p>
    <w:p w14:paraId="7C14B293" w14:textId="77777777" w:rsidR="00647917" w:rsidRPr="00647917" w:rsidRDefault="00647917" w:rsidP="00647917">
      <w:pPr>
        <w:pStyle w:val="EndNoteBibliography"/>
        <w:spacing w:after="240"/>
      </w:pPr>
      <w:bookmarkStart w:id="531" w:name="_ENREF_120"/>
      <w:r w:rsidRPr="00647917">
        <w:t>Yang, I., Corwin, E.J., Brennan, P.A., Jordan, S., Murphy, J.R., and Dunlop, A. (2016). The Infant Microbiome: Implications for Infant Health and Neurocognitive Development. Nursing research</w:t>
      </w:r>
      <w:r w:rsidRPr="00647917">
        <w:rPr>
          <w:i/>
        </w:rPr>
        <w:t xml:space="preserve"> 65</w:t>
      </w:r>
      <w:r w:rsidRPr="00647917">
        <w:t>, 76-88.</w:t>
      </w:r>
      <w:bookmarkEnd w:id="531"/>
    </w:p>
    <w:p w14:paraId="40E0A233" w14:textId="77777777" w:rsidR="00647917" w:rsidRPr="00647917" w:rsidRDefault="00647917" w:rsidP="00647917">
      <w:pPr>
        <w:pStyle w:val="EndNoteBibliography"/>
        <w:spacing w:after="240"/>
      </w:pPr>
      <w:bookmarkStart w:id="532" w:name="_ENREF_121"/>
      <w:r w:rsidRPr="00647917">
        <w:t xml:space="preserve">Yin, Q., da Silva, A.C., Zorrilla, F., Almeida, A.S., Patil, K.R., and Almeida, A. (2025). Ecological dynamics of </w:t>
      </w:r>
      <w:r w:rsidRPr="00647917">
        <w:rPr>
          <w:i/>
        </w:rPr>
        <w:t>Enterobacteriaceae</w:t>
      </w:r>
      <w:r w:rsidRPr="00647917">
        <w:t xml:space="preserve"> in the human gut microbiome across global populations. Nature Microbiology</w:t>
      </w:r>
      <w:r w:rsidRPr="00647917">
        <w:rPr>
          <w:i/>
        </w:rPr>
        <w:t xml:space="preserve"> 10</w:t>
      </w:r>
      <w:r w:rsidRPr="00647917">
        <w:t>, 541-553.</w:t>
      </w:r>
      <w:bookmarkEnd w:id="532"/>
    </w:p>
    <w:p w14:paraId="58BD5264" w14:textId="77777777" w:rsidR="00647917" w:rsidRPr="00647917" w:rsidRDefault="00647917" w:rsidP="00647917">
      <w:pPr>
        <w:pStyle w:val="EndNoteBibliography"/>
        <w:spacing w:after="240"/>
      </w:pPr>
      <w:bookmarkStart w:id="533" w:name="_ENREF_122"/>
      <w:r w:rsidRPr="00647917">
        <w:t>Zhang, T., Shao, M.F., and Ye, L. (2012). 454 pyrosequencing reveals bacterial diversity of activated sludge from 14 sewage treatment plants. ISME J</w:t>
      </w:r>
      <w:r w:rsidRPr="00647917">
        <w:rPr>
          <w:i/>
        </w:rPr>
        <w:t xml:space="preserve"> 6</w:t>
      </w:r>
      <w:r w:rsidRPr="00647917">
        <w:t>, 1137-1147.</w:t>
      </w:r>
      <w:bookmarkEnd w:id="533"/>
    </w:p>
    <w:p w14:paraId="70DF7542" w14:textId="77777777" w:rsidR="00647917" w:rsidRPr="00647917" w:rsidRDefault="00647917" w:rsidP="00647917">
      <w:pPr>
        <w:pStyle w:val="EndNoteBibliography"/>
        <w:spacing w:after="240"/>
      </w:pPr>
      <w:bookmarkStart w:id="534" w:name="_ENREF_123"/>
      <w:r w:rsidRPr="00647917">
        <w:t>Zmora, N., Zilberman-Schapira, G., Suez, J., Mor, U., Dori-Bachash, M., Bashiardes, S., Kotler, E.</w:t>
      </w:r>
      <w:r w:rsidRPr="00647917">
        <w:rPr>
          <w:i/>
        </w:rPr>
        <w:t>, et al.</w:t>
      </w:r>
      <w:r w:rsidRPr="00647917">
        <w:t xml:space="preserve"> (2018). Personalized Gut Mucosal Colonization Resistance to Empiric Probiotics Is Associated with Unique Host and Microbiome Features. Cell</w:t>
      </w:r>
      <w:r w:rsidRPr="00647917">
        <w:rPr>
          <w:i/>
        </w:rPr>
        <w:t xml:space="preserve"> 174</w:t>
      </w:r>
      <w:r w:rsidRPr="00647917">
        <w:t>, 1388-1405.e1321.</w:t>
      </w:r>
      <w:bookmarkEnd w:id="534"/>
    </w:p>
    <w:p w14:paraId="2D9D8C7F" w14:textId="77777777" w:rsidR="00647917" w:rsidRPr="00647917" w:rsidRDefault="00647917" w:rsidP="00647917">
      <w:pPr>
        <w:pStyle w:val="EndNoteBibliography"/>
      </w:pPr>
      <w:bookmarkStart w:id="535" w:name="_ENREF_124"/>
      <w:r w:rsidRPr="00647917">
        <w:t>Zuo, H.-J., Xie, Z.-M., Zhang, W.-W., Li, Y.-R., Wang, W., Ding, X.-B., and Pei, X.-F. (2011). Gut bacteria alteration in obese people and its relationship with gene polymorphism. World journal of gastroenterology</w:t>
      </w:r>
      <w:r w:rsidRPr="00647917">
        <w:rPr>
          <w:i/>
        </w:rPr>
        <w:t xml:space="preserve"> 17</w:t>
      </w:r>
      <w:r w:rsidRPr="00647917">
        <w:t>, 1076-1081.</w:t>
      </w:r>
      <w:bookmarkEnd w:id="535"/>
    </w:p>
    <w:p w14:paraId="03737342" w14:textId="77777777" w:rsidR="00BD35A3" w:rsidRDefault="00D13F31" w:rsidP="00211120">
      <w:pPr>
        <w:tabs>
          <w:tab w:val="left" w:pos="0"/>
        </w:tabs>
        <w:spacing w:after="240"/>
        <w:sectPr w:rsidR="00BD35A3" w:rsidSect="008F70A1">
          <w:footerReference w:type="default" r:id="rId41"/>
          <w:pgSz w:w="11909" w:h="16834" w:code="9"/>
          <w:pgMar w:top="1418" w:right="1418" w:bottom="1418" w:left="1418" w:header="720" w:footer="720" w:gutter="0"/>
          <w:paperSrc w:first="2" w:other="2"/>
          <w:cols w:space="720"/>
        </w:sectPr>
      </w:pPr>
      <w:r w:rsidRPr="0000143A">
        <w:fldChar w:fldCharType="end"/>
      </w:r>
    </w:p>
    <w:p w14:paraId="42AEE987" w14:textId="77777777" w:rsidR="00BD35A3" w:rsidRPr="008060C6" w:rsidRDefault="00BD35A3" w:rsidP="00BD35A3">
      <w:pPr>
        <w:pStyle w:val="1RARMP"/>
        <w:numPr>
          <w:ilvl w:val="0"/>
          <w:numId w:val="0"/>
        </w:numPr>
      </w:pPr>
      <w:bookmarkStart w:id="536" w:name="_Toc69299554"/>
      <w:bookmarkStart w:id="537" w:name="_Toc73427593"/>
      <w:bookmarkStart w:id="538" w:name="_Toc89867938"/>
      <w:bookmarkStart w:id="539" w:name="_Toc220571290"/>
      <w:r w:rsidRPr="008060C6">
        <w:lastRenderedPageBreak/>
        <w:t>Appendix A: Summary of submissions from prescribed experts, agencies and authorities on the consultation RARMP</w:t>
      </w:r>
      <w:bookmarkEnd w:id="536"/>
      <w:bookmarkEnd w:id="537"/>
      <w:bookmarkEnd w:id="538"/>
      <w:bookmarkEnd w:id="539"/>
    </w:p>
    <w:p w14:paraId="05C79239" w14:textId="77C0622B" w:rsidR="00BD35A3" w:rsidRPr="00145FDE" w:rsidRDefault="00BD35A3" w:rsidP="00BD35A3">
      <w:pPr>
        <w:spacing w:after="240"/>
      </w:pPr>
      <w:r>
        <w:t>The Regulator received a number of submissions from prescribed experts, agencies and authorities</w:t>
      </w:r>
      <w:r w:rsidRPr="00D811C9">
        <w:rPr>
          <w:rFonts w:cs="Calibri"/>
          <w:szCs w:val="22"/>
          <w:vertAlign w:val="superscript"/>
        </w:rPr>
        <w:footnoteReference w:id="2"/>
      </w:r>
      <w:r>
        <w:t xml:space="preserve">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r w:rsidRPr="00B278D8">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172"/>
        <w:gridCol w:w="4499"/>
        <w:gridCol w:w="3402"/>
      </w:tblGrid>
      <w:tr w:rsidR="00BD35A3" w:rsidRPr="00EE6A25" w14:paraId="54E8AF22" w14:textId="77777777" w:rsidTr="000325A1">
        <w:trPr>
          <w:trHeight w:val="427"/>
          <w:tblHeader/>
        </w:trPr>
        <w:tc>
          <w:tcPr>
            <w:tcW w:w="645" w:type="pct"/>
            <w:tcBorders>
              <w:top w:val="single" w:sz="4" w:space="0" w:color="auto"/>
              <w:left w:val="nil"/>
              <w:bottom w:val="single" w:sz="4" w:space="0" w:color="auto"/>
              <w:right w:val="nil"/>
            </w:tcBorders>
            <w:shd w:val="clear" w:color="auto" w:fill="D9D9D9" w:themeFill="background1" w:themeFillShade="D9"/>
          </w:tcPr>
          <w:p w14:paraId="5441433D" w14:textId="77777777" w:rsidR="00BD35A3" w:rsidRPr="00145FDE" w:rsidRDefault="00BD35A3" w:rsidP="00E87250">
            <w:pPr>
              <w:pStyle w:val="tabletext0"/>
              <w:rPr>
                <w:rFonts w:ascii="Calibri" w:hAnsi="Calibri" w:cs="Calibri"/>
                <w:b/>
                <w:bCs/>
                <w:szCs w:val="20"/>
              </w:rPr>
            </w:pPr>
            <w:r w:rsidRPr="00145FDE">
              <w:rPr>
                <w:rFonts w:ascii="Calibri" w:hAnsi="Calibri" w:cs="Calibri"/>
                <w:b/>
                <w:bCs/>
              </w:rPr>
              <w:t>Submission</w:t>
            </w:r>
          </w:p>
        </w:tc>
        <w:tc>
          <w:tcPr>
            <w:tcW w:w="2479" w:type="pct"/>
            <w:tcBorders>
              <w:top w:val="single" w:sz="4" w:space="0" w:color="auto"/>
              <w:left w:val="nil"/>
              <w:bottom w:val="single" w:sz="4" w:space="0" w:color="auto"/>
              <w:right w:val="nil"/>
            </w:tcBorders>
            <w:shd w:val="clear" w:color="auto" w:fill="D9D9D9" w:themeFill="background1" w:themeFillShade="D9"/>
          </w:tcPr>
          <w:p w14:paraId="66BD4D48" w14:textId="77777777" w:rsidR="00BD35A3" w:rsidRPr="00145FDE" w:rsidRDefault="00BD35A3" w:rsidP="00E87250">
            <w:pPr>
              <w:pStyle w:val="tabletext0"/>
              <w:rPr>
                <w:rFonts w:ascii="Calibri" w:hAnsi="Calibri" w:cs="Calibri"/>
                <w:b/>
                <w:bCs/>
                <w:szCs w:val="20"/>
              </w:rPr>
            </w:pPr>
            <w:r w:rsidRPr="00145FDE">
              <w:rPr>
                <w:rFonts w:ascii="Calibri" w:hAnsi="Calibri" w:cs="Calibri"/>
                <w:b/>
                <w:bCs/>
              </w:rPr>
              <w:t>Summary of issues raised</w:t>
            </w:r>
          </w:p>
        </w:tc>
        <w:tc>
          <w:tcPr>
            <w:tcW w:w="1875" w:type="pct"/>
            <w:tcBorders>
              <w:top w:val="single" w:sz="4" w:space="0" w:color="auto"/>
              <w:left w:val="nil"/>
              <w:bottom w:val="single" w:sz="4" w:space="0" w:color="auto"/>
              <w:right w:val="nil"/>
            </w:tcBorders>
            <w:shd w:val="clear" w:color="auto" w:fill="D9D9D9" w:themeFill="background1" w:themeFillShade="D9"/>
          </w:tcPr>
          <w:p w14:paraId="074A9FFF" w14:textId="77777777" w:rsidR="00BD35A3" w:rsidRPr="00145FDE" w:rsidRDefault="00BD35A3" w:rsidP="00E87250">
            <w:pPr>
              <w:pStyle w:val="tabletext0"/>
              <w:rPr>
                <w:rFonts w:ascii="Calibri" w:hAnsi="Calibri" w:cs="Calibri"/>
                <w:b/>
                <w:bCs/>
                <w:szCs w:val="20"/>
              </w:rPr>
            </w:pPr>
            <w:r w:rsidRPr="00145FDE">
              <w:rPr>
                <w:rFonts w:ascii="Calibri" w:hAnsi="Calibri" w:cs="Calibri"/>
                <w:b/>
                <w:bCs/>
              </w:rPr>
              <w:t>Comment</w:t>
            </w:r>
          </w:p>
        </w:tc>
      </w:tr>
      <w:tr w:rsidR="004E2CF8" w:rsidRPr="00C7285E" w14:paraId="4F6AE0C8" w14:textId="77777777" w:rsidTr="000325A1">
        <w:trPr>
          <w:trHeight w:val="247"/>
        </w:trPr>
        <w:tc>
          <w:tcPr>
            <w:tcW w:w="645" w:type="pct"/>
            <w:tcBorders>
              <w:top w:val="single" w:sz="4" w:space="0" w:color="auto"/>
              <w:left w:val="nil"/>
              <w:bottom w:val="nil"/>
              <w:right w:val="nil"/>
            </w:tcBorders>
          </w:tcPr>
          <w:p w14:paraId="7D939FB6" w14:textId="77777777" w:rsidR="004E2CF8" w:rsidRPr="00145FDE" w:rsidRDefault="004E2CF8" w:rsidP="000325A1">
            <w:pPr>
              <w:spacing w:before="0" w:after="0"/>
              <w:rPr>
                <w:rFonts w:cs="Calibri"/>
                <w:sz w:val="20"/>
                <w:szCs w:val="20"/>
              </w:rPr>
            </w:pPr>
            <w:r>
              <w:rPr>
                <w:rFonts w:cs="Calibri"/>
                <w:sz w:val="20"/>
                <w:szCs w:val="20"/>
              </w:rPr>
              <w:t>1</w:t>
            </w:r>
          </w:p>
        </w:tc>
        <w:tc>
          <w:tcPr>
            <w:tcW w:w="2479" w:type="pct"/>
            <w:tcBorders>
              <w:top w:val="single" w:sz="4" w:space="0" w:color="auto"/>
              <w:left w:val="nil"/>
              <w:bottom w:val="nil"/>
              <w:right w:val="nil"/>
            </w:tcBorders>
          </w:tcPr>
          <w:p w14:paraId="3C9990B6" w14:textId="490AAC4A" w:rsidR="004E2CF8" w:rsidRPr="00BD35A3" w:rsidRDefault="004E2CF8" w:rsidP="000325A1">
            <w:pPr>
              <w:spacing w:before="0" w:after="0"/>
              <w:rPr>
                <w:rFonts w:cs="Calibri"/>
                <w:sz w:val="20"/>
                <w:szCs w:val="20"/>
              </w:rPr>
            </w:pPr>
            <w:r>
              <w:rPr>
                <w:rFonts w:cs="Calibri"/>
                <w:sz w:val="20"/>
                <w:szCs w:val="20"/>
              </w:rPr>
              <w:t>Does not agree:</w:t>
            </w:r>
          </w:p>
        </w:tc>
        <w:tc>
          <w:tcPr>
            <w:tcW w:w="1875" w:type="pct"/>
            <w:tcBorders>
              <w:top w:val="single" w:sz="4" w:space="0" w:color="auto"/>
              <w:left w:val="nil"/>
              <w:bottom w:val="nil"/>
              <w:right w:val="nil"/>
            </w:tcBorders>
          </w:tcPr>
          <w:p w14:paraId="6A5163B4" w14:textId="075A211A" w:rsidR="004E2CF8" w:rsidRPr="00C7285E" w:rsidRDefault="004E2CF8" w:rsidP="000325A1">
            <w:pPr>
              <w:spacing w:before="0" w:after="0"/>
              <w:rPr>
                <w:rFonts w:cs="Calibri"/>
                <w:sz w:val="20"/>
                <w:szCs w:val="20"/>
              </w:rPr>
            </w:pPr>
          </w:p>
        </w:tc>
      </w:tr>
      <w:tr w:rsidR="004E2CF8" w:rsidRPr="00C7285E" w14:paraId="6694BB0A" w14:textId="77777777" w:rsidTr="000325A1">
        <w:tc>
          <w:tcPr>
            <w:tcW w:w="645" w:type="pct"/>
            <w:vMerge w:val="restart"/>
            <w:tcBorders>
              <w:top w:val="nil"/>
              <w:left w:val="nil"/>
              <w:right w:val="nil"/>
            </w:tcBorders>
          </w:tcPr>
          <w:p w14:paraId="0CAA4C7A" w14:textId="263465AC"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7C44946C" w14:textId="398075A4" w:rsidR="004E2CF8" w:rsidRPr="004E2CF8" w:rsidRDefault="004E2CF8" w:rsidP="004E2CF8">
            <w:pPr>
              <w:pStyle w:val="AttachmentAbullet"/>
            </w:pPr>
            <w:r w:rsidRPr="004E2CF8">
              <w:t>That the risk assessment identifies all plausible risk scenarios by which the proposed dealings could potentially give rise to risks relating to the health and safety of people or the environment, specifically related to Risk scenario 2.</w:t>
            </w:r>
          </w:p>
        </w:tc>
        <w:tc>
          <w:tcPr>
            <w:tcW w:w="1875" w:type="pct"/>
            <w:tcBorders>
              <w:top w:val="nil"/>
              <w:left w:val="nil"/>
              <w:bottom w:val="nil"/>
              <w:right w:val="nil"/>
            </w:tcBorders>
          </w:tcPr>
          <w:p w14:paraId="102DD77E" w14:textId="77777777" w:rsidR="004E2CF8" w:rsidRDefault="004E2CF8" w:rsidP="004E2CF8">
            <w:pPr>
              <w:pStyle w:val="Attachmentmaintext"/>
            </w:pPr>
            <w:r>
              <w:t>The risk scenarios have been reassessed and Risks scenarios 2 and 3 have been further characterised as substantive risks in Chapter 2, Section 3.</w:t>
            </w:r>
          </w:p>
          <w:p w14:paraId="6DFEE499" w14:textId="49B0B81E" w:rsidR="004E2CF8" w:rsidRPr="00C7285E" w:rsidRDefault="004E2CF8" w:rsidP="004E2CF8">
            <w:pPr>
              <w:pStyle w:val="Attachmentmaintext"/>
            </w:pPr>
            <w:r>
              <w:t>Risk scenario 2 is related to horizontal gene transfer (HGT) from the GMO to other gut bacteria.</w:t>
            </w:r>
          </w:p>
        </w:tc>
      </w:tr>
      <w:tr w:rsidR="004E2CF8" w:rsidRPr="00C7285E" w14:paraId="6F4F4686" w14:textId="77777777" w:rsidTr="000325A1">
        <w:tc>
          <w:tcPr>
            <w:tcW w:w="645" w:type="pct"/>
            <w:vMerge/>
            <w:tcBorders>
              <w:left w:val="nil"/>
              <w:right w:val="nil"/>
            </w:tcBorders>
          </w:tcPr>
          <w:p w14:paraId="65B129D2" w14:textId="432D2EB5"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589E43A4" w14:textId="1B942B58" w:rsidR="004E2CF8" w:rsidRPr="00BD35A3" w:rsidRDefault="004E2CF8" w:rsidP="004E2CF8">
            <w:pPr>
              <w:pStyle w:val="AttachmentAbullet"/>
            </w:pPr>
            <w:r>
              <w:t>That the limits and controls proposed in the draft licence to prevent the spread of the GMO are appropriate for the trial, specifically related to Risk scenario 3.</w:t>
            </w:r>
          </w:p>
        </w:tc>
        <w:tc>
          <w:tcPr>
            <w:tcW w:w="1875" w:type="pct"/>
            <w:tcBorders>
              <w:top w:val="nil"/>
              <w:left w:val="nil"/>
              <w:bottom w:val="nil"/>
              <w:right w:val="nil"/>
            </w:tcBorders>
          </w:tcPr>
          <w:p w14:paraId="1E4F9DA5" w14:textId="77777777" w:rsidR="004E2CF8" w:rsidRDefault="004E2CF8" w:rsidP="004E2CF8">
            <w:pPr>
              <w:pStyle w:val="Attachmentmaintext"/>
            </w:pPr>
            <w:r>
              <w:t xml:space="preserve">Risk scenario 3 determined that the key route of exposure is via faecal oral transfer through poor hand hygiene, during sexual activity with participants receiving the GMO, or through inadequate cleanup of vomit and diarrhoea. </w:t>
            </w:r>
          </w:p>
          <w:p w14:paraId="4A95C910" w14:textId="6F5F9223" w:rsidR="004E2CF8" w:rsidRPr="00C7285E" w:rsidRDefault="004E2CF8" w:rsidP="004E2CF8">
            <w:pPr>
              <w:spacing w:before="60" w:after="60"/>
              <w:rPr>
                <w:rFonts w:cs="Calibri"/>
                <w:sz w:val="20"/>
                <w:szCs w:val="20"/>
              </w:rPr>
            </w:pPr>
            <w:r>
              <w:rPr>
                <w:rFonts w:cs="Calibri"/>
                <w:sz w:val="20"/>
                <w:szCs w:val="20"/>
              </w:rPr>
              <w:t>The overall risk estimates for these risk scenarios are considered to be negligible to low.</w:t>
            </w:r>
            <w:r w:rsidDel="00CA4F2A">
              <w:rPr>
                <w:rFonts w:cs="Calibri"/>
                <w:sz w:val="20"/>
                <w:szCs w:val="20"/>
              </w:rPr>
              <w:t xml:space="preserve"> </w:t>
            </w:r>
          </w:p>
        </w:tc>
      </w:tr>
      <w:tr w:rsidR="004E2CF8" w:rsidRPr="00C7285E" w14:paraId="35BE409F" w14:textId="77777777" w:rsidTr="000325A1">
        <w:tc>
          <w:tcPr>
            <w:tcW w:w="645" w:type="pct"/>
            <w:vMerge/>
            <w:tcBorders>
              <w:left w:val="nil"/>
              <w:bottom w:val="nil"/>
              <w:right w:val="nil"/>
            </w:tcBorders>
          </w:tcPr>
          <w:p w14:paraId="15404F96"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5F39DD85" w14:textId="77777777" w:rsidR="004E2CF8" w:rsidRDefault="004E2CF8" w:rsidP="004E2CF8">
            <w:pPr>
              <w:spacing w:before="60" w:after="60"/>
              <w:contextualSpacing/>
              <w:rPr>
                <w:rFonts w:cs="Calibri"/>
                <w:sz w:val="20"/>
                <w:szCs w:val="20"/>
              </w:rPr>
            </w:pPr>
          </w:p>
        </w:tc>
        <w:tc>
          <w:tcPr>
            <w:tcW w:w="1875" w:type="pct"/>
            <w:tcBorders>
              <w:top w:val="nil"/>
              <w:left w:val="nil"/>
              <w:bottom w:val="nil"/>
              <w:right w:val="nil"/>
            </w:tcBorders>
          </w:tcPr>
          <w:p w14:paraId="49F421B7" w14:textId="5EC1F71D" w:rsidR="004E2CF8" w:rsidRDefault="004E2CF8" w:rsidP="004E2CF8">
            <w:pPr>
              <w:pStyle w:val="Attachmentmaintext"/>
            </w:pPr>
            <w:r>
              <w:t xml:space="preserve">Conditions to manage the substantive risks are discussed in Chapter 3, Section 2 of the RARMP. </w:t>
            </w:r>
          </w:p>
        </w:tc>
      </w:tr>
      <w:tr w:rsidR="004E2CF8" w:rsidRPr="00C7285E" w14:paraId="2BF1FA46" w14:textId="77777777" w:rsidTr="000325A1">
        <w:tc>
          <w:tcPr>
            <w:tcW w:w="645" w:type="pct"/>
            <w:vMerge w:val="restart"/>
            <w:tcBorders>
              <w:top w:val="nil"/>
              <w:left w:val="nil"/>
              <w:bottom w:val="nil"/>
              <w:right w:val="nil"/>
            </w:tcBorders>
          </w:tcPr>
          <w:p w14:paraId="3D4B174A"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04C935B2" w14:textId="7D1B2299" w:rsidR="004E2CF8" w:rsidRDefault="004E2CF8" w:rsidP="004E2CF8">
            <w:pPr>
              <w:pStyle w:val="AttachmentAbullet"/>
            </w:pPr>
            <w:r>
              <w:t>With the overall conclusion of the RARMP</w:t>
            </w:r>
          </w:p>
        </w:tc>
        <w:tc>
          <w:tcPr>
            <w:tcW w:w="1875" w:type="pct"/>
            <w:tcBorders>
              <w:top w:val="nil"/>
              <w:left w:val="nil"/>
              <w:bottom w:val="nil"/>
              <w:right w:val="nil"/>
            </w:tcBorders>
          </w:tcPr>
          <w:p w14:paraId="361DAFE7" w14:textId="150B3940" w:rsidR="004E2CF8" w:rsidRDefault="004E2CF8" w:rsidP="004E2CF8">
            <w:pPr>
              <w:pStyle w:val="Attachmentmaintext"/>
            </w:pPr>
            <w:r>
              <w:t>Following further risk characterisation of 2 of the risk scenarios, the Regulator has concluded that the overall estimated risk to be negligible to low. Risk mitigation measures are included in the licence conditions to manage these risks.</w:t>
            </w:r>
          </w:p>
        </w:tc>
      </w:tr>
      <w:tr w:rsidR="004E2CF8" w:rsidRPr="00C7285E" w14:paraId="3DB7CCF8" w14:textId="77777777" w:rsidTr="000325A1">
        <w:tc>
          <w:tcPr>
            <w:tcW w:w="645" w:type="pct"/>
            <w:vMerge/>
            <w:tcBorders>
              <w:left w:val="nil"/>
              <w:bottom w:val="nil"/>
              <w:right w:val="nil"/>
            </w:tcBorders>
          </w:tcPr>
          <w:p w14:paraId="0B74E36B"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1E45299C" w14:textId="4F3F09FA" w:rsidR="004E2CF8" w:rsidRDefault="004E2CF8" w:rsidP="004E2CF8">
            <w:pPr>
              <w:spacing w:before="60" w:after="60"/>
              <w:contextualSpacing/>
              <w:rPr>
                <w:rFonts w:cs="Calibri"/>
                <w:sz w:val="20"/>
                <w:szCs w:val="20"/>
              </w:rPr>
            </w:pPr>
            <w:r>
              <w:rPr>
                <w:rFonts w:cs="Calibri"/>
                <w:sz w:val="20"/>
                <w:szCs w:val="20"/>
              </w:rPr>
              <w:t>The Regulator should:</w:t>
            </w:r>
          </w:p>
        </w:tc>
        <w:tc>
          <w:tcPr>
            <w:tcW w:w="1875" w:type="pct"/>
            <w:tcBorders>
              <w:top w:val="nil"/>
              <w:left w:val="nil"/>
              <w:bottom w:val="nil"/>
              <w:right w:val="nil"/>
            </w:tcBorders>
          </w:tcPr>
          <w:p w14:paraId="5E59FFD1" w14:textId="77777777" w:rsidR="004E2CF8" w:rsidRDefault="004E2CF8" w:rsidP="000325A1">
            <w:pPr>
              <w:spacing w:before="0" w:after="0"/>
              <w:ind w:left="91"/>
              <w:rPr>
                <w:rFonts w:cs="Calibri"/>
                <w:sz w:val="20"/>
                <w:szCs w:val="20"/>
              </w:rPr>
            </w:pPr>
          </w:p>
        </w:tc>
      </w:tr>
      <w:tr w:rsidR="004E2CF8" w:rsidRPr="00C7285E" w14:paraId="1C1A6A6D" w14:textId="77777777" w:rsidTr="000325A1">
        <w:tc>
          <w:tcPr>
            <w:tcW w:w="645" w:type="pct"/>
            <w:vMerge/>
            <w:tcBorders>
              <w:left w:val="nil"/>
              <w:bottom w:val="nil"/>
              <w:right w:val="nil"/>
            </w:tcBorders>
          </w:tcPr>
          <w:p w14:paraId="00000AC8"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1CAA55A1" w14:textId="3C718EBF" w:rsidR="004E2CF8" w:rsidRDefault="004E2CF8" w:rsidP="000325A1">
            <w:pPr>
              <w:pStyle w:val="AttachmentAbullet"/>
            </w:pPr>
            <w:r>
              <w:t xml:space="preserve">Consider clarifying licence condition wording aiming to reduce faecal-oral contact/transmission. </w:t>
            </w:r>
          </w:p>
        </w:tc>
        <w:tc>
          <w:tcPr>
            <w:tcW w:w="1875" w:type="pct"/>
            <w:tcBorders>
              <w:top w:val="nil"/>
              <w:left w:val="nil"/>
              <w:bottom w:val="nil"/>
              <w:right w:val="nil"/>
            </w:tcBorders>
          </w:tcPr>
          <w:p w14:paraId="6B7E033C" w14:textId="77777777" w:rsidR="004E2CF8" w:rsidRDefault="004E2CF8" w:rsidP="000325A1">
            <w:pPr>
              <w:pStyle w:val="Attachmentmaintext"/>
            </w:pPr>
            <w:r>
              <w:t xml:space="preserve">The licence condition has been amended to ensure that the intent to prevent faecal-oral transmission from sexual activities is clear. </w:t>
            </w:r>
          </w:p>
          <w:p w14:paraId="4DA3B317" w14:textId="5C4F0A6F" w:rsidR="004E2CF8" w:rsidRDefault="004E2CF8" w:rsidP="000325A1">
            <w:pPr>
              <w:pStyle w:val="Attachmentmaintext"/>
            </w:pPr>
            <w:r>
              <w:t>A licence condition requiring the licence holder to obtain written consent from participants to comply with good hand hygiene practices is already included in the licence.</w:t>
            </w:r>
          </w:p>
        </w:tc>
      </w:tr>
      <w:tr w:rsidR="004E2CF8" w:rsidRPr="00C7285E" w14:paraId="726F288E" w14:textId="77777777" w:rsidTr="000325A1">
        <w:tc>
          <w:tcPr>
            <w:tcW w:w="645" w:type="pct"/>
            <w:vMerge/>
            <w:tcBorders>
              <w:left w:val="nil"/>
              <w:bottom w:val="nil"/>
              <w:right w:val="nil"/>
            </w:tcBorders>
          </w:tcPr>
          <w:p w14:paraId="4E597513"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58ED3AEF" w14:textId="2D73C1C7" w:rsidR="004E2CF8" w:rsidRDefault="004E2CF8" w:rsidP="000325A1">
            <w:pPr>
              <w:pStyle w:val="AttachmentAbullet"/>
            </w:pPr>
            <w:r>
              <w:t>Consider whether the uncertainty in the pre-clinical data is sufficient to support that the likelihood of transmission of</w:t>
            </w:r>
            <w:r w:rsidRPr="006A39DD">
              <w:rPr>
                <w:i/>
                <w:iCs/>
              </w:rPr>
              <w:t xml:space="preserve"> ttr</w:t>
            </w:r>
            <w:r>
              <w:t xml:space="preserve"> operon to pathogenic bacteria is negligible or low.</w:t>
            </w:r>
          </w:p>
        </w:tc>
        <w:tc>
          <w:tcPr>
            <w:tcW w:w="1875" w:type="pct"/>
            <w:tcBorders>
              <w:top w:val="nil"/>
              <w:left w:val="nil"/>
              <w:bottom w:val="nil"/>
              <w:right w:val="nil"/>
            </w:tcBorders>
          </w:tcPr>
          <w:p w14:paraId="4CDDC23D" w14:textId="77777777" w:rsidR="004E2CF8" w:rsidRDefault="004E2CF8" w:rsidP="000325A1">
            <w:pPr>
              <w:pStyle w:val="Attachmentmaintext"/>
            </w:pPr>
            <w:r>
              <w:t xml:space="preserve">Risk scenario 2 (Chapter 2, Section 3.1 of the RARMP) discusses the likelihood of horizontal gene transfer of </w:t>
            </w:r>
            <w:r w:rsidRPr="00E9395A">
              <w:rPr>
                <w:i/>
                <w:iCs/>
              </w:rPr>
              <w:t>ttr</w:t>
            </w:r>
            <w:r>
              <w:t xml:space="preserve"> operon to other pathogenic bacteria. </w:t>
            </w:r>
          </w:p>
          <w:p w14:paraId="1FFAC548" w14:textId="72717AEB" w:rsidR="004E2CF8" w:rsidRDefault="004E2CF8" w:rsidP="000325A1">
            <w:pPr>
              <w:pStyle w:val="Attachmentmaintext"/>
            </w:pPr>
            <w:r>
              <w:t>Further consideration of Risk scenario 2 has determined that the overall risk estimate for this risk scenario is negligible to low.</w:t>
            </w:r>
          </w:p>
        </w:tc>
      </w:tr>
      <w:tr w:rsidR="004E2CF8" w:rsidRPr="00C7285E" w14:paraId="7910A04F" w14:textId="77777777" w:rsidTr="000325A1">
        <w:tc>
          <w:tcPr>
            <w:tcW w:w="645" w:type="pct"/>
            <w:vMerge/>
            <w:tcBorders>
              <w:left w:val="nil"/>
              <w:bottom w:val="single" w:sz="4" w:space="0" w:color="auto"/>
              <w:right w:val="nil"/>
            </w:tcBorders>
          </w:tcPr>
          <w:p w14:paraId="27067FFB" w14:textId="77777777" w:rsidR="004E2CF8" w:rsidRDefault="004E2CF8" w:rsidP="004E2CF8">
            <w:pPr>
              <w:spacing w:before="60" w:after="60"/>
              <w:rPr>
                <w:rFonts w:cs="Calibri"/>
                <w:sz w:val="20"/>
                <w:szCs w:val="20"/>
              </w:rPr>
            </w:pPr>
          </w:p>
        </w:tc>
        <w:tc>
          <w:tcPr>
            <w:tcW w:w="2479" w:type="pct"/>
            <w:tcBorders>
              <w:top w:val="nil"/>
              <w:left w:val="nil"/>
              <w:bottom w:val="single" w:sz="4" w:space="0" w:color="auto"/>
              <w:right w:val="nil"/>
            </w:tcBorders>
          </w:tcPr>
          <w:p w14:paraId="3F688E8F" w14:textId="0DE2FEB3" w:rsidR="004E2CF8" w:rsidRDefault="004E2CF8" w:rsidP="000325A1">
            <w:pPr>
              <w:pStyle w:val="AttachmentAbullet"/>
            </w:pPr>
            <w:r>
              <w:t xml:space="preserve">Further consider clarifying the exclusion criterion relating to taking probiotics and whether probiotics should be defined. </w:t>
            </w:r>
          </w:p>
        </w:tc>
        <w:tc>
          <w:tcPr>
            <w:tcW w:w="1875" w:type="pct"/>
            <w:tcBorders>
              <w:top w:val="nil"/>
              <w:left w:val="nil"/>
              <w:bottom w:val="single" w:sz="4" w:space="0" w:color="auto"/>
              <w:right w:val="nil"/>
            </w:tcBorders>
          </w:tcPr>
          <w:p w14:paraId="2931DDA4" w14:textId="5851C037" w:rsidR="004E2CF8" w:rsidRDefault="004E2CF8" w:rsidP="000325A1">
            <w:pPr>
              <w:pStyle w:val="Attachmentmaintext"/>
            </w:pPr>
            <w:r>
              <w:t xml:space="preserve">Probiotics are not known to be pathogenic and any transfer of genetic material from the GMO is unlikely to result in harm, as considered in Chapter 3, section 3.1.1. Therefore, the condition requiring exclusion of people that have used probiotics has been removed from the licence. </w:t>
            </w:r>
          </w:p>
        </w:tc>
      </w:tr>
      <w:tr w:rsidR="004E2CF8" w:rsidRPr="00C7285E" w14:paraId="187D657E" w14:textId="77777777" w:rsidTr="000325A1">
        <w:tc>
          <w:tcPr>
            <w:tcW w:w="645" w:type="pct"/>
            <w:tcBorders>
              <w:top w:val="single" w:sz="4" w:space="0" w:color="auto"/>
              <w:left w:val="nil"/>
              <w:bottom w:val="single" w:sz="4" w:space="0" w:color="auto"/>
              <w:right w:val="nil"/>
            </w:tcBorders>
          </w:tcPr>
          <w:p w14:paraId="4DFA3280" w14:textId="6D8BC821" w:rsidR="004E2CF8" w:rsidRDefault="000325A1" w:rsidP="004E2CF8">
            <w:pPr>
              <w:spacing w:before="60" w:after="60"/>
              <w:rPr>
                <w:rFonts w:cs="Calibri"/>
                <w:sz w:val="20"/>
                <w:szCs w:val="20"/>
              </w:rPr>
            </w:pPr>
            <w:r>
              <w:rPr>
                <w:rFonts w:cs="Calibri"/>
                <w:sz w:val="20"/>
                <w:szCs w:val="20"/>
              </w:rPr>
              <w:t>2</w:t>
            </w:r>
          </w:p>
        </w:tc>
        <w:tc>
          <w:tcPr>
            <w:tcW w:w="2479" w:type="pct"/>
            <w:tcBorders>
              <w:top w:val="single" w:sz="4" w:space="0" w:color="auto"/>
              <w:left w:val="nil"/>
              <w:bottom w:val="single" w:sz="4" w:space="0" w:color="auto"/>
              <w:right w:val="nil"/>
            </w:tcBorders>
          </w:tcPr>
          <w:p w14:paraId="127027DA" w14:textId="3A423D27" w:rsidR="004E2CF8" w:rsidRDefault="004E2CF8" w:rsidP="004E2CF8">
            <w:pPr>
              <w:spacing w:before="60" w:after="60"/>
              <w:contextualSpacing/>
              <w:rPr>
                <w:rFonts w:cs="Calibri"/>
                <w:sz w:val="20"/>
                <w:szCs w:val="20"/>
              </w:rPr>
            </w:pPr>
            <w:r>
              <w:rPr>
                <w:rFonts w:cs="Calibri"/>
                <w:sz w:val="20"/>
                <w:szCs w:val="20"/>
              </w:rPr>
              <w:t xml:space="preserve">No advice or comments on the risk management plan for DIR-221. </w:t>
            </w:r>
          </w:p>
        </w:tc>
        <w:tc>
          <w:tcPr>
            <w:tcW w:w="1875" w:type="pct"/>
            <w:tcBorders>
              <w:top w:val="single" w:sz="4" w:space="0" w:color="auto"/>
              <w:left w:val="nil"/>
              <w:bottom w:val="single" w:sz="4" w:space="0" w:color="auto"/>
              <w:right w:val="nil"/>
            </w:tcBorders>
          </w:tcPr>
          <w:p w14:paraId="73B59761" w14:textId="1A30C308" w:rsidR="004E2CF8" w:rsidRDefault="004E2CF8" w:rsidP="000325A1">
            <w:pPr>
              <w:pStyle w:val="Attachmentmaintext"/>
            </w:pPr>
            <w:r>
              <w:t>Noted.</w:t>
            </w:r>
          </w:p>
        </w:tc>
      </w:tr>
      <w:tr w:rsidR="000325A1" w:rsidRPr="00C7285E" w14:paraId="0138E4F1" w14:textId="77777777" w:rsidTr="000325A1">
        <w:tc>
          <w:tcPr>
            <w:tcW w:w="645" w:type="pct"/>
            <w:vMerge w:val="restart"/>
            <w:tcBorders>
              <w:top w:val="single" w:sz="4" w:space="0" w:color="auto"/>
              <w:left w:val="nil"/>
              <w:right w:val="nil"/>
            </w:tcBorders>
          </w:tcPr>
          <w:p w14:paraId="7287B340" w14:textId="0D93181E" w:rsidR="000325A1" w:rsidRDefault="000325A1" w:rsidP="004E2CF8">
            <w:pPr>
              <w:spacing w:before="60" w:after="60"/>
              <w:rPr>
                <w:rFonts w:cs="Calibri"/>
                <w:sz w:val="20"/>
                <w:szCs w:val="20"/>
              </w:rPr>
            </w:pPr>
            <w:r>
              <w:rPr>
                <w:rFonts w:cs="Calibri"/>
                <w:sz w:val="20"/>
                <w:szCs w:val="20"/>
              </w:rPr>
              <w:t>3</w:t>
            </w:r>
          </w:p>
        </w:tc>
        <w:tc>
          <w:tcPr>
            <w:tcW w:w="2479" w:type="pct"/>
            <w:tcBorders>
              <w:top w:val="single" w:sz="4" w:space="0" w:color="auto"/>
              <w:left w:val="nil"/>
              <w:bottom w:val="nil"/>
              <w:right w:val="nil"/>
            </w:tcBorders>
          </w:tcPr>
          <w:p w14:paraId="5AF48BDE" w14:textId="5890346A" w:rsidR="000325A1" w:rsidRDefault="000325A1" w:rsidP="004E2CF8">
            <w:pPr>
              <w:spacing w:before="60" w:after="60"/>
              <w:contextualSpacing/>
              <w:rPr>
                <w:rFonts w:cs="Calibri"/>
                <w:sz w:val="20"/>
                <w:szCs w:val="20"/>
              </w:rPr>
            </w:pPr>
            <w:r>
              <w:rPr>
                <w:rFonts w:cs="Calibri"/>
                <w:sz w:val="20"/>
                <w:szCs w:val="20"/>
              </w:rPr>
              <w:t>Noted the description of the GMO and the details of the clinical trial.</w:t>
            </w:r>
          </w:p>
        </w:tc>
        <w:tc>
          <w:tcPr>
            <w:tcW w:w="1875" w:type="pct"/>
            <w:tcBorders>
              <w:top w:val="single" w:sz="4" w:space="0" w:color="auto"/>
              <w:left w:val="nil"/>
              <w:bottom w:val="nil"/>
              <w:right w:val="nil"/>
            </w:tcBorders>
          </w:tcPr>
          <w:p w14:paraId="72A6B9F5" w14:textId="77777777" w:rsidR="000325A1" w:rsidRDefault="000325A1" w:rsidP="004E2CF8">
            <w:pPr>
              <w:ind w:left="92"/>
              <w:rPr>
                <w:rFonts w:cs="Calibri"/>
                <w:sz w:val="20"/>
                <w:szCs w:val="20"/>
              </w:rPr>
            </w:pPr>
          </w:p>
        </w:tc>
      </w:tr>
      <w:tr w:rsidR="000325A1" w:rsidRPr="00C7285E" w14:paraId="18AC15F2" w14:textId="77777777" w:rsidTr="000325A1">
        <w:tc>
          <w:tcPr>
            <w:tcW w:w="645" w:type="pct"/>
            <w:vMerge/>
            <w:tcBorders>
              <w:left w:val="nil"/>
              <w:right w:val="nil"/>
            </w:tcBorders>
          </w:tcPr>
          <w:p w14:paraId="7B6FAB16" w14:textId="77777777" w:rsidR="000325A1" w:rsidRDefault="000325A1" w:rsidP="004E2CF8">
            <w:pPr>
              <w:spacing w:before="60" w:after="60"/>
              <w:rPr>
                <w:rFonts w:cs="Calibri"/>
                <w:sz w:val="20"/>
                <w:szCs w:val="20"/>
              </w:rPr>
            </w:pPr>
          </w:p>
        </w:tc>
        <w:tc>
          <w:tcPr>
            <w:tcW w:w="2479" w:type="pct"/>
            <w:tcBorders>
              <w:top w:val="nil"/>
              <w:left w:val="nil"/>
              <w:bottom w:val="nil"/>
              <w:right w:val="nil"/>
            </w:tcBorders>
          </w:tcPr>
          <w:p w14:paraId="06036D4C" w14:textId="1CD29326" w:rsidR="000325A1" w:rsidRDefault="000325A1" w:rsidP="004E2CF8">
            <w:pPr>
              <w:spacing w:before="60" w:after="60"/>
              <w:contextualSpacing/>
              <w:rPr>
                <w:rFonts w:cs="Calibri"/>
                <w:sz w:val="20"/>
                <w:szCs w:val="20"/>
              </w:rPr>
            </w:pPr>
            <w:r>
              <w:rPr>
                <w:rFonts w:cs="Calibri"/>
                <w:sz w:val="20"/>
                <w:szCs w:val="20"/>
              </w:rPr>
              <w:t xml:space="preserve">Agrees that the risks to health and safety of people or the environment from the proposed dealings are negligible. </w:t>
            </w:r>
          </w:p>
        </w:tc>
        <w:tc>
          <w:tcPr>
            <w:tcW w:w="1875" w:type="pct"/>
            <w:tcBorders>
              <w:top w:val="nil"/>
              <w:left w:val="nil"/>
              <w:bottom w:val="nil"/>
              <w:right w:val="nil"/>
            </w:tcBorders>
          </w:tcPr>
          <w:p w14:paraId="4C84AB4A" w14:textId="5563CF0D" w:rsidR="000325A1" w:rsidRDefault="000325A1" w:rsidP="000325A1">
            <w:pPr>
              <w:pStyle w:val="Attachmentmaintext"/>
            </w:pPr>
            <w:r>
              <w:t>Noted.</w:t>
            </w:r>
          </w:p>
        </w:tc>
      </w:tr>
      <w:tr w:rsidR="000325A1" w:rsidRPr="00C7285E" w14:paraId="39AFD435" w14:textId="77777777" w:rsidTr="000325A1">
        <w:tc>
          <w:tcPr>
            <w:tcW w:w="645" w:type="pct"/>
            <w:vMerge/>
            <w:tcBorders>
              <w:left w:val="nil"/>
              <w:right w:val="nil"/>
            </w:tcBorders>
          </w:tcPr>
          <w:p w14:paraId="6043EDDF" w14:textId="77777777" w:rsidR="000325A1" w:rsidRDefault="000325A1" w:rsidP="004E2CF8">
            <w:pPr>
              <w:spacing w:before="60" w:after="60"/>
              <w:rPr>
                <w:rFonts w:cs="Calibri"/>
                <w:sz w:val="20"/>
                <w:szCs w:val="20"/>
              </w:rPr>
            </w:pPr>
          </w:p>
        </w:tc>
        <w:tc>
          <w:tcPr>
            <w:tcW w:w="2479" w:type="pct"/>
            <w:tcBorders>
              <w:top w:val="nil"/>
              <w:left w:val="nil"/>
              <w:bottom w:val="nil"/>
              <w:right w:val="nil"/>
            </w:tcBorders>
          </w:tcPr>
          <w:p w14:paraId="290972FB" w14:textId="296CBA0A" w:rsidR="000325A1" w:rsidRDefault="000325A1" w:rsidP="000325A1">
            <w:pPr>
              <w:spacing w:before="0" w:after="0"/>
              <w:rPr>
                <w:rFonts w:cs="Calibri"/>
                <w:sz w:val="20"/>
                <w:szCs w:val="20"/>
              </w:rPr>
            </w:pPr>
            <w:r>
              <w:rPr>
                <w:rFonts w:cs="Calibri"/>
                <w:sz w:val="20"/>
                <w:szCs w:val="20"/>
              </w:rPr>
              <w:t>Advised that:</w:t>
            </w:r>
          </w:p>
        </w:tc>
        <w:tc>
          <w:tcPr>
            <w:tcW w:w="1875" w:type="pct"/>
            <w:tcBorders>
              <w:top w:val="nil"/>
              <w:left w:val="nil"/>
              <w:bottom w:val="nil"/>
              <w:right w:val="nil"/>
            </w:tcBorders>
          </w:tcPr>
          <w:p w14:paraId="6A8CE165" w14:textId="77777777" w:rsidR="000325A1" w:rsidRDefault="000325A1" w:rsidP="000325A1">
            <w:pPr>
              <w:spacing w:before="0" w:after="0"/>
              <w:rPr>
                <w:rFonts w:cs="Calibri"/>
                <w:sz w:val="20"/>
                <w:szCs w:val="20"/>
              </w:rPr>
            </w:pPr>
          </w:p>
        </w:tc>
      </w:tr>
      <w:tr w:rsidR="000325A1" w:rsidRPr="00C7285E" w14:paraId="5390C2FC" w14:textId="77777777" w:rsidTr="000325A1">
        <w:tc>
          <w:tcPr>
            <w:tcW w:w="645" w:type="pct"/>
            <w:vMerge/>
            <w:tcBorders>
              <w:left w:val="nil"/>
              <w:bottom w:val="nil"/>
              <w:right w:val="nil"/>
            </w:tcBorders>
          </w:tcPr>
          <w:p w14:paraId="21EFA29B" w14:textId="77777777" w:rsidR="000325A1" w:rsidRDefault="000325A1" w:rsidP="004E2CF8">
            <w:pPr>
              <w:spacing w:before="60" w:after="60"/>
              <w:rPr>
                <w:rFonts w:cs="Calibri"/>
                <w:sz w:val="20"/>
                <w:szCs w:val="20"/>
              </w:rPr>
            </w:pPr>
          </w:p>
        </w:tc>
        <w:tc>
          <w:tcPr>
            <w:tcW w:w="2479" w:type="pct"/>
            <w:tcBorders>
              <w:top w:val="nil"/>
              <w:left w:val="nil"/>
              <w:bottom w:val="nil"/>
              <w:right w:val="nil"/>
            </w:tcBorders>
          </w:tcPr>
          <w:p w14:paraId="013DDD85" w14:textId="739510CA" w:rsidR="000325A1" w:rsidRDefault="000325A1" w:rsidP="000325A1">
            <w:pPr>
              <w:pStyle w:val="AttachmentAbullet"/>
            </w:pPr>
            <w:r>
              <w:t>Training of participants in hand hygiene needs to be very thorough especially for food preparation; and</w:t>
            </w:r>
          </w:p>
        </w:tc>
        <w:tc>
          <w:tcPr>
            <w:tcW w:w="1875" w:type="pct"/>
            <w:tcBorders>
              <w:top w:val="nil"/>
              <w:left w:val="nil"/>
              <w:bottom w:val="nil"/>
              <w:right w:val="nil"/>
            </w:tcBorders>
          </w:tcPr>
          <w:p w14:paraId="3D67D630" w14:textId="38B20E05" w:rsidR="000325A1" w:rsidRDefault="000325A1" w:rsidP="000325A1">
            <w:pPr>
              <w:pStyle w:val="Attachmentmaintext"/>
            </w:pPr>
            <w:r>
              <w:t xml:space="preserve">A licence condition is included to ensure that the licence holder obtain written agreement from the trial participant that they will agree to comply with </w:t>
            </w:r>
            <w:r w:rsidRPr="00F75AB9">
              <w:t>good hand hygiene practices</w:t>
            </w:r>
            <w:r>
              <w:t>.</w:t>
            </w:r>
          </w:p>
        </w:tc>
      </w:tr>
      <w:tr w:rsidR="004E2CF8" w:rsidRPr="00C7285E" w14:paraId="1F2F83CA" w14:textId="77777777" w:rsidTr="000325A1">
        <w:tc>
          <w:tcPr>
            <w:tcW w:w="645" w:type="pct"/>
            <w:tcBorders>
              <w:top w:val="nil"/>
              <w:left w:val="nil"/>
              <w:bottom w:val="single" w:sz="4" w:space="0" w:color="auto"/>
              <w:right w:val="nil"/>
            </w:tcBorders>
          </w:tcPr>
          <w:p w14:paraId="074AF04D" w14:textId="77777777" w:rsidR="004E2CF8" w:rsidRDefault="004E2CF8" w:rsidP="004E2CF8">
            <w:pPr>
              <w:spacing w:before="60" w:after="60"/>
              <w:rPr>
                <w:rFonts w:cs="Calibri"/>
                <w:sz w:val="20"/>
                <w:szCs w:val="20"/>
              </w:rPr>
            </w:pPr>
          </w:p>
        </w:tc>
        <w:tc>
          <w:tcPr>
            <w:tcW w:w="2479" w:type="pct"/>
            <w:tcBorders>
              <w:top w:val="nil"/>
              <w:left w:val="nil"/>
              <w:bottom w:val="single" w:sz="4" w:space="0" w:color="auto"/>
              <w:right w:val="nil"/>
            </w:tcBorders>
          </w:tcPr>
          <w:p w14:paraId="60F1620F" w14:textId="7CDF9806" w:rsidR="004E2CF8" w:rsidRDefault="004E2CF8" w:rsidP="000325A1">
            <w:pPr>
              <w:pStyle w:val="AttachmentAbullet"/>
            </w:pPr>
            <w:r>
              <w:t xml:space="preserve">Participants should be monitored until they have evidence that they are no longer shedding the GMO, which could take longer than 28 days. </w:t>
            </w:r>
          </w:p>
        </w:tc>
        <w:tc>
          <w:tcPr>
            <w:tcW w:w="1875" w:type="pct"/>
            <w:tcBorders>
              <w:top w:val="nil"/>
              <w:left w:val="nil"/>
              <w:bottom w:val="single" w:sz="4" w:space="0" w:color="auto"/>
              <w:right w:val="nil"/>
            </w:tcBorders>
          </w:tcPr>
          <w:p w14:paraId="28D80E80" w14:textId="77777777" w:rsidR="004E2CF8" w:rsidRDefault="004E2CF8" w:rsidP="004E2CF8">
            <w:pPr>
              <w:rPr>
                <w:rFonts w:cs="Calibri"/>
                <w:sz w:val="20"/>
                <w:szCs w:val="20"/>
              </w:rPr>
            </w:pPr>
            <w:r>
              <w:rPr>
                <w:rFonts w:cs="Calibri"/>
                <w:sz w:val="20"/>
                <w:szCs w:val="20"/>
              </w:rPr>
              <w:t xml:space="preserve">Samples will be collected as part of the clinical trial. </w:t>
            </w:r>
          </w:p>
          <w:p w14:paraId="274BBA1C" w14:textId="03B102C5" w:rsidR="004E2CF8" w:rsidRDefault="004E2CF8" w:rsidP="000325A1">
            <w:pPr>
              <w:pStyle w:val="Attachmentmaintext"/>
            </w:pPr>
            <w:r>
              <w:t xml:space="preserve">The RARMP concluded that the risk from the shedding of the GMO or novel bacteria to be negligible to low. </w:t>
            </w:r>
            <w:r>
              <w:lastRenderedPageBreak/>
              <w:t xml:space="preserve">Licence conditions have been included to obtain agreement from trial participants to undertake several hygiene measures to minimise transmission of the GMO. No additional conditions were imposed on the period of sample collection. </w:t>
            </w:r>
          </w:p>
        </w:tc>
      </w:tr>
      <w:tr w:rsidR="004E2CF8" w:rsidRPr="00C7285E" w14:paraId="03D1AFA9" w14:textId="77777777" w:rsidTr="000325A1">
        <w:tc>
          <w:tcPr>
            <w:tcW w:w="645" w:type="pct"/>
            <w:tcBorders>
              <w:top w:val="single" w:sz="4" w:space="0" w:color="auto"/>
              <w:left w:val="nil"/>
              <w:bottom w:val="nil"/>
              <w:right w:val="nil"/>
            </w:tcBorders>
          </w:tcPr>
          <w:p w14:paraId="7E4D7CEE" w14:textId="1E4C9F31" w:rsidR="004E2CF8" w:rsidRDefault="004E2CF8" w:rsidP="004E2CF8">
            <w:pPr>
              <w:spacing w:before="60" w:after="60"/>
              <w:rPr>
                <w:rFonts w:cs="Calibri"/>
                <w:sz w:val="20"/>
                <w:szCs w:val="20"/>
              </w:rPr>
            </w:pPr>
            <w:r>
              <w:rPr>
                <w:rFonts w:cs="Calibri"/>
                <w:sz w:val="20"/>
                <w:szCs w:val="20"/>
              </w:rPr>
              <w:lastRenderedPageBreak/>
              <w:t>4</w:t>
            </w:r>
          </w:p>
        </w:tc>
        <w:tc>
          <w:tcPr>
            <w:tcW w:w="2479" w:type="pct"/>
            <w:tcBorders>
              <w:top w:val="single" w:sz="4" w:space="0" w:color="auto"/>
              <w:left w:val="nil"/>
              <w:bottom w:val="nil"/>
              <w:right w:val="nil"/>
            </w:tcBorders>
          </w:tcPr>
          <w:p w14:paraId="7DBEC1F9" w14:textId="7182DF08" w:rsidR="004E2CF8" w:rsidRDefault="004E2CF8" w:rsidP="004E2CF8">
            <w:pPr>
              <w:spacing w:before="60" w:after="60"/>
              <w:contextualSpacing/>
              <w:rPr>
                <w:rFonts w:cs="Calibri"/>
                <w:sz w:val="20"/>
                <w:szCs w:val="20"/>
              </w:rPr>
            </w:pPr>
            <w:r>
              <w:rPr>
                <w:rFonts w:cs="Calibri"/>
                <w:sz w:val="20"/>
                <w:szCs w:val="20"/>
              </w:rPr>
              <w:t xml:space="preserve">Sought clarification whether additional controls will be in place for patients who may commence additional treatments during the trial, such as antibiotics and laxatives that could potentially increase the risk of shedding of the GMO. </w:t>
            </w:r>
          </w:p>
        </w:tc>
        <w:tc>
          <w:tcPr>
            <w:tcW w:w="1875" w:type="pct"/>
            <w:tcBorders>
              <w:top w:val="single" w:sz="4" w:space="0" w:color="auto"/>
              <w:left w:val="nil"/>
              <w:bottom w:val="nil"/>
              <w:right w:val="nil"/>
            </w:tcBorders>
          </w:tcPr>
          <w:p w14:paraId="1A24760E" w14:textId="44B31DAF" w:rsidR="004E2CF8" w:rsidRDefault="004E2CF8" w:rsidP="004E2CF8">
            <w:pPr>
              <w:rPr>
                <w:rFonts w:cs="Calibri"/>
                <w:sz w:val="20"/>
                <w:szCs w:val="20"/>
              </w:rPr>
            </w:pPr>
            <w:r>
              <w:rPr>
                <w:rFonts w:cs="Calibri"/>
                <w:sz w:val="20"/>
                <w:szCs w:val="20"/>
              </w:rPr>
              <w:t>Licence conditions are included to exclude trial participants that use agents that can alter gut transit time and those who are currently using antibiotics.</w:t>
            </w:r>
          </w:p>
        </w:tc>
      </w:tr>
      <w:tr w:rsidR="004E2CF8" w:rsidRPr="00C7285E" w14:paraId="3974CCED" w14:textId="77777777" w:rsidTr="000325A1">
        <w:tc>
          <w:tcPr>
            <w:tcW w:w="645" w:type="pct"/>
            <w:tcBorders>
              <w:top w:val="nil"/>
              <w:left w:val="nil"/>
              <w:bottom w:val="nil"/>
              <w:right w:val="nil"/>
            </w:tcBorders>
          </w:tcPr>
          <w:p w14:paraId="5562CD77" w14:textId="77777777" w:rsidR="004E2CF8" w:rsidRDefault="004E2CF8" w:rsidP="000325A1">
            <w:pPr>
              <w:spacing w:before="0" w:after="0"/>
              <w:rPr>
                <w:rFonts w:cs="Calibri"/>
                <w:sz w:val="20"/>
                <w:szCs w:val="20"/>
              </w:rPr>
            </w:pPr>
          </w:p>
        </w:tc>
        <w:tc>
          <w:tcPr>
            <w:tcW w:w="2479" w:type="pct"/>
            <w:tcBorders>
              <w:top w:val="nil"/>
              <w:left w:val="nil"/>
              <w:bottom w:val="nil"/>
              <w:right w:val="nil"/>
            </w:tcBorders>
          </w:tcPr>
          <w:p w14:paraId="4A7140CC" w14:textId="50E676F0" w:rsidR="004E2CF8" w:rsidRDefault="004E2CF8" w:rsidP="000325A1">
            <w:pPr>
              <w:spacing w:before="0" w:after="0"/>
              <w:rPr>
                <w:rFonts w:cs="Calibri"/>
                <w:sz w:val="20"/>
                <w:szCs w:val="20"/>
              </w:rPr>
            </w:pPr>
            <w:r>
              <w:rPr>
                <w:rFonts w:cs="Calibri"/>
                <w:sz w:val="20"/>
                <w:szCs w:val="20"/>
              </w:rPr>
              <w:t xml:space="preserve">Recommends that the RARMP be amended to ensure the applicant: </w:t>
            </w:r>
          </w:p>
        </w:tc>
        <w:tc>
          <w:tcPr>
            <w:tcW w:w="1875" w:type="pct"/>
            <w:tcBorders>
              <w:top w:val="nil"/>
              <w:left w:val="nil"/>
              <w:bottom w:val="nil"/>
              <w:right w:val="nil"/>
            </w:tcBorders>
          </w:tcPr>
          <w:p w14:paraId="75CFA188" w14:textId="77777777" w:rsidR="004E2CF8" w:rsidRDefault="004E2CF8" w:rsidP="000325A1">
            <w:pPr>
              <w:spacing w:before="0" w:after="0"/>
              <w:rPr>
                <w:rFonts w:cs="Calibri"/>
                <w:sz w:val="20"/>
                <w:szCs w:val="20"/>
              </w:rPr>
            </w:pPr>
          </w:p>
        </w:tc>
      </w:tr>
      <w:tr w:rsidR="004E2CF8" w:rsidRPr="00C7285E" w14:paraId="4A06392B" w14:textId="77777777" w:rsidTr="000325A1">
        <w:tc>
          <w:tcPr>
            <w:tcW w:w="645" w:type="pct"/>
            <w:tcBorders>
              <w:top w:val="nil"/>
              <w:left w:val="nil"/>
              <w:bottom w:val="nil"/>
              <w:right w:val="nil"/>
            </w:tcBorders>
          </w:tcPr>
          <w:p w14:paraId="146BC4E1" w14:textId="77777777" w:rsidR="004E2CF8" w:rsidRDefault="004E2CF8" w:rsidP="004E2CF8">
            <w:pPr>
              <w:spacing w:before="60" w:after="60"/>
              <w:rPr>
                <w:rFonts w:cs="Calibri"/>
                <w:sz w:val="20"/>
                <w:szCs w:val="20"/>
              </w:rPr>
            </w:pPr>
          </w:p>
        </w:tc>
        <w:tc>
          <w:tcPr>
            <w:tcW w:w="2479" w:type="pct"/>
            <w:tcBorders>
              <w:top w:val="nil"/>
              <w:left w:val="nil"/>
              <w:bottom w:val="nil"/>
              <w:right w:val="nil"/>
            </w:tcBorders>
          </w:tcPr>
          <w:p w14:paraId="056CA3F0" w14:textId="6BCC0C72" w:rsidR="004E2CF8" w:rsidRDefault="004E2CF8" w:rsidP="000325A1">
            <w:pPr>
              <w:pStyle w:val="AttachmentAbullet"/>
            </w:pPr>
            <w:r>
              <w:t>take appropriate steps to ensure trial participants are informed of the need to report use of such additional treatments; and</w:t>
            </w:r>
          </w:p>
        </w:tc>
        <w:tc>
          <w:tcPr>
            <w:tcW w:w="1875" w:type="pct"/>
            <w:tcBorders>
              <w:top w:val="nil"/>
              <w:left w:val="nil"/>
              <w:bottom w:val="nil"/>
              <w:right w:val="nil"/>
            </w:tcBorders>
          </w:tcPr>
          <w:p w14:paraId="33D9EA81" w14:textId="0E066BDA" w:rsidR="004E2CF8" w:rsidRDefault="004E2CF8" w:rsidP="004E2CF8">
            <w:pPr>
              <w:rPr>
                <w:rFonts w:cs="Calibri"/>
                <w:sz w:val="20"/>
                <w:szCs w:val="20"/>
              </w:rPr>
            </w:pPr>
            <w:r>
              <w:rPr>
                <w:rFonts w:cs="Calibri"/>
                <w:sz w:val="20"/>
                <w:szCs w:val="20"/>
              </w:rPr>
              <w:t>The RARMP has been amended to clarify that if required by a participant during the trial period, antibiotic use is likely to eliminate the GMO in participants, and no increased shedding of the GMO is expected. Licence conditions have been included to obtain agreement from trial participants to undertake several hygiene measures to minimise transmission of the GMO. These measures are expected to be effective, even in the event of increased GMO shedding during the trial.</w:t>
            </w:r>
          </w:p>
        </w:tc>
      </w:tr>
      <w:tr w:rsidR="004E2CF8" w:rsidRPr="00C7285E" w14:paraId="7CF9BE98" w14:textId="77777777" w:rsidTr="000325A1">
        <w:tc>
          <w:tcPr>
            <w:tcW w:w="645" w:type="pct"/>
            <w:tcBorders>
              <w:top w:val="nil"/>
              <w:left w:val="nil"/>
              <w:bottom w:val="single" w:sz="4" w:space="0" w:color="auto"/>
              <w:right w:val="nil"/>
            </w:tcBorders>
          </w:tcPr>
          <w:p w14:paraId="06457BB0" w14:textId="77777777" w:rsidR="004E2CF8" w:rsidRDefault="004E2CF8" w:rsidP="004E2CF8">
            <w:pPr>
              <w:spacing w:before="60" w:after="60"/>
              <w:rPr>
                <w:rFonts w:cs="Calibri"/>
                <w:sz w:val="20"/>
                <w:szCs w:val="20"/>
              </w:rPr>
            </w:pPr>
          </w:p>
        </w:tc>
        <w:tc>
          <w:tcPr>
            <w:tcW w:w="2479" w:type="pct"/>
            <w:tcBorders>
              <w:top w:val="nil"/>
              <w:left w:val="nil"/>
              <w:bottom w:val="single" w:sz="4" w:space="0" w:color="auto"/>
              <w:right w:val="nil"/>
            </w:tcBorders>
          </w:tcPr>
          <w:p w14:paraId="32A6BB39" w14:textId="1411C435" w:rsidR="004E2CF8" w:rsidRDefault="004E2CF8" w:rsidP="000325A1">
            <w:pPr>
              <w:pStyle w:val="AttachmentAbullet"/>
            </w:pPr>
            <w:r>
              <w:t xml:space="preserve">implements measure to effectively manage and monitor these participants to safeguard the integrity of the trial results. </w:t>
            </w:r>
          </w:p>
        </w:tc>
        <w:tc>
          <w:tcPr>
            <w:tcW w:w="1875" w:type="pct"/>
            <w:tcBorders>
              <w:top w:val="nil"/>
              <w:left w:val="nil"/>
              <w:bottom w:val="single" w:sz="4" w:space="0" w:color="auto"/>
              <w:right w:val="nil"/>
            </w:tcBorders>
          </w:tcPr>
          <w:p w14:paraId="41693A98" w14:textId="08A0E9D1" w:rsidR="004E2CF8" w:rsidRDefault="004E2CF8" w:rsidP="004E2CF8">
            <w:pPr>
              <w:rPr>
                <w:rFonts w:cs="Calibri"/>
                <w:sz w:val="20"/>
                <w:szCs w:val="20"/>
              </w:rPr>
            </w:pPr>
            <w:r>
              <w:rPr>
                <w:rFonts w:cs="Calibri"/>
                <w:sz w:val="20"/>
                <w:szCs w:val="20"/>
              </w:rPr>
              <w:t xml:space="preserve">The OGTR assesses the risk of exposure of the GMO to people and the environment. The integrity of the trial results is outside the remit of the OGTR. </w:t>
            </w:r>
          </w:p>
        </w:tc>
      </w:tr>
      <w:tr w:rsidR="004E2CF8" w:rsidRPr="00C7285E" w14:paraId="5E31786D" w14:textId="77777777" w:rsidTr="000325A1">
        <w:tc>
          <w:tcPr>
            <w:tcW w:w="645" w:type="pct"/>
            <w:tcBorders>
              <w:top w:val="single" w:sz="4" w:space="0" w:color="auto"/>
              <w:left w:val="nil"/>
              <w:bottom w:val="single" w:sz="4" w:space="0" w:color="auto"/>
              <w:right w:val="nil"/>
            </w:tcBorders>
          </w:tcPr>
          <w:p w14:paraId="46F84C7F" w14:textId="2AE5CD48" w:rsidR="004E2CF8" w:rsidRDefault="004E2CF8" w:rsidP="004E2CF8">
            <w:pPr>
              <w:spacing w:before="60" w:after="60"/>
              <w:rPr>
                <w:rFonts w:cs="Calibri"/>
                <w:sz w:val="20"/>
                <w:szCs w:val="20"/>
              </w:rPr>
            </w:pPr>
            <w:r>
              <w:rPr>
                <w:rFonts w:cs="Calibri"/>
                <w:sz w:val="20"/>
                <w:szCs w:val="20"/>
              </w:rPr>
              <w:t>5</w:t>
            </w:r>
          </w:p>
        </w:tc>
        <w:tc>
          <w:tcPr>
            <w:tcW w:w="2479" w:type="pct"/>
            <w:tcBorders>
              <w:top w:val="single" w:sz="4" w:space="0" w:color="auto"/>
              <w:left w:val="nil"/>
              <w:bottom w:val="single" w:sz="4" w:space="0" w:color="auto"/>
              <w:right w:val="nil"/>
            </w:tcBorders>
          </w:tcPr>
          <w:p w14:paraId="314ABCA0" w14:textId="77777777" w:rsidR="004E2CF8" w:rsidRDefault="004E2CF8" w:rsidP="004E2CF8">
            <w:pPr>
              <w:pStyle w:val="BodyText"/>
              <w:rPr>
                <w:rFonts w:ascii="Calibri" w:hAnsi="Calibri" w:cs="Calibri"/>
                <w:sz w:val="20"/>
                <w:szCs w:val="20"/>
              </w:rPr>
            </w:pPr>
            <w:r>
              <w:rPr>
                <w:rFonts w:ascii="Calibri" w:hAnsi="Calibri" w:cs="Calibri"/>
                <w:sz w:val="20"/>
                <w:szCs w:val="20"/>
              </w:rPr>
              <w:t>Had the following comments:</w:t>
            </w:r>
          </w:p>
          <w:p w14:paraId="1B3306F1" w14:textId="77777777" w:rsidR="004E2CF8" w:rsidRDefault="004E2CF8" w:rsidP="000325A1">
            <w:pPr>
              <w:pStyle w:val="AttachmentAbullet"/>
            </w:pPr>
            <w:r>
              <w:t xml:space="preserve">satisfied that the discussion in the RARMP was extensive; </w:t>
            </w:r>
          </w:p>
          <w:p w14:paraId="0F9E039A" w14:textId="77777777" w:rsidR="004E2CF8" w:rsidRDefault="004E2CF8" w:rsidP="000325A1">
            <w:pPr>
              <w:pStyle w:val="AttachmentAbullet"/>
            </w:pPr>
            <w:r>
              <w:t>acknowledged that the GMO can be shed into the environment; and</w:t>
            </w:r>
          </w:p>
          <w:p w14:paraId="3E9B84CC" w14:textId="3BFCD954" w:rsidR="004E2CF8" w:rsidRDefault="004E2CF8" w:rsidP="000325A1">
            <w:pPr>
              <w:pStyle w:val="AttachmentAbullet"/>
            </w:pPr>
            <w:r>
              <w:t>agree that the GMO is not pathogenic but could potentially become pathogenic from HGT. However, the risk is reduced due to the modification on the GMO.</w:t>
            </w:r>
          </w:p>
        </w:tc>
        <w:tc>
          <w:tcPr>
            <w:tcW w:w="1875" w:type="pct"/>
            <w:tcBorders>
              <w:top w:val="single" w:sz="4" w:space="0" w:color="auto"/>
              <w:left w:val="nil"/>
              <w:bottom w:val="single" w:sz="4" w:space="0" w:color="auto"/>
              <w:right w:val="nil"/>
            </w:tcBorders>
          </w:tcPr>
          <w:p w14:paraId="6F42512F" w14:textId="6E2A2FB3" w:rsidR="004E2CF8" w:rsidRDefault="004E2CF8" w:rsidP="004E2CF8">
            <w:pPr>
              <w:rPr>
                <w:rFonts w:cs="Calibri"/>
                <w:sz w:val="20"/>
                <w:szCs w:val="20"/>
              </w:rPr>
            </w:pPr>
            <w:r>
              <w:rPr>
                <w:rFonts w:cs="Calibri"/>
                <w:sz w:val="20"/>
                <w:szCs w:val="20"/>
              </w:rPr>
              <w:t xml:space="preserve">Noted. </w:t>
            </w:r>
          </w:p>
        </w:tc>
      </w:tr>
      <w:tr w:rsidR="004E2CF8" w:rsidRPr="00C7285E" w14:paraId="319700B1" w14:textId="77777777" w:rsidTr="000325A1">
        <w:tc>
          <w:tcPr>
            <w:tcW w:w="645" w:type="pct"/>
            <w:tcBorders>
              <w:top w:val="single" w:sz="4" w:space="0" w:color="auto"/>
              <w:left w:val="nil"/>
              <w:bottom w:val="nil"/>
              <w:right w:val="nil"/>
            </w:tcBorders>
          </w:tcPr>
          <w:p w14:paraId="4BC284A4" w14:textId="77777777" w:rsidR="004E2CF8" w:rsidRDefault="004E2CF8" w:rsidP="004E2CF8">
            <w:pPr>
              <w:spacing w:before="60" w:after="60"/>
              <w:rPr>
                <w:rFonts w:cs="Calibri"/>
                <w:sz w:val="20"/>
                <w:szCs w:val="20"/>
              </w:rPr>
            </w:pPr>
          </w:p>
        </w:tc>
        <w:tc>
          <w:tcPr>
            <w:tcW w:w="2479" w:type="pct"/>
            <w:tcBorders>
              <w:top w:val="single" w:sz="4" w:space="0" w:color="auto"/>
              <w:left w:val="nil"/>
              <w:bottom w:val="nil"/>
              <w:right w:val="nil"/>
            </w:tcBorders>
          </w:tcPr>
          <w:p w14:paraId="006770A2" w14:textId="77777777" w:rsidR="004E2CF8" w:rsidRDefault="004E2CF8" w:rsidP="004E2CF8">
            <w:pPr>
              <w:pStyle w:val="BodyText"/>
              <w:rPr>
                <w:rFonts w:ascii="Calibri" w:hAnsi="Calibri" w:cs="Calibri"/>
                <w:sz w:val="20"/>
                <w:szCs w:val="20"/>
              </w:rPr>
            </w:pPr>
          </w:p>
        </w:tc>
        <w:tc>
          <w:tcPr>
            <w:tcW w:w="1875" w:type="pct"/>
            <w:tcBorders>
              <w:top w:val="single" w:sz="4" w:space="0" w:color="auto"/>
              <w:left w:val="nil"/>
              <w:bottom w:val="nil"/>
              <w:right w:val="nil"/>
            </w:tcBorders>
          </w:tcPr>
          <w:p w14:paraId="1B589D4B" w14:textId="77777777" w:rsidR="004E2CF8" w:rsidRDefault="004E2CF8" w:rsidP="004E2CF8">
            <w:pPr>
              <w:rPr>
                <w:rFonts w:cs="Calibri"/>
                <w:sz w:val="20"/>
                <w:szCs w:val="20"/>
              </w:rPr>
            </w:pPr>
          </w:p>
        </w:tc>
      </w:tr>
    </w:tbl>
    <w:p w14:paraId="7F164685" w14:textId="563DBAA6" w:rsidR="00DE7B5C" w:rsidRDefault="00DE7B5C" w:rsidP="00783CF2">
      <w:pPr>
        <w:pStyle w:val="1RARMP"/>
        <w:numPr>
          <w:ilvl w:val="0"/>
          <w:numId w:val="0"/>
        </w:numPr>
        <w:rPr>
          <w:rFonts w:cs="Calibri"/>
          <w:sz w:val="20"/>
          <w:szCs w:val="20"/>
        </w:rPr>
      </w:pPr>
    </w:p>
    <w:sectPr w:rsidR="00DE7B5C" w:rsidSect="008F70A1">
      <w:footerReference w:type="default" r:id="rId42"/>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76EA92" w14:textId="77777777" w:rsidR="003C024A" w:rsidRDefault="003C024A">
      <w:r>
        <w:separator/>
      </w:r>
    </w:p>
    <w:p w14:paraId="4411A93F" w14:textId="77777777" w:rsidR="003C024A" w:rsidRDefault="003C024A"/>
  </w:endnote>
  <w:endnote w:type="continuationSeparator" w:id="0">
    <w:p w14:paraId="5502972E" w14:textId="77777777" w:rsidR="003C024A" w:rsidRDefault="003C024A">
      <w:r>
        <w:continuationSeparator/>
      </w:r>
    </w:p>
    <w:p w14:paraId="5F6E9EF1" w14:textId="77777777" w:rsidR="003C024A" w:rsidRDefault="003C02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A9E74" w14:textId="0DA99FE5" w:rsidR="0084718D" w:rsidRPr="00BB4EDF" w:rsidRDefault="00283048" w:rsidP="00BB4EDF">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84864" behindDoc="0" locked="0" layoutInCell="1" allowOverlap="1" wp14:anchorId="5A45CDFA" wp14:editId="50B9EA06">
              <wp:simplePos x="635" y="635"/>
              <wp:positionH relativeFrom="page">
                <wp:align>center</wp:align>
              </wp:positionH>
              <wp:positionV relativeFrom="page">
                <wp:align>bottom</wp:align>
              </wp:positionV>
              <wp:extent cx="551815" cy="452755"/>
              <wp:effectExtent l="0" t="0" r="635" b="0"/>
              <wp:wrapNone/>
              <wp:docPr id="1305815225"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F163F6C" w14:textId="338BCA22"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45CDFA" id="_x0000_t202" coordsize="21600,21600" o:spt="202" path="m,l,21600r21600,l21600,xe">
              <v:stroke joinstyle="miter"/>
              <v:path gradientshapeok="t" o:connecttype="rect"/>
            </v:shapetype>
            <v:shape id="Text Box 10" o:spid="_x0000_s1041" type="#_x0000_t202" alt="OFFICIAL" style="position:absolute;margin-left:0;margin-top:0;width:43.45pt;height:35.65pt;z-index:2516848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" filled="f" stroked="f">
              <v:textbox style="mso-fit-shape-to-text:t" inset="0,0,0,15pt">
                <w:txbxContent>
                  <w:p w14:paraId="1F163F6C" w14:textId="338BCA22"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Summary </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III</w:t>
    </w:r>
    <w:r w:rsidR="001C746A" w:rsidRPr="006858E9">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32139055" w:rsidR="001C746A" w:rsidRPr="006858E9" w:rsidRDefault="00283048" w:rsidP="00C11200">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85888" behindDoc="0" locked="0" layoutInCell="1" allowOverlap="1" wp14:anchorId="3394C9CC" wp14:editId="216692AC">
              <wp:simplePos x="635" y="635"/>
              <wp:positionH relativeFrom="page">
                <wp:align>center</wp:align>
              </wp:positionH>
              <wp:positionV relativeFrom="page">
                <wp:align>bottom</wp:align>
              </wp:positionV>
              <wp:extent cx="551815" cy="452755"/>
              <wp:effectExtent l="0" t="0" r="635" b="0"/>
              <wp:wrapNone/>
              <wp:docPr id="881709497"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CEC8EFF" w14:textId="1A36D65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94C9CC" id="_x0000_t202" coordsize="21600,21600" o:spt="202" path="m,l,21600r21600,l21600,xe">
              <v:stroke joinstyle="miter"/>
              <v:path gradientshapeok="t" o:connecttype="rect"/>
            </v:shapetype>
            <v:shape id="Text Box 11" o:spid="_x0000_s1042" type="#_x0000_t202" alt="OFFICIAL" style="position:absolute;margin-left:0;margin-top:0;width:43.45pt;height:35.65pt;z-index:2516858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7CEC8EFF" w14:textId="1A36D65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Table of Content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w:t>
    </w:r>
    <w:r w:rsidR="001C746A" w:rsidRPr="006858E9">
      <w:rPr>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134B59D0" w:rsidR="001C746A" w:rsidRPr="006858E9" w:rsidRDefault="00283048" w:rsidP="00684A92">
    <w:pPr>
      <w:pBdr>
        <w:top w:val="single" w:sz="4" w:space="1" w:color="auto"/>
      </w:pBdr>
      <w:tabs>
        <w:tab w:val="left" w:pos="1365"/>
        <w:tab w:val="right" w:pos="9214"/>
      </w:tabs>
      <w:rPr>
        <w:sz w:val="16"/>
        <w:szCs w:val="16"/>
      </w:rPr>
    </w:pPr>
    <w:r>
      <w:rPr>
        <w:noProof/>
        <w:sz w:val="16"/>
        <w:szCs w:val="16"/>
      </w:rPr>
      <mc:AlternateContent>
        <mc:Choice Requires="wps">
          <w:drawing>
            <wp:anchor distT="0" distB="0" distL="0" distR="0" simplePos="0" relativeHeight="251686912" behindDoc="0" locked="0" layoutInCell="1" allowOverlap="1" wp14:anchorId="4CC13DA1" wp14:editId="61E68198">
              <wp:simplePos x="635" y="635"/>
              <wp:positionH relativeFrom="page">
                <wp:align>center</wp:align>
              </wp:positionH>
              <wp:positionV relativeFrom="page">
                <wp:align>bottom</wp:align>
              </wp:positionV>
              <wp:extent cx="551815" cy="452755"/>
              <wp:effectExtent l="0" t="0" r="635" b="0"/>
              <wp:wrapNone/>
              <wp:docPr id="27297117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90129C0" w14:textId="4CAB801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CC13DA1" id="_x0000_t202" coordsize="21600,21600" o:spt="202" path="m,l,21600r21600,l21600,xe">
              <v:stroke joinstyle="miter"/>
              <v:path gradientshapeok="t" o:connecttype="rect"/>
            </v:shapetype>
            <v:shape id="Text Box 12" o:spid="_x0000_s1043" type="#_x0000_t202" alt="OFFICIAL" style="position:absolute;margin-left:0;margin-top:0;width:43.45pt;height:35.65pt;z-index:2516869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490129C0" w14:textId="4CAB801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Abbreviations</w:t>
    </w:r>
    <w:r w:rsidR="001C746A" w:rsidRPr="006858E9">
      <w:rPr>
        <w:sz w:val="16"/>
        <w:szCs w:val="16"/>
      </w:rPr>
      <w:tab/>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II</w:t>
    </w:r>
    <w:r w:rsidR="001C746A" w:rsidRPr="006858E9">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0CCE03BA" w:rsidR="001C746A"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7936" behindDoc="0" locked="0" layoutInCell="1" allowOverlap="1" wp14:anchorId="5671A540" wp14:editId="73F52D5D">
              <wp:simplePos x="635" y="635"/>
              <wp:positionH relativeFrom="page">
                <wp:align>center</wp:align>
              </wp:positionH>
              <wp:positionV relativeFrom="page">
                <wp:align>bottom</wp:align>
              </wp:positionV>
              <wp:extent cx="551815" cy="452755"/>
              <wp:effectExtent l="0" t="0" r="635" b="0"/>
              <wp:wrapNone/>
              <wp:docPr id="1364049630"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80EE0DC" w14:textId="2DD51EE1"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71A540" id="_x0000_t202" coordsize="21600,21600" o:spt="202" path="m,l,21600r21600,l21600,xe">
              <v:stroke joinstyle="miter"/>
              <v:path gradientshapeok="t" o:connecttype="rect"/>
            </v:shapetype>
            <v:shape id="Text Box 13" o:spid="_x0000_s1044" type="#_x0000_t202" alt="OFFICIAL" style="position:absolute;margin-left:0;margin-top:0;width:43.45pt;height:35.65pt;z-index:2516879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8IUDQ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VYfOp+B80Jh3Iw7ttbvu6w9Ib58MwcLhjnQNGG&#10;Jzykgr6mcLYoacH9+Js/5iPvGKWkR8HU1KCiKVHfDO4jamsy3GTsklHc5mWOcXPQ94AyLPBFWJ5M&#10;9LqgJlM60K8o51UshCFmOJar6W4y78OoXHwOXKxWKQllZFnYmK3lETrSFbl8GV6Zs2fCA27qESY1&#10;seoN72NuvOnt6hCQ/bSUSO1I5JlxlGBa6/m5RI3/+p+yro96+RM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r18IUDQIAABwE&#10;AAAOAAAAAAAAAAAAAAAAAC4CAABkcnMvZTJvRG9jLnhtbFBLAQItABQABgAIAAAAIQDvrd6x2wAA&#10;AAMBAAAPAAAAAAAAAAAAAAAAAGcEAABkcnMvZG93bnJldi54bWxQSwUGAAAAAAQABADzAAAAbwUA&#10;AAAA&#10;" filled="f" stroked="f">
              <v:textbox style="mso-fit-shape-to-text:t" inset="0,0,0,15pt">
                <w:txbxContent>
                  <w:p w14:paraId="380EE0DC" w14:textId="2DD51EE1"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1</w:t>
    </w:r>
    <w:r w:rsidR="001C746A" w:rsidRPr="006858E9">
      <w:rPr>
        <w:sz w:val="16"/>
        <w:szCs w:val="16"/>
      </w:rPr>
      <w:tab/>
      <w:t xml:space="preserve">Risk </w:t>
    </w:r>
    <w:r w:rsidR="001C746A">
      <w:rPr>
        <w:sz w:val="16"/>
        <w:szCs w:val="16"/>
      </w:rPr>
      <w:t>assessment context</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26</w:t>
    </w:r>
    <w:r w:rsidR="001C746A"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117742F5" w:rsidR="008A7B57"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8960" behindDoc="0" locked="0" layoutInCell="1" allowOverlap="1" wp14:anchorId="27506ADA" wp14:editId="6611CFCE">
              <wp:simplePos x="635" y="635"/>
              <wp:positionH relativeFrom="page">
                <wp:align>center</wp:align>
              </wp:positionH>
              <wp:positionV relativeFrom="page">
                <wp:align>bottom</wp:align>
              </wp:positionV>
              <wp:extent cx="551815" cy="452755"/>
              <wp:effectExtent l="0" t="0" r="635" b="0"/>
              <wp:wrapNone/>
              <wp:docPr id="2017991250"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6F6EB3E" w14:textId="19AB567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506ADA" id="_x0000_t202" coordsize="21600,21600" o:spt="202" path="m,l,21600r21600,l21600,xe">
              <v:stroke joinstyle="miter"/>
              <v:path gradientshapeok="t" o:connecttype="rect"/>
            </v:shapetype>
            <v:shape id="Text Box 14" o:spid="_x0000_s1045" type="#_x0000_t202" alt="OFFICIAL" style="position:absolute;margin-left:0;margin-top:0;width:43.45pt;height:35.65pt;z-index:2516889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A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yNT9DpoTDuVg3Le3fN1h6Q3z4Zk5XDDOgaIN&#10;T3hIBX1N4WxR0oL78Td/zEfeMUpJj4KpqUFFU6K+GdxH1NZkuMnYJaO4zcsc4+ag7wFlWOCLsDyZ&#10;6HVBTaZ0oF9RzqtYCEPMcCxX091k3odRufgcuFitUhLKyLKwMVvLI3SkK3L5MrwyZ8+EB9zUI0xq&#10;YtUb3sfceNPb1SEg+2kpkdqRyDPjKMG01vNziRr/9T9lXR/18ic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mhwKQ4CAAAc&#10;BAAADgAAAAAAAAAAAAAAAAAuAgAAZHJzL2Uyb0RvYy54bWxQSwECLQAUAAYACAAAACEA763esdsA&#10;AAADAQAADwAAAAAAAAAAAAAAAABoBAAAZHJzL2Rvd25yZXYueG1sUEsFBgAAAAAEAAQA8wAAAHAF&#10;AAAAAA==&#10;" filled="f" stroked="f">
              <v:textbox style="mso-fit-shape-to-text:t" inset="0,0,0,15pt">
                <w:txbxContent>
                  <w:p w14:paraId="16F6EB3E" w14:textId="19AB567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8A7B57" w:rsidRPr="006858E9">
      <w:rPr>
        <w:sz w:val="16"/>
        <w:szCs w:val="16"/>
      </w:rPr>
      <w:t xml:space="preserve">Chapter </w:t>
    </w:r>
    <w:r w:rsidR="008A7B57">
      <w:rPr>
        <w:sz w:val="16"/>
        <w:szCs w:val="16"/>
      </w:rPr>
      <w:t>2</w:t>
    </w:r>
    <w:r w:rsidR="008A7B57" w:rsidRPr="006858E9">
      <w:rPr>
        <w:sz w:val="16"/>
        <w:szCs w:val="16"/>
      </w:rPr>
      <w:tab/>
      <w:t xml:space="preserve">Risk </w:t>
    </w:r>
    <w:r w:rsidR="008A7B57">
      <w:rPr>
        <w:sz w:val="16"/>
        <w:szCs w:val="16"/>
      </w:rPr>
      <w:t>assessment</w:t>
    </w:r>
    <w:r w:rsidR="008A7B57" w:rsidRPr="006858E9">
      <w:rPr>
        <w:sz w:val="16"/>
        <w:szCs w:val="16"/>
      </w:rPr>
      <w:tab/>
    </w:r>
    <w:r w:rsidR="008A7B57" w:rsidRPr="006858E9">
      <w:rPr>
        <w:sz w:val="16"/>
        <w:szCs w:val="16"/>
      </w:rPr>
      <w:fldChar w:fldCharType="begin"/>
    </w:r>
    <w:r w:rsidR="008A7B57" w:rsidRPr="006858E9">
      <w:rPr>
        <w:sz w:val="16"/>
        <w:szCs w:val="16"/>
      </w:rPr>
      <w:instrText xml:space="preserve"> PAGE </w:instrText>
    </w:r>
    <w:r w:rsidR="008A7B57" w:rsidRPr="006858E9">
      <w:rPr>
        <w:sz w:val="16"/>
        <w:szCs w:val="16"/>
      </w:rPr>
      <w:fldChar w:fldCharType="separate"/>
    </w:r>
    <w:r w:rsidR="008A7B57">
      <w:rPr>
        <w:noProof/>
        <w:sz w:val="16"/>
        <w:szCs w:val="16"/>
      </w:rPr>
      <w:t>42</w:t>
    </w:r>
    <w:r w:rsidR="008A7B57"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36B62904" w:rsidR="001C746A"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9984" behindDoc="0" locked="0" layoutInCell="1" allowOverlap="1" wp14:anchorId="05504052" wp14:editId="22CF1D8F">
              <wp:simplePos x="635" y="635"/>
              <wp:positionH relativeFrom="page">
                <wp:align>center</wp:align>
              </wp:positionH>
              <wp:positionV relativeFrom="page">
                <wp:align>bottom</wp:align>
              </wp:positionV>
              <wp:extent cx="551815" cy="452755"/>
              <wp:effectExtent l="0" t="0" r="635" b="0"/>
              <wp:wrapNone/>
              <wp:docPr id="1303173657"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0264C41" w14:textId="38483AB9"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504052" id="_x0000_t202" coordsize="21600,21600" o:spt="202" path="m,l,21600r21600,l21600,xe">
              <v:stroke joinstyle="miter"/>
              <v:path gradientshapeok="t" o:connecttype="rect"/>
            </v:shapetype>
            <v:shape id="Text Box 15" o:spid="_x0000_s1046" type="#_x0000_t202" alt="OFFICIAL" style="position:absolute;margin-left:0;margin-top:0;width:43.45pt;height:35.65pt;z-index:2516899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advDgIAABwEAAAOAAAAZHJzL2Uyb0RvYy54bWysU8Fu2zAMvQ/YPwi6L7aDue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WM4/lW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camnbw4CAAAc&#10;BAAADgAAAAAAAAAAAAAAAAAuAgAAZHJzL2Uyb0RvYy54bWxQSwECLQAUAAYACAAAACEA763esdsA&#10;AAADAQAADwAAAAAAAAAAAAAAAABoBAAAZHJzL2Rvd25yZXYueG1sUEsFBgAAAAAEAAQA8wAAAHAF&#10;AAAAAA==&#10;" filled="f" stroked="f">
              <v:textbox style="mso-fit-shape-to-text:t" inset="0,0,0,15pt">
                <w:txbxContent>
                  <w:p w14:paraId="60264C41" w14:textId="38483AB9"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3</w:t>
    </w:r>
    <w:r w:rsidR="001C746A" w:rsidRPr="006858E9">
      <w:rPr>
        <w:sz w:val="16"/>
        <w:szCs w:val="16"/>
      </w:rPr>
      <w:tab/>
      <w:t xml:space="preserve">Risk </w:t>
    </w:r>
    <w:r w:rsidR="001C746A">
      <w:rPr>
        <w:sz w:val="16"/>
        <w:szCs w:val="16"/>
      </w:rPr>
      <w:t>management plan</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47</w:t>
    </w:r>
    <w:r w:rsidR="001C746A"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2A91F" w14:textId="1427807E" w:rsidR="003C3C70" w:rsidRPr="00A20EBB" w:rsidRDefault="003C3C70" w:rsidP="00A20EBB">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98176" behindDoc="0" locked="0" layoutInCell="1" allowOverlap="1" wp14:anchorId="2A8EED9E" wp14:editId="483E9AB1">
              <wp:simplePos x="901700" y="9950450"/>
              <wp:positionH relativeFrom="page">
                <wp:align>center</wp:align>
              </wp:positionH>
              <wp:positionV relativeFrom="page">
                <wp:align>bottom</wp:align>
              </wp:positionV>
              <wp:extent cx="551815" cy="452755"/>
              <wp:effectExtent l="0" t="0" r="635" b="0"/>
              <wp:wrapNone/>
              <wp:docPr id="1860447204"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26B5116" w14:textId="77777777" w:rsidR="003C3C70" w:rsidRPr="00283048" w:rsidRDefault="003C3C70"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8EED9E" id="_x0000_t202" coordsize="21600,21600" o:spt="202" path="m,l,21600r21600,l21600,xe">
              <v:stroke joinstyle="miter"/>
              <v:path gradientshapeok="t" o:connecttype="rect"/>
            </v:shapetype>
            <v:shape id="Text Box 21" o:spid="_x0000_s1047" type="#_x0000_t202" alt="OFFICIAL" style="position:absolute;margin-left:0;margin-top:0;width:43.45pt;height:35.65pt;z-index:2516981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VSDgIAABw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HBYVUg4CAAAc&#10;BAAADgAAAAAAAAAAAAAAAAAuAgAAZHJzL2Uyb0RvYy54bWxQSwECLQAUAAYACAAAACEA763esdsA&#10;AAADAQAADwAAAAAAAAAAAAAAAABoBAAAZHJzL2Rvd25yZXYueG1sUEsFBgAAAAAEAAQA8wAAAHAF&#10;AAAAAA==&#10;" filled="f" stroked="f">
              <v:textbox style="mso-fit-shape-to-text:t" inset="0,0,0,15pt">
                <w:txbxContent>
                  <w:p w14:paraId="726B5116" w14:textId="77777777" w:rsidR="003C3C70" w:rsidRPr="00283048" w:rsidRDefault="003C3C70"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BD35A3">
      <w:rPr>
        <w:noProof/>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6</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CEA34" w14:textId="77777777" w:rsidR="00BD35A3" w:rsidRPr="00A20EBB" w:rsidRDefault="00BD35A3" w:rsidP="00A20EBB">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700224" behindDoc="0" locked="0" layoutInCell="1" allowOverlap="1" wp14:anchorId="138180AB" wp14:editId="6A31E74D">
              <wp:simplePos x="901700" y="9950450"/>
              <wp:positionH relativeFrom="page">
                <wp:align>center</wp:align>
              </wp:positionH>
              <wp:positionV relativeFrom="page">
                <wp:align>bottom</wp:align>
              </wp:positionV>
              <wp:extent cx="551815" cy="452755"/>
              <wp:effectExtent l="0" t="0" r="635" b="0"/>
              <wp:wrapNone/>
              <wp:docPr id="896112969"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28E6D89" w14:textId="77777777" w:rsidR="00BD35A3" w:rsidRPr="00283048" w:rsidRDefault="00BD35A3"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38180AB" id="_x0000_t202" coordsize="21600,21600" o:spt="202" path="m,l,21600r21600,l21600,xe">
              <v:stroke joinstyle="miter"/>
              <v:path gradientshapeok="t" o:connecttype="rect"/>
            </v:shapetype>
            <v:shape id="_x0000_s1048" type="#_x0000_t202" alt="OFFICIAL" style="position:absolute;margin-left:0;margin-top:0;width:43.45pt;height:35.65pt;z-index:2517002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328E6D89" w14:textId="77777777" w:rsidR="00BD35A3" w:rsidRPr="00283048" w:rsidRDefault="00BD35A3"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Pr>
        <w:noProof/>
        <w:sz w:val="16"/>
        <w:szCs w:val="16"/>
      </w:rPr>
      <w:t>Apppendix A</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6</w:t>
    </w:r>
    <w:r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EB26C" w14:textId="77777777" w:rsidR="003C024A" w:rsidRDefault="003C024A">
      <w:r>
        <w:separator/>
      </w:r>
    </w:p>
    <w:p w14:paraId="131F9016" w14:textId="77777777" w:rsidR="003C024A" w:rsidRDefault="003C024A"/>
  </w:footnote>
  <w:footnote w:type="continuationSeparator" w:id="0">
    <w:p w14:paraId="14197B27" w14:textId="77777777" w:rsidR="003C024A" w:rsidRDefault="003C024A">
      <w:r>
        <w:continuationSeparator/>
      </w:r>
    </w:p>
    <w:p w14:paraId="309640B7" w14:textId="77777777" w:rsidR="003C024A" w:rsidRDefault="003C024A"/>
  </w:footnote>
  <w:footnote w:id="1">
    <w:p w14:paraId="2802A1E7" w14:textId="7F2989E9" w:rsidR="00346AE0" w:rsidRPr="00B0135D" w:rsidRDefault="00346AE0" w:rsidP="00346AE0">
      <w:pPr>
        <w:pStyle w:val="FootnoteText"/>
        <w:spacing w:before="60"/>
      </w:pPr>
      <w:r w:rsidRPr="00B0135D">
        <w:rPr>
          <w:vertAlign w:val="superscript"/>
        </w:rPr>
        <w:footnoteRef/>
      </w:r>
      <w:r w:rsidRPr="00B0135D">
        <w:t xml:space="preserve"> Confidential Commercial Information: Some details about </w:t>
      </w:r>
      <w:r>
        <w:t xml:space="preserve">the modification </w:t>
      </w:r>
      <w:r w:rsidRPr="00B0135D">
        <w:t xml:space="preserve">in GM </w:t>
      </w:r>
      <w:r w:rsidRPr="00017228">
        <w:rPr>
          <w:i/>
          <w:iCs/>
        </w:rPr>
        <w:t>E. coli</w:t>
      </w:r>
      <w:r>
        <w:t xml:space="preserve"> </w:t>
      </w:r>
      <w:r w:rsidRPr="00771AC3">
        <w:t xml:space="preserve">have been declared as </w:t>
      </w:r>
      <w:r w:rsidRPr="00B0135D">
        <w:t xml:space="preserve">Confidential Commercial Information under section 185 of the Act. This information </w:t>
      </w:r>
      <w:r w:rsidR="00892B8B">
        <w:t>was</w:t>
      </w:r>
      <w:r w:rsidRPr="00B0135D">
        <w:t xml:space="preserve"> made available to the prescribed experts and agencies that </w:t>
      </w:r>
      <w:r w:rsidR="00892B8B">
        <w:t>were</w:t>
      </w:r>
      <w:r w:rsidRPr="00B0135D">
        <w:t xml:space="preserve"> consulted on this application. CCI is not available to the public.</w:t>
      </w:r>
    </w:p>
  </w:footnote>
  <w:footnote w:id="2">
    <w:p w14:paraId="2A8302FC" w14:textId="77777777" w:rsidR="00BD35A3" w:rsidRPr="00E251B8" w:rsidRDefault="00BD35A3" w:rsidP="00BD35A3">
      <w:pPr>
        <w:rPr>
          <w:rFonts w:cs="Calibri"/>
        </w:rPr>
      </w:pPr>
      <w:r w:rsidRPr="00E251B8">
        <w:rPr>
          <w:rFonts w:eastAsiaTheme="majorEastAsia" w:cs="Calibri"/>
          <w:sz w:val="20"/>
          <w:vertAlign w:val="superscript"/>
        </w:rPr>
        <w:footnoteRef/>
      </w:r>
      <w:r w:rsidRPr="00E251B8">
        <w:rPr>
          <w:rFonts w:cs="Calibri"/>
          <w:sz w:val="20"/>
          <w:vertAlign w:val="superscript"/>
        </w:rPr>
        <w:t xml:space="preserve"> </w:t>
      </w:r>
      <w:r w:rsidRPr="00E251B8">
        <w:rPr>
          <w:rFonts w:cs="Calibri"/>
          <w:sz w:val="20"/>
        </w:rPr>
        <w:t>Prescribed experts, agencies and authorities include the Gene Technology Technical Advisory Committee, State and Territory Governments, relevant local governments, Australian government agencies and the Minister for the Enviro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43725" w14:textId="0043C037" w:rsidR="00417088" w:rsidRDefault="00417088" w:rsidP="00DB3074">
    <w:pPr>
      <w:pBdr>
        <w:bottom w:val="single" w:sz="4" w:space="1" w:color="auto"/>
      </w:pBdr>
      <w:tabs>
        <w:tab w:val="right" w:pos="9072"/>
      </w:tabs>
      <w:ind w:right="-2"/>
      <w:rPr>
        <w:sz w:val="16"/>
        <w:szCs w:val="16"/>
      </w:rPr>
    </w:pPr>
  </w:p>
  <w:p w14:paraId="2AE50E61" w14:textId="04843882" w:rsidR="001C746A" w:rsidRPr="003B2E3B" w:rsidRDefault="00283048" w:rsidP="00DB3074">
    <w:pPr>
      <w:pBdr>
        <w:bottom w:val="single" w:sz="4" w:space="1" w:color="auto"/>
      </w:pBdr>
      <w:tabs>
        <w:tab w:val="right" w:pos="9072"/>
      </w:tabs>
      <w:ind w:right="-2"/>
    </w:pPr>
    <w:r>
      <w:rPr>
        <w:noProof/>
        <w:sz w:val="16"/>
        <w:szCs w:val="16"/>
      </w:rPr>
      <mc:AlternateContent>
        <mc:Choice Requires="wps">
          <w:drawing>
            <wp:anchor distT="0" distB="0" distL="0" distR="0" simplePos="0" relativeHeight="251678720" behindDoc="0" locked="0" layoutInCell="1" allowOverlap="1" wp14:anchorId="1257916B" wp14:editId="240C16D9">
              <wp:simplePos x="901700" y="457200"/>
              <wp:positionH relativeFrom="page">
                <wp:align>center</wp:align>
              </wp:positionH>
              <wp:positionV relativeFrom="page">
                <wp:align>top</wp:align>
              </wp:positionV>
              <wp:extent cx="551815" cy="452755"/>
              <wp:effectExtent l="0" t="0" r="635" b="4445"/>
              <wp:wrapNone/>
              <wp:docPr id="206753050"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AE26F78" w14:textId="4BDB1E8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57916B" id="_x0000_t202" coordsize="21600,21600" o:spt="202" path="m,l,21600r21600,l21600,xe">
              <v:stroke joinstyle="miter"/>
              <v:path gradientshapeok="t" o:connecttype="rect"/>
            </v:shapetype>
            <v:shape id="Text Box 4" o:spid="_x0000_s1040" type="#_x0000_t202" alt="OFFICIAL" style="position:absolute;margin-left:0;margin-top:0;width:43.45pt;height:35.65pt;z-index:2516787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2AE26F78" w14:textId="4BDB1E8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8C4920">
      <w:rPr>
        <w:sz w:val="16"/>
        <w:szCs w:val="16"/>
      </w:rPr>
      <w:t xml:space="preserve">DIR </w:t>
    </w:r>
    <w:r w:rsidR="00033515">
      <w:rPr>
        <w:sz w:val="16"/>
        <w:szCs w:val="16"/>
      </w:rPr>
      <w:t>2</w:t>
    </w:r>
    <w:r w:rsidR="0027053B">
      <w:rPr>
        <w:sz w:val="16"/>
        <w:szCs w:val="16"/>
      </w:rPr>
      <w:t>21</w:t>
    </w:r>
    <w:r w:rsidR="001C746A" w:rsidRPr="00192C82">
      <w:rPr>
        <w:color w:val="FF0000"/>
        <w:sz w:val="16"/>
        <w:szCs w:val="16"/>
      </w:rPr>
      <w:t xml:space="preserve"> </w:t>
    </w:r>
    <w:r w:rsidR="001C746A" w:rsidRPr="008C4920">
      <w:rPr>
        <w:sz w:val="16"/>
        <w:szCs w:val="16"/>
      </w:rPr>
      <w:t>– Risk Assessment and Risk Management Plan (</w:t>
    </w:r>
    <w:r w:rsidR="00417088">
      <w:rPr>
        <w:sz w:val="16"/>
        <w:szCs w:val="16"/>
      </w:rPr>
      <w:t>February 2026</w:t>
    </w:r>
    <w:r w:rsidR="001C746A" w:rsidRPr="008C4920">
      <w:rPr>
        <w:sz w:val="16"/>
        <w:szCs w:val="16"/>
      </w:rPr>
      <w:t>)</w:t>
    </w:r>
    <w:r w:rsidR="001C746A">
      <w:rPr>
        <w:sz w:val="16"/>
        <w:szCs w:val="16"/>
      </w:rPr>
      <w:tab/>
    </w:r>
    <w:r w:rsidR="001C746A" w:rsidRPr="003B2E3B">
      <w:rPr>
        <w:sz w:val="16"/>
        <w:szCs w:val="16"/>
      </w:rPr>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7115EC"/>
    <w:multiLevelType w:val="hybridMultilevel"/>
    <w:tmpl w:val="651A23C0"/>
    <w:lvl w:ilvl="0" w:tplc="D5B2904A">
      <w:numFmt w:val="bullet"/>
      <w:lvlText w:val="•"/>
      <w:lvlJc w:val="left"/>
      <w:pPr>
        <w:ind w:left="720" w:hanging="360"/>
      </w:pPr>
      <w:rPr>
        <w:rFonts w:ascii="Calibri" w:eastAsia="Times New Roman" w:hAnsi="Calibri" w:cs="Calibri"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4"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5"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7"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78C3E5E"/>
    <w:multiLevelType w:val="hybridMultilevel"/>
    <w:tmpl w:val="C862DE18"/>
    <w:lvl w:ilvl="0" w:tplc="E034B3DE">
      <w:start w:val="1"/>
      <w:numFmt w:val="bullet"/>
      <w:pStyle w:val="1stlevel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4646E87"/>
    <w:multiLevelType w:val="hybridMultilevel"/>
    <w:tmpl w:val="C24EBA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4" w15:restartNumberingAfterBreak="0">
    <w:nsid w:val="18E70271"/>
    <w:multiLevelType w:val="hybridMultilevel"/>
    <w:tmpl w:val="CEAE9816"/>
    <w:lvl w:ilvl="0" w:tplc="0A140962">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A2C4395"/>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0" w15:restartNumberingAfterBreak="0">
    <w:nsid w:val="28587591"/>
    <w:multiLevelType w:val="hybridMultilevel"/>
    <w:tmpl w:val="51DCB8CC"/>
    <w:lvl w:ilvl="0" w:tplc="FF028C68">
      <w:start w:val="1"/>
      <w:numFmt w:val="decimal"/>
      <w:pStyle w:val="table"/>
      <w:lvlText w:val="Table %1"/>
      <w:lvlJc w:val="left"/>
      <w:pPr>
        <w:tabs>
          <w:tab w:val="num" w:pos="720"/>
        </w:tabs>
        <w:ind w:left="964" w:hanging="964"/>
      </w:pPr>
      <w:rPr>
        <w:rFonts w:asciiTheme="minorHAnsi" w:hAnsiTheme="minorHAnsi" w:cstheme="minorHAnsi" w:hint="default"/>
        <w:b/>
        <w:i w:val="0"/>
        <w:sz w:val="22"/>
        <w:szCs w:val="22"/>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1" w15:restartNumberingAfterBreak="0">
    <w:nsid w:val="29236A68"/>
    <w:multiLevelType w:val="hybridMultilevel"/>
    <w:tmpl w:val="C91CB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9641993"/>
    <w:multiLevelType w:val="multilevel"/>
    <w:tmpl w:val="2CD07CE2"/>
    <w:numStyleLink w:val="tablebulletsRARMP"/>
  </w:abstractNum>
  <w:abstractNum w:abstractNumId="23"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CE4B62"/>
    <w:multiLevelType w:val="hybridMultilevel"/>
    <w:tmpl w:val="6596C252"/>
    <w:lvl w:ilvl="0" w:tplc="3FF295B2">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AE6ABF"/>
    <w:multiLevelType w:val="multilevel"/>
    <w:tmpl w:val="115A2A1A"/>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1986"/>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15:restartNumberingAfterBreak="0">
    <w:nsid w:val="3D7F77AB"/>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4089061F"/>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2"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4" w15:restartNumberingAfterBreak="0">
    <w:nsid w:val="430D0491"/>
    <w:multiLevelType w:val="hybridMultilevel"/>
    <w:tmpl w:val="E1FAD1AC"/>
    <w:lvl w:ilvl="0" w:tplc="3A789638">
      <w:start w:val="1"/>
      <w:numFmt w:val="decimal"/>
      <w:pStyle w:val="RARMPnumberedparagraphs"/>
      <w:lvlText w:val="%1."/>
      <w:lvlJc w:val="left"/>
      <w:pPr>
        <w:ind w:left="644"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35"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36"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37"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39" w15:restartNumberingAfterBreak="0">
    <w:nsid w:val="4C3D15E3"/>
    <w:multiLevelType w:val="hybridMultilevel"/>
    <w:tmpl w:val="2012A3B4"/>
    <w:lvl w:ilvl="0" w:tplc="C39CEDE8">
      <w:start w:val="1"/>
      <w:numFmt w:val="lowerLetter"/>
      <w:pStyle w:val="ConditionLevel2"/>
      <w:lvlText w:val="(%1)"/>
      <w:lvlJc w:val="left"/>
      <w:pPr>
        <w:tabs>
          <w:tab w:val="num" w:pos="1134"/>
        </w:tabs>
        <w:ind w:left="1134" w:hanging="567"/>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50162B11"/>
    <w:multiLevelType w:val="hybridMultilevel"/>
    <w:tmpl w:val="84285172"/>
    <w:lvl w:ilvl="0" w:tplc="0AE448C2">
      <w:start w:val="1"/>
      <w:numFmt w:val="decimal"/>
      <w:pStyle w:val="ConditionLevel1"/>
      <w:lvlText w:val="%1."/>
      <w:lvlJc w:val="left"/>
      <w:pPr>
        <w:ind w:left="502" w:hanging="360"/>
      </w:pPr>
      <w:rPr>
        <w:color w:val="000000"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2B81822"/>
    <w:multiLevelType w:val="hybridMultilevel"/>
    <w:tmpl w:val="4498D8C6"/>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BFD62B0E">
      <w:start w:val="1"/>
      <w:numFmt w:val="lowerRoman"/>
      <w:pStyle w:val="RARMPlist"/>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5"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46"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47"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8"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9"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0"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0607CB7"/>
    <w:multiLevelType w:val="hybridMultilevel"/>
    <w:tmpl w:val="9A9613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55"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6"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57" w15:restartNumberingAfterBreak="0">
    <w:nsid w:val="682C33CC"/>
    <w:multiLevelType w:val="hybridMultilevel"/>
    <w:tmpl w:val="9E245E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9" w15:restartNumberingAfterBreak="0">
    <w:nsid w:val="6FCD4A4E"/>
    <w:multiLevelType w:val="multilevel"/>
    <w:tmpl w:val="EA30C6C6"/>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0"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62" w15:restartNumberingAfterBreak="0">
    <w:nsid w:val="75656AEC"/>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3"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65"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7B0D727A"/>
    <w:multiLevelType w:val="hybridMultilevel"/>
    <w:tmpl w:val="BCEADEEC"/>
    <w:lvl w:ilvl="0" w:tplc="C19E86BC">
      <w:start w:val="1"/>
      <w:numFmt w:val="bullet"/>
      <w:pStyle w:val="AttachmentA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15:restartNumberingAfterBreak="0">
    <w:nsid w:val="7E961DDC"/>
    <w:multiLevelType w:val="hybridMultilevel"/>
    <w:tmpl w:val="3A46DBF2"/>
    <w:lvl w:ilvl="0" w:tplc="505C5C6A">
      <w:start w:val="1"/>
      <w:numFmt w:val="bullet"/>
      <w:pStyle w:val="table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31"/>
  </w:num>
  <w:num w:numId="2" w16cid:durableId="2078478666">
    <w:abstractNumId w:val="27"/>
  </w:num>
  <w:num w:numId="3" w16cid:durableId="248195387">
    <w:abstractNumId w:val="50"/>
  </w:num>
  <w:num w:numId="4" w16cid:durableId="2026132478">
    <w:abstractNumId w:val="54"/>
  </w:num>
  <w:num w:numId="5" w16cid:durableId="1465659484">
    <w:abstractNumId w:val="34"/>
  </w:num>
  <w:num w:numId="6" w16cid:durableId="282812399">
    <w:abstractNumId w:val="42"/>
  </w:num>
  <w:num w:numId="7" w16cid:durableId="789053890">
    <w:abstractNumId w:val="16"/>
  </w:num>
  <w:num w:numId="8" w16cid:durableId="1099064611">
    <w:abstractNumId w:val="64"/>
  </w:num>
  <w:num w:numId="9" w16cid:durableId="519708190">
    <w:abstractNumId w:val="19"/>
  </w:num>
  <w:num w:numId="10" w16cid:durableId="1280719926">
    <w:abstractNumId w:val="28"/>
  </w:num>
  <w:num w:numId="11" w16cid:durableId="1834031204">
    <w:abstractNumId w:val="47"/>
  </w:num>
  <w:num w:numId="12" w16cid:durableId="1073504347">
    <w:abstractNumId w:val="45"/>
  </w:num>
  <w:num w:numId="13" w16cid:durableId="180361292">
    <w:abstractNumId w:val="13"/>
  </w:num>
  <w:num w:numId="14" w16cid:durableId="1594360229">
    <w:abstractNumId w:val="23"/>
  </w:num>
  <w:num w:numId="15" w16cid:durableId="546183621">
    <w:abstractNumId w:val="68"/>
  </w:num>
  <w:num w:numId="16" w16cid:durableId="1485197646">
    <w:abstractNumId w:val="33"/>
  </w:num>
  <w:num w:numId="17" w16cid:durableId="393311691">
    <w:abstractNumId w:val="36"/>
  </w:num>
  <w:num w:numId="18" w16cid:durableId="176773869">
    <w:abstractNumId w:val="20"/>
  </w:num>
  <w:num w:numId="19" w16cid:durableId="1735202356">
    <w:abstractNumId w:val="49"/>
  </w:num>
  <w:num w:numId="20" w16cid:durableId="1241214693">
    <w:abstractNumId w:val="32"/>
  </w:num>
  <w:num w:numId="21" w16cid:durableId="150491755">
    <w:abstractNumId w:val="61"/>
  </w:num>
  <w:num w:numId="22" w16cid:durableId="1917787358">
    <w:abstractNumId w:val="6"/>
  </w:num>
  <w:num w:numId="23" w16cid:durableId="869680862">
    <w:abstractNumId w:val="26"/>
  </w:num>
  <w:num w:numId="24" w16cid:durableId="291330998">
    <w:abstractNumId w:val="67"/>
  </w:num>
  <w:num w:numId="25" w16cid:durableId="1294364678">
    <w:abstractNumId w:val="22"/>
    <w:lvlOverride w:ilvl="0">
      <w:lvl w:ilvl="0">
        <w:start w:val="1"/>
        <w:numFmt w:val="bullet"/>
        <w:pStyle w:val="tabledot"/>
        <w:lvlText w:val=""/>
        <w:lvlJc w:val="left"/>
        <w:pPr>
          <w:ind w:left="720" w:hanging="360"/>
        </w:pPr>
        <w:rPr>
          <w:rFonts w:ascii="Symbol" w:hAnsi="Symbol"/>
          <w:sz w:val="16"/>
        </w:rPr>
      </w:lvl>
    </w:lvlOverride>
  </w:num>
  <w:num w:numId="26" w16cid:durableId="48499199">
    <w:abstractNumId w:val="55"/>
  </w:num>
  <w:num w:numId="27" w16cid:durableId="867790753">
    <w:abstractNumId w:val="40"/>
  </w:num>
  <w:num w:numId="28" w16cid:durableId="1057314216">
    <w:abstractNumId w:val="44"/>
  </w:num>
  <w:num w:numId="29" w16cid:durableId="688291795">
    <w:abstractNumId w:val="38"/>
  </w:num>
  <w:num w:numId="30" w16cid:durableId="2088647441">
    <w:abstractNumId w:val="56"/>
  </w:num>
  <w:num w:numId="31" w16cid:durableId="832527963">
    <w:abstractNumId w:val="7"/>
  </w:num>
  <w:num w:numId="32" w16cid:durableId="717624814">
    <w:abstractNumId w:val="18"/>
  </w:num>
  <w:num w:numId="33" w16cid:durableId="1124345555">
    <w:abstractNumId w:val="37"/>
  </w:num>
  <w:num w:numId="34" w16cid:durableId="1990865653">
    <w:abstractNumId w:val="8"/>
  </w:num>
  <w:num w:numId="35" w16cid:durableId="900363654">
    <w:abstractNumId w:val="14"/>
  </w:num>
  <w:num w:numId="36" w16cid:durableId="1846478856">
    <w:abstractNumId w:val="4"/>
  </w:num>
  <w:num w:numId="37" w16cid:durableId="1596280061">
    <w:abstractNumId w:val="2"/>
  </w:num>
  <w:num w:numId="38" w16cid:durableId="2081831949">
    <w:abstractNumId w:val="35"/>
  </w:num>
  <w:num w:numId="39" w16cid:durableId="470640178">
    <w:abstractNumId w:val="51"/>
  </w:num>
  <w:num w:numId="40" w16cid:durableId="1412049292">
    <w:abstractNumId w:val="58"/>
  </w:num>
  <w:num w:numId="41" w16cid:durableId="222982918">
    <w:abstractNumId w:val="5"/>
  </w:num>
  <w:num w:numId="42" w16cid:durableId="2142914046">
    <w:abstractNumId w:val="48"/>
  </w:num>
  <w:num w:numId="43" w16cid:durableId="1617441749">
    <w:abstractNumId w:val="24"/>
  </w:num>
  <w:num w:numId="44" w16cid:durableId="1869640297">
    <w:abstractNumId w:val="59"/>
  </w:num>
  <w:num w:numId="45" w16cid:durableId="92752321">
    <w:abstractNumId w:val="39"/>
  </w:num>
  <w:num w:numId="46" w16cid:durableId="767972258">
    <w:abstractNumId w:val="25"/>
  </w:num>
  <w:num w:numId="47" w16cid:durableId="1487239114">
    <w:abstractNumId w:val="60"/>
  </w:num>
  <w:num w:numId="48" w16cid:durableId="917524014">
    <w:abstractNumId w:val="63"/>
  </w:num>
  <w:num w:numId="49" w16cid:durableId="468321169">
    <w:abstractNumId w:val="17"/>
  </w:num>
  <w:num w:numId="50" w16cid:durableId="720983360">
    <w:abstractNumId w:val="10"/>
  </w:num>
  <w:num w:numId="51" w16cid:durableId="424376242">
    <w:abstractNumId w:val="11"/>
  </w:num>
  <w:num w:numId="52" w16cid:durableId="725958100">
    <w:abstractNumId w:val="43"/>
  </w:num>
  <w:num w:numId="53" w16cid:durableId="577131881">
    <w:abstractNumId w:val="41"/>
  </w:num>
  <w:num w:numId="54" w16cid:durableId="1911496677">
    <w:abstractNumId w:val="65"/>
  </w:num>
  <w:num w:numId="55" w16cid:durableId="1521353742">
    <w:abstractNumId w:val="9"/>
  </w:num>
  <w:num w:numId="56" w16cid:durableId="1138374498">
    <w:abstractNumId w:val="52"/>
  </w:num>
  <w:num w:numId="57" w16cid:durableId="469784753">
    <w:abstractNumId w:val="46"/>
  </w:num>
  <w:num w:numId="58" w16cid:durableId="288516890">
    <w:abstractNumId w:val="53"/>
  </w:num>
  <w:num w:numId="59" w16cid:durableId="1741318925">
    <w:abstractNumId w:val="12"/>
  </w:num>
  <w:num w:numId="60" w16cid:durableId="1337996912">
    <w:abstractNumId w:val="24"/>
    <w:lvlOverride w:ilvl="0">
      <w:startOverride w:val="1"/>
    </w:lvlOverride>
  </w:num>
  <w:num w:numId="61" w16cid:durableId="368338451">
    <w:abstractNumId w:val="24"/>
    <w:lvlOverride w:ilvl="0">
      <w:startOverride w:val="1"/>
    </w:lvlOverride>
  </w:num>
  <w:num w:numId="62" w16cid:durableId="1690987798">
    <w:abstractNumId w:val="57"/>
  </w:num>
  <w:num w:numId="63" w16cid:durableId="683173500">
    <w:abstractNumId w:val="67"/>
    <w:lvlOverride w:ilvl="0">
      <w:startOverride w:val="1"/>
    </w:lvlOverride>
  </w:num>
  <w:num w:numId="64" w16cid:durableId="37173214">
    <w:abstractNumId w:val="30"/>
  </w:num>
  <w:num w:numId="65" w16cid:durableId="745807725">
    <w:abstractNumId w:val="62"/>
  </w:num>
  <w:num w:numId="66" w16cid:durableId="1522738419">
    <w:abstractNumId w:val="21"/>
  </w:num>
  <w:num w:numId="67" w16cid:durableId="804350879">
    <w:abstractNumId w:val="29"/>
  </w:num>
  <w:num w:numId="68" w16cid:durableId="1761489449">
    <w:abstractNumId w:val="15"/>
  </w:num>
  <w:num w:numId="69" w16cid:durableId="1070616911">
    <w:abstractNumId w:val="6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t29rtxtwvrps8ed0d7x92r2e05rav0rw202&quot;&gt;DNIR-741 - Endnote library&lt;record-ids&gt;&lt;item&gt;14&lt;/item&gt;&lt;item&gt;69&lt;/item&gt;&lt;item&gt;97&lt;/item&gt;&lt;item&gt;98&lt;/item&gt;&lt;item&gt;99&lt;/item&gt;&lt;item&gt;100&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371"/>
    <w:rsid w:val="0000081E"/>
    <w:rsid w:val="00000942"/>
    <w:rsid w:val="0000096F"/>
    <w:rsid w:val="000009A8"/>
    <w:rsid w:val="00000B3C"/>
    <w:rsid w:val="00000E5A"/>
    <w:rsid w:val="00001139"/>
    <w:rsid w:val="00001211"/>
    <w:rsid w:val="00001426"/>
    <w:rsid w:val="0000143A"/>
    <w:rsid w:val="00001607"/>
    <w:rsid w:val="0000162F"/>
    <w:rsid w:val="0000184B"/>
    <w:rsid w:val="000019F6"/>
    <w:rsid w:val="000019FD"/>
    <w:rsid w:val="00001A76"/>
    <w:rsid w:val="00001B6E"/>
    <w:rsid w:val="00001DC7"/>
    <w:rsid w:val="00001E21"/>
    <w:rsid w:val="000023D7"/>
    <w:rsid w:val="00002495"/>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150"/>
    <w:rsid w:val="0000426E"/>
    <w:rsid w:val="000042CF"/>
    <w:rsid w:val="00004359"/>
    <w:rsid w:val="0000493B"/>
    <w:rsid w:val="00004A10"/>
    <w:rsid w:val="00004AE2"/>
    <w:rsid w:val="00004C29"/>
    <w:rsid w:val="00004C7E"/>
    <w:rsid w:val="00004F70"/>
    <w:rsid w:val="00005B7B"/>
    <w:rsid w:val="00005CB2"/>
    <w:rsid w:val="00005E7E"/>
    <w:rsid w:val="00006140"/>
    <w:rsid w:val="000065B4"/>
    <w:rsid w:val="00006979"/>
    <w:rsid w:val="00006C11"/>
    <w:rsid w:val="00006D07"/>
    <w:rsid w:val="00006DC7"/>
    <w:rsid w:val="00006DCE"/>
    <w:rsid w:val="00006EDA"/>
    <w:rsid w:val="00007309"/>
    <w:rsid w:val="000074EE"/>
    <w:rsid w:val="000079B8"/>
    <w:rsid w:val="00007AAC"/>
    <w:rsid w:val="00007B29"/>
    <w:rsid w:val="00007B4F"/>
    <w:rsid w:val="00007BC5"/>
    <w:rsid w:val="00007DDD"/>
    <w:rsid w:val="00007F53"/>
    <w:rsid w:val="00010223"/>
    <w:rsid w:val="0001022F"/>
    <w:rsid w:val="000102AF"/>
    <w:rsid w:val="000105D8"/>
    <w:rsid w:val="0001086D"/>
    <w:rsid w:val="0001090B"/>
    <w:rsid w:val="00011037"/>
    <w:rsid w:val="00011283"/>
    <w:rsid w:val="00011573"/>
    <w:rsid w:val="000119CA"/>
    <w:rsid w:val="00011A71"/>
    <w:rsid w:val="00011CD6"/>
    <w:rsid w:val="00011D29"/>
    <w:rsid w:val="00011DE3"/>
    <w:rsid w:val="00011E9C"/>
    <w:rsid w:val="00011EE0"/>
    <w:rsid w:val="00011F0A"/>
    <w:rsid w:val="00011FB9"/>
    <w:rsid w:val="00012286"/>
    <w:rsid w:val="00012316"/>
    <w:rsid w:val="0001258D"/>
    <w:rsid w:val="00012598"/>
    <w:rsid w:val="0001281A"/>
    <w:rsid w:val="000129B0"/>
    <w:rsid w:val="000129D5"/>
    <w:rsid w:val="00012F8F"/>
    <w:rsid w:val="00012FE4"/>
    <w:rsid w:val="000131DE"/>
    <w:rsid w:val="0001323A"/>
    <w:rsid w:val="00013281"/>
    <w:rsid w:val="0001340A"/>
    <w:rsid w:val="00013710"/>
    <w:rsid w:val="000137BF"/>
    <w:rsid w:val="00013842"/>
    <w:rsid w:val="00013B8C"/>
    <w:rsid w:val="00014066"/>
    <w:rsid w:val="00014124"/>
    <w:rsid w:val="000141F0"/>
    <w:rsid w:val="00014237"/>
    <w:rsid w:val="00014296"/>
    <w:rsid w:val="00014679"/>
    <w:rsid w:val="00014CDE"/>
    <w:rsid w:val="00014DC4"/>
    <w:rsid w:val="000155CB"/>
    <w:rsid w:val="000155CD"/>
    <w:rsid w:val="000157CA"/>
    <w:rsid w:val="00015827"/>
    <w:rsid w:val="000158AC"/>
    <w:rsid w:val="000158E8"/>
    <w:rsid w:val="00015FA9"/>
    <w:rsid w:val="00016103"/>
    <w:rsid w:val="0001619B"/>
    <w:rsid w:val="00016235"/>
    <w:rsid w:val="0001676A"/>
    <w:rsid w:val="0001697F"/>
    <w:rsid w:val="00016EBE"/>
    <w:rsid w:val="000170FB"/>
    <w:rsid w:val="0001731A"/>
    <w:rsid w:val="00017384"/>
    <w:rsid w:val="0001740D"/>
    <w:rsid w:val="0001757D"/>
    <w:rsid w:val="00017815"/>
    <w:rsid w:val="00017897"/>
    <w:rsid w:val="000178D7"/>
    <w:rsid w:val="00017972"/>
    <w:rsid w:val="00017B58"/>
    <w:rsid w:val="00017CE5"/>
    <w:rsid w:val="00017F57"/>
    <w:rsid w:val="000200A0"/>
    <w:rsid w:val="000200F7"/>
    <w:rsid w:val="0002043F"/>
    <w:rsid w:val="000206A5"/>
    <w:rsid w:val="000208BF"/>
    <w:rsid w:val="00020A08"/>
    <w:rsid w:val="00020B09"/>
    <w:rsid w:val="00020F72"/>
    <w:rsid w:val="00021063"/>
    <w:rsid w:val="00021365"/>
    <w:rsid w:val="000214D4"/>
    <w:rsid w:val="0002198C"/>
    <w:rsid w:val="00021999"/>
    <w:rsid w:val="000219A6"/>
    <w:rsid w:val="000219C0"/>
    <w:rsid w:val="000219DF"/>
    <w:rsid w:val="00021A25"/>
    <w:rsid w:val="00021C32"/>
    <w:rsid w:val="00021D39"/>
    <w:rsid w:val="00022368"/>
    <w:rsid w:val="00022873"/>
    <w:rsid w:val="00022A88"/>
    <w:rsid w:val="00022D89"/>
    <w:rsid w:val="00022E25"/>
    <w:rsid w:val="00022E9F"/>
    <w:rsid w:val="00022EF8"/>
    <w:rsid w:val="00023395"/>
    <w:rsid w:val="000235C0"/>
    <w:rsid w:val="000236E0"/>
    <w:rsid w:val="0002388A"/>
    <w:rsid w:val="0002394C"/>
    <w:rsid w:val="0002397B"/>
    <w:rsid w:val="00023AE5"/>
    <w:rsid w:val="00023B69"/>
    <w:rsid w:val="00024036"/>
    <w:rsid w:val="0002428B"/>
    <w:rsid w:val="0002429E"/>
    <w:rsid w:val="0002446E"/>
    <w:rsid w:val="000245C7"/>
    <w:rsid w:val="00024804"/>
    <w:rsid w:val="0002482C"/>
    <w:rsid w:val="00024AAC"/>
    <w:rsid w:val="00024BF1"/>
    <w:rsid w:val="00024D40"/>
    <w:rsid w:val="00024D90"/>
    <w:rsid w:val="000253F8"/>
    <w:rsid w:val="00025567"/>
    <w:rsid w:val="000255B2"/>
    <w:rsid w:val="000257B5"/>
    <w:rsid w:val="0002583C"/>
    <w:rsid w:val="00025964"/>
    <w:rsid w:val="00025BA2"/>
    <w:rsid w:val="00025D9B"/>
    <w:rsid w:val="00025EAC"/>
    <w:rsid w:val="0002623D"/>
    <w:rsid w:val="00026372"/>
    <w:rsid w:val="00026395"/>
    <w:rsid w:val="0002649B"/>
    <w:rsid w:val="00026C9C"/>
    <w:rsid w:val="00027066"/>
    <w:rsid w:val="00027084"/>
    <w:rsid w:val="00027626"/>
    <w:rsid w:val="000278E5"/>
    <w:rsid w:val="00027953"/>
    <w:rsid w:val="00027A9E"/>
    <w:rsid w:val="00027B11"/>
    <w:rsid w:val="00027B26"/>
    <w:rsid w:val="000301FA"/>
    <w:rsid w:val="000302A6"/>
    <w:rsid w:val="0003033B"/>
    <w:rsid w:val="000306BD"/>
    <w:rsid w:val="00030709"/>
    <w:rsid w:val="00030761"/>
    <w:rsid w:val="00030903"/>
    <w:rsid w:val="0003091D"/>
    <w:rsid w:val="00030A09"/>
    <w:rsid w:val="00030D60"/>
    <w:rsid w:val="00030D83"/>
    <w:rsid w:val="00030FBE"/>
    <w:rsid w:val="00031533"/>
    <w:rsid w:val="00031590"/>
    <w:rsid w:val="00031771"/>
    <w:rsid w:val="00031D2B"/>
    <w:rsid w:val="00031D2C"/>
    <w:rsid w:val="00031D91"/>
    <w:rsid w:val="00031EE0"/>
    <w:rsid w:val="0003203F"/>
    <w:rsid w:val="000320B8"/>
    <w:rsid w:val="00032270"/>
    <w:rsid w:val="00032364"/>
    <w:rsid w:val="000325A1"/>
    <w:rsid w:val="00032693"/>
    <w:rsid w:val="00032731"/>
    <w:rsid w:val="00032778"/>
    <w:rsid w:val="0003277D"/>
    <w:rsid w:val="00032A1E"/>
    <w:rsid w:val="00033085"/>
    <w:rsid w:val="000334B9"/>
    <w:rsid w:val="00033515"/>
    <w:rsid w:val="00033621"/>
    <w:rsid w:val="00033812"/>
    <w:rsid w:val="000338EC"/>
    <w:rsid w:val="00033BF6"/>
    <w:rsid w:val="00033BFA"/>
    <w:rsid w:val="00033C44"/>
    <w:rsid w:val="00033C6E"/>
    <w:rsid w:val="000344B5"/>
    <w:rsid w:val="000347F6"/>
    <w:rsid w:val="00034829"/>
    <w:rsid w:val="0003484D"/>
    <w:rsid w:val="00034873"/>
    <w:rsid w:val="00034892"/>
    <w:rsid w:val="000348D5"/>
    <w:rsid w:val="00034EC2"/>
    <w:rsid w:val="00034F9D"/>
    <w:rsid w:val="00035110"/>
    <w:rsid w:val="000353A8"/>
    <w:rsid w:val="00035507"/>
    <w:rsid w:val="00035610"/>
    <w:rsid w:val="000358AC"/>
    <w:rsid w:val="00035C81"/>
    <w:rsid w:val="00035D3D"/>
    <w:rsid w:val="00035E62"/>
    <w:rsid w:val="00035FD8"/>
    <w:rsid w:val="000364B7"/>
    <w:rsid w:val="000366B5"/>
    <w:rsid w:val="000366C3"/>
    <w:rsid w:val="000368F8"/>
    <w:rsid w:val="00036B6A"/>
    <w:rsid w:val="00036C4D"/>
    <w:rsid w:val="00036C66"/>
    <w:rsid w:val="00036CDC"/>
    <w:rsid w:val="00036D41"/>
    <w:rsid w:val="00037190"/>
    <w:rsid w:val="00037296"/>
    <w:rsid w:val="000372AC"/>
    <w:rsid w:val="0003738D"/>
    <w:rsid w:val="000374CD"/>
    <w:rsid w:val="00037578"/>
    <w:rsid w:val="000376B0"/>
    <w:rsid w:val="000377F4"/>
    <w:rsid w:val="00037817"/>
    <w:rsid w:val="00037994"/>
    <w:rsid w:val="00037AC8"/>
    <w:rsid w:val="00037AF8"/>
    <w:rsid w:val="00037B09"/>
    <w:rsid w:val="00040005"/>
    <w:rsid w:val="0004016C"/>
    <w:rsid w:val="0004032C"/>
    <w:rsid w:val="00040530"/>
    <w:rsid w:val="0004076D"/>
    <w:rsid w:val="00040917"/>
    <w:rsid w:val="00040A11"/>
    <w:rsid w:val="00040A7D"/>
    <w:rsid w:val="00040C42"/>
    <w:rsid w:val="00040CAB"/>
    <w:rsid w:val="00040D7B"/>
    <w:rsid w:val="00041857"/>
    <w:rsid w:val="00041A0A"/>
    <w:rsid w:val="00041A3A"/>
    <w:rsid w:val="00041AA6"/>
    <w:rsid w:val="00041ACA"/>
    <w:rsid w:val="00041ACE"/>
    <w:rsid w:val="00041CC5"/>
    <w:rsid w:val="00041F19"/>
    <w:rsid w:val="00042142"/>
    <w:rsid w:val="000422A2"/>
    <w:rsid w:val="0004230D"/>
    <w:rsid w:val="00042504"/>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7C"/>
    <w:rsid w:val="00043DE3"/>
    <w:rsid w:val="00043EE8"/>
    <w:rsid w:val="00043F2D"/>
    <w:rsid w:val="00043F45"/>
    <w:rsid w:val="00043FDC"/>
    <w:rsid w:val="000440D5"/>
    <w:rsid w:val="000441C9"/>
    <w:rsid w:val="00044296"/>
    <w:rsid w:val="000444EE"/>
    <w:rsid w:val="000445AF"/>
    <w:rsid w:val="00044649"/>
    <w:rsid w:val="0004471A"/>
    <w:rsid w:val="00044831"/>
    <w:rsid w:val="00044C27"/>
    <w:rsid w:val="00044D06"/>
    <w:rsid w:val="000450BD"/>
    <w:rsid w:val="000452CD"/>
    <w:rsid w:val="00045466"/>
    <w:rsid w:val="00045A56"/>
    <w:rsid w:val="00045F9E"/>
    <w:rsid w:val="000460E1"/>
    <w:rsid w:val="000461AA"/>
    <w:rsid w:val="000462BD"/>
    <w:rsid w:val="00046527"/>
    <w:rsid w:val="0004664F"/>
    <w:rsid w:val="00046832"/>
    <w:rsid w:val="000468C7"/>
    <w:rsid w:val="00046C1C"/>
    <w:rsid w:val="00046D08"/>
    <w:rsid w:val="00047593"/>
    <w:rsid w:val="000475F1"/>
    <w:rsid w:val="00047620"/>
    <w:rsid w:val="0004796D"/>
    <w:rsid w:val="000479FF"/>
    <w:rsid w:val="00047ABE"/>
    <w:rsid w:val="00047C8C"/>
    <w:rsid w:val="00047EC0"/>
    <w:rsid w:val="00047F39"/>
    <w:rsid w:val="000506C5"/>
    <w:rsid w:val="000508A0"/>
    <w:rsid w:val="00050E53"/>
    <w:rsid w:val="00050E68"/>
    <w:rsid w:val="00050F4F"/>
    <w:rsid w:val="0005107D"/>
    <w:rsid w:val="000511C5"/>
    <w:rsid w:val="000512C5"/>
    <w:rsid w:val="00051557"/>
    <w:rsid w:val="0005161E"/>
    <w:rsid w:val="00051680"/>
    <w:rsid w:val="000516F1"/>
    <w:rsid w:val="0005170B"/>
    <w:rsid w:val="00051758"/>
    <w:rsid w:val="00051871"/>
    <w:rsid w:val="000519E0"/>
    <w:rsid w:val="00051A01"/>
    <w:rsid w:val="00051C96"/>
    <w:rsid w:val="00051E0B"/>
    <w:rsid w:val="00051EBF"/>
    <w:rsid w:val="00051FE8"/>
    <w:rsid w:val="00052219"/>
    <w:rsid w:val="000526AF"/>
    <w:rsid w:val="00052982"/>
    <w:rsid w:val="00052D02"/>
    <w:rsid w:val="00052D24"/>
    <w:rsid w:val="00052D90"/>
    <w:rsid w:val="00052DD2"/>
    <w:rsid w:val="0005312F"/>
    <w:rsid w:val="00053362"/>
    <w:rsid w:val="000534E9"/>
    <w:rsid w:val="00053AFC"/>
    <w:rsid w:val="00053B92"/>
    <w:rsid w:val="00053BD3"/>
    <w:rsid w:val="00053CAF"/>
    <w:rsid w:val="00053D44"/>
    <w:rsid w:val="00053DD3"/>
    <w:rsid w:val="00053ED0"/>
    <w:rsid w:val="00054184"/>
    <w:rsid w:val="000541D7"/>
    <w:rsid w:val="00054591"/>
    <w:rsid w:val="00054618"/>
    <w:rsid w:val="000546F1"/>
    <w:rsid w:val="000548E6"/>
    <w:rsid w:val="000548F2"/>
    <w:rsid w:val="00054E10"/>
    <w:rsid w:val="00054F0F"/>
    <w:rsid w:val="00055066"/>
    <w:rsid w:val="0005574E"/>
    <w:rsid w:val="00055B66"/>
    <w:rsid w:val="00055C8C"/>
    <w:rsid w:val="00055E1A"/>
    <w:rsid w:val="00055E1E"/>
    <w:rsid w:val="000562CD"/>
    <w:rsid w:val="0005653F"/>
    <w:rsid w:val="0005655A"/>
    <w:rsid w:val="0005664E"/>
    <w:rsid w:val="000568CB"/>
    <w:rsid w:val="00056A93"/>
    <w:rsid w:val="00056AA6"/>
    <w:rsid w:val="00056C2A"/>
    <w:rsid w:val="00056C5D"/>
    <w:rsid w:val="00056DC9"/>
    <w:rsid w:val="00057039"/>
    <w:rsid w:val="000571F2"/>
    <w:rsid w:val="000577ED"/>
    <w:rsid w:val="000577EF"/>
    <w:rsid w:val="00057808"/>
    <w:rsid w:val="000579A1"/>
    <w:rsid w:val="00057DB5"/>
    <w:rsid w:val="00057F2C"/>
    <w:rsid w:val="00060141"/>
    <w:rsid w:val="000602AE"/>
    <w:rsid w:val="000607CC"/>
    <w:rsid w:val="00060824"/>
    <w:rsid w:val="000608A2"/>
    <w:rsid w:val="00060DCB"/>
    <w:rsid w:val="00060E73"/>
    <w:rsid w:val="000611C8"/>
    <w:rsid w:val="0006149A"/>
    <w:rsid w:val="000614E9"/>
    <w:rsid w:val="00061938"/>
    <w:rsid w:val="00061A01"/>
    <w:rsid w:val="00061B47"/>
    <w:rsid w:val="00061D0C"/>
    <w:rsid w:val="00061D20"/>
    <w:rsid w:val="00061E97"/>
    <w:rsid w:val="00061F4F"/>
    <w:rsid w:val="000625B8"/>
    <w:rsid w:val="0006273A"/>
    <w:rsid w:val="00062812"/>
    <w:rsid w:val="000628A1"/>
    <w:rsid w:val="0006290C"/>
    <w:rsid w:val="00062CDB"/>
    <w:rsid w:val="00062D4C"/>
    <w:rsid w:val="00062EAC"/>
    <w:rsid w:val="00063127"/>
    <w:rsid w:val="00063264"/>
    <w:rsid w:val="0006326B"/>
    <w:rsid w:val="00063492"/>
    <w:rsid w:val="00063573"/>
    <w:rsid w:val="00063867"/>
    <w:rsid w:val="00063A17"/>
    <w:rsid w:val="00063A76"/>
    <w:rsid w:val="00063B3A"/>
    <w:rsid w:val="00063D16"/>
    <w:rsid w:val="00063E48"/>
    <w:rsid w:val="00063F6C"/>
    <w:rsid w:val="00063FE7"/>
    <w:rsid w:val="000643C7"/>
    <w:rsid w:val="000648E3"/>
    <w:rsid w:val="000649A3"/>
    <w:rsid w:val="00064A29"/>
    <w:rsid w:val="00064C45"/>
    <w:rsid w:val="00064C81"/>
    <w:rsid w:val="00064F1F"/>
    <w:rsid w:val="00065085"/>
    <w:rsid w:val="0006532A"/>
    <w:rsid w:val="0006535F"/>
    <w:rsid w:val="00065516"/>
    <w:rsid w:val="0006560B"/>
    <w:rsid w:val="00065615"/>
    <w:rsid w:val="000657F4"/>
    <w:rsid w:val="00065A5D"/>
    <w:rsid w:val="00065D28"/>
    <w:rsid w:val="000661BE"/>
    <w:rsid w:val="00066399"/>
    <w:rsid w:val="00066F0F"/>
    <w:rsid w:val="0006722E"/>
    <w:rsid w:val="0006782E"/>
    <w:rsid w:val="000679C7"/>
    <w:rsid w:val="00067AF5"/>
    <w:rsid w:val="00067B0B"/>
    <w:rsid w:val="00067B18"/>
    <w:rsid w:val="0007034F"/>
    <w:rsid w:val="000707D1"/>
    <w:rsid w:val="00070867"/>
    <w:rsid w:val="00070892"/>
    <w:rsid w:val="000708BD"/>
    <w:rsid w:val="000709AE"/>
    <w:rsid w:val="00070D95"/>
    <w:rsid w:val="00071259"/>
    <w:rsid w:val="000715A9"/>
    <w:rsid w:val="000715F7"/>
    <w:rsid w:val="00071E0B"/>
    <w:rsid w:val="0007242A"/>
    <w:rsid w:val="0007263A"/>
    <w:rsid w:val="000729AB"/>
    <w:rsid w:val="00072A21"/>
    <w:rsid w:val="00072BBB"/>
    <w:rsid w:val="00072D6E"/>
    <w:rsid w:val="00072E01"/>
    <w:rsid w:val="00072EBD"/>
    <w:rsid w:val="000733D2"/>
    <w:rsid w:val="0007354D"/>
    <w:rsid w:val="000736B8"/>
    <w:rsid w:val="00073E0C"/>
    <w:rsid w:val="00073F28"/>
    <w:rsid w:val="000740AA"/>
    <w:rsid w:val="00074232"/>
    <w:rsid w:val="0007477B"/>
    <w:rsid w:val="000747EA"/>
    <w:rsid w:val="0007484B"/>
    <w:rsid w:val="00074A0C"/>
    <w:rsid w:val="00074A1B"/>
    <w:rsid w:val="00074D05"/>
    <w:rsid w:val="00074EB1"/>
    <w:rsid w:val="00075086"/>
    <w:rsid w:val="000752A8"/>
    <w:rsid w:val="0007542F"/>
    <w:rsid w:val="00075ADB"/>
    <w:rsid w:val="00075B8E"/>
    <w:rsid w:val="00075BB9"/>
    <w:rsid w:val="00075C02"/>
    <w:rsid w:val="00075F89"/>
    <w:rsid w:val="000762FF"/>
    <w:rsid w:val="00076327"/>
    <w:rsid w:val="000764A2"/>
    <w:rsid w:val="00076721"/>
    <w:rsid w:val="00076819"/>
    <w:rsid w:val="00076A3A"/>
    <w:rsid w:val="00076B4A"/>
    <w:rsid w:val="00076BFF"/>
    <w:rsid w:val="00076DC3"/>
    <w:rsid w:val="00077067"/>
    <w:rsid w:val="00077116"/>
    <w:rsid w:val="0007744A"/>
    <w:rsid w:val="0007751B"/>
    <w:rsid w:val="000775C8"/>
    <w:rsid w:val="00077790"/>
    <w:rsid w:val="00077911"/>
    <w:rsid w:val="000779AB"/>
    <w:rsid w:val="00077C37"/>
    <w:rsid w:val="00077CBC"/>
    <w:rsid w:val="00077DD2"/>
    <w:rsid w:val="00077F9F"/>
    <w:rsid w:val="00077FF7"/>
    <w:rsid w:val="0008056D"/>
    <w:rsid w:val="00080952"/>
    <w:rsid w:val="00080B5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2F6"/>
    <w:rsid w:val="00082417"/>
    <w:rsid w:val="0008242C"/>
    <w:rsid w:val="00082492"/>
    <w:rsid w:val="000827BE"/>
    <w:rsid w:val="000827EC"/>
    <w:rsid w:val="00082962"/>
    <w:rsid w:val="00082D7B"/>
    <w:rsid w:val="00082DA3"/>
    <w:rsid w:val="00082DC8"/>
    <w:rsid w:val="000830FF"/>
    <w:rsid w:val="00083105"/>
    <w:rsid w:val="000831E5"/>
    <w:rsid w:val="000831E7"/>
    <w:rsid w:val="00083464"/>
    <w:rsid w:val="00083512"/>
    <w:rsid w:val="00083BB1"/>
    <w:rsid w:val="00083C08"/>
    <w:rsid w:val="00083C7F"/>
    <w:rsid w:val="00083CBC"/>
    <w:rsid w:val="00083CF7"/>
    <w:rsid w:val="00083E46"/>
    <w:rsid w:val="00083F6A"/>
    <w:rsid w:val="00083F92"/>
    <w:rsid w:val="0008406A"/>
    <w:rsid w:val="000840A6"/>
    <w:rsid w:val="0008421C"/>
    <w:rsid w:val="0008466E"/>
    <w:rsid w:val="00084673"/>
    <w:rsid w:val="000846A8"/>
    <w:rsid w:val="000846F1"/>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C55"/>
    <w:rsid w:val="00085F52"/>
    <w:rsid w:val="00085FAD"/>
    <w:rsid w:val="00086065"/>
    <w:rsid w:val="0008608A"/>
    <w:rsid w:val="000860F8"/>
    <w:rsid w:val="000863C7"/>
    <w:rsid w:val="00086679"/>
    <w:rsid w:val="0008671A"/>
    <w:rsid w:val="00086A16"/>
    <w:rsid w:val="00086E71"/>
    <w:rsid w:val="00086F7C"/>
    <w:rsid w:val="00086F96"/>
    <w:rsid w:val="00087156"/>
    <w:rsid w:val="0008717F"/>
    <w:rsid w:val="00087561"/>
    <w:rsid w:val="000875C3"/>
    <w:rsid w:val="00087790"/>
    <w:rsid w:val="00087A91"/>
    <w:rsid w:val="00087D0B"/>
    <w:rsid w:val="00087DE7"/>
    <w:rsid w:val="000900F0"/>
    <w:rsid w:val="0009018F"/>
    <w:rsid w:val="0009028E"/>
    <w:rsid w:val="000904A8"/>
    <w:rsid w:val="000904E0"/>
    <w:rsid w:val="00090704"/>
    <w:rsid w:val="00090715"/>
    <w:rsid w:val="00090867"/>
    <w:rsid w:val="00090B80"/>
    <w:rsid w:val="00090CE5"/>
    <w:rsid w:val="00090EF7"/>
    <w:rsid w:val="000917AB"/>
    <w:rsid w:val="00091A09"/>
    <w:rsid w:val="00091ED1"/>
    <w:rsid w:val="00091F6B"/>
    <w:rsid w:val="00091F9C"/>
    <w:rsid w:val="000924C2"/>
    <w:rsid w:val="0009282E"/>
    <w:rsid w:val="000928C8"/>
    <w:rsid w:val="0009299A"/>
    <w:rsid w:val="00092E97"/>
    <w:rsid w:val="0009338A"/>
    <w:rsid w:val="000937DC"/>
    <w:rsid w:val="00093802"/>
    <w:rsid w:val="00093E9F"/>
    <w:rsid w:val="00093EAA"/>
    <w:rsid w:val="000942A8"/>
    <w:rsid w:val="000942C5"/>
    <w:rsid w:val="00094637"/>
    <w:rsid w:val="00094645"/>
    <w:rsid w:val="00094924"/>
    <w:rsid w:val="000949AD"/>
    <w:rsid w:val="00094AEB"/>
    <w:rsid w:val="00094BF8"/>
    <w:rsid w:val="00094D7F"/>
    <w:rsid w:val="00094F7B"/>
    <w:rsid w:val="0009526B"/>
    <w:rsid w:val="00095385"/>
    <w:rsid w:val="0009551B"/>
    <w:rsid w:val="0009563E"/>
    <w:rsid w:val="000956D2"/>
    <w:rsid w:val="000958D7"/>
    <w:rsid w:val="00095A9F"/>
    <w:rsid w:val="00095D2C"/>
    <w:rsid w:val="00095E81"/>
    <w:rsid w:val="00096181"/>
    <w:rsid w:val="00096267"/>
    <w:rsid w:val="00096A07"/>
    <w:rsid w:val="00096E38"/>
    <w:rsid w:val="00096FD7"/>
    <w:rsid w:val="00097150"/>
    <w:rsid w:val="000974B5"/>
    <w:rsid w:val="000975B1"/>
    <w:rsid w:val="00097698"/>
    <w:rsid w:val="000977A3"/>
    <w:rsid w:val="0009781A"/>
    <w:rsid w:val="00097BA8"/>
    <w:rsid w:val="00097F3F"/>
    <w:rsid w:val="000A0081"/>
    <w:rsid w:val="000A02D5"/>
    <w:rsid w:val="000A07DF"/>
    <w:rsid w:val="000A0869"/>
    <w:rsid w:val="000A0881"/>
    <w:rsid w:val="000A0A65"/>
    <w:rsid w:val="000A0BFA"/>
    <w:rsid w:val="000A0C4A"/>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4B5"/>
    <w:rsid w:val="000A2731"/>
    <w:rsid w:val="000A2759"/>
    <w:rsid w:val="000A2855"/>
    <w:rsid w:val="000A2AD7"/>
    <w:rsid w:val="000A2AF4"/>
    <w:rsid w:val="000A2B71"/>
    <w:rsid w:val="000A2B9E"/>
    <w:rsid w:val="000A2DD7"/>
    <w:rsid w:val="000A2F5B"/>
    <w:rsid w:val="000A31D8"/>
    <w:rsid w:val="000A33F0"/>
    <w:rsid w:val="000A3731"/>
    <w:rsid w:val="000A38B2"/>
    <w:rsid w:val="000A3B67"/>
    <w:rsid w:val="000A3BB0"/>
    <w:rsid w:val="000A3EE4"/>
    <w:rsid w:val="000A4532"/>
    <w:rsid w:val="000A45EB"/>
    <w:rsid w:val="000A46DF"/>
    <w:rsid w:val="000A49F9"/>
    <w:rsid w:val="000A4ABC"/>
    <w:rsid w:val="000A4F20"/>
    <w:rsid w:val="000A5186"/>
    <w:rsid w:val="000A53D7"/>
    <w:rsid w:val="000A5604"/>
    <w:rsid w:val="000A5D4D"/>
    <w:rsid w:val="000A60BC"/>
    <w:rsid w:val="000A63E5"/>
    <w:rsid w:val="000A657C"/>
    <w:rsid w:val="000A65B8"/>
    <w:rsid w:val="000A6641"/>
    <w:rsid w:val="000A6CA1"/>
    <w:rsid w:val="000A6FFF"/>
    <w:rsid w:val="000A7220"/>
    <w:rsid w:val="000A722A"/>
    <w:rsid w:val="000A7390"/>
    <w:rsid w:val="000A739F"/>
    <w:rsid w:val="000A75DE"/>
    <w:rsid w:val="000A75E5"/>
    <w:rsid w:val="000A7AB0"/>
    <w:rsid w:val="000A7BE5"/>
    <w:rsid w:val="000A7E8B"/>
    <w:rsid w:val="000B00F5"/>
    <w:rsid w:val="000B0545"/>
    <w:rsid w:val="000B0BBB"/>
    <w:rsid w:val="000B0C9C"/>
    <w:rsid w:val="000B0CAC"/>
    <w:rsid w:val="000B0F8B"/>
    <w:rsid w:val="000B1409"/>
    <w:rsid w:val="000B1417"/>
    <w:rsid w:val="000B17DE"/>
    <w:rsid w:val="000B1953"/>
    <w:rsid w:val="000B19F2"/>
    <w:rsid w:val="000B1C80"/>
    <w:rsid w:val="000B1E3F"/>
    <w:rsid w:val="000B1FFE"/>
    <w:rsid w:val="000B2299"/>
    <w:rsid w:val="000B22E3"/>
    <w:rsid w:val="000B2377"/>
    <w:rsid w:val="000B23A0"/>
    <w:rsid w:val="000B2991"/>
    <w:rsid w:val="000B29BF"/>
    <w:rsid w:val="000B318C"/>
    <w:rsid w:val="000B32BF"/>
    <w:rsid w:val="000B32E3"/>
    <w:rsid w:val="000B335F"/>
    <w:rsid w:val="000B3797"/>
    <w:rsid w:val="000B390A"/>
    <w:rsid w:val="000B3A0E"/>
    <w:rsid w:val="000B3A32"/>
    <w:rsid w:val="000B3B02"/>
    <w:rsid w:val="000B3DCE"/>
    <w:rsid w:val="000B3DDF"/>
    <w:rsid w:val="000B4031"/>
    <w:rsid w:val="000B45FA"/>
    <w:rsid w:val="000B4706"/>
    <w:rsid w:val="000B499E"/>
    <w:rsid w:val="000B4B02"/>
    <w:rsid w:val="000B4B08"/>
    <w:rsid w:val="000B4C08"/>
    <w:rsid w:val="000B4FAE"/>
    <w:rsid w:val="000B4FEC"/>
    <w:rsid w:val="000B5004"/>
    <w:rsid w:val="000B5306"/>
    <w:rsid w:val="000B570C"/>
    <w:rsid w:val="000B5870"/>
    <w:rsid w:val="000B5969"/>
    <w:rsid w:val="000B5C28"/>
    <w:rsid w:val="000B5DD2"/>
    <w:rsid w:val="000B6171"/>
    <w:rsid w:val="000B6233"/>
    <w:rsid w:val="000B6340"/>
    <w:rsid w:val="000B6378"/>
    <w:rsid w:val="000B6434"/>
    <w:rsid w:val="000B6460"/>
    <w:rsid w:val="000B657B"/>
    <w:rsid w:val="000B6A31"/>
    <w:rsid w:val="000B6B10"/>
    <w:rsid w:val="000B6B1C"/>
    <w:rsid w:val="000B6BF4"/>
    <w:rsid w:val="000B6CA8"/>
    <w:rsid w:val="000B7883"/>
    <w:rsid w:val="000B7A91"/>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CD4"/>
    <w:rsid w:val="000C0F26"/>
    <w:rsid w:val="000C0F7D"/>
    <w:rsid w:val="000C0F9B"/>
    <w:rsid w:val="000C0FA0"/>
    <w:rsid w:val="000C12F8"/>
    <w:rsid w:val="000C159B"/>
    <w:rsid w:val="000C19FB"/>
    <w:rsid w:val="000C2131"/>
    <w:rsid w:val="000C29B4"/>
    <w:rsid w:val="000C2A51"/>
    <w:rsid w:val="000C2AC5"/>
    <w:rsid w:val="000C2C7F"/>
    <w:rsid w:val="000C2E91"/>
    <w:rsid w:val="000C2FB5"/>
    <w:rsid w:val="000C31A2"/>
    <w:rsid w:val="000C31BF"/>
    <w:rsid w:val="000C3308"/>
    <w:rsid w:val="000C333D"/>
    <w:rsid w:val="000C33A2"/>
    <w:rsid w:val="000C3736"/>
    <w:rsid w:val="000C3974"/>
    <w:rsid w:val="000C398B"/>
    <w:rsid w:val="000C3EEC"/>
    <w:rsid w:val="000C3F08"/>
    <w:rsid w:val="000C4413"/>
    <w:rsid w:val="000C457F"/>
    <w:rsid w:val="000C4675"/>
    <w:rsid w:val="000C481C"/>
    <w:rsid w:val="000C4A55"/>
    <w:rsid w:val="000C4C1B"/>
    <w:rsid w:val="000C4C86"/>
    <w:rsid w:val="000C4CDF"/>
    <w:rsid w:val="000C4D72"/>
    <w:rsid w:val="000C4DF1"/>
    <w:rsid w:val="000C4EEA"/>
    <w:rsid w:val="000C5286"/>
    <w:rsid w:val="000C5617"/>
    <w:rsid w:val="000C59B8"/>
    <w:rsid w:val="000C5C44"/>
    <w:rsid w:val="000C5CE5"/>
    <w:rsid w:val="000C5CFD"/>
    <w:rsid w:val="000C61B6"/>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D3"/>
    <w:rsid w:val="000C76ED"/>
    <w:rsid w:val="000C77D5"/>
    <w:rsid w:val="000C7B1C"/>
    <w:rsid w:val="000C7B20"/>
    <w:rsid w:val="000C7B39"/>
    <w:rsid w:val="000C7B43"/>
    <w:rsid w:val="000C7C02"/>
    <w:rsid w:val="000C7CA6"/>
    <w:rsid w:val="000C7CCC"/>
    <w:rsid w:val="000C7E74"/>
    <w:rsid w:val="000C7F62"/>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21A7"/>
    <w:rsid w:val="000D22E5"/>
    <w:rsid w:val="000D2315"/>
    <w:rsid w:val="000D23EC"/>
    <w:rsid w:val="000D2693"/>
    <w:rsid w:val="000D2884"/>
    <w:rsid w:val="000D2B9B"/>
    <w:rsid w:val="000D2ECE"/>
    <w:rsid w:val="000D2EF1"/>
    <w:rsid w:val="000D2F68"/>
    <w:rsid w:val="000D3070"/>
    <w:rsid w:val="000D3296"/>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9EE"/>
    <w:rsid w:val="000D5AA6"/>
    <w:rsid w:val="000D610F"/>
    <w:rsid w:val="000D6118"/>
    <w:rsid w:val="000D6247"/>
    <w:rsid w:val="000D62EB"/>
    <w:rsid w:val="000D63BD"/>
    <w:rsid w:val="000D6505"/>
    <w:rsid w:val="000D6564"/>
    <w:rsid w:val="000D67F4"/>
    <w:rsid w:val="000D696E"/>
    <w:rsid w:val="000D6DBF"/>
    <w:rsid w:val="000D6F1E"/>
    <w:rsid w:val="000D74EE"/>
    <w:rsid w:val="000D78E4"/>
    <w:rsid w:val="000D7947"/>
    <w:rsid w:val="000D7987"/>
    <w:rsid w:val="000D7CF5"/>
    <w:rsid w:val="000D7DF0"/>
    <w:rsid w:val="000D7ED0"/>
    <w:rsid w:val="000D7FC1"/>
    <w:rsid w:val="000E0155"/>
    <w:rsid w:val="000E0199"/>
    <w:rsid w:val="000E0247"/>
    <w:rsid w:val="000E0544"/>
    <w:rsid w:val="000E07F3"/>
    <w:rsid w:val="000E089E"/>
    <w:rsid w:val="000E09AC"/>
    <w:rsid w:val="000E0D1D"/>
    <w:rsid w:val="000E1237"/>
    <w:rsid w:val="000E139E"/>
    <w:rsid w:val="000E171E"/>
    <w:rsid w:val="000E1856"/>
    <w:rsid w:val="000E1D2A"/>
    <w:rsid w:val="000E1F8A"/>
    <w:rsid w:val="000E26A5"/>
    <w:rsid w:val="000E2775"/>
    <w:rsid w:val="000E2820"/>
    <w:rsid w:val="000E2870"/>
    <w:rsid w:val="000E28F7"/>
    <w:rsid w:val="000E2CBD"/>
    <w:rsid w:val="000E2D01"/>
    <w:rsid w:val="000E2D77"/>
    <w:rsid w:val="000E3072"/>
    <w:rsid w:val="000E32F4"/>
    <w:rsid w:val="000E35B0"/>
    <w:rsid w:val="000E36CC"/>
    <w:rsid w:val="000E3708"/>
    <w:rsid w:val="000E3BB9"/>
    <w:rsid w:val="000E3DB1"/>
    <w:rsid w:val="000E3E01"/>
    <w:rsid w:val="000E3E40"/>
    <w:rsid w:val="000E3E87"/>
    <w:rsid w:val="000E3F2B"/>
    <w:rsid w:val="000E3F92"/>
    <w:rsid w:val="000E3FEA"/>
    <w:rsid w:val="000E42FC"/>
    <w:rsid w:val="000E4907"/>
    <w:rsid w:val="000E4AEA"/>
    <w:rsid w:val="000E4F8C"/>
    <w:rsid w:val="000E5166"/>
    <w:rsid w:val="000E56D4"/>
    <w:rsid w:val="000E5CAC"/>
    <w:rsid w:val="000E5D13"/>
    <w:rsid w:val="000E5D27"/>
    <w:rsid w:val="000E5E5E"/>
    <w:rsid w:val="000E6066"/>
    <w:rsid w:val="000E611D"/>
    <w:rsid w:val="000E61F7"/>
    <w:rsid w:val="000E62AC"/>
    <w:rsid w:val="000E656B"/>
    <w:rsid w:val="000E6783"/>
    <w:rsid w:val="000E6D01"/>
    <w:rsid w:val="000E6E33"/>
    <w:rsid w:val="000E6EB0"/>
    <w:rsid w:val="000E6F53"/>
    <w:rsid w:val="000E6F72"/>
    <w:rsid w:val="000E716E"/>
    <w:rsid w:val="000E7213"/>
    <w:rsid w:val="000E7259"/>
    <w:rsid w:val="000E730A"/>
    <w:rsid w:val="000E7387"/>
    <w:rsid w:val="000E75EA"/>
    <w:rsid w:val="000E76FF"/>
    <w:rsid w:val="000E77FE"/>
    <w:rsid w:val="000E7974"/>
    <w:rsid w:val="000E7A9C"/>
    <w:rsid w:val="000E7AD3"/>
    <w:rsid w:val="000E7C44"/>
    <w:rsid w:val="000E7C56"/>
    <w:rsid w:val="000E7F23"/>
    <w:rsid w:val="000F066D"/>
    <w:rsid w:val="000F080E"/>
    <w:rsid w:val="000F09E6"/>
    <w:rsid w:val="000F0BB5"/>
    <w:rsid w:val="000F0CA0"/>
    <w:rsid w:val="000F0CC8"/>
    <w:rsid w:val="000F0F13"/>
    <w:rsid w:val="000F1089"/>
    <w:rsid w:val="000F108C"/>
    <w:rsid w:val="000F1401"/>
    <w:rsid w:val="000F16AD"/>
    <w:rsid w:val="000F16D5"/>
    <w:rsid w:val="000F1804"/>
    <w:rsid w:val="000F19F2"/>
    <w:rsid w:val="000F1BC4"/>
    <w:rsid w:val="000F1DB0"/>
    <w:rsid w:val="000F2049"/>
    <w:rsid w:val="000F20D2"/>
    <w:rsid w:val="000F2109"/>
    <w:rsid w:val="000F236E"/>
    <w:rsid w:val="000F258B"/>
    <w:rsid w:val="000F295C"/>
    <w:rsid w:val="000F297B"/>
    <w:rsid w:val="000F29C2"/>
    <w:rsid w:val="000F2A85"/>
    <w:rsid w:val="000F2BF0"/>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911"/>
    <w:rsid w:val="000F5B75"/>
    <w:rsid w:val="000F5D01"/>
    <w:rsid w:val="000F5F56"/>
    <w:rsid w:val="000F5F63"/>
    <w:rsid w:val="000F61FE"/>
    <w:rsid w:val="000F63DE"/>
    <w:rsid w:val="000F64EC"/>
    <w:rsid w:val="000F6503"/>
    <w:rsid w:val="000F692B"/>
    <w:rsid w:val="000F6BB4"/>
    <w:rsid w:val="000F6C56"/>
    <w:rsid w:val="000F6CE3"/>
    <w:rsid w:val="000F706B"/>
    <w:rsid w:val="000F7190"/>
    <w:rsid w:val="000F71C4"/>
    <w:rsid w:val="000F7277"/>
    <w:rsid w:val="000F74A6"/>
    <w:rsid w:val="000F76BD"/>
    <w:rsid w:val="000F787A"/>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457"/>
    <w:rsid w:val="001015A0"/>
    <w:rsid w:val="001016EC"/>
    <w:rsid w:val="00101861"/>
    <w:rsid w:val="0010187E"/>
    <w:rsid w:val="001019C9"/>
    <w:rsid w:val="00101A90"/>
    <w:rsid w:val="00101BF0"/>
    <w:rsid w:val="00101ED3"/>
    <w:rsid w:val="0010205E"/>
    <w:rsid w:val="00102270"/>
    <w:rsid w:val="0010245C"/>
    <w:rsid w:val="0010274E"/>
    <w:rsid w:val="00102861"/>
    <w:rsid w:val="00102898"/>
    <w:rsid w:val="00102915"/>
    <w:rsid w:val="00102A36"/>
    <w:rsid w:val="00102E48"/>
    <w:rsid w:val="001030A8"/>
    <w:rsid w:val="00103205"/>
    <w:rsid w:val="0010330C"/>
    <w:rsid w:val="0010348B"/>
    <w:rsid w:val="0010361D"/>
    <w:rsid w:val="001037F3"/>
    <w:rsid w:val="00103AA5"/>
    <w:rsid w:val="00103AAC"/>
    <w:rsid w:val="00103BD1"/>
    <w:rsid w:val="00103C49"/>
    <w:rsid w:val="00103C6F"/>
    <w:rsid w:val="00103DB4"/>
    <w:rsid w:val="00103EE7"/>
    <w:rsid w:val="00104199"/>
    <w:rsid w:val="00104292"/>
    <w:rsid w:val="0010470B"/>
    <w:rsid w:val="001047A0"/>
    <w:rsid w:val="00104816"/>
    <w:rsid w:val="00104B5B"/>
    <w:rsid w:val="00104F98"/>
    <w:rsid w:val="001051DF"/>
    <w:rsid w:val="001053C1"/>
    <w:rsid w:val="001054E5"/>
    <w:rsid w:val="001055AC"/>
    <w:rsid w:val="00105643"/>
    <w:rsid w:val="00105666"/>
    <w:rsid w:val="001058DA"/>
    <w:rsid w:val="001059D0"/>
    <w:rsid w:val="001059F1"/>
    <w:rsid w:val="00105B29"/>
    <w:rsid w:val="00105B6D"/>
    <w:rsid w:val="00105BD5"/>
    <w:rsid w:val="00106085"/>
    <w:rsid w:val="00106236"/>
    <w:rsid w:val="00106333"/>
    <w:rsid w:val="001067C9"/>
    <w:rsid w:val="001067E9"/>
    <w:rsid w:val="00106890"/>
    <w:rsid w:val="001069DE"/>
    <w:rsid w:val="00106DBD"/>
    <w:rsid w:val="00106DC8"/>
    <w:rsid w:val="00106E7E"/>
    <w:rsid w:val="00106F2B"/>
    <w:rsid w:val="00106F2C"/>
    <w:rsid w:val="00107478"/>
    <w:rsid w:val="001074BA"/>
    <w:rsid w:val="001075E0"/>
    <w:rsid w:val="00107945"/>
    <w:rsid w:val="001079D8"/>
    <w:rsid w:val="00107AEC"/>
    <w:rsid w:val="00107B9E"/>
    <w:rsid w:val="0011033C"/>
    <w:rsid w:val="001103E2"/>
    <w:rsid w:val="00110666"/>
    <w:rsid w:val="001107AD"/>
    <w:rsid w:val="00110E9E"/>
    <w:rsid w:val="00110F6D"/>
    <w:rsid w:val="0011103D"/>
    <w:rsid w:val="00111086"/>
    <w:rsid w:val="001112D0"/>
    <w:rsid w:val="0011167E"/>
    <w:rsid w:val="001116B2"/>
    <w:rsid w:val="00111931"/>
    <w:rsid w:val="00111C42"/>
    <w:rsid w:val="00111DC1"/>
    <w:rsid w:val="00111F09"/>
    <w:rsid w:val="00112076"/>
    <w:rsid w:val="00112118"/>
    <w:rsid w:val="00112195"/>
    <w:rsid w:val="001124A7"/>
    <w:rsid w:val="001127D8"/>
    <w:rsid w:val="001127F3"/>
    <w:rsid w:val="00112874"/>
    <w:rsid w:val="00112A24"/>
    <w:rsid w:val="00112D19"/>
    <w:rsid w:val="00112E8C"/>
    <w:rsid w:val="00112F2F"/>
    <w:rsid w:val="001134DF"/>
    <w:rsid w:val="00113553"/>
    <w:rsid w:val="00113941"/>
    <w:rsid w:val="00113A1E"/>
    <w:rsid w:val="00113EF2"/>
    <w:rsid w:val="00113F86"/>
    <w:rsid w:val="001140F0"/>
    <w:rsid w:val="0011425D"/>
    <w:rsid w:val="0011456E"/>
    <w:rsid w:val="0011477C"/>
    <w:rsid w:val="00114926"/>
    <w:rsid w:val="00114A2E"/>
    <w:rsid w:val="00114C51"/>
    <w:rsid w:val="00114EC8"/>
    <w:rsid w:val="001151F1"/>
    <w:rsid w:val="0011547C"/>
    <w:rsid w:val="001155DE"/>
    <w:rsid w:val="001156D4"/>
    <w:rsid w:val="001158DE"/>
    <w:rsid w:val="00115959"/>
    <w:rsid w:val="00115ABD"/>
    <w:rsid w:val="00115B62"/>
    <w:rsid w:val="00115D68"/>
    <w:rsid w:val="00115DAE"/>
    <w:rsid w:val="0011614D"/>
    <w:rsid w:val="0011638D"/>
    <w:rsid w:val="001164E8"/>
    <w:rsid w:val="00116526"/>
    <w:rsid w:val="00116629"/>
    <w:rsid w:val="00116978"/>
    <w:rsid w:val="001169B9"/>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F56"/>
    <w:rsid w:val="00121052"/>
    <w:rsid w:val="00121195"/>
    <w:rsid w:val="0012127D"/>
    <w:rsid w:val="001212EF"/>
    <w:rsid w:val="001214BC"/>
    <w:rsid w:val="00121604"/>
    <w:rsid w:val="0012183A"/>
    <w:rsid w:val="001219E1"/>
    <w:rsid w:val="00121A26"/>
    <w:rsid w:val="00121A42"/>
    <w:rsid w:val="00121A48"/>
    <w:rsid w:val="00121ADF"/>
    <w:rsid w:val="00121D07"/>
    <w:rsid w:val="00122136"/>
    <w:rsid w:val="00122168"/>
    <w:rsid w:val="001221AD"/>
    <w:rsid w:val="001226B1"/>
    <w:rsid w:val="001227DB"/>
    <w:rsid w:val="00122DEF"/>
    <w:rsid w:val="001233E7"/>
    <w:rsid w:val="001234BD"/>
    <w:rsid w:val="0012355D"/>
    <w:rsid w:val="001235F7"/>
    <w:rsid w:val="0012382E"/>
    <w:rsid w:val="00123AC0"/>
    <w:rsid w:val="00123C95"/>
    <w:rsid w:val="00123E3B"/>
    <w:rsid w:val="00124067"/>
    <w:rsid w:val="001242F5"/>
    <w:rsid w:val="00124910"/>
    <w:rsid w:val="00124CAB"/>
    <w:rsid w:val="00124CCF"/>
    <w:rsid w:val="00124E99"/>
    <w:rsid w:val="00125123"/>
    <w:rsid w:val="00125194"/>
    <w:rsid w:val="0012535A"/>
    <w:rsid w:val="0012559B"/>
    <w:rsid w:val="00125703"/>
    <w:rsid w:val="00125BDC"/>
    <w:rsid w:val="00125C3D"/>
    <w:rsid w:val="00125E5A"/>
    <w:rsid w:val="00125F9F"/>
    <w:rsid w:val="0012618B"/>
    <w:rsid w:val="001261E3"/>
    <w:rsid w:val="001262AB"/>
    <w:rsid w:val="001263CB"/>
    <w:rsid w:val="0012648B"/>
    <w:rsid w:val="001265AC"/>
    <w:rsid w:val="001266B9"/>
    <w:rsid w:val="00126708"/>
    <w:rsid w:val="00127130"/>
    <w:rsid w:val="001272F6"/>
    <w:rsid w:val="00127778"/>
    <w:rsid w:val="00127E29"/>
    <w:rsid w:val="00130041"/>
    <w:rsid w:val="00130087"/>
    <w:rsid w:val="00130117"/>
    <w:rsid w:val="001302D4"/>
    <w:rsid w:val="00130409"/>
    <w:rsid w:val="00130B0E"/>
    <w:rsid w:val="00130B4A"/>
    <w:rsid w:val="00130DA0"/>
    <w:rsid w:val="00130E2F"/>
    <w:rsid w:val="00130E6C"/>
    <w:rsid w:val="00130ECF"/>
    <w:rsid w:val="00130F57"/>
    <w:rsid w:val="00130FFE"/>
    <w:rsid w:val="001312BF"/>
    <w:rsid w:val="00131375"/>
    <w:rsid w:val="001314F5"/>
    <w:rsid w:val="0013195C"/>
    <w:rsid w:val="00131D50"/>
    <w:rsid w:val="00131DD9"/>
    <w:rsid w:val="00131F49"/>
    <w:rsid w:val="00132231"/>
    <w:rsid w:val="001322C7"/>
    <w:rsid w:val="0013231D"/>
    <w:rsid w:val="001328CB"/>
    <w:rsid w:val="00132ECC"/>
    <w:rsid w:val="00133361"/>
    <w:rsid w:val="0013346A"/>
    <w:rsid w:val="0013374C"/>
    <w:rsid w:val="001339A0"/>
    <w:rsid w:val="00133E50"/>
    <w:rsid w:val="00133E51"/>
    <w:rsid w:val="00133FFE"/>
    <w:rsid w:val="001341E5"/>
    <w:rsid w:val="00134256"/>
    <w:rsid w:val="00134341"/>
    <w:rsid w:val="00134389"/>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815"/>
    <w:rsid w:val="00135884"/>
    <w:rsid w:val="0013597C"/>
    <w:rsid w:val="00135A3B"/>
    <w:rsid w:val="00136546"/>
    <w:rsid w:val="0013655E"/>
    <w:rsid w:val="00136576"/>
    <w:rsid w:val="0013684F"/>
    <w:rsid w:val="00136986"/>
    <w:rsid w:val="001369D4"/>
    <w:rsid w:val="00136A12"/>
    <w:rsid w:val="00136BE3"/>
    <w:rsid w:val="00136F40"/>
    <w:rsid w:val="00137396"/>
    <w:rsid w:val="001376A2"/>
    <w:rsid w:val="0013775C"/>
    <w:rsid w:val="00137862"/>
    <w:rsid w:val="00137939"/>
    <w:rsid w:val="00137AF2"/>
    <w:rsid w:val="00137BCD"/>
    <w:rsid w:val="00137FE0"/>
    <w:rsid w:val="001400BC"/>
    <w:rsid w:val="0014038D"/>
    <w:rsid w:val="0014092D"/>
    <w:rsid w:val="00140B38"/>
    <w:rsid w:val="00140C5D"/>
    <w:rsid w:val="0014108B"/>
    <w:rsid w:val="001412D7"/>
    <w:rsid w:val="0014135F"/>
    <w:rsid w:val="00141428"/>
    <w:rsid w:val="00141628"/>
    <w:rsid w:val="00141874"/>
    <w:rsid w:val="00141A11"/>
    <w:rsid w:val="00141C5F"/>
    <w:rsid w:val="00141DA0"/>
    <w:rsid w:val="00141F16"/>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5CA"/>
    <w:rsid w:val="001456FF"/>
    <w:rsid w:val="001457D4"/>
    <w:rsid w:val="0014582E"/>
    <w:rsid w:val="00145836"/>
    <w:rsid w:val="001458D2"/>
    <w:rsid w:val="0014597F"/>
    <w:rsid w:val="00145CA9"/>
    <w:rsid w:val="00145D48"/>
    <w:rsid w:val="00145D85"/>
    <w:rsid w:val="001460F8"/>
    <w:rsid w:val="00146145"/>
    <w:rsid w:val="00146250"/>
    <w:rsid w:val="001464C1"/>
    <w:rsid w:val="00146635"/>
    <w:rsid w:val="00146829"/>
    <w:rsid w:val="00146A6F"/>
    <w:rsid w:val="00146C41"/>
    <w:rsid w:val="00146C53"/>
    <w:rsid w:val="00146CDF"/>
    <w:rsid w:val="00146CEB"/>
    <w:rsid w:val="00147157"/>
    <w:rsid w:val="001472A5"/>
    <w:rsid w:val="001472F1"/>
    <w:rsid w:val="00147781"/>
    <w:rsid w:val="00147806"/>
    <w:rsid w:val="00147A11"/>
    <w:rsid w:val="00147EC0"/>
    <w:rsid w:val="00147F53"/>
    <w:rsid w:val="00147F65"/>
    <w:rsid w:val="00147F78"/>
    <w:rsid w:val="001502C7"/>
    <w:rsid w:val="0015083A"/>
    <w:rsid w:val="001509A6"/>
    <w:rsid w:val="00150B12"/>
    <w:rsid w:val="00150CF4"/>
    <w:rsid w:val="0015101C"/>
    <w:rsid w:val="001513BB"/>
    <w:rsid w:val="0015165E"/>
    <w:rsid w:val="00151885"/>
    <w:rsid w:val="00151BDE"/>
    <w:rsid w:val="00151CCC"/>
    <w:rsid w:val="00151D13"/>
    <w:rsid w:val="00151FA5"/>
    <w:rsid w:val="001520A1"/>
    <w:rsid w:val="0015210F"/>
    <w:rsid w:val="00152313"/>
    <w:rsid w:val="001523AB"/>
    <w:rsid w:val="0015255C"/>
    <w:rsid w:val="00152614"/>
    <w:rsid w:val="001526C6"/>
    <w:rsid w:val="00152B85"/>
    <w:rsid w:val="00152DEA"/>
    <w:rsid w:val="00153565"/>
    <w:rsid w:val="00153A10"/>
    <w:rsid w:val="00153AEA"/>
    <w:rsid w:val="00153B00"/>
    <w:rsid w:val="00153CC9"/>
    <w:rsid w:val="00153EE2"/>
    <w:rsid w:val="00153F09"/>
    <w:rsid w:val="00153F28"/>
    <w:rsid w:val="0015402F"/>
    <w:rsid w:val="00154113"/>
    <w:rsid w:val="00154864"/>
    <w:rsid w:val="001548C6"/>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66C"/>
    <w:rsid w:val="001568BB"/>
    <w:rsid w:val="00156B94"/>
    <w:rsid w:val="00156FB5"/>
    <w:rsid w:val="00157093"/>
    <w:rsid w:val="0015716F"/>
    <w:rsid w:val="001571C8"/>
    <w:rsid w:val="00157304"/>
    <w:rsid w:val="00157512"/>
    <w:rsid w:val="001575D5"/>
    <w:rsid w:val="001576A2"/>
    <w:rsid w:val="00157B1D"/>
    <w:rsid w:val="00157BDB"/>
    <w:rsid w:val="00157C7C"/>
    <w:rsid w:val="00157DA6"/>
    <w:rsid w:val="00157F18"/>
    <w:rsid w:val="00160076"/>
    <w:rsid w:val="00160283"/>
    <w:rsid w:val="00160364"/>
    <w:rsid w:val="001604C0"/>
    <w:rsid w:val="00160C90"/>
    <w:rsid w:val="00160E38"/>
    <w:rsid w:val="00160E53"/>
    <w:rsid w:val="00161247"/>
    <w:rsid w:val="00161542"/>
    <w:rsid w:val="001615DD"/>
    <w:rsid w:val="00161A68"/>
    <w:rsid w:val="00161B66"/>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518"/>
    <w:rsid w:val="00164721"/>
    <w:rsid w:val="0016474B"/>
    <w:rsid w:val="001647D1"/>
    <w:rsid w:val="00164878"/>
    <w:rsid w:val="001648E6"/>
    <w:rsid w:val="00164922"/>
    <w:rsid w:val="00164962"/>
    <w:rsid w:val="00164D31"/>
    <w:rsid w:val="00165014"/>
    <w:rsid w:val="0016527B"/>
    <w:rsid w:val="0016542D"/>
    <w:rsid w:val="001654D3"/>
    <w:rsid w:val="0016579B"/>
    <w:rsid w:val="001657BF"/>
    <w:rsid w:val="001658B0"/>
    <w:rsid w:val="001658C6"/>
    <w:rsid w:val="0016590F"/>
    <w:rsid w:val="00165E21"/>
    <w:rsid w:val="00165E31"/>
    <w:rsid w:val="001663D4"/>
    <w:rsid w:val="0016695E"/>
    <w:rsid w:val="00166ACE"/>
    <w:rsid w:val="00166CE4"/>
    <w:rsid w:val="00166DEA"/>
    <w:rsid w:val="00166FAB"/>
    <w:rsid w:val="001671DF"/>
    <w:rsid w:val="0016755D"/>
    <w:rsid w:val="00167609"/>
    <w:rsid w:val="0016762B"/>
    <w:rsid w:val="0016785F"/>
    <w:rsid w:val="001678A1"/>
    <w:rsid w:val="00167C68"/>
    <w:rsid w:val="00170049"/>
    <w:rsid w:val="00170383"/>
    <w:rsid w:val="001708B9"/>
    <w:rsid w:val="00170AD3"/>
    <w:rsid w:val="00170E36"/>
    <w:rsid w:val="00170E85"/>
    <w:rsid w:val="00170F11"/>
    <w:rsid w:val="00170F62"/>
    <w:rsid w:val="001712E1"/>
    <w:rsid w:val="0017137D"/>
    <w:rsid w:val="0017166A"/>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F27"/>
    <w:rsid w:val="00173FA4"/>
    <w:rsid w:val="0017412C"/>
    <w:rsid w:val="00174372"/>
    <w:rsid w:val="00174470"/>
    <w:rsid w:val="001746E8"/>
    <w:rsid w:val="00174905"/>
    <w:rsid w:val="00174AB9"/>
    <w:rsid w:val="00174AC1"/>
    <w:rsid w:val="00174EF5"/>
    <w:rsid w:val="00174FA1"/>
    <w:rsid w:val="00175223"/>
    <w:rsid w:val="00175229"/>
    <w:rsid w:val="00175602"/>
    <w:rsid w:val="00175776"/>
    <w:rsid w:val="0017579B"/>
    <w:rsid w:val="00175A2A"/>
    <w:rsid w:val="00175BBC"/>
    <w:rsid w:val="00175D7D"/>
    <w:rsid w:val="00175E00"/>
    <w:rsid w:val="00175E3B"/>
    <w:rsid w:val="00175E9C"/>
    <w:rsid w:val="00175EDB"/>
    <w:rsid w:val="00176483"/>
    <w:rsid w:val="001764FB"/>
    <w:rsid w:val="00176578"/>
    <w:rsid w:val="00176835"/>
    <w:rsid w:val="00176C1B"/>
    <w:rsid w:val="00176EF3"/>
    <w:rsid w:val="00176FA2"/>
    <w:rsid w:val="0017735A"/>
    <w:rsid w:val="00177384"/>
    <w:rsid w:val="00177480"/>
    <w:rsid w:val="00177948"/>
    <w:rsid w:val="00177A63"/>
    <w:rsid w:val="00177CE0"/>
    <w:rsid w:val="00177FAC"/>
    <w:rsid w:val="001801EF"/>
    <w:rsid w:val="00180251"/>
    <w:rsid w:val="00180364"/>
    <w:rsid w:val="00180984"/>
    <w:rsid w:val="00180A93"/>
    <w:rsid w:val="00180C50"/>
    <w:rsid w:val="00180DA2"/>
    <w:rsid w:val="00180F9D"/>
    <w:rsid w:val="00181156"/>
    <w:rsid w:val="001811AF"/>
    <w:rsid w:val="0018176A"/>
    <w:rsid w:val="001819A4"/>
    <w:rsid w:val="00181A35"/>
    <w:rsid w:val="00181A6F"/>
    <w:rsid w:val="001823C1"/>
    <w:rsid w:val="001823FA"/>
    <w:rsid w:val="0018252F"/>
    <w:rsid w:val="001825B4"/>
    <w:rsid w:val="0018276B"/>
    <w:rsid w:val="00182B4D"/>
    <w:rsid w:val="00182EAC"/>
    <w:rsid w:val="00182F40"/>
    <w:rsid w:val="00183242"/>
    <w:rsid w:val="00183356"/>
    <w:rsid w:val="001835FF"/>
    <w:rsid w:val="00183A10"/>
    <w:rsid w:val="00183C78"/>
    <w:rsid w:val="00183F7E"/>
    <w:rsid w:val="00183F81"/>
    <w:rsid w:val="0018406B"/>
    <w:rsid w:val="00184160"/>
    <w:rsid w:val="0018441A"/>
    <w:rsid w:val="00184A20"/>
    <w:rsid w:val="00184A5F"/>
    <w:rsid w:val="001850BF"/>
    <w:rsid w:val="001853E8"/>
    <w:rsid w:val="00185424"/>
    <w:rsid w:val="00185533"/>
    <w:rsid w:val="00185689"/>
    <w:rsid w:val="001857E1"/>
    <w:rsid w:val="00185C67"/>
    <w:rsid w:val="00185CD9"/>
    <w:rsid w:val="00186556"/>
    <w:rsid w:val="001865C5"/>
    <w:rsid w:val="00186816"/>
    <w:rsid w:val="0018681E"/>
    <w:rsid w:val="00186BAB"/>
    <w:rsid w:val="00186C60"/>
    <w:rsid w:val="00186D36"/>
    <w:rsid w:val="001870EC"/>
    <w:rsid w:val="00187316"/>
    <w:rsid w:val="001873EE"/>
    <w:rsid w:val="0018740A"/>
    <w:rsid w:val="0018767B"/>
    <w:rsid w:val="0018795A"/>
    <w:rsid w:val="0018797E"/>
    <w:rsid w:val="00187A7A"/>
    <w:rsid w:val="00187DBA"/>
    <w:rsid w:val="00187F25"/>
    <w:rsid w:val="00190178"/>
    <w:rsid w:val="00190309"/>
    <w:rsid w:val="001904D4"/>
    <w:rsid w:val="00190566"/>
    <w:rsid w:val="00190880"/>
    <w:rsid w:val="00190990"/>
    <w:rsid w:val="00190E25"/>
    <w:rsid w:val="00191116"/>
    <w:rsid w:val="0019127E"/>
    <w:rsid w:val="00191463"/>
    <w:rsid w:val="001916B2"/>
    <w:rsid w:val="00191838"/>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222"/>
    <w:rsid w:val="001935E6"/>
    <w:rsid w:val="00193653"/>
    <w:rsid w:val="00193788"/>
    <w:rsid w:val="00193D48"/>
    <w:rsid w:val="00193FAD"/>
    <w:rsid w:val="00193FC4"/>
    <w:rsid w:val="001941B1"/>
    <w:rsid w:val="00194236"/>
    <w:rsid w:val="00194514"/>
    <w:rsid w:val="00194701"/>
    <w:rsid w:val="001949AB"/>
    <w:rsid w:val="00194D3F"/>
    <w:rsid w:val="00194D89"/>
    <w:rsid w:val="00194F20"/>
    <w:rsid w:val="00195125"/>
    <w:rsid w:val="001955D8"/>
    <w:rsid w:val="0019584B"/>
    <w:rsid w:val="0019596E"/>
    <w:rsid w:val="00195A38"/>
    <w:rsid w:val="00195C8F"/>
    <w:rsid w:val="00196138"/>
    <w:rsid w:val="001961BB"/>
    <w:rsid w:val="001962CC"/>
    <w:rsid w:val="001963C1"/>
    <w:rsid w:val="001963E3"/>
    <w:rsid w:val="0019645E"/>
    <w:rsid w:val="00196472"/>
    <w:rsid w:val="001969A5"/>
    <w:rsid w:val="001969D9"/>
    <w:rsid w:val="00196DFC"/>
    <w:rsid w:val="00197488"/>
    <w:rsid w:val="001974C3"/>
    <w:rsid w:val="001977B5"/>
    <w:rsid w:val="001978BB"/>
    <w:rsid w:val="00197BC0"/>
    <w:rsid w:val="001A005A"/>
    <w:rsid w:val="001A0278"/>
    <w:rsid w:val="001A0373"/>
    <w:rsid w:val="001A0FF0"/>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14A"/>
    <w:rsid w:val="001A3351"/>
    <w:rsid w:val="001A3788"/>
    <w:rsid w:val="001A38C8"/>
    <w:rsid w:val="001A3C85"/>
    <w:rsid w:val="001A3C9A"/>
    <w:rsid w:val="001A3CDA"/>
    <w:rsid w:val="001A3FDE"/>
    <w:rsid w:val="001A4030"/>
    <w:rsid w:val="001A42A2"/>
    <w:rsid w:val="001A438E"/>
    <w:rsid w:val="001A4398"/>
    <w:rsid w:val="001A43D7"/>
    <w:rsid w:val="001A4428"/>
    <w:rsid w:val="001A47AF"/>
    <w:rsid w:val="001A4E5C"/>
    <w:rsid w:val="001A5054"/>
    <w:rsid w:val="001A52AB"/>
    <w:rsid w:val="001A542E"/>
    <w:rsid w:val="001A5483"/>
    <w:rsid w:val="001A56DE"/>
    <w:rsid w:val="001A57DC"/>
    <w:rsid w:val="001A57E9"/>
    <w:rsid w:val="001A586E"/>
    <w:rsid w:val="001A5A49"/>
    <w:rsid w:val="001A5F6A"/>
    <w:rsid w:val="001A6288"/>
    <w:rsid w:val="001A63A3"/>
    <w:rsid w:val="001A6634"/>
    <w:rsid w:val="001A6835"/>
    <w:rsid w:val="001A68BF"/>
    <w:rsid w:val="001A694B"/>
    <w:rsid w:val="001A6C22"/>
    <w:rsid w:val="001A6C43"/>
    <w:rsid w:val="001A6D3E"/>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D6"/>
    <w:rsid w:val="001B149F"/>
    <w:rsid w:val="001B159B"/>
    <w:rsid w:val="001B1622"/>
    <w:rsid w:val="001B2027"/>
    <w:rsid w:val="001B20D9"/>
    <w:rsid w:val="001B22ED"/>
    <w:rsid w:val="001B2747"/>
    <w:rsid w:val="001B29A1"/>
    <w:rsid w:val="001B2A0E"/>
    <w:rsid w:val="001B2CA3"/>
    <w:rsid w:val="001B2D02"/>
    <w:rsid w:val="001B2E91"/>
    <w:rsid w:val="001B3038"/>
    <w:rsid w:val="001B30DF"/>
    <w:rsid w:val="001B3441"/>
    <w:rsid w:val="001B3592"/>
    <w:rsid w:val="001B368F"/>
    <w:rsid w:val="001B36DB"/>
    <w:rsid w:val="001B36DD"/>
    <w:rsid w:val="001B3999"/>
    <w:rsid w:val="001B3B45"/>
    <w:rsid w:val="001B3C27"/>
    <w:rsid w:val="001B3D5A"/>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B80"/>
    <w:rsid w:val="001B5C4B"/>
    <w:rsid w:val="001B5D1C"/>
    <w:rsid w:val="001B6183"/>
    <w:rsid w:val="001B6497"/>
    <w:rsid w:val="001B65C0"/>
    <w:rsid w:val="001B65F1"/>
    <w:rsid w:val="001B6735"/>
    <w:rsid w:val="001B67AD"/>
    <w:rsid w:val="001B6FBE"/>
    <w:rsid w:val="001B723C"/>
    <w:rsid w:val="001B7420"/>
    <w:rsid w:val="001B745B"/>
    <w:rsid w:val="001B745F"/>
    <w:rsid w:val="001B752D"/>
    <w:rsid w:val="001B774C"/>
    <w:rsid w:val="001B783C"/>
    <w:rsid w:val="001B7EE2"/>
    <w:rsid w:val="001C02E7"/>
    <w:rsid w:val="001C040F"/>
    <w:rsid w:val="001C0699"/>
    <w:rsid w:val="001C07F9"/>
    <w:rsid w:val="001C0B7C"/>
    <w:rsid w:val="001C0C35"/>
    <w:rsid w:val="001C0D9E"/>
    <w:rsid w:val="001C107E"/>
    <w:rsid w:val="001C1089"/>
    <w:rsid w:val="001C1343"/>
    <w:rsid w:val="001C13D4"/>
    <w:rsid w:val="001C1747"/>
    <w:rsid w:val="001C1860"/>
    <w:rsid w:val="001C1962"/>
    <w:rsid w:val="001C1A07"/>
    <w:rsid w:val="001C1A90"/>
    <w:rsid w:val="001C1B28"/>
    <w:rsid w:val="001C1EC7"/>
    <w:rsid w:val="001C1F46"/>
    <w:rsid w:val="001C2007"/>
    <w:rsid w:val="001C20B5"/>
    <w:rsid w:val="001C2176"/>
    <w:rsid w:val="001C2267"/>
    <w:rsid w:val="001C242D"/>
    <w:rsid w:val="001C24E8"/>
    <w:rsid w:val="001C26D7"/>
    <w:rsid w:val="001C27C7"/>
    <w:rsid w:val="001C2A39"/>
    <w:rsid w:val="001C2B20"/>
    <w:rsid w:val="001C2D3B"/>
    <w:rsid w:val="001C3032"/>
    <w:rsid w:val="001C33AA"/>
    <w:rsid w:val="001C33D9"/>
    <w:rsid w:val="001C3703"/>
    <w:rsid w:val="001C376E"/>
    <w:rsid w:val="001C3798"/>
    <w:rsid w:val="001C3839"/>
    <w:rsid w:val="001C3C84"/>
    <w:rsid w:val="001C4114"/>
    <w:rsid w:val="001C4384"/>
    <w:rsid w:val="001C4453"/>
    <w:rsid w:val="001C4528"/>
    <w:rsid w:val="001C461C"/>
    <w:rsid w:val="001C473A"/>
    <w:rsid w:val="001C47FB"/>
    <w:rsid w:val="001C4D20"/>
    <w:rsid w:val="001C509F"/>
    <w:rsid w:val="001C5171"/>
    <w:rsid w:val="001C546B"/>
    <w:rsid w:val="001C572E"/>
    <w:rsid w:val="001C580F"/>
    <w:rsid w:val="001C59E4"/>
    <w:rsid w:val="001C5A0D"/>
    <w:rsid w:val="001C5D0F"/>
    <w:rsid w:val="001C5D99"/>
    <w:rsid w:val="001C5DC4"/>
    <w:rsid w:val="001C60B7"/>
    <w:rsid w:val="001C65DD"/>
    <w:rsid w:val="001C666A"/>
    <w:rsid w:val="001C6892"/>
    <w:rsid w:val="001C691A"/>
    <w:rsid w:val="001C6BCB"/>
    <w:rsid w:val="001C6EF0"/>
    <w:rsid w:val="001C6FBB"/>
    <w:rsid w:val="001C746A"/>
    <w:rsid w:val="001C7887"/>
    <w:rsid w:val="001C788B"/>
    <w:rsid w:val="001C7A2E"/>
    <w:rsid w:val="001C7ABC"/>
    <w:rsid w:val="001C7D9E"/>
    <w:rsid w:val="001C7EEF"/>
    <w:rsid w:val="001D00C9"/>
    <w:rsid w:val="001D03FD"/>
    <w:rsid w:val="001D043B"/>
    <w:rsid w:val="001D0634"/>
    <w:rsid w:val="001D0C85"/>
    <w:rsid w:val="001D0D7D"/>
    <w:rsid w:val="001D0D82"/>
    <w:rsid w:val="001D1105"/>
    <w:rsid w:val="001D17E3"/>
    <w:rsid w:val="001D19A0"/>
    <w:rsid w:val="001D1DDC"/>
    <w:rsid w:val="001D1F2F"/>
    <w:rsid w:val="001D2065"/>
    <w:rsid w:val="001D23BC"/>
    <w:rsid w:val="001D23BD"/>
    <w:rsid w:val="001D24BE"/>
    <w:rsid w:val="001D2742"/>
    <w:rsid w:val="001D2B90"/>
    <w:rsid w:val="001D2D95"/>
    <w:rsid w:val="001D305C"/>
    <w:rsid w:val="001D3182"/>
    <w:rsid w:val="001D35FB"/>
    <w:rsid w:val="001D36A0"/>
    <w:rsid w:val="001D377C"/>
    <w:rsid w:val="001D37FA"/>
    <w:rsid w:val="001D3CBF"/>
    <w:rsid w:val="001D3D80"/>
    <w:rsid w:val="001D3D81"/>
    <w:rsid w:val="001D3E5E"/>
    <w:rsid w:val="001D4251"/>
    <w:rsid w:val="001D4427"/>
    <w:rsid w:val="001D4436"/>
    <w:rsid w:val="001D450B"/>
    <w:rsid w:val="001D458F"/>
    <w:rsid w:val="001D4725"/>
    <w:rsid w:val="001D4B78"/>
    <w:rsid w:val="001D4C07"/>
    <w:rsid w:val="001D4C37"/>
    <w:rsid w:val="001D4CA4"/>
    <w:rsid w:val="001D4D22"/>
    <w:rsid w:val="001D4FCC"/>
    <w:rsid w:val="001D4FD4"/>
    <w:rsid w:val="001D5056"/>
    <w:rsid w:val="001D548D"/>
    <w:rsid w:val="001D5865"/>
    <w:rsid w:val="001D598A"/>
    <w:rsid w:val="001D5FD5"/>
    <w:rsid w:val="001D5FF4"/>
    <w:rsid w:val="001D606A"/>
    <w:rsid w:val="001D60AB"/>
    <w:rsid w:val="001D61F5"/>
    <w:rsid w:val="001D62F2"/>
    <w:rsid w:val="001D662B"/>
    <w:rsid w:val="001D68B7"/>
    <w:rsid w:val="001D6C54"/>
    <w:rsid w:val="001D6EA6"/>
    <w:rsid w:val="001D6ED4"/>
    <w:rsid w:val="001D6FCB"/>
    <w:rsid w:val="001D71DD"/>
    <w:rsid w:val="001D7216"/>
    <w:rsid w:val="001D725B"/>
    <w:rsid w:val="001D72E9"/>
    <w:rsid w:val="001D7584"/>
    <w:rsid w:val="001D7985"/>
    <w:rsid w:val="001D7C6B"/>
    <w:rsid w:val="001D7CFC"/>
    <w:rsid w:val="001D7D08"/>
    <w:rsid w:val="001D7DB6"/>
    <w:rsid w:val="001E008C"/>
    <w:rsid w:val="001E00C4"/>
    <w:rsid w:val="001E0141"/>
    <w:rsid w:val="001E0266"/>
    <w:rsid w:val="001E02CC"/>
    <w:rsid w:val="001E0718"/>
    <w:rsid w:val="001E0840"/>
    <w:rsid w:val="001E08E8"/>
    <w:rsid w:val="001E0C4F"/>
    <w:rsid w:val="001E0D2B"/>
    <w:rsid w:val="001E0F04"/>
    <w:rsid w:val="001E13A2"/>
    <w:rsid w:val="001E15A3"/>
    <w:rsid w:val="001E15CB"/>
    <w:rsid w:val="001E1632"/>
    <w:rsid w:val="001E171F"/>
    <w:rsid w:val="001E1A09"/>
    <w:rsid w:val="001E1AD9"/>
    <w:rsid w:val="001E1E32"/>
    <w:rsid w:val="001E201B"/>
    <w:rsid w:val="001E21B5"/>
    <w:rsid w:val="001E2258"/>
    <w:rsid w:val="001E243C"/>
    <w:rsid w:val="001E28B0"/>
    <w:rsid w:val="001E2A91"/>
    <w:rsid w:val="001E2BBD"/>
    <w:rsid w:val="001E2FCB"/>
    <w:rsid w:val="001E33C2"/>
    <w:rsid w:val="001E3644"/>
    <w:rsid w:val="001E37E2"/>
    <w:rsid w:val="001E3B66"/>
    <w:rsid w:val="001E3BF3"/>
    <w:rsid w:val="001E3D2D"/>
    <w:rsid w:val="001E3D65"/>
    <w:rsid w:val="001E3D82"/>
    <w:rsid w:val="001E4021"/>
    <w:rsid w:val="001E409D"/>
    <w:rsid w:val="001E41EE"/>
    <w:rsid w:val="001E43E5"/>
    <w:rsid w:val="001E44ED"/>
    <w:rsid w:val="001E45B7"/>
    <w:rsid w:val="001E4989"/>
    <w:rsid w:val="001E4D46"/>
    <w:rsid w:val="001E4D97"/>
    <w:rsid w:val="001E50F3"/>
    <w:rsid w:val="001E5108"/>
    <w:rsid w:val="001E5134"/>
    <w:rsid w:val="001E54DB"/>
    <w:rsid w:val="001E54F9"/>
    <w:rsid w:val="001E5644"/>
    <w:rsid w:val="001E5725"/>
    <w:rsid w:val="001E5A94"/>
    <w:rsid w:val="001E5BCB"/>
    <w:rsid w:val="001E5E9C"/>
    <w:rsid w:val="001E6006"/>
    <w:rsid w:val="001E6686"/>
    <w:rsid w:val="001E67C0"/>
    <w:rsid w:val="001E67C4"/>
    <w:rsid w:val="001E6841"/>
    <w:rsid w:val="001E68C0"/>
    <w:rsid w:val="001E6983"/>
    <w:rsid w:val="001E6B8C"/>
    <w:rsid w:val="001E6D0B"/>
    <w:rsid w:val="001E74B6"/>
    <w:rsid w:val="001E7555"/>
    <w:rsid w:val="001E7664"/>
    <w:rsid w:val="001E77A3"/>
    <w:rsid w:val="001E78FD"/>
    <w:rsid w:val="001E7B23"/>
    <w:rsid w:val="001E7D64"/>
    <w:rsid w:val="001E7DB6"/>
    <w:rsid w:val="001E7EFB"/>
    <w:rsid w:val="001E7EFE"/>
    <w:rsid w:val="001E7FB3"/>
    <w:rsid w:val="001F0062"/>
    <w:rsid w:val="001F00E5"/>
    <w:rsid w:val="001F041F"/>
    <w:rsid w:val="001F046D"/>
    <w:rsid w:val="001F048F"/>
    <w:rsid w:val="001F0911"/>
    <w:rsid w:val="001F0963"/>
    <w:rsid w:val="001F0DAD"/>
    <w:rsid w:val="001F0DBB"/>
    <w:rsid w:val="001F0FED"/>
    <w:rsid w:val="001F11F3"/>
    <w:rsid w:val="001F1336"/>
    <w:rsid w:val="001F1640"/>
    <w:rsid w:val="001F174D"/>
    <w:rsid w:val="001F184C"/>
    <w:rsid w:val="001F1876"/>
    <w:rsid w:val="001F1C94"/>
    <w:rsid w:val="001F22D7"/>
    <w:rsid w:val="001F27F7"/>
    <w:rsid w:val="001F2C04"/>
    <w:rsid w:val="001F2C29"/>
    <w:rsid w:val="001F2CE0"/>
    <w:rsid w:val="001F2ECC"/>
    <w:rsid w:val="001F30E4"/>
    <w:rsid w:val="001F3147"/>
    <w:rsid w:val="001F349D"/>
    <w:rsid w:val="001F39B8"/>
    <w:rsid w:val="001F3AC3"/>
    <w:rsid w:val="001F3D6D"/>
    <w:rsid w:val="001F3FA1"/>
    <w:rsid w:val="001F4076"/>
    <w:rsid w:val="001F41DA"/>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77"/>
    <w:rsid w:val="001F6B99"/>
    <w:rsid w:val="001F6BD1"/>
    <w:rsid w:val="001F701A"/>
    <w:rsid w:val="001F72E7"/>
    <w:rsid w:val="001F76AF"/>
    <w:rsid w:val="001F7761"/>
    <w:rsid w:val="001F7A97"/>
    <w:rsid w:val="001F7C72"/>
    <w:rsid w:val="002001C6"/>
    <w:rsid w:val="00200314"/>
    <w:rsid w:val="002003D0"/>
    <w:rsid w:val="002007F5"/>
    <w:rsid w:val="002007FD"/>
    <w:rsid w:val="00200B01"/>
    <w:rsid w:val="00200B22"/>
    <w:rsid w:val="00200D0C"/>
    <w:rsid w:val="00200EA0"/>
    <w:rsid w:val="00200EEB"/>
    <w:rsid w:val="00200F0E"/>
    <w:rsid w:val="00200F30"/>
    <w:rsid w:val="002011D2"/>
    <w:rsid w:val="002011D8"/>
    <w:rsid w:val="002014EE"/>
    <w:rsid w:val="002017A8"/>
    <w:rsid w:val="00201808"/>
    <w:rsid w:val="002019F4"/>
    <w:rsid w:val="00201B24"/>
    <w:rsid w:val="00201CBE"/>
    <w:rsid w:val="0020217B"/>
    <w:rsid w:val="0020221A"/>
    <w:rsid w:val="0020222F"/>
    <w:rsid w:val="002022E5"/>
    <w:rsid w:val="0020234E"/>
    <w:rsid w:val="0020242A"/>
    <w:rsid w:val="002025AA"/>
    <w:rsid w:val="002026A9"/>
    <w:rsid w:val="002026C4"/>
    <w:rsid w:val="00202861"/>
    <w:rsid w:val="002028D5"/>
    <w:rsid w:val="00202A23"/>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DA4"/>
    <w:rsid w:val="00205136"/>
    <w:rsid w:val="002051E4"/>
    <w:rsid w:val="0020561E"/>
    <w:rsid w:val="00205726"/>
    <w:rsid w:val="002058CC"/>
    <w:rsid w:val="00205AE3"/>
    <w:rsid w:val="00205B15"/>
    <w:rsid w:val="00205C97"/>
    <w:rsid w:val="00205C9B"/>
    <w:rsid w:val="00205F8A"/>
    <w:rsid w:val="00206229"/>
    <w:rsid w:val="00206240"/>
    <w:rsid w:val="00206244"/>
    <w:rsid w:val="00206A2B"/>
    <w:rsid w:val="00206DBF"/>
    <w:rsid w:val="002071A4"/>
    <w:rsid w:val="0020722D"/>
    <w:rsid w:val="002074FB"/>
    <w:rsid w:val="00207585"/>
    <w:rsid w:val="00207612"/>
    <w:rsid w:val="00207655"/>
    <w:rsid w:val="002079B7"/>
    <w:rsid w:val="00207A6E"/>
    <w:rsid w:val="00207D9F"/>
    <w:rsid w:val="00207F18"/>
    <w:rsid w:val="002102D5"/>
    <w:rsid w:val="002102D9"/>
    <w:rsid w:val="00210333"/>
    <w:rsid w:val="002105CD"/>
    <w:rsid w:val="00210744"/>
    <w:rsid w:val="0021083E"/>
    <w:rsid w:val="002108A0"/>
    <w:rsid w:val="002108E1"/>
    <w:rsid w:val="00210962"/>
    <w:rsid w:val="00210A12"/>
    <w:rsid w:val="00210B4A"/>
    <w:rsid w:val="00211063"/>
    <w:rsid w:val="00211120"/>
    <w:rsid w:val="0021117E"/>
    <w:rsid w:val="00211F36"/>
    <w:rsid w:val="00211F4E"/>
    <w:rsid w:val="002120A7"/>
    <w:rsid w:val="002120E8"/>
    <w:rsid w:val="00212164"/>
    <w:rsid w:val="00212436"/>
    <w:rsid w:val="002125D5"/>
    <w:rsid w:val="002125FC"/>
    <w:rsid w:val="002127F9"/>
    <w:rsid w:val="00212843"/>
    <w:rsid w:val="002128D6"/>
    <w:rsid w:val="00213061"/>
    <w:rsid w:val="002130F7"/>
    <w:rsid w:val="002131CD"/>
    <w:rsid w:val="00213350"/>
    <w:rsid w:val="002133C8"/>
    <w:rsid w:val="0021340D"/>
    <w:rsid w:val="002134C2"/>
    <w:rsid w:val="00213779"/>
    <w:rsid w:val="002139E8"/>
    <w:rsid w:val="00213ACF"/>
    <w:rsid w:val="00213E35"/>
    <w:rsid w:val="00213E7A"/>
    <w:rsid w:val="00213EAD"/>
    <w:rsid w:val="0021406E"/>
    <w:rsid w:val="00214070"/>
    <w:rsid w:val="00214162"/>
    <w:rsid w:val="00214352"/>
    <w:rsid w:val="002143CE"/>
    <w:rsid w:val="00214404"/>
    <w:rsid w:val="00214938"/>
    <w:rsid w:val="0021497D"/>
    <w:rsid w:val="00214AB0"/>
    <w:rsid w:val="00214B0C"/>
    <w:rsid w:val="0021508C"/>
    <w:rsid w:val="00215346"/>
    <w:rsid w:val="00215382"/>
    <w:rsid w:val="00215436"/>
    <w:rsid w:val="002157A2"/>
    <w:rsid w:val="002158D5"/>
    <w:rsid w:val="0021590C"/>
    <w:rsid w:val="00215929"/>
    <w:rsid w:val="00215C12"/>
    <w:rsid w:val="00215CAA"/>
    <w:rsid w:val="00215D1B"/>
    <w:rsid w:val="00215D89"/>
    <w:rsid w:val="00215EFE"/>
    <w:rsid w:val="00215F81"/>
    <w:rsid w:val="00216035"/>
    <w:rsid w:val="0021607D"/>
    <w:rsid w:val="0021623D"/>
    <w:rsid w:val="00216599"/>
    <w:rsid w:val="002165B2"/>
    <w:rsid w:val="002167C9"/>
    <w:rsid w:val="002168CE"/>
    <w:rsid w:val="00216968"/>
    <w:rsid w:val="00216A83"/>
    <w:rsid w:val="00216B1B"/>
    <w:rsid w:val="00216B58"/>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D6D"/>
    <w:rsid w:val="00221095"/>
    <w:rsid w:val="002212C2"/>
    <w:rsid w:val="002214CC"/>
    <w:rsid w:val="002215D3"/>
    <w:rsid w:val="00221645"/>
    <w:rsid w:val="00221756"/>
    <w:rsid w:val="00221939"/>
    <w:rsid w:val="00221E2A"/>
    <w:rsid w:val="00222039"/>
    <w:rsid w:val="002223AA"/>
    <w:rsid w:val="00222931"/>
    <w:rsid w:val="00222941"/>
    <w:rsid w:val="00223053"/>
    <w:rsid w:val="00223482"/>
    <w:rsid w:val="00223548"/>
    <w:rsid w:val="002236E9"/>
    <w:rsid w:val="002239FF"/>
    <w:rsid w:val="00223CD9"/>
    <w:rsid w:val="00223FB5"/>
    <w:rsid w:val="002242B5"/>
    <w:rsid w:val="00224412"/>
    <w:rsid w:val="00224448"/>
    <w:rsid w:val="00224589"/>
    <w:rsid w:val="00224686"/>
    <w:rsid w:val="0022496F"/>
    <w:rsid w:val="00224A07"/>
    <w:rsid w:val="00224C14"/>
    <w:rsid w:val="00224DA4"/>
    <w:rsid w:val="002251D7"/>
    <w:rsid w:val="002253E2"/>
    <w:rsid w:val="002254A4"/>
    <w:rsid w:val="00225622"/>
    <w:rsid w:val="0022563D"/>
    <w:rsid w:val="002256FC"/>
    <w:rsid w:val="00225990"/>
    <w:rsid w:val="00225CC9"/>
    <w:rsid w:val="00225DE1"/>
    <w:rsid w:val="00225E97"/>
    <w:rsid w:val="00225F04"/>
    <w:rsid w:val="00226036"/>
    <w:rsid w:val="00226128"/>
    <w:rsid w:val="002261E8"/>
    <w:rsid w:val="00226315"/>
    <w:rsid w:val="0022642A"/>
    <w:rsid w:val="00226735"/>
    <w:rsid w:val="00226B8A"/>
    <w:rsid w:val="00226C07"/>
    <w:rsid w:val="00226C3A"/>
    <w:rsid w:val="00226E94"/>
    <w:rsid w:val="00227029"/>
    <w:rsid w:val="00227378"/>
    <w:rsid w:val="002273CC"/>
    <w:rsid w:val="0022755E"/>
    <w:rsid w:val="00227740"/>
    <w:rsid w:val="002278D5"/>
    <w:rsid w:val="00227EE9"/>
    <w:rsid w:val="00227F22"/>
    <w:rsid w:val="002300FD"/>
    <w:rsid w:val="00230209"/>
    <w:rsid w:val="0023056D"/>
    <w:rsid w:val="002308E2"/>
    <w:rsid w:val="00230977"/>
    <w:rsid w:val="00230A22"/>
    <w:rsid w:val="00230B7C"/>
    <w:rsid w:val="00230E97"/>
    <w:rsid w:val="00230F2D"/>
    <w:rsid w:val="00231121"/>
    <w:rsid w:val="002311A5"/>
    <w:rsid w:val="0023172E"/>
    <w:rsid w:val="00231F1F"/>
    <w:rsid w:val="00231F20"/>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DB1"/>
    <w:rsid w:val="00234E0F"/>
    <w:rsid w:val="00234EF6"/>
    <w:rsid w:val="002351F6"/>
    <w:rsid w:val="00235551"/>
    <w:rsid w:val="0023566A"/>
    <w:rsid w:val="00235C6D"/>
    <w:rsid w:val="00235D8B"/>
    <w:rsid w:val="00235E1F"/>
    <w:rsid w:val="002360AD"/>
    <w:rsid w:val="00236146"/>
    <w:rsid w:val="002361FD"/>
    <w:rsid w:val="002364BF"/>
    <w:rsid w:val="00236554"/>
    <w:rsid w:val="0023658C"/>
    <w:rsid w:val="00236617"/>
    <w:rsid w:val="00236763"/>
    <w:rsid w:val="002368C4"/>
    <w:rsid w:val="00236C90"/>
    <w:rsid w:val="00236E1A"/>
    <w:rsid w:val="002370AE"/>
    <w:rsid w:val="0023735A"/>
    <w:rsid w:val="002373C8"/>
    <w:rsid w:val="00237601"/>
    <w:rsid w:val="00237673"/>
    <w:rsid w:val="00237793"/>
    <w:rsid w:val="0023786E"/>
    <w:rsid w:val="00237A48"/>
    <w:rsid w:val="00237B5D"/>
    <w:rsid w:val="00237BF5"/>
    <w:rsid w:val="00237D6F"/>
    <w:rsid w:val="00237DCF"/>
    <w:rsid w:val="002408A3"/>
    <w:rsid w:val="002409FA"/>
    <w:rsid w:val="00240A9B"/>
    <w:rsid w:val="00240E85"/>
    <w:rsid w:val="00240EB1"/>
    <w:rsid w:val="00240F17"/>
    <w:rsid w:val="00241546"/>
    <w:rsid w:val="002418F0"/>
    <w:rsid w:val="00241BD6"/>
    <w:rsid w:val="00241E35"/>
    <w:rsid w:val="00241E40"/>
    <w:rsid w:val="00241E4E"/>
    <w:rsid w:val="00242345"/>
    <w:rsid w:val="00242B13"/>
    <w:rsid w:val="00242BC8"/>
    <w:rsid w:val="00242BF0"/>
    <w:rsid w:val="00242D5F"/>
    <w:rsid w:val="002435A7"/>
    <w:rsid w:val="00243631"/>
    <w:rsid w:val="002436BA"/>
    <w:rsid w:val="00243709"/>
    <w:rsid w:val="00243747"/>
    <w:rsid w:val="00243792"/>
    <w:rsid w:val="002438C9"/>
    <w:rsid w:val="0024448F"/>
    <w:rsid w:val="00244530"/>
    <w:rsid w:val="00244690"/>
    <w:rsid w:val="0024487F"/>
    <w:rsid w:val="00244924"/>
    <w:rsid w:val="00244B9E"/>
    <w:rsid w:val="00244BC8"/>
    <w:rsid w:val="00244E53"/>
    <w:rsid w:val="00244F54"/>
    <w:rsid w:val="00244FDD"/>
    <w:rsid w:val="00245721"/>
    <w:rsid w:val="00245918"/>
    <w:rsid w:val="00245B47"/>
    <w:rsid w:val="00245DC7"/>
    <w:rsid w:val="00245E39"/>
    <w:rsid w:val="00245EE6"/>
    <w:rsid w:val="00246008"/>
    <w:rsid w:val="002460A6"/>
    <w:rsid w:val="00246412"/>
    <w:rsid w:val="0024661B"/>
    <w:rsid w:val="0024668E"/>
    <w:rsid w:val="002467C7"/>
    <w:rsid w:val="00246C5F"/>
    <w:rsid w:val="00247083"/>
    <w:rsid w:val="0024759B"/>
    <w:rsid w:val="00247748"/>
    <w:rsid w:val="002477D8"/>
    <w:rsid w:val="00247A62"/>
    <w:rsid w:val="00247FE3"/>
    <w:rsid w:val="00250186"/>
    <w:rsid w:val="00250220"/>
    <w:rsid w:val="00250704"/>
    <w:rsid w:val="00250C8F"/>
    <w:rsid w:val="00250D54"/>
    <w:rsid w:val="0025120A"/>
    <w:rsid w:val="00251463"/>
    <w:rsid w:val="00251516"/>
    <w:rsid w:val="0025168B"/>
    <w:rsid w:val="0025188C"/>
    <w:rsid w:val="00251A6F"/>
    <w:rsid w:val="00251B56"/>
    <w:rsid w:val="00251C9D"/>
    <w:rsid w:val="00251CD7"/>
    <w:rsid w:val="00252012"/>
    <w:rsid w:val="002522AD"/>
    <w:rsid w:val="002523EB"/>
    <w:rsid w:val="0025285F"/>
    <w:rsid w:val="00252915"/>
    <w:rsid w:val="00252DA3"/>
    <w:rsid w:val="002531CE"/>
    <w:rsid w:val="00253211"/>
    <w:rsid w:val="002535B5"/>
    <w:rsid w:val="002535D5"/>
    <w:rsid w:val="002536B9"/>
    <w:rsid w:val="00253980"/>
    <w:rsid w:val="00253A56"/>
    <w:rsid w:val="00253D55"/>
    <w:rsid w:val="00253D5D"/>
    <w:rsid w:val="00253E3D"/>
    <w:rsid w:val="00254532"/>
    <w:rsid w:val="00254587"/>
    <w:rsid w:val="00254611"/>
    <w:rsid w:val="00254B4F"/>
    <w:rsid w:val="0025506B"/>
    <w:rsid w:val="002552A4"/>
    <w:rsid w:val="002552E6"/>
    <w:rsid w:val="002555DC"/>
    <w:rsid w:val="0025578E"/>
    <w:rsid w:val="00255A5C"/>
    <w:rsid w:val="00255B03"/>
    <w:rsid w:val="00255CA1"/>
    <w:rsid w:val="0025611B"/>
    <w:rsid w:val="002565CB"/>
    <w:rsid w:val="00256643"/>
    <w:rsid w:val="00256686"/>
    <w:rsid w:val="00256B29"/>
    <w:rsid w:val="00256C14"/>
    <w:rsid w:val="00256E61"/>
    <w:rsid w:val="002570E3"/>
    <w:rsid w:val="00257751"/>
    <w:rsid w:val="002577D5"/>
    <w:rsid w:val="002579DE"/>
    <w:rsid w:val="00257F2A"/>
    <w:rsid w:val="00260074"/>
    <w:rsid w:val="00260144"/>
    <w:rsid w:val="0026021A"/>
    <w:rsid w:val="002604A0"/>
    <w:rsid w:val="002604D4"/>
    <w:rsid w:val="00260540"/>
    <w:rsid w:val="00260588"/>
    <w:rsid w:val="00260848"/>
    <w:rsid w:val="0026096A"/>
    <w:rsid w:val="00260A73"/>
    <w:rsid w:val="00260B0C"/>
    <w:rsid w:val="00260B86"/>
    <w:rsid w:val="002613F6"/>
    <w:rsid w:val="00261711"/>
    <w:rsid w:val="00261978"/>
    <w:rsid w:val="002619EB"/>
    <w:rsid w:val="00261AED"/>
    <w:rsid w:val="00261DF1"/>
    <w:rsid w:val="00261F88"/>
    <w:rsid w:val="00261F8C"/>
    <w:rsid w:val="00261FAD"/>
    <w:rsid w:val="00262044"/>
    <w:rsid w:val="002621D6"/>
    <w:rsid w:val="002622F5"/>
    <w:rsid w:val="002623F0"/>
    <w:rsid w:val="0026287E"/>
    <w:rsid w:val="00262BA9"/>
    <w:rsid w:val="00263049"/>
    <w:rsid w:val="0026324D"/>
    <w:rsid w:val="002632A5"/>
    <w:rsid w:val="00263418"/>
    <w:rsid w:val="00263671"/>
    <w:rsid w:val="00263A38"/>
    <w:rsid w:val="00263A7E"/>
    <w:rsid w:val="00263AF0"/>
    <w:rsid w:val="00263CE8"/>
    <w:rsid w:val="00263D58"/>
    <w:rsid w:val="00263DE6"/>
    <w:rsid w:val="00263EE3"/>
    <w:rsid w:val="00263F41"/>
    <w:rsid w:val="002640B8"/>
    <w:rsid w:val="00264196"/>
    <w:rsid w:val="002641A6"/>
    <w:rsid w:val="0026432A"/>
    <w:rsid w:val="002644BD"/>
    <w:rsid w:val="0026455A"/>
    <w:rsid w:val="002647EC"/>
    <w:rsid w:val="00264A59"/>
    <w:rsid w:val="00264E30"/>
    <w:rsid w:val="00264F6D"/>
    <w:rsid w:val="00265300"/>
    <w:rsid w:val="00265410"/>
    <w:rsid w:val="00265649"/>
    <w:rsid w:val="00265B64"/>
    <w:rsid w:val="00265B8F"/>
    <w:rsid w:val="00265CCF"/>
    <w:rsid w:val="00265D82"/>
    <w:rsid w:val="00265EE6"/>
    <w:rsid w:val="00266251"/>
    <w:rsid w:val="00266311"/>
    <w:rsid w:val="002666DF"/>
    <w:rsid w:val="00266757"/>
    <w:rsid w:val="00266870"/>
    <w:rsid w:val="00267006"/>
    <w:rsid w:val="0026710A"/>
    <w:rsid w:val="0026717F"/>
    <w:rsid w:val="00267241"/>
    <w:rsid w:val="002672DF"/>
    <w:rsid w:val="002673D9"/>
    <w:rsid w:val="00267710"/>
    <w:rsid w:val="00267904"/>
    <w:rsid w:val="00267C28"/>
    <w:rsid w:val="00267D04"/>
    <w:rsid w:val="00267D7F"/>
    <w:rsid w:val="002701DE"/>
    <w:rsid w:val="0027053B"/>
    <w:rsid w:val="002705F0"/>
    <w:rsid w:val="00270A18"/>
    <w:rsid w:val="00270EE0"/>
    <w:rsid w:val="002710B7"/>
    <w:rsid w:val="00271142"/>
    <w:rsid w:val="00271465"/>
    <w:rsid w:val="00271D8C"/>
    <w:rsid w:val="00271DF6"/>
    <w:rsid w:val="00271F19"/>
    <w:rsid w:val="00272478"/>
    <w:rsid w:val="002724CD"/>
    <w:rsid w:val="00272516"/>
    <w:rsid w:val="00272786"/>
    <w:rsid w:val="002727F5"/>
    <w:rsid w:val="0027290F"/>
    <w:rsid w:val="00272A2D"/>
    <w:rsid w:val="00272ADF"/>
    <w:rsid w:val="00272B57"/>
    <w:rsid w:val="00272DC6"/>
    <w:rsid w:val="00272E0F"/>
    <w:rsid w:val="002731BC"/>
    <w:rsid w:val="002732CF"/>
    <w:rsid w:val="00273528"/>
    <w:rsid w:val="00273538"/>
    <w:rsid w:val="002738BA"/>
    <w:rsid w:val="00273B92"/>
    <w:rsid w:val="00273CE9"/>
    <w:rsid w:val="00273EAC"/>
    <w:rsid w:val="00274099"/>
    <w:rsid w:val="0027423B"/>
    <w:rsid w:val="002743D8"/>
    <w:rsid w:val="002744AB"/>
    <w:rsid w:val="002745B2"/>
    <w:rsid w:val="002747AD"/>
    <w:rsid w:val="00274903"/>
    <w:rsid w:val="00274D41"/>
    <w:rsid w:val="00274EDD"/>
    <w:rsid w:val="00274F1B"/>
    <w:rsid w:val="00275030"/>
    <w:rsid w:val="00275237"/>
    <w:rsid w:val="002755F3"/>
    <w:rsid w:val="00275855"/>
    <w:rsid w:val="0027586D"/>
    <w:rsid w:val="0027589F"/>
    <w:rsid w:val="00275956"/>
    <w:rsid w:val="00275C6E"/>
    <w:rsid w:val="00275D8F"/>
    <w:rsid w:val="00275DD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C0B"/>
    <w:rsid w:val="0028001F"/>
    <w:rsid w:val="0028005A"/>
    <w:rsid w:val="002800DE"/>
    <w:rsid w:val="00280464"/>
    <w:rsid w:val="002808B4"/>
    <w:rsid w:val="002808D7"/>
    <w:rsid w:val="00280943"/>
    <w:rsid w:val="00280AE2"/>
    <w:rsid w:val="00280D3B"/>
    <w:rsid w:val="00280F89"/>
    <w:rsid w:val="00281003"/>
    <w:rsid w:val="00281127"/>
    <w:rsid w:val="0028123B"/>
    <w:rsid w:val="0028134B"/>
    <w:rsid w:val="00281428"/>
    <w:rsid w:val="00281473"/>
    <w:rsid w:val="00281499"/>
    <w:rsid w:val="00281760"/>
    <w:rsid w:val="002819D3"/>
    <w:rsid w:val="00281A3E"/>
    <w:rsid w:val="00281B13"/>
    <w:rsid w:val="00281D6D"/>
    <w:rsid w:val="0028202C"/>
    <w:rsid w:val="00282096"/>
    <w:rsid w:val="002820AD"/>
    <w:rsid w:val="0028268C"/>
    <w:rsid w:val="002826A2"/>
    <w:rsid w:val="002828C3"/>
    <w:rsid w:val="00282A86"/>
    <w:rsid w:val="00282CAE"/>
    <w:rsid w:val="00282D8B"/>
    <w:rsid w:val="00282F8B"/>
    <w:rsid w:val="00283048"/>
    <w:rsid w:val="00283358"/>
    <w:rsid w:val="00283458"/>
    <w:rsid w:val="00283596"/>
    <w:rsid w:val="0028366F"/>
    <w:rsid w:val="002837AF"/>
    <w:rsid w:val="00283880"/>
    <w:rsid w:val="002839B8"/>
    <w:rsid w:val="002842D8"/>
    <w:rsid w:val="002845E0"/>
    <w:rsid w:val="002845F4"/>
    <w:rsid w:val="002846C7"/>
    <w:rsid w:val="002846FB"/>
    <w:rsid w:val="00284C0D"/>
    <w:rsid w:val="00284ED0"/>
    <w:rsid w:val="00285228"/>
    <w:rsid w:val="0028523B"/>
    <w:rsid w:val="0028526C"/>
    <w:rsid w:val="002852CB"/>
    <w:rsid w:val="00285553"/>
    <w:rsid w:val="0028580C"/>
    <w:rsid w:val="00285874"/>
    <w:rsid w:val="002858FD"/>
    <w:rsid w:val="002859F5"/>
    <w:rsid w:val="002861F2"/>
    <w:rsid w:val="0028634F"/>
    <w:rsid w:val="0028665E"/>
    <w:rsid w:val="00286861"/>
    <w:rsid w:val="002868DE"/>
    <w:rsid w:val="00286B54"/>
    <w:rsid w:val="00286E9F"/>
    <w:rsid w:val="0028703F"/>
    <w:rsid w:val="0028708B"/>
    <w:rsid w:val="002871F7"/>
    <w:rsid w:val="00287484"/>
    <w:rsid w:val="002874D1"/>
    <w:rsid w:val="002875F1"/>
    <w:rsid w:val="002878CC"/>
    <w:rsid w:val="00287B58"/>
    <w:rsid w:val="00287FD4"/>
    <w:rsid w:val="00290369"/>
    <w:rsid w:val="00290733"/>
    <w:rsid w:val="00290BB3"/>
    <w:rsid w:val="00290DD2"/>
    <w:rsid w:val="00290E2F"/>
    <w:rsid w:val="002911D1"/>
    <w:rsid w:val="002916B9"/>
    <w:rsid w:val="00291C44"/>
    <w:rsid w:val="00291D77"/>
    <w:rsid w:val="00291E9C"/>
    <w:rsid w:val="0029210D"/>
    <w:rsid w:val="00292188"/>
    <w:rsid w:val="002923FC"/>
    <w:rsid w:val="0029257F"/>
    <w:rsid w:val="002929C3"/>
    <w:rsid w:val="00292BF2"/>
    <w:rsid w:val="00292C7C"/>
    <w:rsid w:val="002933FD"/>
    <w:rsid w:val="0029344E"/>
    <w:rsid w:val="002936F1"/>
    <w:rsid w:val="00293759"/>
    <w:rsid w:val="00293943"/>
    <w:rsid w:val="00293957"/>
    <w:rsid w:val="00293B28"/>
    <w:rsid w:val="00293BA8"/>
    <w:rsid w:val="00293C52"/>
    <w:rsid w:val="00293D96"/>
    <w:rsid w:val="00293EB0"/>
    <w:rsid w:val="00294061"/>
    <w:rsid w:val="00294157"/>
    <w:rsid w:val="002944B7"/>
    <w:rsid w:val="00294645"/>
    <w:rsid w:val="00294881"/>
    <w:rsid w:val="0029493A"/>
    <w:rsid w:val="00294940"/>
    <w:rsid w:val="00294A57"/>
    <w:rsid w:val="00294B4B"/>
    <w:rsid w:val="00294C94"/>
    <w:rsid w:val="00294C9A"/>
    <w:rsid w:val="00294DEC"/>
    <w:rsid w:val="00295002"/>
    <w:rsid w:val="00295313"/>
    <w:rsid w:val="00295350"/>
    <w:rsid w:val="002953E5"/>
    <w:rsid w:val="002956BC"/>
    <w:rsid w:val="00295930"/>
    <w:rsid w:val="00295ED6"/>
    <w:rsid w:val="00296264"/>
    <w:rsid w:val="00296DF4"/>
    <w:rsid w:val="00296E3D"/>
    <w:rsid w:val="0029738F"/>
    <w:rsid w:val="00297754"/>
    <w:rsid w:val="002977C9"/>
    <w:rsid w:val="00297C4B"/>
    <w:rsid w:val="00297C6E"/>
    <w:rsid w:val="00297E0C"/>
    <w:rsid w:val="002A014A"/>
    <w:rsid w:val="002A0175"/>
    <w:rsid w:val="002A0347"/>
    <w:rsid w:val="002A03C3"/>
    <w:rsid w:val="002A04D0"/>
    <w:rsid w:val="002A0560"/>
    <w:rsid w:val="002A0585"/>
    <w:rsid w:val="002A05DD"/>
    <w:rsid w:val="002A06BB"/>
    <w:rsid w:val="002A0824"/>
    <w:rsid w:val="002A0B01"/>
    <w:rsid w:val="002A0D24"/>
    <w:rsid w:val="002A0D79"/>
    <w:rsid w:val="002A0F80"/>
    <w:rsid w:val="002A13F4"/>
    <w:rsid w:val="002A1874"/>
    <w:rsid w:val="002A19B0"/>
    <w:rsid w:val="002A223A"/>
    <w:rsid w:val="002A2688"/>
    <w:rsid w:val="002A2B20"/>
    <w:rsid w:val="002A2B51"/>
    <w:rsid w:val="002A2C05"/>
    <w:rsid w:val="002A2C1B"/>
    <w:rsid w:val="002A2D88"/>
    <w:rsid w:val="002A377B"/>
    <w:rsid w:val="002A3C11"/>
    <w:rsid w:val="002A3E30"/>
    <w:rsid w:val="002A3EDD"/>
    <w:rsid w:val="002A3FB0"/>
    <w:rsid w:val="002A42E2"/>
    <w:rsid w:val="002A4425"/>
    <w:rsid w:val="002A4548"/>
    <w:rsid w:val="002A46B0"/>
    <w:rsid w:val="002A476C"/>
    <w:rsid w:val="002A51FD"/>
    <w:rsid w:val="002A5556"/>
    <w:rsid w:val="002A57BD"/>
    <w:rsid w:val="002A590E"/>
    <w:rsid w:val="002A59B4"/>
    <w:rsid w:val="002A5A63"/>
    <w:rsid w:val="002A5B90"/>
    <w:rsid w:val="002A5F88"/>
    <w:rsid w:val="002A639F"/>
    <w:rsid w:val="002A6978"/>
    <w:rsid w:val="002A6F68"/>
    <w:rsid w:val="002A7262"/>
    <w:rsid w:val="002A73D0"/>
    <w:rsid w:val="002A75D0"/>
    <w:rsid w:val="002A7A6B"/>
    <w:rsid w:val="002A7A95"/>
    <w:rsid w:val="002A7D6A"/>
    <w:rsid w:val="002A7DF1"/>
    <w:rsid w:val="002A7EF3"/>
    <w:rsid w:val="002B0331"/>
    <w:rsid w:val="002B035C"/>
    <w:rsid w:val="002B048A"/>
    <w:rsid w:val="002B04E1"/>
    <w:rsid w:val="002B0655"/>
    <w:rsid w:val="002B07F0"/>
    <w:rsid w:val="002B0911"/>
    <w:rsid w:val="002B1011"/>
    <w:rsid w:val="002B1174"/>
    <w:rsid w:val="002B13BC"/>
    <w:rsid w:val="002B141A"/>
    <w:rsid w:val="002B1750"/>
    <w:rsid w:val="002B188B"/>
    <w:rsid w:val="002B1914"/>
    <w:rsid w:val="002B1D05"/>
    <w:rsid w:val="002B208F"/>
    <w:rsid w:val="002B2292"/>
    <w:rsid w:val="002B230C"/>
    <w:rsid w:val="002B2366"/>
    <w:rsid w:val="002B2574"/>
    <w:rsid w:val="002B2978"/>
    <w:rsid w:val="002B2994"/>
    <w:rsid w:val="002B2A7D"/>
    <w:rsid w:val="002B2EEB"/>
    <w:rsid w:val="002B3246"/>
    <w:rsid w:val="002B3270"/>
    <w:rsid w:val="002B329B"/>
    <w:rsid w:val="002B3B15"/>
    <w:rsid w:val="002B40C7"/>
    <w:rsid w:val="002B41A5"/>
    <w:rsid w:val="002B4489"/>
    <w:rsid w:val="002B45BA"/>
    <w:rsid w:val="002B4632"/>
    <w:rsid w:val="002B49A5"/>
    <w:rsid w:val="002B49E2"/>
    <w:rsid w:val="002B4D51"/>
    <w:rsid w:val="002B4F84"/>
    <w:rsid w:val="002B4FFF"/>
    <w:rsid w:val="002B5085"/>
    <w:rsid w:val="002B5563"/>
    <w:rsid w:val="002B55B8"/>
    <w:rsid w:val="002B5675"/>
    <w:rsid w:val="002B571A"/>
    <w:rsid w:val="002B59EE"/>
    <w:rsid w:val="002B5E67"/>
    <w:rsid w:val="002B5ED5"/>
    <w:rsid w:val="002B5FA6"/>
    <w:rsid w:val="002B6153"/>
    <w:rsid w:val="002B62BB"/>
    <w:rsid w:val="002B6444"/>
    <w:rsid w:val="002B694B"/>
    <w:rsid w:val="002B6ED4"/>
    <w:rsid w:val="002B70E3"/>
    <w:rsid w:val="002B729A"/>
    <w:rsid w:val="002B748B"/>
    <w:rsid w:val="002B7717"/>
    <w:rsid w:val="002B78B6"/>
    <w:rsid w:val="002B7AFE"/>
    <w:rsid w:val="002B7C7A"/>
    <w:rsid w:val="002B7E05"/>
    <w:rsid w:val="002B7E6D"/>
    <w:rsid w:val="002B7E97"/>
    <w:rsid w:val="002C0123"/>
    <w:rsid w:val="002C0180"/>
    <w:rsid w:val="002C023A"/>
    <w:rsid w:val="002C08A9"/>
    <w:rsid w:val="002C0CF5"/>
    <w:rsid w:val="002C0F49"/>
    <w:rsid w:val="002C0F75"/>
    <w:rsid w:val="002C1293"/>
    <w:rsid w:val="002C1952"/>
    <w:rsid w:val="002C1AE6"/>
    <w:rsid w:val="002C1F94"/>
    <w:rsid w:val="002C1FBA"/>
    <w:rsid w:val="002C2222"/>
    <w:rsid w:val="002C251F"/>
    <w:rsid w:val="002C25E5"/>
    <w:rsid w:val="002C2693"/>
    <w:rsid w:val="002C2BF0"/>
    <w:rsid w:val="002C2C5C"/>
    <w:rsid w:val="002C2FAF"/>
    <w:rsid w:val="002C2FCB"/>
    <w:rsid w:val="002C31CE"/>
    <w:rsid w:val="002C3355"/>
    <w:rsid w:val="002C3428"/>
    <w:rsid w:val="002C3692"/>
    <w:rsid w:val="002C36C2"/>
    <w:rsid w:val="002C388E"/>
    <w:rsid w:val="002C3C43"/>
    <w:rsid w:val="002C3CB2"/>
    <w:rsid w:val="002C410D"/>
    <w:rsid w:val="002C4278"/>
    <w:rsid w:val="002C42B8"/>
    <w:rsid w:val="002C47BA"/>
    <w:rsid w:val="002C4E5A"/>
    <w:rsid w:val="002C4F68"/>
    <w:rsid w:val="002C4FA0"/>
    <w:rsid w:val="002C55B0"/>
    <w:rsid w:val="002C568C"/>
    <w:rsid w:val="002C56FC"/>
    <w:rsid w:val="002C5913"/>
    <w:rsid w:val="002C5C77"/>
    <w:rsid w:val="002C5E38"/>
    <w:rsid w:val="002C60B9"/>
    <w:rsid w:val="002C6598"/>
    <w:rsid w:val="002C6809"/>
    <w:rsid w:val="002C6838"/>
    <w:rsid w:val="002C7501"/>
    <w:rsid w:val="002C7672"/>
    <w:rsid w:val="002C7AA9"/>
    <w:rsid w:val="002C7E13"/>
    <w:rsid w:val="002C7E72"/>
    <w:rsid w:val="002D0110"/>
    <w:rsid w:val="002D026C"/>
    <w:rsid w:val="002D0320"/>
    <w:rsid w:val="002D04E5"/>
    <w:rsid w:val="002D083A"/>
    <w:rsid w:val="002D0841"/>
    <w:rsid w:val="002D09EC"/>
    <w:rsid w:val="002D0A3C"/>
    <w:rsid w:val="002D0DCC"/>
    <w:rsid w:val="002D117A"/>
    <w:rsid w:val="002D12E1"/>
    <w:rsid w:val="002D160A"/>
    <w:rsid w:val="002D1A2D"/>
    <w:rsid w:val="002D1C04"/>
    <w:rsid w:val="002D1CDB"/>
    <w:rsid w:val="002D1F53"/>
    <w:rsid w:val="002D201E"/>
    <w:rsid w:val="002D20A8"/>
    <w:rsid w:val="002D20C7"/>
    <w:rsid w:val="002D2303"/>
    <w:rsid w:val="002D2824"/>
    <w:rsid w:val="002D2A21"/>
    <w:rsid w:val="002D2AAF"/>
    <w:rsid w:val="002D2DC9"/>
    <w:rsid w:val="002D2FE7"/>
    <w:rsid w:val="002D33BF"/>
    <w:rsid w:val="002D355D"/>
    <w:rsid w:val="002D35F9"/>
    <w:rsid w:val="002D38C8"/>
    <w:rsid w:val="002D3A36"/>
    <w:rsid w:val="002D3BD5"/>
    <w:rsid w:val="002D3C5F"/>
    <w:rsid w:val="002D41AF"/>
    <w:rsid w:val="002D4395"/>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163"/>
    <w:rsid w:val="002D74DA"/>
    <w:rsid w:val="002D7724"/>
    <w:rsid w:val="002D7762"/>
    <w:rsid w:val="002D79F0"/>
    <w:rsid w:val="002D7BAA"/>
    <w:rsid w:val="002D7BFF"/>
    <w:rsid w:val="002D7D16"/>
    <w:rsid w:val="002D7E26"/>
    <w:rsid w:val="002E0294"/>
    <w:rsid w:val="002E048B"/>
    <w:rsid w:val="002E072C"/>
    <w:rsid w:val="002E0776"/>
    <w:rsid w:val="002E0A2C"/>
    <w:rsid w:val="002E0BE3"/>
    <w:rsid w:val="002E0C44"/>
    <w:rsid w:val="002E0D9C"/>
    <w:rsid w:val="002E113A"/>
    <w:rsid w:val="002E14AA"/>
    <w:rsid w:val="002E1692"/>
    <w:rsid w:val="002E1719"/>
    <w:rsid w:val="002E189A"/>
    <w:rsid w:val="002E18C8"/>
    <w:rsid w:val="002E1B32"/>
    <w:rsid w:val="002E1E47"/>
    <w:rsid w:val="002E21B6"/>
    <w:rsid w:val="002E23B3"/>
    <w:rsid w:val="002E24FB"/>
    <w:rsid w:val="002E26F2"/>
    <w:rsid w:val="002E27F4"/>
    <w:rsid w:val="002E2AD6"/>
    <w:rsid w:val="002E2CD9"/>
    <w:rsid w:val="002E2CFA"/>
    <w:rsid w:val="002E2D39"/>
    <w:rsid w:val="002E2E9B"/>
    <w:rsid w:val="002E3050"/>
    <w:rsid w:val="002E3164"/>
    <w:rsid w:val="002E35C3"/>
    <w:rsid w:val="002E35DA"/>
    <w:rsid w:val="002E35F1"/>
    <w:rsid w:val="002E3915"/>
    <w:rsid w:val="002E3D01"/>
    <w:rsid w:val="002E3EA8"/>
    <w:rsid w:val="002E4151"/>
    <w:rsid w:val="002E46E8"/>
    <w:rsid w:val="002E48A8"/>
    <w:rsid w:val="002E49D3"/>
    <w:rsid w:val="002E4C95"/>
    <w:rsid w:val="002E4CD3"/>
    <w:rsid w:val="002E4DE8"/>
    <w:rsid w:val="002E4F57"/>
    <w:rsid w:val="002E513A"/>
    <w:rsid w:val="002E5186"/>
    <w:rsid w:val="002E539A"/>
    <w:rsid w:val="002E56C1"/>
    <w:rsid w:val="002E56EF"/>
    <w:rsid w:val="002E5E28"/>
    <w:rsid w:val="002E5F38"/>
    <w:rsid w:val="002E606F"/>
    <w:rsid w:val="002E60EB"/>
    <w:rsid w:val="002E63E9"/>
    <w:rsid w:val="002E65F0"/>
    <w:rsid w:val="002E6894"/>
    <w:rsid w:val="002E6B46"/>
    <w:rsid w:val="002E6C23"/>
    <w:rsid w:val="002E6C38"/>
    <w:rsid w:val="002E6DA5"/>
    <w:rsid w:val="002E719E"/>
    <w:rsid w:val="002E74F0"/>
    <w:rsid w:val="002E7589"/>
    <w:rsid w:val="002E7694"/>
    <w:rsid w:val="002E7747"/>
    <w:rsid w:val="002E7812"/>
    <w:rsid w:val="002E7944"/>
    <w:rsid w:val="002E7988"/>
    <w:rsid w:val="002E7BB5"/>
    <w:rsid w:val="002E7D7B"/>
    <w:rsid w:val="002E7F48"/>
    <w:rsid w:val="002E7FF3"/>
    <w:rsid w:val="002F006C"/>
    <w:rsid w:val="002F0258"/>
    <w:rsid w:val="002F0355"/>
    <w:rsid w:val="002F03F3"/>
    <w:rsid w:val="002F0527"/>
    <w:rsid w:val="002F0861"/>
    <w:rsid w:val="002F1224"/>
    <w:rsid w:val="002F13C5"/>
    <w:rsid w:val="002F158A"/>
    <w:rsid w:val="002F1753"/>
    <w:rsid w:val="002F19F9"/>
    <w:rsid w:val="002F1C7B"/>
    <w:rsid w:val="002F1F95"/>
    <w:rsid w:val="002F239E"/>
    <w:rsid w:val="002F26B8"/>
    <w:rsid w:val="002F2B62"/>
    <w:rsid w:val="002F3101"/>
    <w:rsid w:val="002F33C1"/>
    <w:rsid w:val="002F3796"/>
    <w:rsid w:val="002F37D9"/>
    <w:rsid w:val="002F3834"/>
    <w:rsid w:val="002F3CDD"/>
    <w:rsid w:val="002F3EDF"/>
    <w:rsid w:val="002F40F9"/>
    <w:rsid w:val="002F4102"/>
    <w:rsid w:val="002F4241"/>
    <w:rsid w:val="002F457F"/>
    <w:rsid w:val="002F48CA"/>
    <w:rsid w:val="002F48F2"/>
    <w:rsid w:val="002F4966"/>
    <w:rsid w:val="002F49CF"/>
    <w:rsid w:val="002F4DBB"/>
    <w:rsid w:val="002F50A4"/>
    <w:rsid w:val="002F516D"/>
    <w:rsid w:val="002F51A8"/>
    <w:rsid w:val="002F51E6"/>
    <w:rsid w:val="002F56AA"/>
    <w:rsid w:val="002F5E12"/>
    <w:rsid w:val="002F5E28"/>
    <w:rsid w:val="002F5EBE"/>
    <w:rsid w:val="002F6367"/>
    <w:rsid w:val="002F65EF"/>
    <w:rsid w:val="002F674B"/>
    <w:rsid w:val="002F6752"/>
    <w:rsid w:val="002F6753"/>
    <w:rsid w:val="002F6956"/>
    <w:rsid w:val="002F69F6"/>
    <w:rsid w:val="002F6C21"/>
    <w:rsid w:val="002F6DC9"/>
    <w:rsid w:val="00300110"/>
    <w:rsid w:val="003002B7"/>
    <w:rsid w:val="0030041A"/>
    <w:rsid w:val="0030087F"/>
    <w:rsid w:val="0030094F"/>
    <w:rsid w:val="00300DE3"/>
    <w:rsid w:val="00301094"/>
    <w:rsid w:val="003012A3"/>
    <w:rsid w:val="0030130B"/>
    <w:rsid w:val="00301462"/>
    <w:rsid w:val="003014C4"/>
    <w:rsid w:val="00301599"/>
    <w:rsid w:val="003016A4"/>
    <w:rsid w:val="0030179B"/>
    <w:rsid w:val="00301905"/>
    <w:rsid w:val="00302006"/>
    <w:rsid w:val="00302341"/>
    <w:rsid w:val="0030238D"/>
    <w:rsid w:val="003024A5"/>
    <w:rsid w:val="00302BA4"/>
    <w:rsid w:val="00302CAD"/>
    <w:rsid w:val="00302D48"/>
    <w:rsid w:val="00302DFB"/>
    <w:rsid w:val="00302EDE"/>
    <w:rsid w:val="003031B1"/>
    <w:rsid w:val="0030357F"/>
    <w:rsid w:val="0030362C"/>
    <w:rsid w:val="00303CF0"/>
    <w:rsid w:val="0030401E"/>
    <w:rsid w:val="00304044"/>
    <w:rsid w:val="003044AD"/>
    <w:rsid w:val="003046B9"/>
    <w:rsid w:val="003046C9"/>
    <w:rsid w:val="0030477A"/>
    <w:rsid w:val="003047F6"/>
    <w:rsid w:val="00304A6D"/>
    <w:rsid w:val="00304BC2"/>
    <w:rsid w:val="00304BCC"/>
    <w:rsid w:val="00304D10"/>
    <w:rsid w:val="00304D25"/>
    <w:rsid w:val="00304DA4"/>
    <w:rsid w:val="0030535E"/>
    <w:rsid w:val="003055ED"/>
    <w:rsid w:val="003056DB"/>
    <w:rsid w:val="003057AD"/>
    <w:rsid w:val="003059E2"/>
    <w:rsid w:val="00305CE9"/>
    <w:rsid w:val="003060CE"/>
    <w:rsid w:val="00306132"/>
    <w:rsid w:val="0030625C"/>
    <w:rsid w:val="00306398"/>
    <w:rsid w:val="00306444"/>
    <w:rsid w:val="003065DC"/>
    <w:rsid w:val="00306646"/>
    <w:rsid w:val="003067B2"/>
    <w:rsid w:val="00306C73"/>
    <w:rsid w:val="00306F60"/>
    <w:rsid w:val="003070AA"/>
    <w:rsid w:val="0030711A"/>
    <w:rsid w:val="0030713E"/>
    <w:rsid w:val="003073FA"/>
    <w:rsid w:val="0030751B"/>
    <w:rsid w:val="003076A5"/>
    <w:rsid w:val="00307819"/>
    <w:rsid w:val="003079F5"/>
    <w:rsid w:val="00307A8A"/>
    <w:rsid w:val="00307AC5"/>
    <w:rsid w:val="00307B8A"/>
    <w:rsid w:val="00307D76"/>
    <w:rsid w:val="003100D1"/>
    <w:rsid w:val="00310352"/>
    <w:rsid w:val="00310471"/>
    <w:rsid w:val="00310927"/>
    <w:rsid w:val="003109B8"/>
    <w:rsid w:val="00310A4C"/>
    <w:rsid w:val="00310BE5"/>
    <w:rsid w:val="00310F11"/>
    <w:rsid w:val="00311104"/>
    <w:rsid w:val="003114D5"/>
    <w:rsid w:val="00311514"/>
    <w:rsid w:val="00311516"/>
    <w:rsid w:val="00311975"/>
    <w:rsid w:val="003119CF"/>
    <w:rsid w:val="00311A35"/>
    <w:rsid w:val="00311DFD"/>
    <w:rsid w:val="003122B4"/>
    <w:rsid w:val="0031259D"/>
    <w:rsid w:val="0031285F"/>
    <w:rsid w:val="003128EB"/>
    <w:rsid w:val="00312925"/>
    <w:rsid w:val="00312BFE"/>
    <w:rsid w:val="00312CFA"/>
    <w:rsid w:val="00312DDE"/>
    <w:rsid w:val="00312E23"/>
    <w:rsid w:val="00312FD2"/>
    <w:rsid w:val="00313038"/>
    <w:rsid w:val="003133E2"/>
    <w:rsid w:val="00313506"/>
    <w:rsid w:val="00313652"/>
    <w:rsid w:val="0031377B"/>
    <w:rsid w:val="00313820"/>
    <w:rsid w:val="003138D5"/>
    <w:rsid w:val="003139EF"/>
    <w:rsid w:val="00313AEC"/>
    <w:rsid w:val="00313C19"/>
    <w:rsid w:val="00313E3E"/>
    <w:rsid w:val="00313E4A"/>
    <w:rsid w:val="003144EF"/>
    <w:rsid w:val="0031496F"/>
    <w:rsid w:val="00314ACD"/>
    <w:rsid w:val="00314D76"/>
    <w:rsid w:val="0031526B"/>
    <w:rsid w:val="00315316"/>
    <w:rsid w:val="00315317"/>
    <w:rsid w:val="003153F7"/>
    <w:rsid w:val="00315454"/>
    <w:rsid w:val="0031555A"/>
    <w:rsid w:val="0031590B"/>
    <w:rsid w:val="003159CB"/>
    <w:rsid w:val="00315A4D"/>
    <w:rsid w:val="00315C09"/>
    <w:rsid w:val="00315C94"/>
    <w:rsid w:val="00315D23"/>
    <w:rsid w:val="00315E98"/>
    <w:rsid w:val="00316194"/>
    <w:rsid w:val="003162B8"/>
    <w:rsid w:val="00316466"/>
    <w:rsid w:val="00316524"/>
    <w:rsid w:val="003165CE"/>
    <w:rsid w:val="0031666F"/>
    <w:rsid w:val="00316891"/>
    <w:rsid w:val="00316970"/>
    <w:rsid w:val="00316AED"/>
    <w:rsid w:val="00316B63"/>
    <w:rsid w:val="00316D76"/>
    <w:rsid w:val="00316E72"/>
    <w:rsid w:val="00316E7E"/>
    <w:rsid w:val="00316E91"/>
    <w:rsid w:val="0031740B"/>
    <w:rsid w:val="00317639"/>
    <w:rsid w:val="00317640"/>
    <w:rsid w:val="00317698"/>
    <w:rsid w:val="00317882"/>
    <w:rsid w:val="00317A41"/>
    <w:rsid w:val="00317DD7"/>
    <w:rsid w:val="00317FB9"/>
    <w:rsid w:val="0032001B"/>
    <w:rsid w:val="003204DD"/>
    <w:rsid w:val="003208BB"/>
    <w:rsid w:val="00320C8E"/>
    <w:rsid w:val="00321079"/>
    <w:rsid w:val="003210AB"/>
    <w:rsid w:val="003217AA"/>
    <w:rsid w:val="003219C0"/>
    <w:rsid w:val="00321C03"/>
    <w:rsid w:val="00321C73"/>
    <w:rsid w:val="00321D13"/>
    <w:rsid w:val="003220A5"/>
    <w:rsid w:val="003220B0"/>
    <w:rsid w:val="003223CC"/>
    <w:rsid w:val="003224CF"/>
    <w:rsid w:val="00322896"/>
    <w:rsid w:val="00322B81"/>
    <w:rsid w:val="00322C17"/>
    <w:rsid w:val="0032305D"/>
    <w:rsid w:val="00323217"/>
    <w:rsid w:val="00323477"/>
    <w:rsid w:val="0032354A"/>
    <w:rsid w:val="00323586"/>
    <w:rsid w:val="0032362A"/>
    <w:rsid w:val="00323749"/>
    <w:rsid w:val="003237A4"/>
    <w:rsid w:val="003237F6"/>
    <w:rsid w:val="00323A36"/>
    <w:rsid w:val="00323CB4"/>
    <w:rsid w:val="00323DB4"/>
    <w:rsid w:val="00324003"/>
    <w:rsid w:val="003240F0"/>
    <w:rsid w:val="003245FB"/>
    <w:rsid w:val="00324646"/>
    <w:rsid w:val="003246EF"/>
    <w:rsid w:val="00324801"/>
    <w:rsid w:val="00324A01"/>
    <w:rsid w:val="00324A5A"/>
    <w:rsid w:val="00324A85"/>
    <w:rsid w:val="00324C49"/>
    <w:rsid w:val="00324C6F"/>
    <w:rsid w:val="00324DD5"/>
    <w:rsid w:val="00324DF6"/>
    <w:rsid w:val="00324E2B"/>
    <w:rsid w:val="00325086"/>
    <w:rsid w:val="003251A0"/>
    <w:rsid w:val="003251DB"/>
    <w:rsid w:val="00325276"/>
    <w:rsid w:val="00325365"/>
    <w:rsid w:val="003255F2"/>
    <w:rsid w:val="0032563C"/>
    <w:rsid w:val="00325A25"/>
    <w:rsid w:val="00325B27"/>
    <w:rsid w:val="00325CCE"/>
    <w:rsid w:val="00325E30"/>
    <w:rsid w:val="00325E67"/>
    <w:rsid w:val="00326117"/>
    <w:rsid w:val="0032628B"/>
    <w:rsid w:val="00326517"/>
    <w:rsid w:val="0032652B"/>
    <w:rsid w:val="0032680E"/>
    <w:rsid w:val="003268BF"/>
    <w:rsid w:val="00326ADF"/>
    <w:rsid w:val="00326E22"/>
    <w:rsid w:val="00326F4E"/>
    <w:rsid w:val="00326F4F"/>
    <w:rsid w:val="0032709C"/>
    <w:rsid w:val="00327668"/>
    <w:rsid w:val="00327838"/>
    <w:rsid w:val="003278CB"/>
    <w:rsid w:val="00327D42"/>
    <w:rsid w:val="00327E1D"/>
    <w:rsid w:val="003303FC"/>
    <w:rsid w:val="003305BB"/>
    <w:rsid w:val="00330614"/>
    <w:rsid w:val="0033071B"/>
    <w:rsid w:val="00330A72"/>
    <w:rsid w:val="00330F11"/>
    <w:rsid w:val="00331005"/>
    <w:rsid w:val="00331070"/>
    <w:rsid w:val="003311DD"/>
    <w:rsid w:val="0033146B"/>
    <w:rsid w:val="00331872"/>
    <w:rsid w:val="0033187F"/>
    <w:rsid w:val="00331897"/>
    <w:rsid w:val="00331B38"/>
    <w:rsid w:val="00331BF4"/>
    <w:rsid w:val="00331E09"/>
    <w:rsid w:val="00331ED8"/>
    <w:rsid w:val="00331FE3"/>
    <w:rsid w:val="00332159"/>
    <w:rsid w:val="00332F7F"/>
    <w:rsid w:val="0033336B"/>
    <w:rsid w:val="0033352F"/>
    <w:rsid w:val="00333635"/>
    <w:rsid w:val="00333CE9"/>
    <w:rsid w:val="00333DE5"/>
    <w:rsid w:val="00333E2B"/>
    <w:rsid w:val="00333E58"/>
    <w:rsid w:val="00333E9D"/>
    <w:rsid w:val="003343AB"/>
    <w:rsid w:val="003343F4"/>
    <w:rsid w:val="003347E6"/>
    <w:rsid w:val="00334CB0"/>
    <w:rsid w:val="00334E94"/>
    <w:rsid w:val="00334EB6"/>
    <w:rsid w:val="00334ED2"/>
    <w:rsid w:val="0033556D"/>
    <w:rsid w:val="003357A1"/>
    <w:rsid w:val="0033584B"/>
    <w:rsid w:val="00335ADE"/>
    <w:rsid w:val="00335BA1"/>
    <w:rsid w:val="00335C71"/>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E9C"/>
    <w:rsid w:val="00337F18"/>
    <w:rsid w:val="00337F55"/>
    <w:rsid w:val="00337F90"/>
    <w:rsid w:val="003401EB"/>
    <w:rsid w:val="0034028D"/>
    <w:rsid w:val="00340768"/>
    <w:rsid w:val="00340921"/>
    <w:rsid w:val="00340CD0"/>
    <w:rsid w:val="00340D08"/>
    <w:rsid w:val="00340D33"/>
    <w:rsid w:val="00340E83"/>
    <w:rsid w:val="00340EE6"/>
    <w:rsid w:val="00340F3A"/>
    <w:rsid w:val="00340FAC"/>
    <w:rsid w:val="00341389"/>
    <w:rsid w:val="003418D1"/>
    <w:rsid w:val="00341A28"/>
    <w:rsid w:val="00341ABC"/>
    <w:rsid w:val="00341B73"/>
    <w:rsid w:val="00341DFC"/>
    <w:rsid w:val="00341F90"/>
    <w:rsid w:val="0034214F"/>
    <w:rsid w:val="00342475"/>
    <w:rsid w:val="003427F9"/>
    <w:rsid w:val="003428BA"/>
    <w:rsid w:val="00342A8A"/>
    <w:rsid w:val="00342DD9"/>
    <w:rsid w:val="003430A7"/>
    <w:rsid w:val="00343284"/>
    <w:rsid w:val="00343617"/>
    <w:rsid w:val="003436BE"/>
    <w:rsid w:val="003438B2"/>
    <w:rsid w:val="003439F9"/>
    <w:rsid w:val="00343BC4"/>
    <w:rsid w:val="00343C7E"/>
    <w:rsid w:val="00343DAE"/>
    <w:rsid w:val="00343E23"/>
    <w:rsid w:val="00343EAE"/>
    <w:rsid w:val="00343F16"/>
    <w:rsid w:val="0034408B"/>
    <w:rsid w:val="00344094"/>
    <w:rsid w:val="003440EE"/>
    <w:rsid w:val="003444AA"/>
    <w:rsid w:val="00344B5C"/>
    <w:rsid w:val="00344C2F"/>
    <w:rsid w:val="00344C7D"/>
    <w:rsid w:val="00344F32"/>
    <w:rsid w:val="0034520F"/>
    <w:rsid w:val="0034528A"/>
    <w:rsid w:val="003452FB"/>
    <w:rsid w:val="003454D6"/>
    <w:rsid w:val="00345539"/>
    <w:rsid w:val="00345665"/>
    <w:rsid w:val="003459AB"/>
    <w:rsid w:val="00345DBB"/>
    <w:rsid w:val="00345F59"/>
    <w:rsid w:val="0034640B"/>
    <w:rsid w:val="00346616"/>
    <w:rsid w:val="003467EB"/>
    <w:rsid w:val="00346A2C"/>
    <w:rsid w:val="00346A5D"/>
    <w:rsid w:val="00346AE0"/>
    <w:rsid w:val="00346E56"/>
    <w:rsid w:val="003475D0"/>
    <w:rsid w:val="00347D4C"/>
    <w:rsid w:val="00347F28"/>
    <w:rsid w:val="0035033C"/>
    <w:rsid w:val="00350576"/>
    <w:rsid w:val="00350694"/>
    <w:rsid w:val="00350D9A"/>
    <w:rsid w:val="00350EC6"/>
    <w:rsid w:val="0035125A"/>
    <w:rsid w:val="003512A1"/>
    <w:rsid w:val="003515A0"/>
    <w:rsid w:val="003518E1"/>
    <w:rsid w:val="00351E32"/>
    <w:rsid w:val="00351F6B"/>
    <w:rsid w:val="00351FD6"/>
    <w:rsid w:val="00352131"/>
    <w:rsid w:val="0035226C"/>
    <w:rsid w:val="003522A6"/>
    <w:rsid w:val="00352A9B"/>
    <w:rsid w:val="00352CA4"/>
    <w:rsid w:val="00352D08"/>
    <w:rsid w:val="00352E54"/>
    <w:rsid w:val="00352E5E"/>
    <w:rsid w:val="00352F47"/>
    <w:rsid w:val="003533D0"/>
    <w:rsid w:val="003534AF"/>
    <w:rsid w:val="0035394D"/>
    <w:rsid w:val="00353E2B"/>
    <w:rsid w:val="00353F91"/>
    <w:rsid w:val="0035421E"/>
    <w:rsid w:val="00354699"/>
    <w:rsid w:val="00354986"/>
    <w:rsid w:val="00354993"/>
    <w:rsid w:val="00354C45"/>
    <w:rsid w:val="00354E0C"/>
    <w:rsid w:val="00354E1B"/>
    <w:rsid w:val="00355090"/>
    <w:rsid w:val="003552F1"/>
    <w:rsid w:val="0035534D"/>
    <w:rsid w:val="003556EB"/>
    <w:rsid w:val="00355B0B"/>
    <w:rsid w:val="00355D83"/>
    <w:rsid w:val="00355DC1"/>
    <w:rsid w:val="0035605C"/>
    <w:rsid w:val="0035612A"/>
    <w:rsid w:val="003562A5"/>
    <w:rsid w:val="00356440"/>
    <w:rsid w:val="00356BB0"/>
    <w:rsid w:val="00356BE9"/>
    <w:rsid w:val="00356CDA"/>
    <w:rsid w:val="00356D13"/>
    <w:rsid w:val="0035741F"/>
    <w:rsid w:val="00357472"/>
    <w:rsid w:val="003574EC"/>
    <w:rsid w:val="00357562"/>
    <w:rsid w:val="0035767C"/>
    <w:rsid w:val="003576B3"/>
    <w:rsid w:val="00357835"/>
    <w:rsid w:val="003578E8"/>
    <w:rsid w:val="00357AF3"/>
    <w:rsid w:val="00357C41"/>
    <w:rsid w:val="00357E5A"/>
    <w:rsid w:val="003602FB"/>
    <w:rsid w:val="00360673"/>
    <w:rsid w:val="0036083E"/>
    <w:rsid w:val="003609A1"/>
    <w:rsid w:val="00360A0D"/>
    <w:rsid w:val="00360E14"/>
    <w:rsid w:val="00360E9C"/>
    <w:rsid w:val="003610F7"/>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B27"/>
    <w:rsid w:val="00362C0A"/>
    <w:rsid w:val="00362D2D"/>
    <w:rsid w:val="00362F9B"/>
    <w:rsid w:val="0036337E"/>
    <w:rsid w:val="003633D2"/>
    <w:rsid w:val="00363593"/>
    <w:rsid w:val="003639B4"/>
    <w:rsid w:val="00363CC4"/>
    <w:rsid w:val="00363CF6"/>
    <w:rsid w:val="00363D8A"/>
    <w:rsid w:val="00363E49"/>
    <w:rsid w:val="00363E86"/>
    <w:rsid w:val="00363EA3"/>
    <w:rsid w:val="00363EC5"/>
    <w:rsid w:val="00363F40"/>
    <w:rsid w:val="00363F54"/>
    <w:rsid w:val="00363FEE"/>
    <w:rsid w:val="003641C2"/>
    <w:rsid w:val="003643A8"/>
    <w:rsid w:val="0036452F"/>
    <w:rsid w:val="003647A6"/>
    <w:rsid w:val="00364877"/>
    <w:rsid w:val="003649B8"/>
    <w:rsid w:val="00364C42"/>
    <w:rsid w:val="00365076"/>
    <w:rsid w:val="00365162"/>
    <w:rsid w:val="00365212"/>
    <w:rsid w:val="003654F8"/>
    <w:rsid w:val="00365517"/>
    <w:rsid w:val="0036578A"/>
    <w:rsid w:val="00365859"/>
    <w:rsid w:val="00365BC0"/>
    <w:rsid w:val="00365CC5"/>
    <w:rsid w:val="00365CCE"/>
    <w:rsid w:val="00365DDA"/>
    <w:rsid w:val="00365E05"/>
    <w:rsid w:val="003660B9"/>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94C"/>
    <w:rsid w:val="00370C35"/>
    <w:rsid w:val="00370CA1"/>
    <w:rsid w:val="00370F5B"/>
    <w:rsid w:val="00371095"/>
    <w:rsid w:val="00371743"/>
    <w:rsid w:val="00371876"/>
    <w:rsid w:val="00371906"/>
    <w:rsid w:val="00371AA5"/>
    <w:rsid w:val="00371E3A"/>
    <w:rsid w:val="00371EAF"/>
    <w:rsid w:val="00371FE4"/>
    <w:rsid w:val="003721B0"/>
    <w:rsid w:val="003724AB"/>
    <w:rsid w:val="003726ED"/>
    <w:rsid w:val="003727CE"/>
    <w:rsid w:val="00372B89"/>
    <w:rsid w:val="00372D92"/>
    <w:rsid w:val="00372EB6"/>
    <w:rsid w:val="003730B5"/>
    <w:rsid w:val="00373181"/>
    <w:rsid w:val="003732A0"/>
    <w:rsid w:val="003735F6"/>
    <w:rsid w:val="00373AA3"/>
    <w:rsid w:val="00373B6C"/>
    <w:rsid w:val="00373C77"/>
    <w:rsid w:val="0037406D"/>
    <w:rsid w:val="00374225"/>
    <w:rsid w:val="003743AC"/>
    <w:rsid w:val="0037440A"/>
    <w:rsid w:val="003746CE"/>
    <w:rsid w:val="003746F3"/>
    <w:rsid w:val="00374A3D"/>
    <w:rsid w:val="00374B9A"/>
    <w:rsid w:val="00374CEE"/>
    <w:rsid w:val="00374F84"/>
    <w:rsid w:val="003752AA"/>
    <w:rsid w:val="00375841"/>
    <w:rsid w:val="003758B7"/>
    <w:rsid w:val="00375C8D"/>
    <w:rsid w:val="00375D02"/>
    <w:rsid w:val="00375E6A"/>
    <w:rsid w:val="00375FA7"/>
    <w:rsid w:val="00375FB3"/>
    <w:rsid w:val="003760E7"/>
    <w:rsid w:val="003761F5"/>
    <w:rsid w:val="0037631C"/>
    <w:rsid w:val="00376433"/>
    <w:rsid w:val="00376490"/>
    <w:rsid w:val="003766A8"/>
    <w:rsid w:val="00376847"/>
    <w:rsid w:val="003768C8"/>
    <w:rsid w:val="00376928"/>
    <w:rsid w:val="00376CCA"/>
    <w:rsid w:val="00376E25"/>
    <w:rsid w:val="00376EE5"/>
    <w:rsid w:val="00376FFD"/>
    <w:rsid w:val="003770D2"/>
    <w:rsid w:val="00377106"/>
    <w:rsid w:val="0037725C"/>
    <w:rsid w:val="00377312"/>
    <w:rsid w:val="00377C07"/>
    <w:rsid w:val="00377CA9"/>
    <w:rsid w:val="00377D50"/>
    <w:rsid w:val="0038055A"/>
    <w:rsid w:val="00380646"/>
    <w:rsid w:val="00380679"/>
    <w:rsid w:val="003807B8"/>
    <w:rsid w:val="003807D2"/>
    <w:rsid w:val="00380AB2"/>
    <w:rsid w:val="00380E8F"/>
    <w:rsid w:val="00381087"/>
    <w:rsid w:val="0038117F"/>
    <w:rsid w:val="0038123E"/>
    <w:rsid w:val="00381257"/>
    <w:rsid w:val="0038186D"/>
    <w:rsid w:val="003819DE"/>
    <w:rsid w:val="00381B1D"/>
    <w:rsid w:val="00381C13"/>
    <w:rsid w:val="00382249"/>
    <w:rsid w:val="00382296"/>
    <w:rsid w:val="00382317"/>
    <w:rsid w:val="00382411"/>
    <w:rsid w:val="00382815"/>
    <w:rsid w:val="0038285F"/>
    <w:rsid w:val="0038298B"/>
    <w:rsid w:val="0038298C"/>
    <w:rsid w:val="00382B28"/>
    <w:rsid w:val="00382C51"/>
    <w:rsid w:val="003830D9"/>
    <w:rsid w:val="00383277"/>
    <w:rsid w:val="00383380"/>
    <w:rsid w:val="003834EA"/>
    <w:rsid w:val="00383555"/>
    <w:rsid w:val="003837A3"/>
    <w:rsid w:val="00383812"/>
    <w:rsid w:val="00383827"/>
    <w:rsid w:val="00383832"/>
    <w:rsid w:val="00383908"/>
    <w:rsid w:val="00383BCC"/>
    <w:rsid w:val="00383EC8"/>
    <w:rsid w:val="00384424"/>
    <w:rsid w:val="0038449A"/>
    <w:rsid w:val="0038465E"/>
    <w:rsid w:val="003846D0"/>
    <w:rsid w:val="0038475B"/>
    <w:rsid w:val="00384D27"/>
    <w:rsid w:val="00384D2D"/>
    <w:rsid w:val="00384E0B"/>
    <w:rsid w:val="00384FAB"/>
    <w:rsid w:val="00385243"/>
    <w:rsid w:val="00385290"/>
    <w:rsid w:val="00385779"/>
    <w:rsid w:val="0038584C"/>
    <w:rsid w:val="00385AA5"/>
    <w:rsid w:val="00385E44"/>
    <w:rsid w:val="0038618A"/>
    <w:rsid w:val="003861DF"/>
    <w:rsid w:val="00386274"/>
    <w:rsid w:val="00386449"/>
    <w:rsid w:val="003864DA"/>
    <w:rsid w:val="003868B3"/>
    <w:rsid w:val="00386B7A"/>
    <w:rsid w:val="00386BF2"/>
    <w:rsid w:val="00386D0F"/>
    <w:rsid w:val="00386F37"/>
    <w:rsid w:val="00386F6A"/>
    <w:rsid w:val="00387093"/>
    <w:rsid w:val="00387110"/>
    <w:rsid w:val="0038737F"/>
    <w:rsid w:val="003873DC"/>
    <w:rsid w:val="003874D9"/>
    <w:rsid w:val="003874F2"/>
    <w:rsid w:val="003875E0"/>
    <w:rsid w:val="0038781A"/>
    <w:rsid w:val="00387986"/>
    <w:rsid w:val="00387C66"/>
    <w:rsid w:val="00387CA0"/>
    <w:rsid w:val="00387CAD"/>
    <w:rsid w:val="00387E34"/>
    <w:rsid w:val="0039018F"/>
    <w:rsid w:val="003901CC"/>
    <w:rsid w:val="003902B1"/>
    <w:rsid w:val="003904AD"/>
    <w:rsid w:val="00390663"/>
    <w:rsid w:val="003909AE"/>
    <w:rsid w:val="00390BA0"/>
    <w:rsid w:val="00390E74"/>
    <w:rsid w:val="00390F99"/>
    <w:rsid w:val="00391104"/>
    <w:rsid w:val="00391289"/>
    <w:rsid w:val="00391375"/>
    <w:rsid w:val="00391422"/>
    <w:rsid w:val="003914D4"/>
    <w:rsid w:val="003915B3"/>
    <w:rsid w:val="003915FF"/>
    <w:rsid w:val="00391A2E"/>
    <w:rsid w:val="00391E13"/>
    <w:rsid w:val="00392292"/>
    <w:rsid w:val="003924B1"/>
    <w:rsid w:val="003925A2"/>
    <w:rsid w:val="00392734"/>
    <w:rsid w:val="0039275F"/>
    <w:rsid w:val="003927D2"/>
    <w:rsid w:val="00392989"/>
    <w:rsid w:val="00392BD7"/>
    <w:rsid w:val="00392D16"/>
    <w:rsid w:val="00392D6F"/>
    <w:rsid w:val="00392E96"/>
    <w:rsid w:val="003933A0"/>
    <w:rsid w:val="003934E1"/>
    <w:rsid w:val="003936DC"/>
    <w:rsid w:val="003936E6"/>
    <w:rsid w:val="003938DE"/>
    <w:rsid w:val="003939A2"/>
    <w:rsid w:val="003939E5"/>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BA9"/>
    <w:rsid w:val="0039628D"/>
    <w:rsid w:val="00396354"/>
    <w:rsid w:val="00396525"/>
    <w:rsid w:val="003967DF"/>
    <w:rsid w:val="003968C7"/>
    <w:rsid w:val="00396AEF"/>
    <w:rsid w:val="00396B0A"/>
    <w:rsid w:val="00396C0C"/>
    <w:rsid w:val="00396DF6"/>
    <w:rsid w:val="00396E52"/>
    <w:rsid w:val="00396EA9"/>
    <w:rsid w:val="00397119"/>
    <w:rsid w:val="003971BA"/>
    <w:rsid w:val="003972E8"/>
    <w:rsid w:val="0039764F"/>
    <w:rsid w:val="003977FD"/>
    <w:rsid w:val="00397A1F"/>
    <w:rsid w:val="00397BA9"/>
    <w:rsid w:val="003A02D3"/>
    <w:rsid w:val="003A0505"/>
    <w:rsid w:val="003A05A7"/>
    <w:rsid w:val="003A060C"/>
    <w:rsid w:val="003A07DD"/>
    <w:rsid w:val="003A0A19"/>
    <w:rsid w:val="003A0B49"/>
    <w:rsid w:val="003A0BAF"/>
    <w:rsid w:val="003A0D2D"/>
    <w:rsid w:val="003A0D51"/>
    <w:rsid w:val="003A0DB3"/>
    <w:rsid w:val="003A0ED1"/>
    <w:rsid w:val="003A0FAB"/>
    <w:rsid w:val="003A0FE7"/>
    <w:rsid w:val="003A1054"/>
    <w:rsid w:val="003A1105"/>
    <w:rsid w:val="003A126B"/>
    <w:rsid w:val="003A1678"/>
    <w:rsid w:val="003A16DA"/>
    <w:rsid w:val="003A1773"/>
    <w:rsid w:val="003A17E2"/>
    <w:rsid w:val="003A1944"/>
    <w:rsid w:val="003A1B8E"/>
    <w:rsid w:val="003A1D57"/>
    <w:rsid w:val="003A26AC"/>
    <w:rsid w:val="003A2729"/>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D4"/>
    <w:rsid w:val="003A4555"/>
    <w:rsid w:val="003A4AE1"/>
    <w:rsid w:val="003A4AE3"/>
    <w:rsid w:val="003A4B75"/>
    <w:rsid w:val="003A4BF7"/>
    <w:rsid w:val="003A4CE3"/>
    <w:rsid w:val="003A4D99"/>
    <w:rsid w:val="003A55AE"/>
    <w:rsid w:val="003A573F"/>
    <w:rsid w:val="003A58BA"/>
    <w:rsid w:val="003A5B93"/>
    <w:rsid w:val="003A5BE6"/>
    <w:rsid w:val="003A5D48"/>
    <w:rsid w:val="003A5F35"/>
    <w:rsid w:val="003A606B"/>
    <w:rsid w:val="003A62DC"/>
    <w:rsid w:val="003A6360"/>
    <w:rsid w:val="003A63D8"/>
    <w:rsid w:val="003A6823"/>
    <w:rsid w:val="003A7125"/>
    <w:rsid w:val="003A7240"/>
    <w:rsid w:val="003A77BD"/>
    <w:rsid w:val="003A7931"/>
    <w:rsid w:val="003A7D9C"/>
    <w:rsid w:val="003A7E24"/>
    <w:rsid w:val="003A7E58"/>
    <w:rsid w:val="003A7E6F"/>
    <w:rsid w:val="003A7F5B"/>
    <w:rsid w:val="003A7FF0"/>
    <w:rsid w:val="003B032E"/>
    <w:rsid w:val="003B037A"/>
    <w:rsid w:val="003B0798"/>
    <w:rsid w:val="003B084F"/>
    <w:rsid w:val="003B0F52"/>
    <w:rsid w:val="003B11C7"/>
    <w:rsid w:val="003B12B3"/>
    <w:rsid w:val="003B14BC"/>
    <w:rsid w:val="003B1596"/>
    <w:rsid w:val="003B1B3C"/>
    <w:rsid w:val="003B1C2B"/>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1E"/>
    <w:rsid w:val="003B36C9"/>
    <w:rsid w:val="003B3891"/>
    <w:rsid w:val="003B3B6C"/>
    <w:rsid w:val="003B3C05"/>
    <w:rsid w:val="003B3D04"/>
    <w:rsid w:val="003B3D9C"/>
    <w:rsid w:val="003B3E20"/>
    <w:rsid w:val="003B3EB9"/>
    <w:rsid w:val="003B3F2B"/>
    <w:rsid w:val="003B4506"/>
    <w:rsid w:val="003B47FA"/>
    <w:rsid w:val="003B485F"/>
    <w:rsid w:val="003B488A"/>
    <w:rsid w:val="003B4A34"/>
    <w:rsid w:val="003B4BFA"/>
    <w:rsid w:val="003B4C95"/>
    <w:rsid w:val="003B4FA0"/>
    <w:rsid w:val="003B5034"/>
    <w:rsid w:val="003B52CA"/>
    <w:rsid w:val="003B5547"/>
    <w:rsid w:val="003B5564"/>
    <w:rsid w:val="003B56D2"/>
    <w:rsid w:val="003B5745"/>
    <w:rsid w:val="003B5841"/>
    <w:rsid w:val="003B5C6A"/>
    <w:rsid w:val="003B5E92"/>
    <w:rsid w:val="003B5EE3"/>
    <w:rsid w:val="003B609B"/>
    <w:rsid w:val="003B6597"/>
    <w:rsid w:val="003B6C72"/>
    <w:rsid w:val="003B6D38"/>
    <w:rsid w:val="003B7158"/>
    <w:rsid w:val="003B7171"/>
    <w:rsid w:val="003B757B"/>
    <w:rsid w:val="003B7CCF"/>
    <w:rsid w:val="003C01CC"/>
    <w:rsid w:val="003C024A"/>
    <w:rsid w:val="003C02E8"/>
    <w:rsid w:val="003C0343"/>
    <w:rsid w:val="003C0488"/>
    <w:rsid w:val="003C06D9"/>
    <w:rsid w:val="003C0A0F"/>
    <w:rsid w:val="003C0A78"/>
    <w:rsid w:val="003C106E"/>
    <w:rsid w:val="003C11F5"/>
    <w:rsid w:val="003C1852"/>
    <w:rsid w:val="003C1AE3"/>
    <w:rsid w:val="003C1DA3"/>
    <w:rsid w:val="003C1F46"/>
    <w:rsid w:val="003C212E"/>
    <w:rsid w:val="003C2453"/>
    <w:rsid w:val="003C283C"/>
    <w:rsid w:val="003C290D"/>
    <w:rsid w:val="003C29AB"/>
    <w:rsid w:val="003C2FBB"/>
    <w:rsid w:val="003C3008"/>
    <w:rsid w:val="003C303E"/>
    <w:rsid w:val="003C32E3"/>
    <w:rsid w:val="003C342E"/>
    <w:rsid w:val="003C355F"/>
    <w:rsid w:val="003C35DC"/>
    <w:rsid w:val="003C39C5"/>
    <w:rsid w:val="003C3B04"/>
    <w:rsid w:val="003C3C70"/>
    <w:rsid w:val="003C3DDA"/>
    <w:rsid w:val="003C3E3A"/>
    <w:rsid w:val="003C47C3"/>
    <w:rsid w:val="003C49B4"/>
    <w:rsid w:val="003C4BF5"/>
    <w:rsid w:val="003C4C03"/>
    <w:rsid w:val="003C4C39"/>
    <w:rsid w:val="003C4E29"/>
    <w:rsid w:val="003C5208"/>
    <w:rsid w:val="003C528D"/>
    <w:rsid w:val="003C5E42"/>
    <w:rsid w:val="003C5F6F"/>
    <w:rsid w:val="003C6248"/>
    <w:rsid w:val="003C65F4"/>
    <w:rsid w:val="003C6647"/>
    <w:rsid w:val="003C6781"/>
    <w:rsid w:val="003C68D8"/>
    <w:rsid w:val="003C69BB"/>
    <w:rsid w:val="003C6BC9"/>
    <w:rsid w:val="003C7067"/>
    <w:rsid w:val="003C73CC"/>
    <w:rsid w:val="003C754C"/>
    <w:rsid w:val="003C7734"/>
    <w:rsid w:val="003C78A5"/>
    <w:rsid w:val="003C7DFB"/>
    <w:rsid w:val="003D018E"/>
    <w:rsid w:val="003D0767"/>
    <w:rsid w:val="003D09A3"/>
    <w:rsid w:val="003D0D44"/>
    <w:rsid w:val="003D1078"/>
    <w:rsid w:val="003D125C"/>
    <w:rsid w:val="003D1402"/>
    <w:rsid w:val="003D14B7"/>
    <w:rsid w:val="003D16B2"/>
    <w:rsid w:val="003D1E36"/>
    <w:rsid w:val="003D1E3A"/>
    <w:rsid w:val="003D1E5E"/>
    <w:rsid w:val="003D1E7D"/>
    <w:rsid w:val="003D2007"/>
    <w:rsid w:val="003D2036"/>
    <w:rsid w:val="003D231E"/>
    <w:rsid w:val="003D2359"/>
    <w:rsid w:val="003D270C"/>
    <w:rsid w:val="003D2A4B"/>
    <w:rsid w:val="003D2AE1"/>
    <w:rsid w:val="003D2AF4"/>
    <w:rsid w:val="003D2B44"/>
    <w:rsid w:val="003D2DFE"/>
    <w:rsid w:val="003D2EA8"/>
    <w:rsid w:val="003D2F88"/>
    <w:rsid w:val="003D2FED"/>
    <w:rsid w:val="003D3014"/>
    <w:rsid w:val="003D3035"/>
    <w:rsid w:val="003D3419"/>
    <w:rsid w:val="003D34E3"/>
    <w:rsid w:val="003D356A"/>
    <w:rsid w:val="003D38EE"/>
    <w:rsid w:val="003D38F0"/>
    <w:rsid w:val="003D3A46"/>
    <w:rsid w:val="003D3B3F"/>
    <w:rsid w:val="003D3F46"/>
    <w:rsid w:val="003D4450"/>
    <w:rsid w:val="003D4576"/>
    <w:rsid w:val="003D459D"/>
    <w:rsid w:val="003D47CD"/>
    <w:rsid w:val="003D47E1"/>
    <w:rsid w:val="003D4827"/>
    <w:rsid w:val="003D49EC"/>
    <w:rsid w:val="003D4A20"/>
    <w:rsid w:val="003D4BAA"/>
    <w:rsid w:val="003D517A"/>
    <w:rsid w:val="003D52CC"/>
    <w:rsid w:val="003D5375"/>
    <w:rsid w:val="003D53C8"/>
    <w:rsid w:val="003D55F6"/>
    <w:rsid w:val="003D57DD"/>
    <w:rsid w:val="003D5BE4"/>
    <w:rsid w:val="003D5E14"/>
    <w:rsid w:val="003D5EAE"/>
    <w:rsid w:val="003D5F12"/>
    <w:rsid w:val="003D6123"/>
    <w:rsid w:val="003D6158"/>
    <w:rsid w:val="003D6578"/>
    <w:rsid w:val="003D6A29"/>
    <w:rsid w:val="003D6CE6"/>
    <w:rsid w:val="003D6E35"/>
    <w:rsid w:val="003D71AF"/>
    <w:rsid w:val="003D71FB"/>
    <w:rsid w:val="003D73C1"/>
    <w:rsid w:val="003D76D2"/>
    <w:rsid w:val="003D795E"/>
    <w:rsid w:val="003D7B8A"/>
    <w:rsid w:val="003E00A5"/>
    <w:rsid w:val="003E00FC"/>
    <w:rsid w:val="003E01BC"/>
    <w:rsid w:val="003E027B"/>
    <w:rsid w:val="003E049D"/>
    <w:rsid w:val="003E05E3"/>
    <w:rsid w:val="003E0623"/>
    <w:rsid w:val="003E0BA4"/>
    <w:rsid w:val="003E0BAD"/>
    <w:rsid w:val="003E0BD6"/>
    <w:rsid w:val="003E0DED"/>
    <w:rsid w:val="003E0F12"/>
    <w:rsid w:val="003E126B"/>
    <w:rsid w:val="003E141E"/>
    <w:rsid w:val="003E1502"/>
    <w:rsid w:val="003E15FD"/>
    <w:rsid w:val="003E16BF"/>
    <w:rsid w:val="003E1762"/>
    <w:rsid w:val="003E1A95"/>
    <w:rsid w:val="003E1AB7"/>
    <w:rsid w:val="003E1B4F"/>
    <w:rsid w:val="003E1BAA"/>
    <w:rsid w:val="003E1DCF"/>
    <w:rsid w:val="003E1F9E"/>
    <w:rsid w:val="003E21BD"/>
    <w:rsid w:val="003E2399"/>
    <w:rsid w:val="003E247A"/>
    <w:rsid w:val="003E25E2"/>
    <w:rsid w:val="003E262F"/>
    <w:rsid w:val="003E2C63"/>
    <w:rsid w:val="003E2C83"/>
    <w:rsid w:val="003E2DBE"/>
    <w:rsid w:val="003E3130"/>
    <w:rsid w:val="003E33A4"/>
    <w:rsid w:val="003E35AB"/>
    <w:rsid w:val="003E37E1"/>
    <w:rsid w:val="003E3A93"/>
    <w:rsid w:val="003E3D2C"/>
    <w:rsid w:val="003E3F5C"/>
    <w:rsid w:val="003E408B"/>
    <w:rsid w:val="003E4298"/>
    <w:rsid w:val="003E42F3"/>
    <w:rsid w:val="003E4572"/>
    <w:rsid w:val="003E45C2"/>
    <w:rsid w:val="003E4736"/>
    <w:rsid w:val="003E485A"/>
    <w:rsid w:val="003E49B4"/>
    <w:rsid w:val="003E4A5B"/>
    <w:rsid w:val="003E4AFB"/>
    <w:rsid w:val="003E4D98"/>
    <w:rsid w:val="003E50AD"/>
    <w:rsid w:val="003E5154"/>
    <w:rsid w:val="003E532D"/>
    <w:rsid w:val="003E55D8"/>
    <w:rsid w:val="003E565D"/>
    <w:rsid w:val="003E58DE"/>
    <w:rsid w:val="003E5A76"/>
    <w:rsid w:val="003E5D8D"/>
    <w:rsid w:val="003E5DA2"/>
    <w:rsid w:val="003E5EFA"/>
    <w:rsid w:val="003E6027"/>
    <w:rsid w:val="003E6120"/>
    <w:rsid w:val="003E6487"/>
    <w:rsid w:val="003E655F"/>
    <w:rsid w:val="003E66ED"/>
    <w:rsid w:val="003E67A8"/>
    <w:rsid w:val="003E6A5F"/>
    <w:rsid w:val="003E6A6F"/>
    <w:rsid w:val="003E6B1B"/>
    <w:rsid w:val="003E6D50"/>
    <w:rsid w:val="003E6DBD"/>
    <w:rsid w:val="003E6E4B"/>
    <w:rsid w:val="003E6EB8"/>
    <w:rsid w:val="003E762D"/>
    <w:rsid w:val="003E76FB"/>
    <w:rsid w:val="003E7AB9"/>
    <w:rsid w:val="003F02B7"/>
    <w:rsid w:val="003F031E"/>
    <w:rsid w:val="003F047D"/>
    <w:rsid w:val="003F048F"/>
    <w:rsid w:val="003F0515"/>
    <w:rsid w:val="003F05B1"/>
    <w:rsid w:val="003F05F0"/>
    <w:rsid w:val="003F0791"/>
    <w:rsid w:val="003F0A8E"/>
    <w:rsid w:val="003F1119"/>
    <w:rsid w:val="003F11C2"/>
    <w:rsid w:val="003F125D"/>
    <w:rsid w:val="003F182D"/>
    <w:rsid w:val="003F1890"/>
    <w:rsid w:val="003F1AB7"/>
    <w:rsid w:val="003F1BCB"/>
    <w:rsid w:val="003F1EE9"/>
    <w:rsid w:val="003F1F6B"/>
    <w:rsid w:val="003F21F7"/>
    <w:rsid w:val="003F23A7"/>
    <w:rsid w:val="003F23AB"/>
    <w:rsid w:val="003F2418"/>
    <w:rsid w:val="003F264A"/>
    <w:rsid w:val="003F29D9"/>
    <w:rsid w:val="003F2F09"/>
    <w:rsid w:val="003F319E"/>
    <w:rsid w:val="003F3333"/>
    <w:rsid w:val="003F3599"/>
    <w:rsid w:val="003F35F0"/>
    <w:rsid w:val="003F3724"/>
    <w:rsid w:val="003F3BC5"/>
    <w:rsid w:val="003F3CA8"/>
    <w:rsid w:val="003F3D46"/>
    <w:rsid w:val="003F3D86"/>
    <w:rsid w:val="003F3F18"/>
    <w:rsid w:val="003F4168"/>
    <w:rsid w:val="003F463A"/>
    <w:rsid w:val="003F4D37"/>
    <w:rsid w:val="003F4DA5"/>
    <w:rsid w:val="003F4DD3"/>
    <w:rsid w:val="003F4E79"/>
    <w:rsid w:val="003F4EDB"/>
    <w:rsid w:val="003F4FAD"/>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727C"/>
    <w:rsid w:val="003F7714"/>
    <w:rsid w:val="003F7AA8"/>
    <w:rsid w:val="003F7C32"/>
    <w:rsid w:val="003F7E4F"/>
    <w:rsid w:val="003F7E5B"/>
    <w:rsid w:val="004000E0"/>
    <w:rsid w:val="00400317"/>
    <w:rsid w:val="004003BE"/>
    <w:rsid w:val="0040049C"/>
    <w:rsid w:val="00400534"/>
    <w:rsid w:val="00400930"/>
    <w:rsid w:val="00400A52"/>
    <w:rsid w:val="00400AD6"/>
    <w:rsid w:val="00400C90"/>
    <w:rsid w:val="00400CBA"/>
    <w:rsid w:val="00401147"/>
    <w:rsid w:val="004012E0"/>
    <w:rsid w:val="004014D8"/>
    <w:rsid w:val="00401716"/>
    <w:rsid w:val="00401767"/>
    <w:rsid w:val="00401955"/>
    <w:rsid w:val="00401A79"/>
    <w:rsid w:val="00401B0F"/>
    <w:rsid w:val="00401B17"/>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F30"/>
    <w:rsid w:val="0040400D"/>
    <w:rsid w:val="00404170"/>
    <w:rsid w:val="004041A0"/>
    <w:rsid w:val="004043BC"/>
    <w:rsid w:val="0040456D"/>
    <w:rsid w:val="0040457B"/>
    <w:rsid w:val="00404871"/>
    <w:rsid w:val="004049A1"/>
    <w:rsid w:val="00404BF4"/>
    <w:rsid w:val="00404D4D"/>
    <w:rsid w:val="004051ED"/>
    <w:rsid w:val="004052EB"/>
    <w:rsid w:val="00405492"/>
    <w:rsid w:val="00405625"/>
    <w:rsid w:val="00405794"/>
    <w:rsid w:val="0040591E"/>
    <w:rsid w:val="004059EC"/>
    <w:rsid w:val="00405C98"/>
    <w:rsid w:val="00405D9A"/>
    <w:rsid w:val="00405DEA"/>
    <w:rsid w:val="00405ECF"/>
    <w:rsid w:val="00405FB9"/>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A75"/>
    <w:rsid w:val="00407D19"/>
    <w:rsid w:val="00407D57"/>
    <w:rsid w:val="0041016C"/>
    <w:rsid w:val="00410181"/>
    <w:rsid w:val="004103AE"/>
    <w:rsid w:val="0041044D"/>
    <w:rsid w:val="0041099B"/>
    <w:rsid w:val="00410A67"/>
    <w:rsid w:val="00410D28"/>
    <w:rsid w:val="004110BC"/>
    <w:rsid w:val="00411139"/>
    <w:rsid w:val="0041114C"/>
    <w:rsid w:val="0041128E"/>
    <w:rsid w:val="0041153D"/>
    <w:rsid w:val="004115B9"/>
    <w:rsid w:val="0041163F"/>
    <w:rsid w:val="0041166F"/>
    <w:rsid w:val="004116D2"/>
    <w:rsid w:val="004119F1"/>
    <w:rsid w:val="00411B27"/>
    <w:rsid w:val="00411BF8"/>
    <w:rsid w:val="00411C22"/>
    <w:rsid w:val="00411DDA"/>
    <w:rsid w:val="00411E9E"/>
    <w:rsid w:val="004123BF"/>
    <w:rsid w:val="004126ED"/>
    <w:rsid w:val="00412C27"/>
    <w:rsid w:val="00412C71"/>
    <w:rsid w:val="00412F41"/>
    <w:rsid w:val="004130C7"/>
    <w:rsid w:val="00413220"/>
    <w:rsid w:val="00413457"/>
    <w:rsid w:val="00413826"/>
    <w:rsid w:val="00413971"/>
    <w:rsid w:val="00413AA4"/>
    <w:rsid w:val="00413AA8"/>
    <w:rsid w:val="00413F85"/>
    <w:rsid w:val="00414125"/>
    <w:rsid w:val="00414235"/>
    <w:rsid w:val="0041449C"/>
    <w:rsid w:val="00414546"/>
    <w:rsid w:val="004146BB"/>
    <w:rsid w:val="00414853"/>
    <w:rsid w:val="0041491E"/>
    <w:rsid w:val="00414A42"/>
    <w:rsid w:val="00414AF9"/>
    <w:rsid w:val="00414B51"/>
    <w:rsid w:val="00414EA7"/>
    <w:rsid w:val="00415170"/>
    <w:rsid w:val="00415211"/>
    <w:rsid w:val="004154F2"/>
    <w:rsid w:val="00415523"/>
    <w:rsid w:val="004155F4"/>
    <w:rsid w:val="004156F1"/>
    <w:rsid w:val="00415700"/>
    <w:rsid w:val="004158FB"/>
    <w:rsid w:val="00415EAD"/>
    <w:rsid w:val="00415F7E"/>
    <w:rsid w:val="00415FAD"/>
    <w:rsid w:val="00415FD4"/>
    <w:rsid w:val="00416137"/>
    <w:rsid w:val="0041616A"/>
    <w:rsid w:val="00416531"/>
    <w:rsid w:val="00416598"/>
    <w:rsid w:val="004165BA"/>
    <w:rsid w:val="0041660C"/>
    <w:rsid w:val="0041670E"/>
    <w:rsid w:val="00416E57"/>
    <w:rsid w:val="00416ED5"/>
    <w:rsid w:val="00416F9C"/>
    <w:rsid w:val="00417088"/>
    <w:rsid w:val="00417091"/>
    <w:rsid w:val="0041752C"/>
    <w:rsid w:val="00417532"/>
    <w:rsid w:val="00417697"/>
    <w:rsid w:val="0041776C"/>
    <w:rsid w:val="0041777B"/>
    <w:rsid w:val="00417827"/>
    <w:rsid w:val="00417B97"/>
    <w:rsid w:val="00417BB6"/>
    <w:rsid w:val="00417BE5"/>
    <w:rsid w:val="00417FB2"/>
    <w:rsid w:val="00420205"/>
    <w:rsid w:val="0042046F"/>
    <w:rsid w:val="00420B81"/>
    <w:rsid w:val="00420C7D"/>
    <w:rsid w:val="00420EBB"/>
    <w:rsid w:val="00420ECB"/>
    <w:rsid w:val="00420F70"/>
    <w:rsid w:val="00421068"/>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AD1"/>
    <w:rsid w:val="00423C0D"/>
    <w:rsid w:val="00423C2D"/>
    <w:rsid w:val="00423CD8"/>
    <w:rsid w:val="00423E31"/>
    <w:rsid w:val="00423F89"/>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A7"/>
    <w:rsid w:val="00425EE2"/>
    <w:rsid w:val="00426017"/>
    <w:rsid w:val="004260F9"/>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316"/>
    <w:rsid w:val="00430462"/>
    <w:rsid w:val="004305A1"/>
    <w:rsid w:val="00430658"/>
    <w:rsid w:val="00430776"/>
    <w:rsid w:val="004307BD"/>
    <w:rsid w:val="0043084B"/>
    <w:rsid w:val="00430AD3"/>
    <w:rsid w:val="00430D1F"/>
    <w:rsid w:val="0043110D"/>
    <w:rsid w:val="0043111B"/>
    <w:rsid w:val="00431243"/>
    <w:rsid w:val="004314B0"/>
    <w:rsid w:val="0043155F"/>
    <w:rsid w:val="00431D21"/>
    <w:rsid w:val="00431D8D"/>
    <w:rsid w:val="004321DB"/>
    <w:rsid w:val="004321E2"/>
    <w:rsid w:val="00432208"/>
    <w:rsid w:val="0043223F"/>
    <w:rsid w:val="004322BF"/>
    <w:rsid w:val="004322EF"/>
    <w:rsid w:val="004323A3"/>
    <w:rsid w:val="00432484"/>
    <w:rsid w:val="00432A05"/>
    <w:rsid w:val="00432B62"/>
    <w:rsid w:val="00432E61"/>
    <w:rsid w:val="00432EF2"/>
    <w:rsid w:val="00432FC5"/>
    <w:rsid w:val="00433165"/>
    <w:rsid w:val="004332B3"/>
    <w:rsid w:val="00433456"/>
    <w:rsid w:val="00433580"/>
    <w:rsid w:val="004336A0"/>
    <w:rsid w:val="00433935"/>
    <w:rsid w:val="0043398C"/>
    <w:rsid w:val="00433D02"/>
    <w:rsid w:val="00433EEB"/>
    <w:rsid w:val="004340E3"/>
    <w:rsid w:val="00434246"/>
    <w:rsid w:val="0043428A"/>
    <w:rsid w:val="00434357"/>
    <w:rsid w:val="00434452"/>
    <w:rsid w:val="00434574"/>
    <w:rsid w:val="004346C3"/>
    <w:rsid w:val="00434745"/>
    <w:rsid w:val="00434896"/>
    <w:rsid w:val="00434A4F"/>
    <w:rsid w:val="00434ABD"/>
    <w:rsid w:val="00434AC4"/>
    <w:rsid w:val="00434CD9"/>
    <w:rsid w:val="00434D19"/>
    <w:rsid w:val="00435362"/>
    <w:rsid w:val="004354C0"/>
    <w:rsid w:val="0043575E"/>
    <w:rsid w:val="0043576E"/>
    <w:rsid w:val="0043577F"/>
    <w:rsid w:val="00435DD5"/>
    <w:rsid w:val="004362A6"/>
    <w:rsid w:val="004362AF"/>
    <w:rsid w:val="00436480"/>
    <w:rsid w:val="00436536"/>
    <w:rsid w:val="004365F2"/>
    <w:rsid w:val="00436A77"/>
    <w:rsid w:val="00436ACE"/>
    <w:rsid w:val="00436E30"/>
    <w:rsid w:val="00436F01"/>
    <w:rsid w:val="00437046"/>
    <w:rsid w:val="0043714F"/>
    <w:rsid w:val="004371B7"/>
    <w:rsid w:val="00437524"/>
    <w:rsid w:val="00437A3E"/>
    <w:rsid w:val="00437B2B"/>
    <w:rsid w:val="00437B3B"/>
    <w:rsid w:val="00440376"/>
    <w:rsid w:val="00440462"/>
    <w:rsid w:val="00440470"/>
    <w:rsid w:val="00440581"/>
    <w:rsid w:val="004406FC"/>
    <w:rsid w:val="00440854"/>
    <w:rsid w:val="00440884"/>
    <w:rsid w:val="00440A38"/>
    <w:rsid w:val="00440CC4"/>
    <w:rsid w:val="00440EC4"/>
    <w:rsid w:val="00441138"/>
    <w:rsid w:val="004411D4"/>
    <w:rsid w:val="0044122F"/>
    <w:rsid w:val="00441498"/>
    <w:rsid w:val="004415C0"/>
    <w:rsid w:val="004416D5"/>
    <w:rsid w:val="00441B7C"/>
    <w:rsid w:val="00441DD8"/>
    <w:rsid w:val="0044207E"/>
    <w:rsid w:val="004420F4"/>
    <w:rsid w:val="004424B5"/>
    <w:rsid w:val="00442778"/>
    <w:rsid w:val="004428B6"/>
    <w:rsid w:val="00442F39"/>
    <w:rsid w:val="00443237"/>
    <w:rsid w:val="004436A4"/>
    <w:rsid w:val="004436AB"/>
    <w:rsid w:val="004436AD"/>
    <w:rsid w:val="00443727"/>
    <w:rsid w:val="00443A4F"/>
    <w:rsid w:val="00443BDF"/>
    <w:rsid w:val="00443D23"/>
    <w:rsid w:val="00443D60"/>
    <w:rsid w:val="00443D66"/>
    <w:rsid w:val="00443F5D"/>
    <w:rsid w:val="00443F96"/>
    <w:rsid w:val="00444021"/>
    <w:rsid w:val="004440BA"/>
    <w:rsid w:val="004441DE"/>
    <w:rsid w:val="00444973"/>
    <w:rsid w:val="00444CEA"/>
    <w:rsid w:val="00444F5C"/>
    <w:rsid w:val="0044513F"/>
    <w:rsid w:val="004453F4"/>
    <w:rsid w:val="00445645"/>
    <w:rsid w:val="0044568F"/>
    <w:rsid w:val="00445895"/>
    <w:rsid w:val="004458F1"/>
    <w:rsid w:val="00445B3B"/>
    <w:rsid w:val="00445FC0"/>
    <w:rsid w:val="004460BB"/>
    <w:rsid w:val="00446207"/>
    <w:rsid w:val="004462CE"/>
    <w:rsid w:val="0044635E"/>
    <w:rsid w:val="00446815"/>
    <w:rsid w:val="0044683B"/>
    <w:rsid w:val="00446848"/>
    <w:rsid w:val="00446934"/>
    <w:rsid w:val="00446EF4"/>
    <w:rsid w:val="00447045"/>
    <w:rsid w:val="004472D5"/>
    <w:rsid w:val="00447B21"/>
    <w:rsid w:val="00447B43"/>
    <w:rsid w:val="00447D99"/>
    <w:rsid w:val="00450078"/>
    <w:rsid w:val="004505F5"/>
    <w:rsid w:val="004507C9"/>
    <w:rsid w:val="004507EA"/>
    <w:rsid w:val="00450934"/>
    <w:rsid w:val="00450BED"/>
    <w:rsid w:val="00450F56"/>
    <w:rsid w:val="004510AF"/>
    <w:rsid w:val="00451142"/>
    <w:rsid w:val="004515B3"/>
    <w:rsid w:val="0045169F"/>
    <w:rsid w:val="004516CF"/>
    <w:rsid w:val="00451B81"/>
    <w:rsid w:val="00451C4E"/>
    <w:rsid w:val="00451D24"/>
    <w:rsid w:val="00451E49"/>
    <w:rsid w:val="00451EBE"/>
    <w:rsid w:val="00451F6E"/>
    <w:rsid w:val="00452574"/>
    <w:rsid w:val="004525A6"/>
    <w:rsid w:val="0045273B"/>
    <w:rsid w:val="004529C3"/>
    <w:rsid w:val="00452BE8"/>
    <w:rsid w:val="00452C35"/>
    <w:rsid w:val="00452C55"/>
    <w:rsid w:val="004531D5"/>
    <w:rsid w:val="004536D7"/>
    <w:rsid w:val="00453CE0"/>
    <w:rsid w:val="00453E0F"/>
    <w:rsid w:val="00453E41"/>
    <w:rsid w:val="00453E70"/>
    <w:rsid w:val="00453F67"/>
    <w:rsid w:val="00454505"/>
    <w:rsid w:val="0045497F"/>
    <w:rsid w:val="004549D8"/>
    <w:rsid w:val="004557B9"/>
    <w:rsid w:val="00455A96"/>
    <w:rsid w:val="00455DEC"/>
    <w:rsid w:val="00455F5C"/>
    <w:rsid w:val="0045620F"/>
    <w:rsid w:val="00456302"/>
    <w:rsid w:val="00456305"/>
    <w:rsid w:val="004563DD"/>
    <w:rsid w:val="00456665"/>
    <w:rsid w:val="00456945"/>
    <w:rsid w:val="00456A56"/>
    <w:rsid w:val="00456BC3"/>
    <w:rsid w:val="00456DEF"/>
    <w:rsid w:val="00456FA7"/>
    <w:rsid w:val="0045701C"/>
    <w:rsid w:val="00457332"/>
    <w:rsid w:val="004573A4"/>
    <w:rsid w:val="004573B6"/>
    <w:rsid w:val="00457421"/>
    <w:rsid w:val="0045775F"/>
    <w:rsid w:val="0045778E"/>
    <w:rsid w:val="004578C7"/>
    <w:rsid w:val="00457963"/>
    <w:rsid w:val="004579DA"/>
    <w:rsid w:val="00457AB5"/>
    <w:rsid w:val="00457B53"/>
    <w:rsid w:val="00457BE3"/>
    <w:rsid w:val="00457C30"/>
    <w:rsid w:val="00457D11"/>
    <w:rsid w:val="00457EA6"/>
    <w:rsid w:val="00457F06"/>
    <w:rsid w:val="00460055"/>
    <w:rsid w:val="0046025E"/>
    <w:rsid w:val="0046076D"/>
    <w:rsid w:val="004608D6"/>
    <w:rsid w:val="00460E18"/>
    <w:rsid w:val="00460F45"/>
    <w:rsid w:val="004615C8"/>
    <w:rsid w:val="0046161E"/>
    <w:rsid w:val="004618E2"/>
    <w:rsid w:val="00461901"/>
    <w:rsid w:val="00461927"/>
    <w:rsid w:val="0046196F"/>
    <w:rsid w:val="004619F4"/>
    <w:rsid w:val="00461CEA"/>
    <w:rsid w:val="00461EBA"/>
    <w:rsid w:val="004621CF"/>
    <w:rsid w:val="004622EA"/>
    <w:rsid w:val="00462394"/>
    <w:rsid w:val="00462722"/>
    <w:rsid w:val="00462C29"/>
    <w:rsid w:val="00462D68"/>
    <w:rsid w:val="00462F1A"/>
    <w:rsid w:val="00462F85"/>
    <w:rsid w:val="004630E8"/>
    <w:rsid w:val="004632CC"/>
    <w:rsid w:val="004635B2"/>
    <w:rsid w:val="00463712"/>
    <w:rsid w:val="004637A4"/>
    <w:rsid w:val="004637DA"/>
    <w:rsid w:val="00463865"/>
    <w:rsid w:val="00463911"/>
    <w:rsid w:val="00463A1E"/>
    <w:rsid w:val="00463AEA"/>
    <w:rsid w:val="00463B58"/>
    <w:rsid w:val="00463DED"/>
    <w:rsid w:val="00464139"/>
    <w:rsid w:val="00464257"/>
    <w:rsid w:val="0046477D"/>
    <w:rsid w:val="004648B9"/>
    <w:rsid w:val="004648DC"/>
    <w:rsid w:val="004648E4"/>
    <w:rsid w:val="004649B0"/>
    <w:rsid w:val="00464BA5"/>
    <w:rsid w:val="004652D6"/>
    <w:rsid w:val="004654E1"/>
    <w:rsid w:val="0046560C"/>
    <w:rsid w:val="00465837"/>
    <w:rsid w:val="00465A8B"/>
    <w:rsid w:val="00465B6B"/>
    <w:rsid w:val="00465BB7"/>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C90"/>
    <w:rsid w:val="00467E32"/>
    <w:rsid w:val="0047011A"/>
    <w:rsid w:val="0047027A"/>
    <w:rsid w:val="004702F2"/>
    <w:rsid w:val="00470672"/>
    <w:rsid w:val="0047088C"/>
    <w:rsid w:val="00470B91"/>
    <w:rsid w:val="00470BE9"/>
    <w:rsid w:val="00470DF4"/>
    <w:rsid w:val="00470ECD"/>
    <w:rsid w:val="004710FC"/>
    <w:rsid w:val="004711D1"/>
    <w:rsid w:val="004713CF"/>
    <w:rsid w:val="004713EE"/>
    <w:rsid w:val="004713F4"/>
    <w:rsid w:val="004714C6"/>
    <w:rsid w:val="00471502"/>
    <w:rsid w:val="00471538"/>
    <w:rsid w:val="00471738"/>
    <w:rsid w:val="004718FA"/>
    <w:rsid w:val="00471974"/>
    <w:rsid w:val="00471A29"/>
    <w:rsid w:val="00471B12"/>
    <w:rsid w:val="00471E29"/>
    <w:rsid w:val="00472456"/>
    <w:rsid w:val="00472964"/>
    <w:rsid w:val="00472A1E"/>
    <w:rsid w:val="00472A51"/>
    <w:rsid w:val="00472CC2"/>
    <w:rsid w:val="00472E93"/>
    <w:rsid w:val="00472FEE"/>
    <w:rsid w:val="00473621"/>
    <w:rsid w:val="004737E9"/>
    <w:rsid w:val="004738F1"/>
    <w:rsid w:val="004739EC"/>
    <w:rsid w:val="00474284"/>
    <w:rsid w:val="004742B2"/>
    <w:rsid w:val="00474335"/>
    <w:rsid w:val="0047434D"/>
    <w:rsid w:val="00474448"/>
    <w:rsid w:val="004744E1"/>
    <w:rsid w:val="004745C1"/>
    <w:rsid w:val="00474933"/>
    <w:rsid w:val="00474A29"/>
    <w:rsid w:val="00474A86"/>
    <w:rsid w:val="00474C9A"/>
    <w:rsid w:val="00474CD0"/>
    <w:rsid w:val="0047524B"/>
    <w:rsid w:val="004752B9"/>
    <w:rsid w:val="004752DE"/>
    <w:rsid w:val="00475413"/>
    <w:rsid w:val="00475746"/>
    <w:rsid w:val="00475D42"/>
    <w:rsid w:val="00475F99"/>
    <w:rsid w:val="0047604C"/>
    <w:rsid w:val="00476153"/>
    <w:rsid w:val="0047616E"/>
    <w:rsid w:val="00476275"/>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8BF"/>
    <w:rsid w:val="004778C9"/>
    <w:rsid w:val="00477A55"/>
    <w:rsid w:val="00477C02"/>
    <w:rsid w:val="00477D2B"/>
    <w:rsid w:val="00477E1A"/>
    <w:rsid w:val="004800D6"/>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868"/>
    <w:rsid w:val="00481BED"/>
    <w:rsid w:val="00481E9C"/>
    <w:rsid w:val="00481EEF"/>
    <w:rsid w:val="0048208F"/>
    <w:rsid w:val="0048215B"/>
    <w:rsid w:val="00482201"/>
    <w:rsid w:val="00482286"/>
    <w:rsid w:val="00482355"/>
    <w:rsid w:val="0048260E"/>
    <w:rsid w:val="004829FC"/>
    <w:rsid w:val="00482A0A"/>
    <w:rsid w:val="00482A6B"/>
    <w:rsid w:val="00482B18"/>
    <w:rsid w:val="00482C4F"/>
    <w:rsid w:val="00482C5A"/>
    <w:rsid w:val="004831DB"/>
    <w:rsid w:val="0048324E"/>
    <w:rsid w:val="0048341A"/>
    <w:rsid w:val="00483583"/>
    <w:rsid w:val="00483608"/>
    <w:rsid w:val="0048368F"/>
    <w:rsid w:val="00483C14"/>
    <w:rsid w:val="00483C67"/>
    <w:rsid w:val="00483E10"/>
    <w:rsid w:val="004840D1"/>
    <w:rsid w:val="0048435F"/>
    <w:rsid w:val="00485322"/>
    <w:rsid w:val="00485480"/>
    <w:rsid w:val="004854A7"/>
    <w:rsid w:val="00485680"/>
    <w:rsid w:val="004859C6"/>
    <w:rsid w:val="00485B13"/>
    <w:rsid w:val="00485C7E"/>
    <w:rsid w:val="00485FBA"/>
    <w:rsid w:val="00485FDA"/>
    <w:rsid w:val="0048606F"/>
    <w:rsid w:val="0048641D"/>
    <w:rsid w:val="0048661E"/>
    <w:rsid w:val="00486682"/>
    <w:rsid w:val="004868A3"/>
    <w:rsid w:val="00486BCC"/>
    <w:rsid w:val="00486E43"/>
    <w:rsid w:val="00486F4F"/>
    <w:rsid w:val="004872AB"/>
    <w:rsid w:val="00487363"/>
    <w:rsid w:val="0048745C"/>
    <w:rsid w:val="00487529"/>
    <w:rsid w:val="00487E27"/>
    <w:rsid w:val="00487F0D"/>
    <w:rsid w:val="00490048"/>
    <w:rsid w:val="00490536"/>
    <w:rsid w:val="00490711"/>
    <w:rsid w:val="0049078A"/>
    <w:rsid w:val="004909F4"/>
    <w:rsid w:val="00490C76"/>
    <w:rsid w:val="00490DB1"/>
    <w:rsid w:val="00490DF7"/>
    <w:rsid w:val="00490E89"/>
    <w:rsid w:val="00490F7F"/>
    <w:rsid w:val="004910AD"/>
    <w:rsid w:val="0049126A"/>
    <w:rsid w:val="00491373"/>
    <w:rsid w:val="00491451"/>
    <w:rsid w:val="004914AB"/>
    <w:rsid w:val="00491804"/>
    <w:rsid w:val="004919EF"/>
    <w:rsid w:val="00491A81"/>
    <w:rsid w:val="00491B70"/>
    <w:rsid w:val="00491C56"/>
    <w:rsid w:val="00491EE0"/>
    <w:rsid w:val="00491F3D"/>
    <w:rsid w:val="00491FC5"/>
    <w:rsid w:val="00491FD7"/>
    <w:rsid w:val="004920FA"/>
    <w:rsid w:val="00492380"/>
    <w:rsid w:val="004925A2"/>
    <w:rsid w:val="00492BC7"/>
    <w:rsid w:val="00492BF3"/>
    <w:rsid w:val="00492D77"/>
    <w:rsid w:val="00492DE3"/>
    <w:rsid w:val="00492E4B"/>
    <w:rsid w:val="00492E83"/>
    <w:rsid w:val="00492FAD"/>
    <w:rsid w:val="00492FC3"/>
    <w:rsid w:val="00493037"/>
    <w:rsid w:val="0049306A"/>
    <w:rsid w:val="004930A5"/>
    <w:rsid w:val="004932E3"/>
    <w:rsid w:val="004936E0"/>
    <w:rsid w:val="00493739"/>
    <w:rsid w:val="004938B1"/>
    <w:rsid w:val="00493983"/>
    <w:rsid w:val="00493ACD"/>
    <w:rsid w:val="00493D28"/>
    <w:rsid w:val="00493FAE"/>
    <w:rsid w:val="00494054"/>
    <w:rsid w:val="00494142"/>
    <w:rsid w:val="004943E2"/>
    <w:rsid w:val="00494433"/>
    <w:rsid w:val="0049443A"/>
    <w:rsid w:val="00494DFF"/>
    <w:rsid w:val="00494E5D"/>
    <w:rsid w:val="004951CB"/>
    <w:rsid w:val="00495247"/>
    <w:rsid w:val="0049556A"/>
    <w:rsid w:val="00495719"/>
    <w:rsid w:val="0049583A"/>
    <w:rsid w:val="00495868"/>
    <w:rsid w:val="00495A69"/>
    <w:rsid w:val="00495AD9"/>
    <w:rsid w:val="00496538"/>
    <w:rsid w:val="00496716"/>
    <w:rsid w:val="00496760"/>
    <w:rsid w:val="00496789"/>
    <w:rsid w:val="0049690E"/>
    <w:rsid w:val="00496952"/>
    <w:rsid w:val="00496C71"/>
    <w:rsid w:val="004970D0"/>
    <w:rsid w:val="0049743D"/>
    <w:rsid w:val="004976E3"/>
    <w:rsid w:val="00497762"/>
    <w:rsid w:val="00497793"/>
    <w:rsid w:val="0049781D"/>
    <w:rsid w:val="004979B1"/>
    <w:rsid w:val="00497A84"/>
    <w:rsid w:val="00497D38"/>
    <w:rsid w:val="004A003D"/>
    <w:rsid w:val="004A0536"/>
    <w:rsid w:val="004A0598"/>
    <w:rsid w:val="004A060F"/>
    <w:rsid w:val="004A0733"/>
    <w:rsid w:val="004A0B96"/>
    <w:rsid w:val="004A0C17"/>
    <w:rsid w:val="004A1258"/>
    <w:rsid w:val="004A1373"/>
    <w:rsid w:val="004A1B08"/>
    <w:rsid w:val="004A1BAF"/>
    <w:rsid w:val="004A1D15"/>
    <w:rsid w:val="004A1EA5"/>
    <w:rsid w:val="004A1EB7"/>
    <w:rsid w:val="004A207A"/>
    <w:rsid w:val="004A227C"/>
    <w:rsid w:val="004A2370"/>
    <w:rsid w:val="004A265C"/>
    <w:rsid w:val="004A3067"/>
    <w:rsid w:val="004A3497"/>
    <w:rsid w:val="004A34B4"/>
    <w:rsid w:val="004A3915"/>
    <w:rsid w:val="004A3B54"/>
    <w:rsid w:val="004A3DA5"/>
    <w:rsid w:val="004A403A"/>
    <w:rsid w:val="004A40C3"/>
    <w:rsid w:val="004A4110"/>
    <w:rsid w:val="004A4370"/>
    <w:rsid w:val="004A47CE"/>
    <w:rsid w:val="004A4870"/>
    <w:rsid w:val="004A4957"/>
    <w:rsid w:val="004A4AF1"/>
    <w:rsid w:val="004A4C6A"/>
    <w:rsid w:val="004A509B"/>
    <w:rsid w:val="004A5391"/>
    <w:rsid w:val="004A544E"/>
    <w:rsid w:val="004A5527"/>
    <w:rsid w:val="004A5649"/>
    <w:rsid w:val="004A567D"/>
    <w:rsid w:val="004A5734"/>
    <w:rsid w:val="004A5900"/>
    <w:rsid w:val="004A59C7"/>
    <w:rsid w:val="004A61E5"/>
    <w:rsid w:val="004A6484"/>
    <w:rsid w:val="004A685A"/>
    <w:rsid w:val="004A6992"/>
    <w:rsid w:val="004A6A24"/>
    <w:rsid w:val="004A6A6D"/>
    <w:rsid w:val="004A6AA0"/>
    <w:rsid w:val="004A6D4B"/>
    <w:rsid w:val="004A715E"/>
    <w:rsid w:val="004A7870"/>
    <w:rsid w:val="004A7AA6"/>
    <w:rsid w:val="004A7B3A"/>
    <w:rsid w:val="004A7E1C"/>
    <w:rsid w:val="004A7E86"/>
    <w:rsid w:val="004A7E97"/>
    <w:rsid w:val="004B00E3"/>
    <w:rsid w:val="004B0400"/>
    <w:rsid w:val="004B0B1A"/>
    <w:rsid w:val="004B0BA1"/>
    <w:rsid w:val="004B0C74"/>
    <w:rsid w:val="004B0C7E"/>
    <w:rsid w:val="004B0F95"/>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675"/>
    <w:rsid w:val="004B292F"/>
    <w:rsid w:val="004B2B63"/>
    <w:rsid w:val="004B2C6C"/>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42C"/>
    <w:rsid w:val="004B4569"/>
    <w:rsid w:val="004B45CC"/>
    <w:rsid w:val="004B4655"/>
    <w:rsid w:val="004B47D2"/>
    <w:rsid w:val="004B480F"/>
    <w:rsid w:val="004B49D4"/>
    <w:rsid w:val="004B4B88"/>
    <w:rsid w:val="004B4D40"/>
    <w:rsid w:val="004B4E60"/>
    <w:rsid w:val="004B50AE"/>
    <w:rsid w:val="004B5AB9"/>
    <w:rsid w:val="004B6362"/>
    <w:rsid w:val="004B6605"/>
    <w:rsid w:val="004B66AE"/>
    <w:rsid w:val="004B696E"/>
    <w:rsid w:val="004B699C"/>
    <w:rsid w:val="004B69B7"/>
    <w:rsid w:val="004B6A67"/>
    <w:rsid w:val="004B6B68"/>
    <w:rsid w:val="004B6D3C"/>
    <w:rsid w:val="004B6D43"/>
    <w:rsid w:val="004B6DA5"/>
    <w:rsid w:val="004B7151"/>
    <w:rsid w:val="004B7365"/>
    <w:rsid w:val="004B73E9"/>
    <w:rsid w:val="004B7432"/>
    <w:rsid w:val="004B759B"/>
    <w:rsid w:val="004B75B0"/>
    <w:rsid w:val="004B7735"/>
    <w:rsid w:val="004B77B2"/>
    <w:rsid w:val="004B79E7"/>
    <w:rsid w:val="004B7C12"/>
    <w:rsid w:val="004B7C3F"/>
    <w:rsid w:val="004B7DDD"/>
    <w:rsid w:val="004B7FC5"/>
    <w:rsid w:val="004C02B6"/>
    <w:rsid w:val="004C0482"/>
    <w:rsid w:val="004C06C3"/>
    <w:rsid w:val="004C0731"/>
    <w:rsid w:val="004C07AB"/>
    <w:rsid w:val="004C090F"/>
    <w:rsid w:val="004C0A3D"/>
    <w:rsid w:val="004C0BD4"/>
    <w:rsid w:val="004C0BEC"/>
    <w:rsid w:val="004C0D27"/>
    <w:rsid w:val="004C17A6"/>
    <w:rsid w:val="004C18A7"/>
    <w:rsid w:val="004C1957"/>
    <w:rsid w:val="004C213D"/>
    <w:rsid w:val="004C223A"/>
    <w:rsid w:val="004C2465"/>
    <w:rsid w:val="004C249C"/>
    <w:rsid w:val="004C28B0"/>
    <w:rsid w:val="004C2ACA"/>
    <w:rsid w:val="004C2D40"/>
    <w:rsid w:val="004C2F87"/>
    <w:rsid w:val="004C3958"/>
    <w:rsid w:val="004C3973"/>
    <w:rsid w:val="004C3A0F"/>
    <w:rsid w:val="004C3EE4"/>
    <w:rsid w:val="004C3FB6"/>
    <w:rsid w:val="004C41DE"/>
    <w:rsid w:val="004C4536"/>
    <w:rsid w:val="004C460F"/>
    <w:rsid w:val="004C462B"/>
    <w:rsid w:val="004C47E2"/>
    <w:rsid w:val="004C48E3"/>
    <w:rsid w:val="004C497A"/>
    <w:rsid w:val="004C498F"/>
    <w:rsid w:val="004C4A97"/>
    <w:rsid w:val="004C4C50"/>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C6"/>
    <w:rsid w:val="004D07C4"/>
    <w:rsid w:val="004D09CE"/>
    <w:rsid w:val="004D0A0D"/>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6ED"/>
    <w:rsid w:val="004D274C"/>
    <w:rsid w:val="004D29DB"/>
    <w:rsid w:val="004D2EFE"/>
    <w:rsid w:val="004D3154"/>
    <w:rsid w:val="004D31DF"/>
    <w:rsid w:val="004D329B"/>
    <w:rsid w:val="004D375B"/>
    <w:rsid w:val="004D38C3"/>
    <w:rsid w:val="004D38D0"/>
    <w:rsid w:val="004D39D5"/>
    <w:rsid w:val="004D3FA9"/>
    <w:rsid w:val="004D3FAE"/>
    <w:rsid w:val="004D414F"/>
    <w:rsid w:val="004D4164"/>
    <w:rsid w:val="004D41EF"/>
    <w:rsid w:val="004D427F"/>
    <w:rsid w:val="004D4396"/>
    <w:rsid w:val="004D45A2"/>
    <w:rsid w:val="004D45D3"/>
    <w:rsid w:val="004D465E"/>
    <w:rsid w:val="004D4C8A"/>
    <w:rsid w:val="004D4D1E"/>
    <w:rsid w:val="004D5108"/>
    <w:rsid w:val="004D520A"/>
    <w:rsid w:val="004D56EC"/>
    <w:rsid w:val="004D5776"/>
    <w:rsid w:val="004D57D0"/>
    <w:rsid w:val="004D57D5"/>
    <w:rsid w:val="004D5CDE"/>
    <w:rsid w:val="004D5E4F"/>
    <w:rsid w:val="004D5EA4"/>
    <w:rsid w:val="004D606B"/>
    <w:rsid w:val="004D6212"/>
    <w:rsid w:val="004D6267"/>
    <w:rsid w:val="004D63A4"/>
    <w:rsid w:val="004D63EC"/>
    <w:rsid w:val="004D65FA"/>
    <w:rsid w:val="004D69CB"/>
    <w:rsid w:val="004D6B0C"/>
    <w:rsid w:val="004D6BBC"/>
    <w:rsid w:val="004D6BEF"/>
    <w:rsid w:val="004D6D52"/>
    <w:rsid w:val="004D6E7F"/>
    <w:rsid w:val="004D6F30"/>
    <w:rsid w:val="004D6F9B"/>
    <w:rsid w:val="004D7646"/>
    <w:rsid w:val="004D7854"/>
    <w:rsid w:val="004D7963"/>
    <w:rsid w:val="004E01EA"/>
    <w:rsid w:val="004E04CC"/>
    <w:rsid w:val="004E0527"/>
    <w:rsid w:val="004E0573"/>
    <w:rsid w:val="004E0753"/>
    <w:rsid w:val="004E0A17"/>
    <w:rsid w:val="004E0AA4"/>
    <w:rsid w:val="004E0ABD"/>
    <w:rsid w:val="004E0C00"/>
    <w:rsid w:val="004E0D01"/>
    <w:rsid w:val="004E10DB"/>
    <w:rsid w:val="004E116A"/>
    <w:rsid w:val="004E140F"/>
    <w:rsid w:val="004E146C"/>
    <w:rsid w:val="004E1566"/>
    <w:rsid w:val="004E17B4"/>
    <w:rsid w:val="004E1A18"/>
    <w:rsid w:val="004E1A4D"/>
    <w:rsid w:val="004E1B3B"/>
    <w:rsid w:val="004E1BE5"/>
    <w:rsid w:val="004E208A"/>
    <w:rsid w:val="004E20C9"/>
    <w:rsid w:val="004E219F"/>
    <w:rsid w:val="004E23E1"/>
    <w:rsid w:val="004E240F"/>
    <w:rsid w:val="004E248C"/>
    <w:rsid w:val="004E25B3"/>
    <w:rsid w:val="004E2682"/>
    <w:rsid w:val="004E271E"/>
    <w:rsid w:val="004E2799"/>
    <w:rsid w:val="004E2CF8"/>
    <w:rsid w:val="004E2ED0"/>
    <w:rsid w:val="004E2FE5"/>
    <w:rsid w:val="004E3292"/>
    <w:rsid w:val="004E33A8"/>
    <w:rsid w:val="004E354F"/>
    <w:rsid w:val="004E356A"/>
    <w:rsid w:val="004E394D"/>
    <w:rsid w:val="004E3ACA"/>
    <w:rsid w:val="004E3D58"/>
    <w:rsid w:val="004E3F01"/>
    <w:rsid w:val="004E3F1F"/>
    <w:rsid w:val="004E408E"/>
    <w:rsid w:val="004E41B1"/>
    <w:rsid w:val="004E4378"/>
    <w:rsid w:val="004E44E2"/>
    <w:rsid w:val="004E4517"/>
    <w:rsid w:val="004E45C8"/>
    <w:rsid w:val="004E4B24"/>
    <w:rsid w:val="004E4B6C"/>
    <w:rsid w:val="004E4C80"/>
    <w:rsid w:val="004E5410"/>
    <w:rsid w:val="004E55DF"/>
    <w:rsid w:val="004E55E3"/>
    <w:rsid w:val="004E57B3"/>
    <w:rsid w:val="004E5AAA"/>
    <w:rsid w:val="004E5B1B"/>
    <w:rsid w:val="004E5C70"/>
    <w:rsid w:val="004E5E30"/>
    <w:rsid w:val="004E620D"/>
    <w:rsid w:val="004E6335"/>
    <w:rsid w:val="004E6514"/>
    <w:rsid w:val="004E6518"/>
    <w:rsid w:val="004E675C"/>
    <w:rsid w:val="004E6A06"/>
    <w:rsid w:val="004E6B06"/>
    <w:rsid w:val="004E70F5"/>
    <w:rsid w:val="004E727D"/>
    <w:rsid w:val="004E73EC"/>
    <w:rsid w:val="004E74C9"/>
    <w:rsid w:val="004E77CE"/>
    <w:rsid w:val="004E7AEA"/>
    <w:rsid w:val="004E7E3F"/>
    <w:rsid w:val="004F054D"/>
    <w:rsid w:val="004F05DE"/>
    <w:rsid w:val="004F07A2"/>
    <w:rsid w:val="004F0B1C"/>
    <w:rsid w:val="004F1453"/>
    <w:rsid w:val="004F14E1"/>
    <w:rsid w:val="004F17C8"/>
    <w:rsid w:val="004F1B26"/>
    <w:rsid w:val="004F1BF3"/>
    <w:rsid w:val="004F1C22"/>
    <w:rsid w:val="004F1D45"/>
    <w:rsid w:val="004F1E40"/>
    <w:rsid w:val="004F23BD"/>
    <w:rsid w:val="004F23E3"/>
    <w:rsid w:val="004F25E8"/>
    <w:rsid w:val="004F27B2"/>
    <w:rsid w:val="004F2A09"/>
    <w:rsid w:val="004F2D6A"/>
    <w:rsid w:val="004F3098"/>
    <w:rsid w:val="004F30A7"/>
    <w:rsid w:val="004F3449"/>
    <w:rsid w:val="004F3982"/>
    <w:rsid w:val="004F398D"/>
    <w:rsid w:val="004F39A9"/>
    <w:rsid w:val="004F40F4"/>
    <w:rsid w:val="004F423C"/>
    <w:rsid w:val="004F44B8"/>
    <w:rsid w:val="004F45D8"/>
    <w:rsid w:val="004F4984"/>
    <w:rsid w:val="004F49DE"/>
    <w:rsid w:val="004F4A93"/>
    <w:rsid w:val="004F4AAB"/>
    <w:rsid w:val="004F4C61"/>
    <w:rsid w:val="004F4D01"/>
    <w:rsid w:val="004F50BD"/>
    <w:rsid w:val="004F5115"/>
    <w:rsid w:val="004F52EB"/>
    <w:rsid w:val="004F5521"/>
    <w:rsid w:val="004F5659"/>
    <w:rsid w:val="004F565D"/>
    <w:rsid w:val="004F5750"/>
    <w:rsid w:val="004F5925"/>
    <w:rsid w:val="004F5BF0"/>
    <w:rsid w:val="004F5D0D"/>
    <w:rsid w:val="004F5F99"/>
    <w:rsid w:val="004F615E"/>
    <w:rsid w:val="004F61A4"/>
    <w:rsid w:val="004F6232"/>
    <w:rsid w:val="004F6554"/>
    <w:rsid w:val="004F66D3"/>
    <w:rsid w:val="004F689F"/>
    <w:rsid w:val="004F6B46"/>
    <w:rsid w:val="004F6E24"/>
    <w:rsid w:val="004F7037"/>
    <w:rsid w:val="004F713F"/>
    <w:rsid w:val="004F723F"/>
    <w:rsid w:val="004F77AC"/>
    <w:rsid w:val="004F797D"/>
    <w:rsid w:val="004F7B1B"/>
    <w:rsid w:val="004F7C78"/>
    <w:rsid w:val="004F7D24"/>
    <w:rsid w:val="005001D4"/>
    <w:rsid w:val="005001F0"/>
    <w:rsid w:val="005004DD"/>
    <w:rsid w:val="005004EA"/>
    <w:rsid w:val="00500511"/>
    <w:rsid w:val="00500967"/>
    <w:rsid w:val="00500AD3"/>
    <w:rsid w:val="00500D01"/>
    <w:rsid w:val="00500DA1"/>
    <w:rsid w:val="00500DD9"/>
    <w:rsid w:val="0050101F"/>
    <w:rsid w:val="00501147"/>
    <w:rsid w:val="00501656"/>
    <w:rsid w:val="005017FE"/>
    <w:rsid w:val="00501880"/>
    <w:rsid w:val="00501D4A"/>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8D1"/>
    <w:rsid w:val="00503B21"/>
    <w:rsid w:val="00503E3C"/>
    <w:rsid w:val="00503FB2"/>
    <w:rsid w:val="00504054"/>
    <w:rsid w:val="00504345"/>
    <w:rsid w:val="005043A0"/>
    <w:rsid w:val="0050440D"/>
    <w:rsid w:val="005044B2"/>
    <w:rsid w:val="0050458C"/>
    <w:rsid w:val="0050461D"/>
    <w:rsid w:val="0050497F"/>
    <w:rsid w:val="00504A30"/>
    <w:rsid w:val="00504C6D"/>
    <w:rsid w:val="00504CC8"/>
    <w:rsid w:val="005051BE"/>
    <w:rsid w:val="005058EA"/>
    <w:rsid w:val="0050597E"/>
    <w:rsid w:val="00505A60"/>
    <w:rsid w:val="00505CA1"/>
    <w:rsid w:val="00505D86"/>
    <w:rsid w:val="00506337"/>
    <w:rsid w:val="00506498"/>
    <w:rsid w:val="00506609"/>
    <w:rsid w:val="00506C70"/>
    <w:rsid w:val="0050703C"/>
    <w:rsid w:val="005072C7"/>
    <w:rsid w:val="005074BB"/>
    <w:rsid w:val="0050779F"/>
    <w:rsid w:val="00507835"/>
    <w:rsid w:val="005078EF"/>
    <w:rsid w:val="00507B92"/>
    <w:rsid w:val="00507E9A"/>
    <w:rsid w:val="005100C0"/>
    <w:rsid w:val="0051026B"/>
    <w:rsid w:val="005103AB"/>
    <w:rsid w:val="00510413"/>
    <w:rsid w:val="00510957"/>
    <w:rsid w:val="00510FB5"/>
    <w:rsid w:val="00511450"/>
    <w:rsid w:val="00511474"/>
    <w:rsid w:val="005114C6"/>
    <w:rsid w:val="00511513"/>
    <w:rsid w:val="005116A1"/>
    <w:rsid w:val="005116DE"/>
    <w:rsid w:val="0051184A"/>
    <w:rsid w:val="005119D9"/>
    <w:rsid w:val="00511BBC"/>
    <w:rsid w:val="00511DCF"/>
    <w:rsid w:val="00511DE2"/>
    <w:rsid w:val="00511ED6"/>
    <w:rsid w:val="00511F8F"/>
    <w:rsid w:val="00511F92"/>
    <w:rsid w:val="00511FCF"/>
    <w:rsid w:val="00512066"/>
    <w:rsid w:val="005124B2"/>
    <w:rsid w:val="005124F4"/>
    <w:rsid w:val="00512890"/>
    <w:rsid w:val="00512D1D"/>
    <w:rsid w:val="0051347E"/>
    <w:rsid w:val="005138FB"/>
    <w:rsid w:val="0051394D"/>
    <w:rsid w:val="00513AB8"/>
    <w:rsid w:val="00513C1B"/>
    <w:rsid w:val="00513C1F"/>
    <w:rsid w:val="00513E7E"/>
    <w:rsid w:val="00513F33"/>
    <w:rsid w:val="00514050"/>
    <w:rsid w:val="005144CB"/>
    <w:rsid w:val="00514965"/>
    <w:rsid w:val="00514A48"/>
    <w:rsid w:val="00514CAC"/>
    <w:rsid w:val="00514D42"/>
    <w:rsid w:val="00514D6B"/>
    <w:rsid w:val="00515138"/>
    <w:rsid w:val="005153A1"/>
    <w:rsid w:val="0051545A"/>
    <w:rsid w:val="00515C8F"/>
    <w:rsid w:val="00515EFC"/>
    <w:rsid w:val="00516028"/>
    <w:rsid w:val="005160A2"/>
    <w:rsid w:val="00516501"/>
    <w:rsid w:val="005165D9"/>
    <w:rsid w:val="00516641"/>
    <w:rsid w:val="0051678D"/>
    <w:rsid w:val="0051693A"/>
    <w:rsid w:val="005169D9"/>
    <w:rsid w:val="00516B7A"/>
    <w:rsid w:val="00516D05"/>
    <w:rsid w:val="00516E2E"/>
    <w:rsid w:val="00516F0D"/>
    <w:rsid w:val="00517044"/>
    <w:rsid w:val="005174EB"/>
    <w:rsid w:val="0051752E"/>
    <w:rsid w:val="00517B18"/>
    <w:rsid w:val="00517C37"/>
    <w:rsid w:val="00517D2A"/>
    <w:rsid w:val="00517D4D"/>
    <w:rsid w:val="00517E4C"/>
    <w:rsid w:val="0052007C"/>
    <w:rsid w:val="005202A9"/>
    <w:rsid w:val="00520380"/>
    <w:rsid w:val="005206CA"/>
    <w:rsid w:val="00520B30"/>
    <w:rsid w:val="00520DAE"/>
    <w:rsid w:val="00520F69"/>
    <w:rsid w:val="00521400"/>
    <w:rsid w:val="0052171F"/>
    <w:rsid w:val="00521AF6"/>
    <w:rsid w:val="00521B33"/>
    <w:rsid w:val="00521B90"/>
    <w:rsid w:val="00521EFD"/>
    <w:rsid w:val="00522289"/>
    <w:rsid w:val="00522322"/>
    <w:rsid w:val="00522403"/>
    <w:rsid w:val="0052250E"/>
    <w:rsid w:val="005225C1"/>
    <w:rsid w:val="00522924"/>
    <w:rsid w:val="00522A65"/>
    <w:rsid w:val="00522B61"/>
    <w:rsid w:val="00522C94"/>
    <w:rsid w:val="00522CDC"/>
    <w:rsid w:val="0052302E"/>
    <w:rsid w:val="0052332F"/>
    <w:rsid w:val="005233FA"/>
    <w:rsid w:val="00523467"/>
    <w:rsid w:val="00523527"/>
    <w:rsid w:val="0052367E"/>
    <w:rsid w:val="00523ACD"/>
    <w:rsid w:val="00523C98"/>
    <w:rsid w:val="00523EF2"/>
    <w:rsid w:val="00523F23"/>
    <w:rsid w:val="00523F90"/>
    <w:rsid w:val="00524011"/>
    <w:rsid w:val="0052407A"/>
    <w:rsid w:val="0052408E"/>
    <w:rsid w:val="005243B8"/>
    <w:rsid w:val="005245F1"/>
    <w:rsid w:val="00524B49"/>
    <w:rsid w:val="00524E4B"/>
    <w:rsid w:val="00525014"/>
    <w:rsid w:val="0052516D"/>
    <w:rsid w:val="00525287"/>
    <w:rsid w:val="00525297"/>
    <w:rsid w:val="00525727"/>
    <w:rsid w:val="005257E8"/>
    <w:rsid w:val="00525B07"/>
    <w:rsid w:val="0052608F"/>
    <w:rsid w:val="00526454"/>
    <w:rsid w:val="0052652B"/>
    <w:rsid w:val="0052662B"/>
    <w:rsid w:val="00526B08"/>
    <w:rsid w:val="00526BAF"/>
    <w:rsid w:val="0052718D"/>
    <w:rsid w:val="00527204"/>
    <w:rsid w:val="00527224"/>
    <w:rsid w:val="00527662"/>
    <w:rsid w:val="005276A6"/>
    <w:rsid w:val="005276E3"/>
    <w:rsid w:val="0052779A"/>
    <w:rsid w:val="005277EC"/>
    <w:rsid w:val="0052781F"/>
    <w:rsid w:val="005279CA"/>
    <w:rsid w:val="00527AA6"/>
    <w:rsid w:val="00527D25"/>
    <w:rsid w:val="00527DC8"/>
    <w:rsid w:val="005300B4"/>
    <w:rsid w:val="005300D2"/>
    <w:rsid w:val="005304C0"/>
    <w:rsid w:val="00530905"/>
    <w:rsid w:val="00530916"/>
    <w:rsid w:val="00530A14"/>
    <w:rsid w:val="00530B1A"/>
    <w:rsid w:val="00530B57"/>
    <w:rsid w:val="00530C3A"/>
    <w:rsid w:val="00530D1E"/>
    <w:rsid w:val="00530D95"/>
    <w:rsid w:val="0053100C"/>
    <w:rsid w:val="005310EE"/>
    <w:rsid w:val="0053121E"/>
    <w:rsid w:val="0053123D"/>
    <w:rsid w:val="005312EC"/>
    <w:rsid w:val="00531418"/>
    <w:rsid w:val="00531479"/>
    <w:rsid w:val="005314CF"/>
    <w:rsid w:val="0053175A"/>
    <w:rsid w:val="0053183C"/>
    <w:rsid w:val="00531CE4"/>
    <w:rsid w:val="00531FD0"/>
    <w:rsid w:val="0053234C"/>
    <w:rsid w:val="005326BA"/>
    <w:rsid w:val="005326D4"/>
    <w:rsid w:val="005326DB"/>
    <w:rsid w:val="00532A0C"/>
    <w:rsid w:val="00532E5D"/>
    <w:rsid w:val="00533128"/>
    <w:rsid w:val="0053348B"/>
    <w:rsid w:val="00533543"/>
    <w:rsid w:val="00533756"/>
    <w:rsid w:val="00533924"/>
    <w:rsid w:val="00533B91"/>
    <w:rsid w:val="00533C56"/>
    <w:rsid w:val="00533CD9"/>
    <w:rsid w:val="00533CE4"/>
    <w:rsid w:val="00533D29"/>
    <w:rsid w:val="00533D84"/>
    <w:rsid w:val="00533DE3"/>
    <w:rsid w:val="005341EA"/>
    <w:rsid w:val="005342AB"/>
    <w:rsid w:val="00534480"/>
    <w:rsid w:val="00534529"/>
    <w:rsid w:val="0053463D"/>
    <w:rsid w:val="005346DB"/>
    <w:rsid w:val="0053488F"/>
    <w:rsid w:val="00534A43"/>
    <w:rsid w:val="00534FDA"/>
    <w:rsid w:val="005352DF"/>
    <w:rsid w:val="005355D9"/>
    <w:rsid w:val="0053569E"/>
    <w:rsid w:val="00535787"/>
    <w:rsid w:val="00535A44"/>
    <w:rsid w:val="00535BDC"/>
    <w:rsid w:val="00535E00"/>
    <w:rsid w:val="00535EE4"/>
    <w:rsid w:val="00535FDC"/>
    <w:rsid w:val="005363E9"/>
    <w:rsid w:val="0053645B"/>
    <w:rsid w:val="0053659F"/>
    <w:rsid w:val="00536651"/>
    <w:rsid w:val="00536690"/>
    <w:rsid w:val="00536881"/>
    <w:rsid w:val="005368B1"/>
    <w:rsid w:val="00536998"/>
    <w:rsid w:val="00536B65"/>
    <w:rsid w:val="00536B92"/>
    <w:rsid w:val="00536F01"/>
    <w:rsid w:val="00536FC4"/>
    <w:rsid w:val="005371EB"/>
    <w:rsid w:val="00537233"/>
    <w:rsid w:val="0053746D"/>
    <w:rsid w:val="0053766E"/>
    <w:rsid w:val="005376B2"/>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80A"/>
    <w:rsid w:val="005418C7"/>
    <w:rsid w:val="00541920"/>
    <w:rsid w:val="00541A4F"/>
    <w:rsid w:val="00541B9E"/>
    <w:rsid w:val="00541D73"/>
    <w:rsid w:val="00541DD2"/>
    <w:rsid w:val="0054202C"/>
    <w:rsid w:val="005420C8"/>
    <w:rsid w:val="0054218F"/>
    <w:rsid w:val="0054251B"/>
    <w:rsid w:val="00542556"/>
    <w:rsid w:val="005428FF"/>
    <w:rsid w:val="00542B59"/>
    <w:rsid w:val="00542D53"/>
    <w:rsid w:val="00543256"/>
    <w:rsid w:val="00543649"/>
    <w:rsid w:val="0054380D"/>
    <w:rsid w:val="00543A8F"/>
    <w:rsid w:val="00543D32"/>
    <w:rsid w:val="00543DC8"/>
    <w:rsid w:val="00543ECF"/>
    <w:rsid w:val="00543F49"/>
    <w:rsid w:val="00544129"/>
    <w:rsid w:val="00544210"/>
    <w:rsid w:val="00544348"/>
    <w:rsid w:val="00544405"/>
    <w:rsid w:val="005445C4"/>
    <w:rsid w:val="00544658"/>
    <w:rsid w:val="00544679"/>
    <w:rsid w:val="00544ADE"/>
    <w:rsid w:val="005451AE"/>
    <w:rsid w:val="005451D8"/>
    <w:rsid w:val="0054559C"/>
    <w:rsid w:val="00545877"/>
    <w:rsid w:val="005459E1"/>
    <w:rsid w:val="00545BDE"/>
    <w:rsid w:val="00545D61"/>
    <w:rsid w:val="00545E1E"/>
    <w:rsid w:val="00545EF4"/>
    <w:rsid w:val="005462BA"/>
    <w:rsid w:val="005464E2"/>
    <w:rsid w:val="00546723"/>
    <w:rsid w:val="005469B5"/>
    <w:rsid w:val="00546A3F"/>
    <w:rsid w:val="00546BE0"/>
    <w:rsid w:val="00546CE2"/>
    <w:rsid w:val="00546ED8"/>
    <w:rsid w:val="00546F83"/>
    <w:rsid w:val="00547037"/>
    <w:rsid w:val="00547169"/>
    <w:rsid w:val="00547241"/>
    <w:rsid w:val="00547306"/>
    <w:rsid w:val="00547379"/>
    <w:rsid w:val="00547534"/>
    <w:rsid w:val="005479F6"/>
    <w:rsid w:val="005500AC"/>
    <w:rsid w:val="0055047D"/>
    <w:rsid w:val="0055055B"/>
    <w:rsid w:val="0055063F"/>
    <w:rsid w:val="0055090E"/>
    <w:rsid w:val="00550925"/>
    <w:rsid w:val="00550D42"/>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321"/>
    <w:rsid w:val="005534CB"/>
    <w:rsid w:val="00553903"/>
    <w:rsid w:val="00553930"/>
    <w:rsid w:val="00553E1D"/>
    <w:rsid w:val="00553EB5"/>
    <w:rsid w:val="00553ED3"/>
    <w:rsid w:val="00553F5B"/>
    <w:rsid w:val="00554096"/>
    <w:rsid w:val="0055420C"/>
    <w:rsid w:val="00554508"/>
    <w:rsid w:val="0055450B"/>
    <w:rsid w:val="00554756"/>
    <w:rsid w:val="00554A1C"/>
    <w:rsid w:val="00554B45"/>
    <w:rsid w:val="00554C46"/>
    <w:rsid w:val="00554C96"/>
    <w:rsid w:val="005552AC"/>
    <w:rsid w:val="00555353"/>
    <w:rsid w:val="005553AB"/>
    <w:rsid w:val="005554BB"/>
    <w:rsid w:val="00555611"/>
    <w:rsid w:val="00555624"/>
    <w:rsid w:val="00555797"/>
    <w:rsid w:val="00555847"/>
    <w:rsid w:val="00555A0C"/>
    <w:rsid w:val="00555A80"/>
    <w:rsid w:val="00555AC6"/>
    <w:rsid w:val="00555B99"/>
    <w:rsid w:val="00555BC9"/>
    <w:rsid w:val="00556B5F"/>
    <w:rsid w:val="00556D77"/>
    <w:rsid w:val="00556E1F"/>
    <w:rsid w:val="00556F50"/>
    <w:rsid w:val="0055719C"/>
    <w:rsid w:val="005571FF"/>
    <w:rsid w:val="00557546"/>
    <w:rsid w:val="00557620"/>
    <w:rsid w:val="00557654"/>
    <w:rsid w:val="0056073B"/>
    <w:rsid w:val="00560985"/>
    <w:rsid w:val="00560A17"/>
    <w:rsid w:val="00560BDC"/>
    <w:rsid w:val="00560D91"/>
    <w:rsid w:val="00560E36"/>
    <w:rsid w:val="00560F99"/>
    <w:rsid w:val="00560FA3"/>
    <w:rsid w:val="00561144"/>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C1A"/>
    <w:rsid w:val="00562D2B"/>
    <w:rsid w:val="0056321E"/>
    <w:rsid w:val="0056349A"/>
    <w:rsid w:val="005634F8"/>
    <w:rsid w:val="00563572"/>
    <w:rsid w:val="00563C1B"/>
    <w:rsid w:val="00563E3E"/>
    <w:rsid w:val="00563EAE"/>
    <w:rsid w:val="00563F9F"/>
    <w:rsid w:val="00564172"/>
    <w:rsid w:val="00564189"/>
    <w:rsid w:val="005641DB"/>
    <w:rsid w:val="00564289"/>
    <w:rsid w:val="0056448E"/>
    <w:rsid w:val="00564B79"/>
    <w:rsid w:val="00564D28"/>
    <w:rsid w:val="00564D85"/>
    <w:rsid w:val="00564E83"/>
    <w:rsid w:val="005651FD"/>
    <w:rsid w:val="00565369"/>
    <w:rsid w:val="005654A5"/>
    <w:rsid w:val="0056588E"/>
    <w:rsid w:val="0056590B"/>
    <w:rsid w:val="00565D3B"/>
    <w:rsid w:val="00565F7A"/>
    <w:rsid w:val="0056600F"/>
    <w:rsid w:val="0056617E"/>
    <w:rsid w:val="005663E4"/>
    <w:rsid w:val="0056672E"/>
    <w:rsid w:val="0056690E"/>
    <w:rsid w:val="00566A0A"/>
    <w:rsid w:val="005670E0"/>
    <w:rsid w:val="00567623"/>
    <w:rsid w:val="0056770B"/>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F5"/>
    <w:rsid w:val="00573D48"/>
    <w:rsid w:val="00573EFE"/>
    <w:rsid w:val="00573F0E"/>
    <w:rsid w:val="00573F2B"/>
    <w:rsid w:val="00574372"/>
    <w:rsid w:val="00574390"/>
    <w:rsid w:val="005743BA"/>
    <w:rsid w:val="0057443F"/>
    <w:rsid w:val="00574690"/>
    <w:rsid w:val="00574847"/>
    <w:rsid w:val="00574A6C"/>
    <w:rsid w:val="00574F18"/>
    <w:rsid w:val="00575195"/>
    <w:rsid w:val="0057524B"/>
    <w:rsid w:val="00575374"/>
    <w:rsid w:val="00575464"/>
    <w:rsid w:val="005754E4"/>
    <w:rsid w:val="00575729"/>
    <w:rsid w:val="0057578C"/>
    <w:rsid w:val="00575A99"/>
    <w:rsid w:val="00575C17"/>
    <w:rsid w:val="0057602E"/>
    <w:rsid w:val="0057611F"/>
    <w:rsid w:val="0057612F"/>
    <w:rsid w:val="00576240"/>
    <w:rsid w:val="00576344"/>
    <w:rsid w:val="00576545"/>
    <w:rsid w:val="0057656B"/>
    <w:rsid w:val="0057663F"/>
    <w:rsid w:val="0057668D"/>
    <w:rsid w:val="00576696"/>
    <w:rsid w:val="00576726"/>
    <w:rsid w:val="00576852"/>
    <w:rsid w:val="00576945"/>
    <w:rsid w:val="00576A5D"/>
    <w:rsid w:val="00576C06"/>
    <w:rsid w:val="00576DF7"/>
    <w:rsid w:val="0057703D"/>
    <w:rsid w:val="00577156"/>
    <w:rsid w:val="0057720C"/>
    <w:rsid w:val="00577C43"/>
    <w:rsid w:val="005800A9"/>
    <w:rsid w:val="005800EB"/>
    <w:rsid w:val="00580151"/>
    <w:rsid w:val="0058042C"/>
    <w:rsid w:val="005804E5"/>
    <w:rsid w:val="00580516"/>
    <w:rsid w:val="00580655"/>
    <w:rsid w:val="00580665"/>
    <w:rsid w:val="00580835"/>
    <w:rsid w:val="00580901"/>
    <w:rsid w:val="005809D0"/>
    <w:rsid w:val="00580FAD"/>
    <w:rsid w:val="005810EC"/>
    <w:rsid w:val="005811F4"/>
    <w:rsid w:val="0058125F"/>
    <w:rsid w:val="005812E6"/>
    <w:rsid w:val="00581311"/>
    <w:rsid w:val="00581480"/>
    <w:rsid w:val="005814D4"/>
    <w:rsid w:val="0058163C"/>
    <w:rsid w:val="00581714"/>
    <w:rsid w:val="005819E1"/>
    <w:rsid w:val="00581A4E"/>
    <w:rsid w:val="00581B89"/>
    <w:rsid w:val="00581C40"/>
    <w:rsid w:val="00581CB7"/>
    <w:rsid w:val="00581E7D"/>
    <w:rsid w:val="00581F1E"/>
    <w:rsid w:val="00581F73"/>
    <w:rsid w:val="00582001"/>
    <w:rsid w:val="00582218"/>
    <w:rsid w:val="00582460"/>
    <w:rsid w:val="00582606"/>
    <w:rsid w:val="00582623"/>
    <w:rsid w:val="00582693"/>
    <w:rsid w:val="00582A16"/>
    <w:rsid w:val="00582B98"/>
    <w:rsid w:val="00582D64"/>
    <w:rsid w:val="00583222"/>
    <w:rsid w:val="00583315"/>
    <w:rsid w:val="00583677"/>
    <w:rsid w:val="005837BB"/>
    <w:rsid w:val="005837F8"/>
    <w:rsid w:val="005839AC"/>
    <w:rsid w:val="00583D76"/>
    <w:rsid w:val="00583E6B"/>
    <w:rsid w:val="00583F68"/>
    <w:rsid w:val="00583FAB"/>
    <w:rsid w:val="00584437"/>
    <w:rsid w:val="00584548"/>
    <w:rsid w:val="00584B1E"/>
    <w:rsid w:val="00584E28"/>
    <w:rsid w:val="00584F0E"/>
    <w:rsid w:val="00585073"/>
    <w:rsid w:val="00585AA9"/>
    <w:rsid w:val="00585AC1"/>
    <w:rsid w:val="00585CB4"/>
    <w:rsid w:val="00585DAF"/>
    <w:rsid w:val="00585DE6"/>
    <w:rsid w:val="00585E37"/>
    <w:rsid w:val="00585F8D"/>
    <w:rsid w:val="005863E3"/>
    <w:rsid w:val="005864C1"/>
    <w:rsid w:val="00586570"/>
    <w:rsid w:val="0058666F"/>
    <w:rsid w:val="00586934"/>
    <w:rsid w:val="00586A79"/>
    <w:rsid w:val="00586C79"/>
    <w:rsid w:val="00586C9F"/>
    <w:rsid w:val="0058751E"/>
    <w:rsid w:val="0058779C"/>
    <w:rsid w:val="00587B68"/>
    <w:rsid w:val="00587ED3"/>
    <w:rsid w:val="0059000A"/>
    <w:rsid w:val="00590522"/>
    <w:rsid w:val="00590BD0"/>
    <w:rsid w:val="00590CB3"/>
    <w:rsid w:val="00590CD0"/>
    <w:rsid w:val="00590CF6"/>
    <w:rsid w:val="00590E34"/>
    <w:rsid w:val="00590EBE"/>
    <w:rsid w:val="00591133"/>
    <w:rsid w:val="0059129D"/>
    <w:rsid w:val="0059134F"/>
    <w:rsid w:val="0059139F"/>
    <w:rsid w:val="005914E2"/>
    <w:rsid w:val="0059196E"/>
    <w:rsid w:val="00591DA2"/>
    <w:rsid w:val="00591F67"/>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C0B"/>
    <w:rsid w:val="00593D01"/>
    <w:rsid w:val="00593D92"/>
    <w:rsid w:val="00594131"/>
    <w:rsid w:val="005943DC"/>
    <w:rsid w:val="0059445A"/>
    <w:rsid w:val="005945A0"/>
    <w:rsid w:val="0059469D"/>
    <w:rsid w:val="00594822"/>
    <w:rsid w:val="005949F3"/>
    <w:rsid w:val="00594AA3"/>
    <w:rsid w:val="00594C9D"/>
    <w:rsid w:val="00594EC7"/>
    <w:rsid w:val="00594F57"/>
    <w:rsid w:val="0059509B"/>
    <w:rsid w:val="005953DB"/>
    <w:rsid w:val="005953FA"/>
    <w:rsid w:val="00595B25"/>
    <w:rsid w:val="00595FDC"/>
    <w:rsid w:val="005960F6"/>
    <w:rsid w:val="005965CD"/>
    <w:rsid w:val="005967D3"/>
    <w:rsid w:val="005969F9"/>
    <w:rsid w:val="00596A51"/>
    <w:rsid w:val="00596BF6"/>
    <w:rsid w:val="00596D22"/>
    <w:rsid w:val="00596D2F"/>
    <w:rsid w:val="00596D47"/>
    <w:rsid w:val="00596FCD"/>
    <w:rsid w:val="00597387"/>
    <w:rsid w:val="00597486"/>
    <w:rsid w:val="00597536"/>
    <w:rsid w:val="005976ED"/>
    <w:rsid w:val="005977B5"/>
    <w:rsid w:val="00597879"/>
    <w:rsid w:val="00597DDF"/>
    <w:rsid w:val="005A0118"/>
    <w:rsid w:val="005A01ED"/>
    <w:rsid w:val="005A026B"/>
    <w:rsid w:val="005A038C"/>
    <w:rsid w:val="005A0542"/>
    <w:rsid w:val="005A0753"/>
    <w:rsid w:val="005A0A38"/>
    <w:rsid w:val="005A0D74"/>
    <w:rsid w:val="005A0FA1"/>
    <w:rsid w:val="005A12D1"/>
    <w:rsid w:val="005A15AC"/>
    <w:rsid w:val="005A16B3"/>
    <w:rsid w:val="005A1B91"/>
    <w:rsid w:val="005A1D13"/>
    <w:rsid w:val="005A1E7D"/>
    <w:rsid w:val="005A1F33"/>
    <w:rsid w:val="005A2159"/>
    <w:rsid w:val="005A240A"/>
    <w:rsid w:val="005A2427"/>
    <w:rsid w:val="005A2537"/>
    <w:rsid w:val="005A2A1D"/>
    <w:rsid w:val="005A2AC4"/>
    <w:rsid w:val="005A2AC5"/>
    <w:rsid w:val="005A2DB6"/>
    <w:rsid w:val="005A2E7E"/>
    <w:rsid w:val="005A3203"/>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4F7C"/>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6DDE"/>
    <w:rsid w:val="005A7155"/>
    <w:rsid w:val="005A7549"/>
    <w:rsid w:val="005A7662"/>
    <w:rsid w:val="005A768E"/>
    <w:rsid w:val="005A76E0"/>
    <w:rsid w:val="005A7745"/>
    <w:rsid w:val="005A7B9D"/>
    <w:rsid w:val="005A7BE9"/>
    <w:rsid w:val="005A7D21"/>
    <w:rsid w:val="005A7E3D"/>
    <w:rsid w:val="005B0765"/>
    <w:rsid w:val="005B088F"/>
    <w:rsid w:val="005B08D8"/>
    <w:rsid w:val="005B0D3F"/>
    <w:rsid w:val="005B0E8B"/>
    <w:rsid w:val="005B1244"/>
    <w:rsid w:val="005B1539"/>
    <w:rsid w:val="005B1834"/>
    <w:rsid w:val="005B1A77"/>
    <w:rsid w:val="005B1DB6"/>
    <w:rsid w:val="005B1EFC"/>
    <w:rsid w:val="005B1FC5"/>
    <w:rsid w:val="005B2010"/>
    <w:rsid w:val="005B2583"/>
    <w:rsid w:val="005B2BC9"/>
    <w:rsid w:val="005B2D47"/>
    <w:rsid w:val="005B2EA6"/>
    <w:rsid w:val="005B310C"/>
    <w:rsid w:val="005B31B5"/>
    <w:rsid w:val="005B31D5"/>
    <w:rsid w:val="005B3534"/>
    <w:rsid w:val="005B367B"/>
    <w:rsid w:val="005B3766"/>
    <w:rsid w:val="005B3816"/>
    <w:rsid w:val="005B3952"/>
    <w:rsid w:val="005B3A49"/>
    <w:rsid w:val="005B3C2F"/>
    <w:rsid w:val="005B3C63"/>
    <w:rsid w:val="005B3E04"/>
    <w:rsid w:val="005B400D"/>
    <w:rsid w:val="005B4057"/>
    <w:rsid w:val="005B410D"/>
    <w:rsid w:val="005B41B9"/>
    <w:rsid w:val="005B4341"/>
    <w:rsid w:val="005B441F"/>
    <w:rsid w:val="005B4664"/>
    <w:rsid w:val="005B46F7"/>
    <w:rsid w:val="005B4D4C"/>
    <w:rsid w:val="005B4F05"/>
    <w:rsid w:val="005B509C"/>
    <w:rsid w:val="005B5136"/>
    <w:rsid w:val="005B5188"/>
    <w:rsid w:val="005B51D0"/>
    <w:rsid w:val="005B5282"/>
    <w:rsid w:val="005B5371"/>
    <w:rsid w:val="005B53F3"/>
    <w:rsid w:val="005B551F"/>
    <w:rsid w:val="005B5609"/>
    <w:rsid w:val="005B562E"/>
    <w:rsid w:val="005B56E4"/>
    <w:rsid w:val="005B5814"/>
    <w:rsid w:val="005B5874"/>
    <w:rsid w:val="005B5886"/>
    <w:rsid w:val="005B5A23"/>
    <w:rsid w:val="005B5D5A"/>
    <w:rsid w:val="005B5DCD"/>
    <w:rsid w:val="005B6048"/>
    <w:rsid w:val="005B620A"/>
    <w:rsid w:val="005B6268"/>
    <w:rsid w:val="005B63AA"/>
    <w:rsid w:val="005B6663"/>
    <w:rsid w:val="005B679B"/>
    <w:rsid w:val="005B685A"/>
    <w:rsid w:val="005B6B38"/>
    <w:rsid w:val="005B6B72"/>
    <w:rsid w:val="005B6C6B"/>
    <w:rsid w:val="005B6E59"/>
    <w:rsid w:val="005B7145"/>
    <w:rsid w:val="005B728A"/>
    <w:rsid w:val="005B754F"/>
    <w:rsid w:val="005B75DC"/>
    <w:rsid w:val="005B76AA"/>
    <w:rsid w:val="005B770C"/>
    <w:rsid w:val="005B7749"/>
    <w:rsid w:val="005B7774"/>
    <w:rsid w:val="005B78AC"/>
    <w:rsid w:val="005B7A28"/>
    <w:rsid w:val="005B7A9E"/>
    <w:rsid w:val="005B7AE4"/>
    <w:rsid w:val="005B7C4C"/>
    <w:rsid w:val="005B7D35"/>
    <w:rsid w:val="005B7DF6"/>
    <w:rsid w:val="005B7E76"/>
    <w:rsid w:val="005B7F5B"/>
    <w:rsid w:val="005C048B"/>
    <w:rsid w:val="005C093A"/>
    <w:rsid w:val="005C0B82"/>
    <w:rsid w:val="005C0C95"/>
    <w:rsid w:val="005C0D24"/>
    <w:rsid w:val="005C0DC7"/>
    <w:rsid w:val="005C0F7A"/>
    <w:rsid w:val="005C10E4"/>
    <w:rsid w:val="005C10F0"/>
    <w:rsid w:val="005C1180"/>
    <w:rsid w:val="005C12B9"/>
    <w:rsid w:val="005C1698"/>
    <w:rsid w:val="005C19D6"/>
    <w:rsid w:val="005C1ABC"/>
    <w:rsid w:val="005C1AD9"/>
    <w:rsid w:val="005C1E7C"/>
    <w:rsid w:val="005C202D"/>
    <w:rsid w:val="005C2079"/>
    <w:rsid w:val="005C2B17"/>
    <w:rsid w:val="005C2CDC"/>
    <w:rsid w:val="005C3118"/>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04F"/>
    <w:rsid w:val="005C561D"/>
    <w:rsid w:val="005C5652"/>
    <w:rsid w:val="005C56F7"/>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695"/>
    <w:rsid w:val="005C76C6"/>
    <w:rsid w:val="005C78F5"/>
    <w:rsid w:val="005C7909"/>
    <w:rsid w:val="005C7942"/>
    <w:rsid w:val="005C7987"/>
    <w:rsid w:val="005C7C7C"/>
    <w:rsid w:val="005C7E12"/>
    <w:rsid w:val="005D0027"/>
    <w:rsid w:val="005D0348"/>
    <w:rsid w:val="005D036B"/>
    <w:rsid w:val="005D06A0"/>
    <w:rsid w:val="005D0933"/>
    <w:rsid w:val="005D0CA5"/>
    <w:rsid w:val="005D0F93"/>
    <w:rsid w:val="005D1021"/>
    <w:rsid w:val="005D1158"/>
    <w:rsid w:val="005D132C"/>
    <w:rsid w:val="005D146C"/>
    <w:rsid w:val="005D14DF"/>
    <w:rsid w:val="005D1509"/>
    <w:rsid w:val="005D182B"/>
    <w:rsid w:val="005D1919"/>
    <w:rsid w:val="005D1C89"/>
    <w:rsid w:val="005D1D4E"/>
    <w:rsid w:val="005D1D56"/>
    <w:rsid w:val="005D1ED8"/>
    <w:rsid w:val="005D211A"/>
    <w:rsid w:val="005D226E"/>
    <w:rsid w:val="005D238F"/>
    <w:rsid w:val="005D24AB"/>
    <w:rsid w:val="005D2524"/>
    <w:rsid w:val="005D25C3"/>
    <w:rsid w:val="005D25E0"/>
    <w:rsid w:val="005D26EF"/>
    <w:rsid w:val="005D2B1F"/>
    <w:rsid w:val="005D2DD9"/>
    <w:rsid w:val="005D2E35"/>
    <w:rsid w:val="005D2E4F"/>
    <w:rsid w:val="005D2F13"/>
    <w:rsid w:val="005D2FE3"/>
    <w:rsid w:val="005D3380"/>
    <w:rsid w:val="005D34F3"/>
    <w:rsid w:val="005D35E4"/>
    <w:rsid w:val="005D35F0"/>
    <w:rsid w:val="005D362E"/>
    <w:rsid w:val="005D378C"/>
    <w:rsid w:val="005D39FC"/>
    <w:rsid w:val="005D3A68"/>
    <w:rsid w:val="005D3A74"/>
    <w:rsid w:val="005D3B30"/>
    <w:rsid w:val="005D3B74"/>
    <w:rsid w:val="005D3C83"/>
    <w:rsid w:val="005D4280"/>
    <w:rsid w:val="005D4665"/>
    <w:rsid w:val="005D46BF"/>
    <w:rsid w:val="005D4737"/>
    <w:rsid w:val="005D48BE"/>
    <w:rsid w:val="005D492B"/>
    <w:rsid w:val="005D4A37"/>
    <w:rsid w:val="005D4C4E"/>
    <w:rsid w:val="005D4E44"/>
    <w:rsid w:val="005D4F6D"/>
    <w:rsid w:val="005D5041"/>
    <w:rsid w:val="005D50BA"/>
    <w:rsid w:val="005D50F6"/>
    <w:rsid w:val="005D5581"/>
    <w:rsid w:val="005D5944"/>
    <w:rsid w:val="005D5BD8"/>
    <w:rsid w:val="005D5FA1"/>
    <w:rsid w:val="005D6400"/>
    <w:rsid w:val="005D6522"/>
    <w:rsid w:val="005D6562"/>
    <w:rsid w:val="005D65EE"/>
    <w:rsid w:val="005D6629"/>
    <w:rsid w:val="005D673E"/>
    <w:rsid w:val="005D6782"/>
    <w:rsid w:val="005D6921"/>
    <w:rsid w:val="005D694C"/>
    <w:rsid w:val="005D6AF1"/>
    <w:rsid w:val="005D744E"/>
    <w:rsid w:val="005D74F5"/>
    <w:rsid w:val="005D767B"/>
    <w:rsid w:val="005D7795"/>
    <w:rsid w:val="005D7A89"/>
    <w:rsid w:val="005D7C1A"/>
    <w:rsid w:val="005D7D30"/>
    <w:rsid w:val="005D7E72"/>
    <w:rsid w:val="005D7ED9"/>
    <w:rsid w:val="005E006C"/>
    <w:rsid w:val="005E0092"/>
    <w:rsid w:val="005E01B0"/>
    <w:rsid w:val="005E03F7"/>
    <w:rsid w:val="005E04D9"/>
    <w:rsid w:val="005E05EF"/>
    <w:rsid w:val="005E074B"/>
    <w:rsid w:val="005E07F2"/>
    <w:rsid w:val="005E081E"/>
    <w:rsid w:val="005E097D"/>
    <w:rsid w:val="005E09D6"/>
    <w:rsid w:val="005E09FC"/>
    <w:rsid w:val="005E0C53"/>
    <w:rsid w:val="005E0E91"/>
    <w:rsid w:val="005E11B8"/>
    <w:rsid w:val="005E1767"/>
    <w:rsid w:val="005E192D"/>
    <w:rsid w:val="005E19E3"/>
    <w:rsid w:val="005E1A32"/>
    <w:rsid w:val="005E1B51"/>
    <w:rsid w:val="005E1C1A"/>
    <w:rsid w:val="005E1C7C"/>
    <w:rsid w:val="005E1DE6"/>
    <w:rsid w:val="005E1E00"/>
    <w:rsid w:val="005E1E52"/>
    <w:rsid w:val="005E1EC4"/>
    <w:rsid w:val="005E21FD"/>
    <w:rsid w:val="005E22EE"/>
    <w:rsid w:val="005E2376"/>
    <w:rsid w:val="005E2438"/>
    <w:rsid w:val="005E280D"/>
    <w:rsid w:val="005E292C"/>
    <w:rsid w:val="005E2AAD"/>
    <w:rsid w:val="005E2C83"/>
    <w:rsid w:val="005E2C86"/>
    <w:rsid w:val="005E2EE6"/>
    <w:rsid w:val="005E2F3C"/>
    <w:rsid w:val="005E3459"/>
    <w:rsid w:val="005E349F"/>
    <w:rsid w:val="005E3B8D"/>
    <w:rsid w:val="005E3C71"/>
    <w:rsid w:val="005E3D8E"/>
    <w:rsid w:val="005E4096"/>
    <w:rsid w:val="005E41F0"/>
    <w:rsid w:val="005E46CE"/>
    <w:rsid w:val="005E4746"/>
    <w:rsid w:val="005E478B"/>
    <w:rsid w:val="005E4ADA"/>
    <w:rsid w:val="005E4CCA"/>
    <w:rsid w:val="005E4EC8"/>
    <w:rsid w:val="005E4F2B"/>
    <w:rsid w:val="005E504D"/>
    <w:rsid w:val="005E54DE"/>
    <w:rsid w:val="005E55CE"/>
    <w:rsid w:val="005E5818"/>
    <w:rsid w:val="005E5AB3"/>
    <w:rsid w:val="005E5ACC"/>
    <w:rsid w:val="005E628F"/>
    <w:rsid w:val="005E62DF"/>
    <w:rsid w:val="005E6709"/>
    <w:rsid w:val="005E69FB"/>
    <w:rsid w:val="005E6D28"/>
    <w:rsid w:val="005E6E59"/>
    <w:rsid w:val="005E6EDB"/>
    <w:rsid w:val="005E6F7F"/>
    <w:rsid w:val="005E7018"/>
    <w:rsid w:val="005E7162"/>
    <w:rsid w:val="005E72D5"/>
    <w:rsid w:val="005E75CF"/>
    <w:rsid w:val="005E7851"/>
    <w:rsid w:val="005E78D0"/>
    <w:rsid w:val="005E794F"/>
    <w:rsid w:val="005E7D07"/>
    <w:rsid w:val="005E7E68"/>
    <w:rsid w:val="005E7F3F"/>
    <w:rsid w:val="005F0030"/>
    <w:rsid w:val="005F019E"/>
    <w:rsid w:val="005F02C0"/>
    <w:rsid w:val="005F073B"/>
    <w:rsid w:val="005F0803"/>
    <w:rsid w:val="005F0838"/>
    <w:rsid w:val="005F0A9E"/>
    <w:rsid w:val="005F0CE0"/>
    <w:rsid w:val="005F0DB7"/>
    <w:rsid w:val="005F0E13"/>
    <w:rsid w:val="005F131A"/>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4396"/>
    <w:rsid w:val="005F43D0"/>
    <w:rsid w:val="005F47B4"/>
    <w:rsid w:val="005F48C5"/>
    <w:rsid w:val="005F48D3"/>
    <w:rsid w:val="005F4911"/>
    <w:rsid w:val="005F49C3"/>
    <w:rsid w:val="005F4A88"/>
    <w:rsid w:val="005F4CB8"/>
    <w:rsid w:val="005F52D6"/>
    <w:rsid w:val="005F53CF"/>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D1F"/>
    <w:rsid w:val="005F6D66"/>
    <w:rsid w:val="005F6E70"/>
    <w:rsid w:val="005F6E84"/>
    <w:rsid w:val="005F6FDC"/>
    <w:rsid w:val="005F70DA"/>
    <w:rsid w:val="005F7262"/>
    <w:rsid w:val="005F737B"/>
    <w:rsid w:val="005F75D8"/>
    <w:rsid w:val="005F75F5"/>
    <w:rsid w:val="005F7823"/>
    <w:rsid w:val="005F7888"/>
    <w:rsid w:val="005F7B50"/>
    <w:rsid w:val="00600011"/>
    <w:rsid w:val="00600300"/>
    <w:rsid w:val="00600304"/>
    <w:rsid w:val="006005A8"/>
    <w:rsid w:val="00600B13"/>
    <w:rsid w:val="00600C29"/>
    <w:rsid w:val="00600CCA"/>
    <w:rsid w:val="00600DCB"/>
    <w:rsid w:val="00600F74"/>
    <w:rsid w:val="00601098"/>
    <w:rsid w:val="006010C3"/>
    <w:rsid w:val="006010D4"/>
    <w:rsid w:val="00601126"/>
    <w:rsid w:val="0060132F"/>
    <w:rsid w:val="00601900"/>
    <w:rsid w:val="00601C41"/>
    <w:rsid w:val="00601E05"/>
    <w:rsid w:val="00601F2A"/>
    <w:rsid w:val="00601F2E"/>
    <w:rsid w:val="00601FF0"/>
    <w:rsid w:val="006022B4"/>
    <w:rsid w:val="0060249D"/>
    <w:rsid w:val="00602AC0"/>
    <w:rsid w:val="00602C38"/>
    <w:rsid w:val="00602DFF"/>
    <w:rsid w:val="00602F41"/>
    <w:rsid w:val="00603139"/>
    <w:rsid w:val="00603617"/>
    <w:rsid w:val="00603E58"/>
    <w:rsid w:val="006043F7"/>
    <w:rsid w:val="006046E2"/>
    <w:rsid w:val="00604832"/>
    <w:rsid w:val="006048D8"/>
    <w:rsid w:val="00604C0C"/>
    <w:rsid w:val="00604F30"/>
    <w:rsid w:val="00605120"/>
    <w:rsid w:val="006051B7"/>
    <w:rsid w:val="00605248"/>
    <w:rsid w:val="0060536C"/>
    <w:rsid w:val="00605C02"/>
    <w:rsid w:val="00605CA2"/>
    <w:rsid w:val="00605E3D"/>
    <w:rsid w:val="00605EDA"/>
    <w:rsid w:val="006061B9"/>
    <w:rsid w:val="006063ED"/>
    <w:rsid w:val="006063F4"/>
    <w:rsid w:val="0060653F"/>
    <w:rsid w:val="006066ED"/>
    <w:rsid w:val="00606738"/>
    <w:rsid w:val="006067FF"/>
    <w:rsid w:val="00606B94"/>
    <w:rsid w:val="00606D9E"/>
    <w:rsid w:val="00606EBB"/>
    <w:rsid w:val="00607020"/>
    <w:rsid w:val="006071FB"/>
    <w:rsid w:val="0060755E"/>
    <w:rsid w:val="00607875"/>
    <w:rsid w:val="006078F8"/>
    <w:rsid w:val="00607A6C"/>
    <w:rsid w:val="00607E13"/>
    <w:rsid w:val="00607E3B"/>
    <w:rsid w:val="006100D5"/>
    <w:rsid w:val="00610405"/>
    <w:rsid w:val="00610AAD"/>
    <w:rsid w:val="00610B28"/>
    <w:rsid w:val="00610BCA"/>
    <w:rsid w:val="00610D3C"/>
    <w:rsid w:val="00610E7D"/>
    <w:rsid w:val="00611118"/>
    <w:rsid w:val="0061118F"/>
    <w:rsid w:val="00611244"/>
    <w:rsid w:val="0061125C"/>
    <w:rsid w:val="0061139E"/>
    <w:rsid w:val="0061145C"/>
    <w:rsid w:val="00611489"/>
    <w:rsid w:val="006116C5"/>
    <w:rsid w:val="00611776"/>
    <w:rsid w:val="00611A47"/>
    <w:rsid w:val="00611AA5"/>
    <w:rsid w:val="00611B07"/>
    <w:rsid w:val="00611B57"/>
    <w:rsid w:val="00611F27"/>
    <w:rsid w:val="00611FBF"/>
    <w:rsid w:val="0061205C"/>
    <w:rsid w:val="006121CA"/>
    <w:rsid w:val="00612239"/>
    <w:rsid w:val="00612385"/>
    <w:rsid w:val="006127A7"/>
    <w:rsid w:val="00612B62"/>
    <w:rsid w:val="00613314"/>
    <w:rsid w:val="00613400"/>
    <w:rsid w:val="006134C3"/>
    <w:rsid w:val="00613579"/>
    <w:rsid w:val="00613B58"/>
    <w:rsid w:val="00614193"/>
    <w:rsid w:val="0061458B"/>
    <w:rsid w:val="00614906"/>
    <w:rsid w:val="006149C1"/>
    <w:rsid w:val="00615183"/>
    <w:rsid w:val="00615216"/>
    <w:rsid w:val="006154E3"/>
    <w:rsid w:val="006154E9"/>
    <w:rsid w:val="0061575F"/>
    <w:rsid w:val="00615A6F"/>
    <w:rsid w:val="006161C5"/>
    <w:rsid w:val="006162EE"/>
    <w:rsid w:val="006168D5"/>
    <w:rsid w:val="00616B16"/>
    <w:rsid w:val="00616BF0"/>
    <w:rsid w:val="00616D5C"/>
    <w:rsid w:val="00616D6C"/>
    <w:rsid w:val="00616D8E"/>
    <w:rsid w:val="00616EC9"/>
    <w:rsid w:val="00616EE6"/>
    <w:rsid w:val="00616F86"/>
    <w:rsid w:val="006170CC"/>
    <w:rsid w:val="0061723B"/>
    <w:rsid w:val="00617574"/>
    <w:rsid w:val="006178EB"/>
    <w:rsid w:val="00617A16"/>
    <w:rsid w:val="00617AB6"/>
    <w:rsid w:val="00617AB9"/>
    <w:rsid w:val="00617BCC"/>
    <w:rsid w:val="006200F8"/>
    <w:rsid w:val="0062015B"/>
    <w:rsid w:val="00620249"/>
    <w:rsid w:val="0062029B"/>
    <w:rsid w:val="00620347"/>
    <w:rsid w:val="0062057C"/>
    <w:rsid w:val="00620A8F"/>
    <w:rsid w:val="00620D3C"/>
    <w:rsid w:val="00620E0C"/>
    <w:rsid w:val="00621253"/>
    <w:rsid w:val="006213E5"/>
    <w:rsid w:val="006213EE"/>
    <w:rsid w:val="0062169B"/>
    <w:rsid w:val="00621822"/>
    <w:rsid w:val="00621CE0"/>
    <w:rsid w:val="00621E63"/>
    <w:rsid w:val="00621EF6"/>
    <w:rsid w:val="00621F41"/>
    <w:rsid w:val="0062203B"/>
    <w:rsid w:val="00622060"/>
    <w:rsid w:val="006220D1"/>
    <w:rsid w:val="006222EA"/>
    <w:rsid w:val="006223FD"/>
    <w:rsid w:val="0062240B"/>
    <w:rsid w:val="00622662"/>
    <w:rsid w:val="006226A3"/>
    <w:rsid w:val="0062289D"/>
    <w:rsid w:val="00622D80"/>
    <w:rsid w:val="00622D89"/>
    <w:rsid w:val="00622E63"/>
    <w:rsid w:val="00622EC8"/>
    <w:rsid w:val="0062311A"/>
    <w:rsid w:val="00623434"/>
    <w:rsid w:val="0062397A"/>
    <w:rsid w:val="00623F0C"/>
    <w:rsid w:val="00623F18"/>
    <w:rsid w:val="006241AB"/>
    <w:rsid w:val="00624225"/>
    <w:rsid w:val="00624272"/>
    <w:rsid w:val="006242D5"/>
    <w:rsid w:val="0062467F"/>
    <w:rsid w:val="00624716"/>
    <w:rsid w:val="006247D5"/>
    <w:rsid w:val="006249AB"/>
    <w:rsid w:val="00624BBE"/>
    <w:rsid w:val="00624C71"/>
    <w:rsid w:val="00624D4F"/>
    <w:rsid w:val="00624E5E"/>
    <w:rsid w:val="0062517C"/>
    <w:rsid w:val="00625430"/>
    <w:rsid w:val="006259BE"/>
    <w:rsid w:val="006259E2"/>
    <w:rsid w:val="006259E7"/>
    <w:rsid w:val="006261D5"/>
    <w:rsid w:val="0062640D"/>
    <w:rsid w:val="006264AE"/>
    <w:rsid w:val="006267BE"/>
    <w:rsid w:val="00626B73"/>
    <w:rsid w:val="00626CC3"/>
    <w:rsid w:val="00626E91"/>
    <w:rsid w:val="0062700D"/>
    <w:rsid w:val="00627281"/>
    <w:rsid w:val="006273C5"/>
    <w:rsid w:val="006275BD"/>
    <w:rsid w:val="006275FB"/>
    <w:rsid w:val="00627774"/>
    <w:rsid w:val="0062778B"/>
    <w:rsid w:val="006277DA"/>
    <w:rsid w:val="0062790C"/>
    <w:rsid w:val="006279A7"/>
    <w:rsid w:val="00627A89"/>
    <w:rsid w:val="00627C3D"/>
    <w:rsid w:val="00627E9E"/>
    <w:rsid w:val="00627EA3"/>
    <w:rsid w:val="00627F08"/>
    <w:rsid w:val="00630320"/>
    <w:rsid w:val="0063034E"/>
    <w:rsid w:val="006305F0"/>
    <w:rsid w:val="006307BD"/>
    <w:rsid w:val="00630905"/>
    <w:rsid w:val="00630C40"/>
    <w:rsid w:val="00630CC5"/>
    <w:rsid w:val="00630E3E"/>
    <w:rsid w:val="00630FA9"/>
    <w:rsid w:val="0063119A"/>
    <w:rsid w:val="0063121F"/>
    <w:rsid w:val="00631481"/>
    <w:rsid w:val="0063149C"/>
    <w:rsid w:val="006314CF"/>
    <w:rsid w:val="00631661"/>
    <w:rsid w:val="006317E0"/>
    <w:rsid w:val="006317FA"/>
    <w:rsid w:val="0063188F"/>
    <w:rsid w:val="00631CBE"/>
    <w:rsid w:val="00631EA8"/>
    <w:rsid w:val="00631FF9"/>
    <w:rsid w:val="006320D4"/>
    <w:rsid w:val="0063225B"/>
    <w:rsid w:val="0063233C"/>
    <w:rsid w:val="006324F9"/>
    <w:rsid w:val="00632521"/>
    <w:rsid w:val="00632B50"/>
    <w:rsid w:val="00632B90"/>
    <w:rsid w:val="00632E99"/>
    <w:rsid w:val="00632F26"/>
    <w:rsid w:val="00632F95"/>
    <w:rsid w:val="00633178"/>
    <w:rsid w:val="006333D9"/>
    <w:rsid w:val="00633438"/>
    <w:rsid w:val="00633912"/>
    <w:rsid w:val="00633A7C"/>
    <w:rsid w:val="00633EA3"/>
    <w:rsid w:val="00634029"/>
    <w:rsid w:val="006340EE"/>
    <w:rsid w:val="0063448D"/>
    <w:rsid w:val="0063448F"/>
    <w:rsid w:val="00634729"/>
    <w:rsid w:val="00634BDF"/>
    <w:rsid w:val="00634C1B"/>
    <w:rsid w:val="00634C31"/>
    <w:rsid w:val="0063511B"/>
    <w:rsid w:val="006354FA"/>
    <w:rsid w:val="0063562D"/>
    <w:rsid w:val="00635B32"/>
    <w:rsid w:val="00635E6B"/>
    <w:rsid w:val="0063629C"/>
    <w:rsid w:val="006363AE"/>
    <w:rsid w:val="00636403"/>
    <w:rsid w:val="00636653"/>
    <w:rsid w:val="006366EF"/>
    <w:rsid w:val="00636712"/>
    <w:rsid w:val="00636A39"/>
    <w:rsid w:val="00636BE2"/>
    <w:rsid w:val="00637212"/>
    <w:rsid w:val="006372FF"/>
    <w:rsid w:val="006373DB"/>
    <w:rsid w:val="0063745E"/>
    <w:rsid w:val="0063753C"/>
    <w:rsid w:val="00637A35"/>
    <w:rsid w:val="00637C87"/>
    <w:rsid w:val="00637C8A"/>
    <w:rsid w:val="00637E74"/>
    <w:rsid w:val="00637F15"/>
    <w:rsid w:val="00640292"/>
    <w:rsid w:val="006402D8"/>
    <w:rsid w:val="0064032B"/>
    <w:rsid w:val="00640465"/>
    <w:rsid w:val="00640AE1"/>
    <w:rsid w:val="00641324"/>
    <w:rsid w:val="0064134F"/>
    <w:rsid w:val="0064154E"/>
    <w:rsid w:val="00641A01"/>
    <w:rsid w:val="00641C68"/>
    <w:rsid w:val="00641C7C"/>
    <w:rsid w:val="00641D8C"/>
    <w:rsid w:val="00641D8F"/>
    <w:rsid w:val="00642002"/>
    <w:rsid w:val="006421F4"/>
    <w:rsid w:val="00642361"/>
    <w:rsid w:val="00642470"/>
    <w:rsid w:val="0064256C"/>
    <w:rsid w:val="00642675"/>
    <w:rsid w:val="00642AC6"/>
    <w:rsid w:val="00642B32"/>
    <w:rsid w:val="00643006"/>
    <w:rsid w:val="0064327A"/>
    <w:rsid w:val="00643377"/>
    <w:rsid w:val="00643846"/>
    <w:rsid w:val="00643A61"/>
    <w:rsid w:val="00644385"/>
    <w:rsid w:val="00644452"/>
    <w:rsid w:val="00644506"/>
    <w:rsid w:val="006446B0"/>
    <w:rsid w:val="006448FB"/>
    <w:rsid w:val="00644AAD"/>
    <w:rsid w:val="00644B61"/>
    <w:rsid w:val="00644BDC"/>
    <w:rsid w:val="0064512B"/>
    <w:rsid w:val="006451FE"/>
    <w:rsid w:val="00645200"/>
    <w:rsid w:val="006455B4"/>
    <w:rsid w:val="00645620"/>
    <w:rsid w:val="00645A8C"/>
    <w:rsid w:val="00645E4F"/>
    <w:rsid w:val="00645EB5"/>
    <w:rsid w:val="00645FD0"/>
    <w:rsid w:val="006460DA"/>
    <w:rsid w:val="00646618"/>
    <w:rsid w:val="00646742"/>
    <w:rsid w:val="006467C0"/>
    <w:rsid w:val="00646A25"/>
    <w:rsid w:val="00646C37"/>
    <w:rsid w:val="00646C54"/>
    <w:rsid w:val="006472A2"/>
    <w:rsid w:val="0064757C"/>
    <w:rsid w:val="00647917"/>
    <w:rsid w:val="00647C7F"/>
    <w:rsid w:val="00647D68"/>
    <w:rsid w:val="00647E50"/>
    <w:rsid w:val="00647F4C"/>
    <w:rsid w:val="00650276"/>
    <w:rsid w:val="00650334"/>
    <w:rsid w:val="006504A4"/>
    <w:rsid w:val="00650B43"/>
    <w:rsid w:val="00650B54"/>
    <w:rsid w:val="00650F7C"/>
    <w:rsid w:val="00651412"/>
    <w:rsid w:val="00651599"/>
    <w:rsid w:val="00651909"/>
    <w:rsid w:val="00651B08"/>
    <w:rsid w:val="00652216"/>
    <w:rsid w:val="0065233D"/>
    <w:rsid w:val="00652366"/>
    <w:rsid w:val="006523D4"/>
    <w:rsid w:val="00652489"/>
    <w:rsid w:val="0065249A"/>
    <w:rsid w:val="006527AF"/>
    <w:rsid w:val="006527D0"/>
    <w:rsid w:val="00652C9B"/>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CE"/>
    <w:rsid w:val="00653DAF"/>
    <w:rsid w:val="00653E87"/>
    <w:rsid w:val="00653F7F"/>
    <w:rsid w:val="00654034"/>
    <w:rsid w:val="0065419D"/>
    <w:rsid w:val="006545AD"/>
    <w:rsid w:val="0065481D"/>
    <w:rsid w:val="006549BE"/>
    <w:rsid w:val="00654F4A"/>
    <w:rsid w:val="00654F5A"/>
    <w:rsid w:val="00654F6F"/>
    <w:rsid w:val="00654FEA"/>
    <w:rsid w:val="0065509F"/>
    <w:rsid w:val="006551CE"/>
    <w:rsid w:val="0065528C"/>
    <w:rsid w:val="0065557D"/>
    <w:rsid w:val="00655692"/>
    <w:rsid w:val="006556D9"/>
    <w:rsid w:val="00655897"/>
    <w:rsid w:val="00655AC6"/>
    <w:rsid w:val="00655BF6"/>
    <w:rsid w:val="00655C2D"/>
    <w:rsid w:val="00655D1D"/>
    <w:rsid w:val="00655E93"/>
    <w:rsid w:val="0065601D"/>
    <w:rsid w:val="00656808"/>
    <w:rsid w:val="006568F3"/>
    <w:rsid w:val="006569F1"/>
    <w:rsid w:val="00656B97"/>
    <w:rsid w:val="00656CD5"/>
    <w:rsid w:val="00656CEF"/>
    <w:rsid w:val="00656D02"/>
    <w:rsid w:val="00656D89"/>
    <w:rsid w:val="00656D8A"/>
    <w:rsid w:val="00656E3D"/>
    <w:rsid w:val="00657505"/>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6E6"/>
    <w:rsid w:val="00661781"/>
    <w:rsid w:val="00661827"/>
    <w:rsid w:val="0066184D"/>
    <w:rsid w:val="006618B0"/>
    <w:rsid w:val="0066190D"/>
    <w:rsid w:val="00661AD3"/>
    <w:rsid w:val="00661D52"/>
    <w:rsid w:val="0066206E"/>
    <w:rsid w:val="006620D3"/>
    <w:rsid w:val="006623B3"/>
    <w:rsid w:val="0066244D"/>
    <w:rsid w:val="0066251F"/>
    <w:rsid w:val="006626A1"/>
    <w:rsid w:val="00662955"/>
    <w:rsid w:val="00662978"/>
    <w:rsid w:val="00662A99"/>
    <w:rsid w:val="00662A9B"/>
    <w:rsid w:val="00662D46"/>
    <w:rsid w:val="00662D5F"/>
    <w:rsid w:val="00662DD7"/>
    <w:rsid w:val="00663034"/>
    <w:rsid w:val="00663043"/>
    <w:rsid w:val="0066307C"/>
    <w:rsid w:val="00663091"/>
    <w:rsid w:val="006630CF"/>
    <w:rsid w:val="00663346"/>
    <w:rsid w:val="006634E5"/>
    <w:rsid w:val="006634FD"/>
    <w:rsid w:val="006636BA"/>
    <w:rsid w:val="006637EC"/>
    <w:rsid w:val="0066381D"/>
    <w:rsid w:val="0066388C"/>
    <w:rsid w:val="006639E2"/>
    <w:rsid w:val="006639E8"/>
    <w:rsid w:val="00663A45"/>
    <w:rsid w:val="00663DDC"/>
    <w:rsid w:val="00663E44"/>
    <w:rsid w:val="00663F0D"/>
    <w:rsid w:val="006640E7"/>
    <w:rsid w:val="006641C9"/>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D1D"/>
    <w:rsid w:val="00665DDE"/>
    <w:rsid w:val="00665F4C"/>
    <w:rsid w:val="00666F8A"/>
    <w:rsid w:val="00667064"/>
    <w:rsid w:val="0066718C"/>
    <w:rsid w:val="00667228"/>
    <w:rsid w:val="00667373"/>
    <w:rsid w:val="00667828"/>
    <w:rsid w:val="0066792E"/>
    <w:rsid w:val="00667D82"/>
    <w:rsid w:val="006700A2"/>
    <w:rsid w:val="00670498"/>
    <w:rsid w:val="00670756"/>
    <w:rsid w:val="00670A61"/>
    <w:rsid w:val="00670DEB"/>
    <w:rsid w:val="006711C7"/>
    <w:rsid w:val="006712D6"/>
    <w:rsid w:val="00671365"/>
    <w:rsid w:val="00671456"/>
    <w:rsid w:val="006714A0"/>
    <w:rsid w:val="006718BC"/>
    <w:rsid w:val="00671913"/>
    <w:rsid w:val="00672183"/>
    <w:rsid w:val="006723B2"/>
    <w:rsid w:val="006723E1"/>
    <w:rsid w:val="006724B1"/>
    <w:rsid w:val="006726DE"/>
    <w:rsid w:val="00672D8C"/>
    <w:rsid w:val="006730D2"/>
    <w:rsid w:val="00673233"/>
    <w:rsid w:val="00673301"/>
    <w:rsid w:val="00673633"/>
    <w:rsid w:val="006736C6"/>
    <w:rsid w:val="00673A1E"/>
    <w:rsid w:val="00673A49"/>
    <w:rsid w:val="00673C30"/>
    <w:rsid w:val="00673FD0"/>
    <w:rsid w:val="00674041"/>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77"/>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E6"/>
    <w:rsid w:val="00677DED"/>
    <w:rsid w:val="00677EE8"/>
    <w:rsid w:val="00680006"/>
    <w:rsid w:val="006801A6"/>
    <w:rsid w:val="0068081F"/>
    <w:rsid w:val="00680A5F"/>
    <w:rsid w:val="00680D10"/>
    <w:rsid w:val="00680D67"/>
    <w:rsid w:val="00680F5C"/>
    <w:rsid w:val="0068118C"/>
    <w:rsid w:val="006811C7"/>
    <w:rsid w:val="00681328"/>
    <w:rsid w:val="0068149B"/>
    <w:rsid w:val="006815F3"/>
    <w:rsid w:val="0068170B"/>
    <w:rsid w:val="00681784"/>
    <w:rsid w:val="00681C80"/>
    <w:rsid w:val="00681DB3"/>
    <w:rsid w:val="00682190"/>
    <w:rsid w:val="006821D9"/>
    <w:rsid w:val="006821E7"/>
    <w:rsid w:val="006822AF"/>
    <w:rsid w:val="006828F4"/>
    <w:rsid w:val="00682D4A"/>
    <w:rsid w:val="00683151"/>
    <w:rsid w:val="0068315D"/>
    <w:rsid w:val="00683171"/>
    <w:rsid w:val="006831A7"/>
    <w:rsid w:val="006831CB"/>
    <w:rsid w:val="0068380B"/>
    <w:rsid w:val="0068392B"/>
    <w:rsid w:val="00683BDC"/>
    <w:rsid w:val="00683E2D"/>
    <w:rsid w:val="006840FB"/>
    <w:rsid w:val="0068423E"/>
    <w:rsid w:val="00684272"/>
    <w:rsid w:val="006844E4"/>
    <w:rsid w:val="0068450E"/>
    <w:rsid w:val="0068466D"/>
    <w:rsid w:val="00684916"/>
    <w:rsid w:val="00684A92"/>
    <w:rsid w:val="00684D3C"/>
    <w:rsid w:val="00684E52"/>
    <w:rsid w:val="006852D6"/>
    <w:rsid w:val="006852F5"/>
    <w:rsid w:val="006853C2"/>
    <w:rsid w:val="006853F2"/>
    <w:rsid w:val="006853F4"/>
    <w:rsid w:val="00685503"/>
    <w:rsid w:val="00685888"/>
    <w:rsid w:val="006858E9"/>
    <w:rsid w:val="00685AB6"/>
    <w:rsid w:val="00685B3B"/>
    <w:rsid w:val="00685BB0"/>
    <w:rsid w:val="00685C6D"/>
    <w:rsid w:val="006863C7"/>
    <w:rsid w:val="0068644D"/>
    <w:rsid w:val="00686476"/>
    <w:rsid w:val="0068647C"/>
    <w:rsid w:val="00686671"/>
    <w:rsid w:val="00686795"/>
    <w:rsid w:val="00686897"/>
    <w:rsid w:val="0068694D"/>
    <w:rsid w:val="006869D4"/>
    <w:rsid w:val="00686ACA"/>
    <w:rsid w:val="00686C48"/>
    <w:rsid w:val="00686D94"/>
    <w:rsid w:val="00686E20"/>
    <w:rsid w:val="00686FDB"/>
    <w:rsid w:val="00687221"/>
    <w:rsid w:val="006873AC"/>
    <w:rsid w:val="0068778C"/>
    <w:rsid w:val="0068793D"/>
    <w:rsid w:val="00687AB5"/>
    <w:rsid w:val="00687B97"/>
    <w:rsid w:val="00687C19"/>
    <w:rsid w:val="00687ED6"/>
    <w:rsid w:val="00690484"/>
    <w:rsid w:val="006905ED"/>
    <w:rsid w:val="006906E4"/>
    <w:rsid w:val="006907BD"/>
    <w:rsid w:val="00690B03"/>
    <w:rsid w:val="00690CB4"/>
    <w:rsid w:val="00690D2D"/>
    <w:rsid w:val="00690E22"/>
    <w:rsid w:val="006916B6"/>
    <w:rsid w:val="00691856"/>
    <w:rsid w:val="006918C0"/>
    <w:rsid w:val="0069194B"/>
    <w:rsid w:val="00691A2C"/>
    <w:rsid w:val="00691BD4"/>
    <w:rsid w:val="00691C15"/>
    <w:rsid w:val="00691D6D"/>
    <w:rsid w:val="00691EC1"/>
    <w:rsid w:val="00691F84"/>
    <w:rsid w:val="0069205D"/>
    <w:rsid w:val="00692470"/>
    <w:rsid w:val="00692476"/>
    <w:rsid w:val="00692597"/>
    <w:rsid w:val="006925A0"/>
    <w:rsid w:val="006926CF"/>
    <w:rsid w:val="00692803"/>
    <w:rsid w:val="00692A49"/>
    <w:rsid w:val="00692A59"/>
    <w:rsid w:val="00692BC9"/>
    <w:rsid w:val="00692D2A"/>
    <w:rsid w:val="00693361"/>
    <w:rsid w:val="00693401"/>
    <w:rsid w:val="00693520"/>
    <w:rsid w:val="00693564"/>
    <w:rsid w:val="00693608"/>
    <w:rsid w:val="00693C2E"/>
    <w:rsid w:val="00693C5F"/>
    <w:rsid w:val="00693D5B"/>
    <w:rsid w:val="00693E20"/>
    <w:rsid w:val="00693F47"/>
    <w:rsid w:val="00693F6D"/>
    <w:rsid w:val="0069409C"/>
    <w:rsid w:val="006943A7"/>
    <w:rsid w:val="006944D7"/>
    <w:rsid w:val="006947F6"/>
    <w:rsid w:val="00694944"/>
    <w:rsid w:val="00694B2B"/>
    <w:rsid w:val="00694B8C"/>
    <w:rsid w:val="00694BC7"/>
    <w:rsid w:val="00694C21"/>
    <w:rsid w:val="00694D25"/>
    <w:rsid w:val="00694F7F"/>
    <w:rsid w:val="00695327"/>
    <w:rsid w:val="00695363"/>
    <w:rsid w:val="00695411"/>
    <w:rsid w:val="00695524"/>
    <w:rsid w:val="00695A55"/>
    <w:rsid w:val="00695C27"/>
    <w:rsid w:val="0069608A"/>
    <w:rsid w:val="00696153"/>
    <w:rsid w:val="00696222"/>
    <w:rsid w:val="00696274"/>
    <w:rsid w:val="0069633B"/>
    <w:rsid w:val="0069638E"/>
    <w:rsid w:val="006968F1"/>
    <w:rsid w:val="00696909"/>
    <w:rsid w:val="006969B5"/>
    <w:rsid w:val="00696BE4"/>
    <w:rsid w:val="00696C18"/>
    <w:rsid w:val="00696C1F"/>
    <w:rsid w:val="00696C8A"/>
    <w:rsid w:val="00696CCC"/>
    <w:rsid w:val="00696F17"/>
    <w:rsid w:val="00696FE5"/>
    <w:rsid w:val="006970BF"/>
    <w:rsid w:val="00697A1F"/>
    <w:rsid w:val="00697EC0"/>
    <w:rsid w:val="00697FE0"/>
    <w:rsid w:val="006A0077"/>
    <w:rsid w:val="006A0221"/>
    <w:rsid w:val="006A0354"/>
    <w:rsid w:val="006A04B4"/>
    <w:rsid w:val="006A0673"/>
    <w:rsid w:val="006A08DB"/>
    <w:rsid w:val="006A0AAF"/>
    <w:rsid w:val="006A0AE3"/>
    <w:rsid w:val="006A0B3E"/>
    <w:rsid w:val="006A0C60"/>
    <w:rsid w:val="006A0D95"/>
    <w:rsid w:val="006A0E98"/>
    <w:rsid w:val="006A0F36"/>
    <w:rsid w:val="006A0FC9"/>
    <w:rsid w:val="006A0FFA"/>
    <w:rsid w:val="006A1285"/>
    <w:rsid w:val="006A1485"/>
    <w:rsid w:val="006A1622"/>
    <w:rsid w:val="006A164D"/>
    <w:rsid w:val="006A1843"/>
    <w:rsid w:val="006A1927"/>
    <w:rsid w:val="006A1C07"/>
    <w:rsid w:val="006A1CAB"/>
    <w:rsid w:val="006A1DAA"/>
    <w:rsid w:val="006A1E2C"/>
    <w:rsid w:val="006A1EB4"/>
    <w:rsid w:val="006A1EB5"/>
    <w:rsid w:val="006A26B8"/>
    <w:rsid w:val="006A2C58"/>
    <w:rsid w:val="006A328D"/>
    <w:rsid w:val="006A3376"/>
    <w:rsid w:val="006A366E"/>
    <w:rsid w:val="006A379D"/>
    <w:rsid w:val="006A38CC"/>
    <w:rsid w:val="006A38F2"/>
    <w:rsid w:val="006A39BB"/>
    <w:rsid w:val="006A3DF5"/>
    <w:rsid w:val="006A40F6"/>
    <w:rsid w:val="006A425F"/>
    <w:rsid w:val="006A451C"/>
    <w:rsid w:val="006A4BCD"/>
    <w:rsid w:val="006A4CA6"/>
    <w:rsid w:val="006A4CBF"/>
    <w:rsid w:val="006A4CFE"/>
    <w:rsid w:val="006A4FAB"/>
    <w:rsid w:val="006A4FC4"/>
    <w:rsid w:val="006A533F"/>
    <w:rsid w:val="006A54DB"/>
    <w:rsid w:val="006A590C"/>
    <w:rsid w:val="006A5D21"/>
    <w:rsid w:val="006A5EF4"/>
    <w:rsid w:val="006A5F0E"/>
    <w:rsid w:val="006A5F0F"/>
    <w:rsid w:val="006A611B"/>
    <w:rsid w:val="006A658B"/>
    <w:rsid w:val="006A6906"/>
    <w:rsid w:val="006A694C"/>
    <w:rsid w:val="006A6A0D"/>
    <w:rsid w:val="006A6A96"/>
    <w:rsid w:val="006A6C42"/>
    <w:rsid w:val="006A710E"/>
    <w:rsid w:val="006A71EE"/>
    <w:rsid w:val="006A7349"/>
    <w:rsid w:val="006A7371"/>
    <w:rsid w:val="006A748E"/>
    <w:rsid w:val="006A7796"/>
    <w:rsid w:val="006A7C21"/>
    <w:rsid w:val="006A7CE8"/>
    <w:rsid w:val="006A7E19"/>
    <w:rsid w:val="006A7F82"/>
    <w:rsid w:val="006B03A5"/>
    <w:rsid w:val="006B03DD"/>
    <w:rsid w:val="006B04D8"/>
    <w:rsid w:val="006B055E"/>
    <w:rsid w:val="006B05DC"/>
    <w:rsid w:val="006B0638"/>
    <w:rsid w:val="006B07BF"/>
    <w:rsid w:val="006B0D06"/>
    <w:rsid w:val="006B0EF4"/>
    <w:rsid w:val="006B0FED"/>
    <w:rsid w:val="006B10BF"/>
    <w:rsid w:val="006B1176"/>
    <w:rsid w:val="006B11A5"/>
    <w:rsid w:val="006B13DE"/>
    <w:rsid w:val="006B1483"/>
    <w:rsid w:val="006B15B7"/>
    <w:rsid w:val="006B19DF"/>
    <w:rsid w:val="006B1DE8"/>
    <w:rsid w:val="006B2195"/>
    <w:rsid w:val="006B2311"/>
    <w:rsid w:val="006B2772"/>
    <w:rsid w:val="006B2817"/>
    <w:rsid w:val="006B2843"/>
    <w:rsid w:val="006B28AC"/>
    <w:rsid w:val="006B2AE0"/>
    <w:rsid w:val="006B2D6E"/>
    <w:rsid w:val="006B3107"/>
    <w:rsid w:val="006B3117"/>
    <w:rsid w:val="006B360B"/>
    <w:rsid w:val="006B3B57"/>
    <w:rsid w:val="006B3BA6"/>
    <w:rsid w:val="006B3BDC"/>
    <w:rsid w:val="006B4213"/>
    <w:rsid w:val="006B45D3"/>
    <w:rsid w:val="006B4609"/>
    <w:rsid w:val="006B4AED"/>
    <w:rsid w:val="006B4B2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932"/>
    <w:rsid w:val="006B693C"/>
    <w:rsid w:val="006B6A50"/>
    <w:rsid w:val="006B6D81"/>
    <w:rsid w:val="006B7104"/>
    <w:rsid w:val="006B7179"/>
    <w:rsid w:val="006B735C"/>
    <w:rsid w:val="006B74A9"/>
    <w:rsid w:val="006C0263"/>
    <w:rsid w:val="006C040E"/>
    <w:rsid w:val="006C043E"/>
    <w:rsid w:val="006C09CC"/>
    <w:rsid w:val="006C0A08"/>
    <w:rsid w:val="006C0A19"/>
    <w:rsid w:val="006C0A62"/>
    <w:rsid w:val="006C0AD9"/>
    <w:rsid w:val="006C0B6A"/>
    <w:rsid w:val="006C1257"/>
    <w:rsid w:val="006C12DA"/>
    <w:rsid w:val="006C1559"/>
    <w:rsid w:val="006C15A1"/>
    <w:rsid w:val="006C1783"/>
    <w:rsid w:val="006C1999"/>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2F31"/>
    <w:rsid w:val="006C3045"/>
    <w:rsid w:val="006C3466"/>
    <w:rsid w:val="006C36F7"/>
    <w:rsid w:val="006C3803"/>
    <w:rsid w:val="006C38A6"/>
    <w:rsid w:val="006C3AA2"/>
    <w:rsid w:val="006C3C0C"/>
    <w:rsid w:val="006C3FB8"/>
    <w:rsid w:val="006C45BC"/>
    <w:rsid w:val="006C464A"/>
    <w:rsid w:val="006C46DA"/>
    <w:rsid w:val="006C4E38"/>
    <w:rsid w:val="006C5363"/>
    <w:rsid w:val="006C53AD"/>
    <w:rsid w:val="006C587E"/>
    <w:rsid w:val="006C59F6"/>
    <w:rsid w:val="006C5C3C"/>
    <w:rsid w:val="006C5E77"/>
    <w:rsid w:val="006C5F23"/>
    <w:rsid w:val="006C60F6"/>
    <w:rsid w:val="006C6787"/>
    <w:rsid w:val="006C696F"/>
    <w:rsid w:val="006C6A3B"/>
    <w:rsid w:val="006C6B28"/>
    <w:rsid w:val="006C6FBB"/>
    <w:rsid w:val="006C708A"/>
    <w:rsid w:val="006C7102"/>
    <w:rsid w:val="006C7202"/>
    <w:rsid w:val="006C79E1"/>
    <w:rsid w:val="006C7BCE"/>
    <w:rsid w:val="006D0366"/>
    <w:rsid w:val="006D0559"/>
    <w:rsid w:val="006D0631"/>
    <w:rsid w:val="006D06B6"/>
    <w:rsid w:val="006D06FB"/>
    <w:rsid w:val="006D081D"/>
    <w:rsid w:val="006D09C1"/>
    <w:rsid w:val="006D0A3C"/>
    <w:rsid w:val="006D0C25"/>
    <w:rsid w:val="006D0CB2"/>
    <w:rsid w:val="006D0D1B"/>
    <w:rsid w:val="006D10B5"/>
    <w:rsid w:val="006D11AD"/>
    <w:rsid w:val="006D19B0"/>
    <w:rsid w:val="006D1AA3"/>
    <w:rsid w:val="006D1CD2"/>
    <w:rsid w:val="006D1D72"/>
    <w:rsid w:val="006D1E92"/>
    <w:rsid w:val="006D206B"/>
    <w:rsid w:val="006D2125"/>
    <w:rsid w:val="006D26C1"/>
    <w:rsid w:val="006D28F6"/>
    <w:rsid w:val="006D2A73"/>
    <w:rsid w:val="006D30D2"/>
    <w:rsid w:val="006D337C"/>
    <w:rsid w:val="006D33C7"/>
    <w:rsid w:val="006D33C9"/>
    <w:rsid w:val="006D33E7"/>
    <w:rsid w:val="006D34F3"/>
    <w:rsid w:val="006D36E8"/>
    <w:rsid w:val="006D3759"/>
    <w:rsid w:val="006D378D"/>
    <w:rsid w:val="006D37DC"/>
    <w:rsid w:val="006D3806"/>
    <w:rsid w:val="006D3A96"/>
    <w:rsid w:val="006D3DE4"/>
    <w:rsid w:val="006D40B7"/>
    <w:rsid w:val="006D417C"/>
    <w:rsid w:val="006D479B"/>
    <w:rsid w:val="006D4950"/>
    <w:rsid w:val="006D497C"/>
    <w:rsid w:val="006D4EE6"/>
    <w:rsid w:val="006D4FF0"/>
    <w:rsid w:val="006D5099"/>
    <w:rsid w:val="006D51E9"/>
    <w:rsid w:val="006D54ED"/>
    <w:rsid w:val="006D5666"/>
    <w:rsid w:val="006D5743"/>
    <w:rsid w:val="006D5770"/>
    <w:rsid w:val="006D5819"/>
    <w:rsid w:val="006D59A3"/>
    <w:rsid w:val="006D5B72"/>
    <w:rsid w:val="006D5D7B"/>
    <w:rsid w:val="006D5E1A"/>
    <w:rsid w:val="006D5FF7"/>
    <w:rsid w:val="006D6415"/>
    <w:rsid w:val="006D6522"/>
    <w:rsid w:val="006D66E6"/>
    <w:rsid w:val="006D6D04"/>
    <w:rsid w:val="006D6E49"/>
    <w:rsid w:val="006D6EFF"/>
    <w:rsid w:val="006D6F6D"/>
    <w:rsid w:val="006D7131"/>
    <w:rsid w:val="006D7288"/>
    <w:rsid w:val="006D736C"/>
    <w:rsid w:val="006D7786"/>
    <w:rsid w:val="006D7ABD"/>
    <w:rsid w:val="006D7B66"/>
    <w:rsid w:val="006E018D"/>
    <w:rsid w:val="006E01BD"/>
    <w:rsid w:val="006E0294"/>
    <w:rsid w:val="006E0608"/>
    <w:rsid w:val="006E0737"/>
    <w:rsid w:val="006E0748"/>
    <w:rsid w:val="006E07A2"/>
    <w:rsid w:val="006E08C4"/>
    <w:rsid w:val="006E0982"/>
    <w:rsid w:val="006E10AE"/>
    <w:rsid w:val="006E1353"/>
    <w:rsid w:val="006E163B"/>
    <w:rsid w:val="006E1943"/>
    <w:rsid w:val="006E1D0F"/>
    <w:rsid w:val="006E1F93"/>
    <w:rsid w:val="006E23DB"/>
    <w:rsid w:val="006E25F7"/>
    <w:rsid w:val="006E27E0"/>
    <w:rsid w:val="006E2B49"/>
    <w:rsid w:val="006E2BF8"/>
    <w:rsid w:val="006E2C3F"/>
    <w:rsid w:val="006E2F9A"/>
    <w:rsid w:val="006E3141"/>
    <w:rsid w:val="006E31CD"/>
    <w:rsid w:val="006E327B"/>
    <w:rsid w:val="006E3620"/>
    <w:rsid w:val="006E365F"/>
    <w:rsid w:val="006E3A2D"/>
    <w:rsid w:val="006E3EBD"/>
    <w:rsid w:val="006E3F7E"/>
    <w:rsid w:val="006E4429"/>
    <w:rsid w:val="006E4497"/>
    <w:rsid w:val="006E46B0"/>
    <w:rsid w:val="006E47C3"/>
    <w:rsid w:val="006E4969"/>
    <w:rsid w:val="006E4A6C"/>
    <w:rsid w:val="006E4DA1"/>
    <w:rsid w:val="006E5617"/>
    <w:rsid w:val="006E5689"/>
    <w:rsid w:val="006E587D"/>
    <w:rsid w:val="006E5CDA"/>
    <w:rsid w:val="006E6402"/>
    <w:rsid w:val="006E672D"/>
    <w:rsid w:val="006E68CE"/>
    <w:rsid w:val="006E69DC"/>
    <w:rsid w:val="006E6A71"/>
    <w:rsid w:val="006E6BC2"/>
    <w:rsid w:val="006E6D66"/>
    <w:rsid w:val="006E6F15"/>
    <w:rsid w:val="006E7122"/>
    <w:rsid w:val="006E7444"/>
    <w:rsid w:val="006E7613"/>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E79"/>
    <w:rsid w:val="006F1FF3"/>
    <w:rsid w:val="006F202B"/>
    <w:rsid w:val="006F2184"/>
    <w:rsid w:val="006F2666"/>
    <w:rsid w:val="006F2759"/>
    <w:rsid w:val="006F27AE"/>
    <w:rsid w:val="006F28F1"/>
    <w:rsid w:val="006F2AEB"/>
    <w:rsid w:val="006F2B1E"/>
    <w:rsid w:val="006F30E7"/>
    <w:rsid w:val="006F34E6"/>
    <w:rsid w:val="006F3629"/>
    <w:rsid w:val="006F3823"/>
    <w:rsid w:val="006F3899"/>
    <w:rsid w:val="006F39CD"/>
    <w:rsid w:val="006F3D72"/>
    <w:rsid w:val="006F4134"/>
    <w:rsid w:val="006F4232"/>
    <w:rsid w:val="006F4750"/>
    <w:rsid w:val="006F4A15"/>
    <w:rsid w:val="006F4BDE"/>
    <w:rsid w:val="006F4C34"/>
    <w:rsid w:val="006F4C95"/>
    <w:rsid w:val="006F4CBD"/>
    <w:rsid w:val="006F4DB9"/>
    <w:rsid w:val="006F4E93"/>
    <w:rsid w:val="006F4EC6"/>
    <w:rsid w:val="006F4F02"/>
    <w:rsid w:val="006F4F14"/>
    <w:rsid w:val="006F50EC"/>
    <w:rsid w:val="006F56A3"/>
    <w:rsid w:val="006F5D0C"/>
    <w:rsid w:val="006F5E40"/>
    <w:rsid w:val="006F5EA8"/>
    <w:rsid w:val="006F5ED4"/>
    <w:rsid w:val="006F5F78"/>
    <w:rsid w:val="006F6188"/>
    <w:rsid w:val="006F6224"/>
    <w:rsid w:val="006F655B"/>
    <w:rsid w:val="006F668C"/>
    <w:rsid w:val="006F67B1"/>
    <w:rsid w:val="006F68EB"/>
    <w:rsid w:val="006F6D1E"/>
    <w:rsid w:val="006F6DB5"/>
    <w:rsid w:val="006F6F9A"/>
    <w:rsid w:val="006F7297"/>
    <w:rsid w:val="006F72AC"/>
    <w:rsid w:val="006F7412"/>
    <w:rsid w:val="006F76B7"/>
    <w:rsid w:val="006F7778"/>
    <w:rsid w:val="006F779D"/>
    <w:rsid w:val="006F7C0F"/>
    <w:rsid w:val="006F7D4E"/>
    <w:rsid w:val="006F7FAB"/>
    <w:rsid w:val="00700166"/>
    <w:rsid w:val="0070029A"/>
    <w:rsid w:val="0070060B"/>
    <w:rsid w:val="00700688"/>
    <w:rsid w:val="00700A24"/>
    <w:rsid w:val="00700B59"/>
    <w:rsid w:val="00700C6A"/>
    <w:rsid w:val="00700CB6"/>
    <w:rsid w:val="007010AE"/>
    <w:rsid w:val="00701138"/>
    <w:rsid w:val="00701B95"/>
    <w:rsid w:val="00701C7B"/>
    <w:rsid w:val="00701CC0"/>
    <w:rsid w:val="00702299"/>
    <w:rsid w:val="007022C7"/>
    <w:rsid w:val="007022DE"/>
    <w:rsid w:val="00702398"/>
    <w:rsid w:val="0070267D"/>
    <w:rsid w:val="007029FC"/>
    <w:rsid w:val="00702FA3"/>
    <w:rsid w:val="00703292"/>
    <w:rsid w:val="007032F0"/>
    <w:rsid w:val="00703716"/>
    <w:rsid w:val="00703827"/>
    <w:rsid w:val="00703A3D"/>
    <w:rsid w:val="00703B7D"/>
    <w:rsid w:val="00703C65"/>
    <w:rsid w:val="00703FCD"/>
    <w:rsid w:val="00704222"/>
    <w:rsid w:val="007045A5"/>
    <w:rsid w:val="00704961"/>
    <w:rsid w:val="00704C43"/>
    <w:rsid w:val="00704C57"/>
    <w:rsid w:val="00704DF9"/>
    <w:rsid w:val="0070543C"/>
    <w:rsid w:val="00705735"/>
    <w:rsid w:val="00705A64"/>
    <w:rsid w:val="00705B29"/>
    <w:rsid w:val="00705C88"/>
    <w:rsid w:val="00706070"/>
    <w:rsid w:val="00706160"/>
    <w:rsid w:val="007063A3"/>
    <w:rsid w:val="00706729"/>
    <w:rsid w:val="007067F0"/>
    <w:rsid w:val="007068A1"/>
    <w:rsid w:val="007069B7"/>
    <w:rsid w:val="00706C9E"/>
    <w:rsid w:val="00706CAB"/>
    <w:rsid w:val="007072FA"/>
    <w:rsid w:val="00707346"/>
    <w:rsid w:val="00707818"/>
    <w:rsid w:val="0070785D"/>
    <w:rsid w:val="007079E2"/>
    <w:rsid w:val="00707CFB"/>
    <w:rsid w:val="007100A1"/>
    <w:rsid w:val="0071018C"/>
    <w:rsid w:val="0071029C"/>
    <w:rsid w:val="007102B5"/>
    <w:rsid w:val="007106A1"/>
    <w:rsid w:val="007108FD"/>
    <w:rsid w:val="007109CD"/>
    <w:rsid w:val="00710A6F"/>
    <w:rsid w:val="00710A7F"/>
    <w:rsid w:val="00710E7C"/>
    <w:rsid w:val="00710E87"/>
    <w:rsid w:val="00711190"/>
    <w:rsid w:val="007111BF"/>
    <w:rsid w:val="00711324"/>
    <w:rsid w:val="00711BA5"/>
    <w:rsid w:val="00711C5B"/>
    <w:rsid w:val="00711DEC"/>
    <w:rsid w:val="00712235"/>
    <w:rsid w:val="00712506"/>
    <w:rsid w:val="0071251C"/>
    <w:rsid w:val="00712548"/>
    <w:rsid w:val="007125C3"/>
    <w:rsid w:val="007127C3"/>
    <w:rsid w:val="00712952"/>
    <w:rsid w:val="00712955"/>
    <w:rsid w:val="0071295C"/>
    <w:rsid w:val="00712A54"/>
    <w:rsid w:val="00712D31"/>
    <w:rsid w:val="00712F1F"/>
    <w:rsid w:val="00713106"/>
    <w:rsid w:val="00713341"/>
    <w:rsid w:val="007135C4"/>
    <w:rsid w:val="00713CBC"/>
    <w:rsid w:val="00713DEC"/>
    <w:rsid w:val="00713DF1"/>
    <w:rsid w:val="00714056"/>
    <w:rsid w:val="007140DD"/>
    <w:rsid w:val="0071412C"/>
    <w:rsid w:val="0071446A"/>
    <w:rsid w:val="007145D0"/>
    <w:rsid w:val="007146DA"/>
    <w:rsid w:val="00714A00"/>
    <w:rsid w:val="00714A01"/>
    <w:rsid w:val="00714B80"/>
    <w:rsid w:val="00715010"/>
    <w:rsid w:val="0071508D"/>
    <w:rsid w:val="007151CB"/>
    <w:rsid w:val="007151FD"/>
    <w:rsid w:val="0071523A"/>
    <w:rsid w:val="007153E8"/>
    <w:rsid w:val="00715846"/>
    <w:rsid w:val="00715CC6"/>
    <w:rsid w:val="00715D60"/>
    <w:rsid w:val="00715D6B"/>
    <w:rsid w:val="00715E91"/>
    <w:rsid w:val="00716162"/>
    <w:rsid w:val="007162B6"/>
    <w:rsid w:val="00716317"/>
    <w:rsid w:val="0071631C"/>
    <w:rsid w:val="00716603"/>
    <w:rsid w:val="0071693B"/>
    <w:rsid w:val="007169E4"/>
    <w:rsid w:val="00716EA8"/>
    <w:rsid w:val="00716F77"/>
    <w:rsid w:val="0071796E"/>
    <w:rsid w:val="00717AB7"/>
    <w:rsid w:val="007200D4"/>
    <w:rsid w:val="00720661"/>
    <w:rsid w:val="0072079C"/>
    <w:rsid w:val="007207E8"/>
    <w:rsid w:val="007208EA"/>
    <w:rsid w:val="00720AFE"/>
    <w:rsid w:val="00720F8D"/>
    <w:rsid w:val="007214A7"/>
    <w:rsid w:val="007219E6"/>
    <w:rsid w:val="00721D3F"/>
    <w:rsid w:val="00721DEC"/>
    <w:rsid w:val="00721DF1"/>
    <w:rsid w:val="00721EFE"/>
    <w:rsid w:val="0072204E"/>
    <w:rsid w:val="00722433"/>
    <w:rsid w:val="00722546"/>
    <w:rsid w:val="0072258F"/>
    <w:rsid w:val="007225A7"/>
    <w:rsid w:val="00722B47"/>
    <w:rsid w:val="00722B70"/>
    <w:rsid w:val="00722C64"/>
    <w:rsid w:val="00722DD5"/>
    <w:rsid w:val="00722EEE"/>
    <w:rsid w:val="00723150"/>
    <w:rsid w:val="00723187"/>
    <w:rsid w:val="00723292"/>
    <w:rsid w:val="00723363"/>
    <w:rsid w:val="00723418"/>
    <w:rsid w:val="00723446"/>
    <w:rsid w:val="00723453"/>
    <w:rsid w:val="007237DB"/>
    <w:rsid w:val="007238B3"/>
    <w:rsid w:val="007239C9"/>
    <w:rsid w:val="00723B2A"/>
    <w:rsid w:val="00723C1F"/>
    <w:rsid w:val="00723EEE"/>
    <w:rsid w:val="00724183"/>
    <w:rsid w:val="0072438A"/>
    <w:rsid w:val="007243F1"/>
    <w:rsid w:val="00724492"/>
    <w:rsid w:val="0072450A"/>
    <w:rsid w:val="0072466C"/>
    <w:rsid w:val="00724745"/>
    <w:rsid w:val="00724C4F"/>
    <w:rsid w:val="00725095"/>
    <w:rsid w:val="00725252"/>
    <w:rsid w:val="0072537A"/>
    <w:rsid w:val="00725566"/>
    <w:rsid w:val="00725670"/>
    <w:rsid w:val="00725810"/>
    <w:rsid w:val="0072590C"/>
    <w:rsid w:val="0072599E"/>
    <w:rsid w:val="00725C6F"/>
    <w:rsid w:val="00725E79"/>
    <w:rsid w:val="00726061"/>
    <w:rsid w:val="007260FE"/>
    <w:rsid w:val="0072643E"/>
    <w:rsid w:val="00726456"/>
    <w:rsid w:val="007264F7"/>
    <w:rsid w:val="0072656E"/>
    <w:rsid w:val="00726755"/>
    <w:rsid w:val="007268A0"/>
    <w:rsid w:val="007269E0"/>
    <w:rsid w:val="00726A65"/>
    <w:rsid w:val="00726BE3"/>
    <w:rsid w:val="00726DA0"/>
    <w:rsid w:val="00726E8C"/>
    <w:rsid w:val="007272E1"/>
    <w:rsid w:val="00727623"/>
    <w:rsid w:val="007276B6"/>
    <w:rsid w:val="00727794"/>
    <w:rsid w:val="0072792B"/>
    <w:rsid w:val="00727A61"/>
    <w:rsid w:val="00727A66"/>
    <w:rsid w:val="00727B0B"/>
    <w:rsid w:val="00727B2D"/>
    <w:rsid w:val="00727C58"/>
    <w:rsid w:val="00727C99"/>
    <w:rsid w:val="00727DC4"/>
    <w:rsid w:val="00727EE0"/>
    <w:rsid w:val="00727F6C"/>
    <w:rsid w:val="00730326"/>
    <w:rsid w:val="00730725"/>
    <w:rsid w:val="007307C4"/>
    <w:rsid w:val="0073089A"/>
    <w:rsid w:val="00730B42"/>
    <w:rsid w:val="00730B5B"/>
    <w:rsid w:val="00730D9C"/>
    <w:rsid w:val="00730ED7"/>
    <w:rsid w:val="007311D1"/>
    <w:rsid w:val="0073151F"/>
    <w:rsid w:val="00731554"/>
    <w:rsid w:val="00731619"/>
    <w:rsid w:val="007317C2"/>
    <w:rsid w:val="007319F1"/>
    <w:rsid w:val="00731CE5"/>
    <w:rsid w:val="0073203B"/>
    <w:rsid w:val="0073234F"/>
    <w:rsid w:val="0073242F"/>
    <w:rsid w:val="00732550"/>
    <w:rsid w:val="00732667"/>
    <w:rsid w:val="007326F5"/>
    <w:rsid w:val="0073285B"/>
    <w:rsid w:val="0073294D"/>
    <w:rsid w:val="00732A5E"/>
    <w:rsid w:val="00732D70"/>
    <w:rsid w:val="00732F00"/>
    <w:rsid w:val="00732F6D"/>
    <w:rsid w:val="00733078"/>
    <w:rsid w:val="00733458"/>
    <w:rsid w:val="00733505"/>
    <w:rsid w:val="007335E0"/>
    <w:rsid w:val="0073375D"/>
    <w:rsid w:val="00733768"/>
    <w:rsid w:val="00733A30"/>
    <w:rsid w:val="00733AB8"/>
    <w:rsid w:val="00733D70"/>
    <w:rsid w:val="00733FF0"/>
    <w:rsid w:val="00734098"/>
    <w:rsid w:val="00734140"/>
    <w:rsid w:val="00734199"/>
    <w:rsid w:val="0073439E"/>
    <w:rsid w:val="0073442F"/>
    <w:rsid w:val="007344D4"/>
    <w:rsid w:val="0073462F"/>
    <w:rsid w:val="0073473E"/>
    <w:rsid w:val="007348D5"/>
    <w:rsid w:val="00734A89"/>
    <w:rsid w:val="00734B36"/>
    <w:rsid w:val="00734C0E"/>
    <w:rsid w:val="00734C4E"/>
    <w:rsid w:val="00734FBC"/>
    <w:rsid w:val="00735003"/>
    <w:rsid w:val="007351FC"/>
    <w:rsid w:val="007355DA"/>
    <w:rsid w:val="0073569E"/>
    <w:rsid w:val="00735856"/>
    <w:rsid w:val="00735906"/>
    <w:rsid w:val="0073599C"/>
    <w:rsid w:val="00735BCF"/>
    <w:rsid w:val="00735D33"/>
    <w:rsid w:val="00735EE5"/>
    <w:rsid w:val="007360AD"/>
    <w:rsid w:val="00736347"/>
    <w:rsid w:val="0073669C"/>
    <w:rsid w:val="00736CBC"/>
    <w:rsid w:val="00736D54"/>
    <w:rsid w:val="00736DCD"/>
    <w:rsid w:val="00736E72"/>
    <w:rsid w:val="00736E97"/>
    <w:rsid w:val="007370D8"/>
    <w:rsid w:val="007371BF"/>
    <w:rsid w:val="00737841"/>
    <w:rsid w:val="0073788D"/>
    <w:rsid w:val="00737A59"/>
    <w:rsid w:val="00737C9B"/>
    <w:rsid w:val="00737DCD"/>
    <w:rsid w:val="00737F42"/>
    <w:rsid w:val="0074000E"/>
    <w:rsid w:val="007400CF"/>
    <w:rsid w:val="007401B7"/>
    <w:rsid w:val="00740591"/>
    <w:rsid w:val="00740734"/>
    <w:rsid w:val="0074077C"/>
    <w:rsid w:val="00740A79"/>
    <w:rsid w:val="00740ABD"/>
    <w:rsid w:val="00740BF6"/>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F2F"/>
    <w:rsid w:val="0074307F"/>
    <w:rsid w:val="0074311A"/>
    <w:rsid w:val="007431A8"/>
    <w:rsid w:val="00743476"/>
    <w:rsid w:val="0074351B"/>
    <w:rsid w:val="00743592"/>
    <w:rsid w:val="007436C5"/>
    <w:rsid w:val="0074378E"/>
    <w:rsid w:val="00743DD9"/>
    <w:rsid w:val="00743E54"/>
    <w:rsid w:val="007440A1"/>
    <w:rsid w:val="007444BA"/>
    <w:rsid w:val="0074450A"/>
    <w:rsid w:val="0074453A"/>
    <w:rsid w:val="00744679"/>
    <w:rsid w:val="00744956"/>
    <w:rsid w:val="00744A5D"/>
    <w:rsid w:val="00744AE9"/>
    <w:rsid w:val="0074522B"/>
    <w:rsid w:val="00745861"/>
    <w:rsid w:val="0074595E"/>
    <w:rsid w:val="0074599F"/>
    <w:rsid w:val="00745AC6"/>
    <w:rsid w:val="00745CA3"/>
    <w:rsid w:val="00745F4C"/>
    <w:rsid w:val="00745FBD"/>
    <w:rsid w:val="00745FEC"/>
    <w:rsid w:val="007465CD"/>
    <w:rsid w:val="0074662C"/>
    <w:rsid w:val="00746A18"/>
    <w:rsid w:val="00746A8C"/>
    <w:rsid w:val="00746B45"/>
    <w:rsid w:val="00746B8E"/>
    <w:rsid w:val="00747028"/>
    <w:rsid w:val="0074723E"/>
    <w:rsid w:val="00747265"/>
    <w:rsid w:val="0074743F"/>
    <w:rsid w:val="00747A87"/>
    <w:rsid w:val="00747D4E"/>
    <w:rsid w:val="00747D53"/>
    <w:rsid w:val="00750000"/>
    <w:rsid w:val="007500F1"/>
    <w:rsid w:val="0075015A"/>
    <w:rsid w:val="007502E8"/>
    <w:rsid w:val="007507C5"/>
    <w:rsid w:val="00750C94"/>
    <w:rsid w:val="00751129"/>
    <w:rsid w:val="00751344"/>
    <w:rsid w:val="0075158D"/>
    <w:rsid w:val="007515CD"/>
    <w:rsid w:val="00751993"/>
    <w:rsid w:val="00751C85"/>
    <w:rsid w:val="00751F66"/>
    <w:rsid w:val="00751F97"/>
    <w:rsid w:val="00752099"/>
    <w:rsid w:val="0075220F"/>
    <w:rsid w:val="0075222E"/>
    <w:rsid w:val="00752391"/>
    <w:rsid w:val="00752452"/>
    <w:rsid w:val="007525DB"/>
    <w:rsid w:val="007526D7"/>
    <w:rsid w:val="007527E6"/>
    <w:rsid w:val="00752973"/>
    <w:rsid w:val="00752CE1"/>
    <w:rsid w:val="00752D51"/>
    <w:rsid w:val="00752E35"/>
    <w:rsid w:val="00752EB9"/>
    <w:rsid w:val="00752F82"/>
    <w:rsid w:val="00753022"/>
    <w:rsid w:val="007534A5"/>
    <w:rsid w:val="007535DE"/>
    <w:rsid w:val="007537FE"/>
    <w:rsid w:val="00753C4F"/>
    <w:rsid w:val="00753F1C"/>
    <w:rsid w:val="00754047"/>
    <w:rsid w:val="00754176"/>
    <w:rsid w:val="00754675"/>
    <w:rsid w:val="00754955"/>
    <w:rsid w:val="00754964"/>
    <w:rsid w:val="00754BD9"/>
    <w:rsid w:val="00754F07"/>
    <w:rsid w:val="00754F8D"/>
    <w:rsid w:val="0075514A"/>
    <w:rsid w:val="00755449"/>
    <w:rsid w:val="0075546E"/>
    <w:rsid w:val="007559F3"/>
    <w:rsid w:val="00755A57"/>
    <w:rsid w:val="00755BB5"/>
    <w:rsid w:val="00755CE1"/>
    <w:rsid w:val="00755E6D"/>
    <w:rsid w:val="00755EC7"/>
    <w:rsid w:val="0075604E"/>
    <w:rsid w:val="00756559"/>
    <w:rsid w:val="007565B5"/>
    <w:rsid w:val="007567A8"/>
    <w:rsid w:val="00756911"/>
    <w:rsid w:val="00756937"/>
    <w:rsid w:val="00756A12"/>
    <w:rsid w:val="00756BFC"/>
    <w:rsid w:val="00756C6B"/>
    <w:rsid w:val="00757121"/>
    <w:rsid w:val="0075720E"/>
    <w:rsid w:val="007574C6"/>
    <w:rsid w:val="007574CC"/>
    <w:rsid w:val="007578F4"/>
    <w:rsid w:val="00757AD8"/>
    <w:rsid w:val="0076013E"/>
    <w:rsid w:val="00760313"/>
    <w:rsid w:val="007603FC"/>
    <w:rsid w:val="0076059A"/>
    <w:rsid w:val="00760817"/>
    <w:rsid w:val="007608FB"/>
    <w:rsid w:val="007610C7"/>
    <w:rsid w:val="007612B0"/>
    <w:rsid w:val="00761724"/>
    <w:rsid w:val="00761C6D"/>
    <w:rsid w:val="00761D09"/>
    <w:rsid w:val="00761D7E"/>
    <w:rsid w:val="00762401"/>
    <w:rsid w:val="0076274F"/>
    <w:rsid w:val="00762A4F"/>
    <w:rsid w:val="00762D0E"/>
    <w:rsid w:val="00762ECB"/>
    <w:rsid w:val="00763707"/>
    <w:rsid w:val="0076374F"/>
    <w:rsid w:val="00763925"/>
    <w:rsid w:val="00763AAF"/>
    <w:rsid w:val="00763CDC"/>
    <w:rsid w:val="00763D63"/>
    <w:rsid w:val="00763DA5"/>
    <w:rsid w:val="00763F75"/>
    <w:rsid w:val="00763FA2"/>
    <w:rsid w:val="0076402C"/>
    <w:rsid w:val="00764053"/>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D8D"/>
    <w:rsid w:val="00765F0D"/>
    <w:rsid w:val="00766A73"/>
    <w:rsid w:val="00766B37"/>
    <w:rsid w:val="00766DB2"/>
    <w:rsid w:val="00766E24"/>
    <w:rsid w:val="007673D1"/>
    <w:rsid w:val="007674B6"/>
    <w:rsid w:val="00767955"/>
    <w:rsid w:val="00767ADD"/>
    <w:rsid w:val="0077010B"/>
    <w:rsid w:val="00770269"/>
    <w:rsid w:val="0077031B"/>
    <w:rsid w:val="00770804"/>
    <w:rsid w:val="00770874"/>
    <w:rsid w:val="00770906"/>
    <w:rsid w:val="00770931"/>
    <w:rsid w:val="00770A1E"/>
    <w:rsid w:val="00770AA9"/>
    <w:rsid w:val="00770D0B"/>
    <w:rsid w:val="00770DF3"/>
    <w:rsid w:val="00770F82"/>
    <w:rsid w:val="0077101F"/>
    <w:rsid w:val="007711A4"/>
    <w:rsid w:val="007713FA"/>
    <w:rsid w:val="00771518"/>
    <w:rsid w:val="00771748"/>
    <w:rsid w:val="007719AF"/>
    <w:rsid w:val="00771AC3"/>
    <w:rsid w:val="00771B6C"/>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2EC0"/>
    <w:rsid w:val="00773470"/>
    <w:rsid w:val="007735B0"/>
    <w:rsid w:val="0077363E"/>
    <w:rsid w:val="007737AB"/>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4A1"/>
    <w:rsid w:val="007764D7"/>
    <w:rsid w:val="00776827"/>
    <w:rsid w:val="00776B02"/>
    <w:rsid w:val="00776BB2"/>
    <w:rsid w:val="00776C14"/>
    <w:rsid w:val="00776F9A"/>
    <w:rsid w:val="00777164"/>
    <w:rsid w:val="007772A5"/>
    <w:rsid w:val="007773C1"/>
    <w:rsid w:val="0077740F"/>
    <w:rsid w:val="0077756A"/>
    <w:rsid w:val="00777665"/>
    <w:rsid w:val="0077780E"/>
    <w:rsid w:val="00777C7A"/>
    <w:rsid w:val="00777F34"/>
    <w:rsid w:val="00780058"/>
    <w:rsid w:val="0078008D"/>
    <w:rsid w:val="007800DF"/>
    <w:rsid w:val="0078016A"/>
    <w:rsid w:val="0078029E"/>
    <w:rsid w:val="0078052B"/>
    <w:rsid w:val="007808FC"/>
    <w:rsid w:val="00780A75"/>
    <w:rsid w:val="00780A94"/>
    <w:rsid w:val="00780B9E"/>
    <w:rsid w:val="00780DCB"/>
    <w:rsid w:val="007810B4"/>
    <w:rsid w:val="007810B6"/>
    <w:rsid w:val="00781280"/>
    <w:rsid w:val="0078131B"/>
    <w:rsid w:val="00781512"/>
    <w:rsid w:val="00781A40"/>
    <w:rsid w:val="00781B8F"/>
    <w:rsid w:val="00781D9F"/>
    <w:rsid w:val="00781EA2"/>
    <w:rsid w:val="00781FDE"/>
    <w:rsid w:val="007820D6"/>
    <w:rsid w:val="00782184"/>
    <w:rsid w:val="00782474"/>
    <w:rsid w:val="0078258B"/>
    <w:rsid w:val="007828D3"/>
    <w:rsid w:val="0078293F"/>
    <w:rsid w:val="00782A08"/>
    <w:rsid w:val="00782B7D"/>
    <w:rsid w:val="00782E29"/>
    <w:rsid w:val="0078323B"/>
    <w:rsid w:val="00783749"/>
    <w:rsid w:val="007838CF"/>
    <w:rsid w:val="00783921"/>
    <w:rsid w:val="00783A96"/>
    <w:rsid w:val="00783AB6"/>
    <w:rsid w:val="00783BD4"/>
    <w:rsid w:val="00783C1A"/>
    <w:rsid w:val="00783C71"/>
    <w:rsid w:val="00783C8A"/>
    <w:rsid w:val="00783CF2"/>
    <w:rsid w:val="007842F2"/>
    <w:rsid w:val="00784484"/>
    <w:rsid w:val="0078450B"/>
    <w:rsid w:val="0078451C"/>
    <w:rsid w:val="00784558"/>
    <w:rsid w:val="007846CE"/>
    <w:rsid w:val="007847AB"/>
    <w:rsid w:val="00784A73"/>
    <w:rsid w:val="00784BB5"/>
    <w:rsid w:val="00785200"/>
    <w:rsid w:val="0078526D"/>
    <w:rsid w:val="007853B7"/>
    <w:rsid w:val="0078556A"/>
    <w:rsid w:val="00785667"/>
    <w:rsid w:val="00785759"/>
    <w:rsid w:val="00785887"/>
    <w:rsid w:val="00785BD8"/>
    <w:rsid w:val="00785E9A"/>
    <w:rsid w:val="00785F17"/>
    <w:rsid w:val="007866E8"/>
    <w:rsid w:val="007866F5"/>
    <w:rsid w:val="0078670A"/>
    <w:rsid w:val="00786B3C"/>
    <w:rsid w:val="00786D50"/>
    <w:rsid w:val="0078711F"/>
    <w:rsid w:val="0078753F"/>
    <w:rsid w:val="0078765A"/>
    <w:rsid w:val="00787668"/>
    <w:rsid w:val="007876AF"/>
    <w:rsid w:val="0078774E"/>
    <w:rsid w:val="00787F56"/>
    <w:rsid w:val="0079010B"/>
    <w:rsid w:val="0079020A"/>
    <w:rsid w:val="00790697"/>
    <w:rsid w:val="0079070C"/>
    <w:rsid w:val="00790B6F"/>
    <w:rsid w:val="00790EDC"/>
    <w:rsid w:val="007910A7"/>
    <w:rsid w:val="00791808"/>
    <w:rsid w:val="00791D71"/>
    <w:rsid w:val="00791E90"/>
    <w:rsid w:val="00791E91"/>
    <w:rsid w:val="00791F67"/>
    <w:rsid w:val="00791F6E"/>
    <w:rsid w:val="00792020"/>
    <w:rsid w:val="007920FA"/>
    <w:rsid w:val="00792105"/>
    <w:rsid w:val="00792311"/>
    <w:rsid w:val="00792407"/>
    <w:rsid w:val="00792491"/>
    <w:rsid w:val="0079298C"/>
    <w:rsid w:val="007929CB"/>
    <w:rsid w:val="00792EC0"/>
    <w:rsid w:val="00792FAA"/>
    <w:rsid w:val="007930DB"/>
    <w:rsid w:val="00793135"/>
    <w:rsid w:val="0079313F"/>
    <w:rsid w:val="007932C1"/>
    <w:rsid w:val="00793417"/>
    <w:rsid w:val="007936A6"/>
    <w:rsid w:val="007936BD"/>
    <w:rsid w:val="0079380F"/>
    <w:rsid w:val="00793871"/>
    <w:rsid w:val="007939AE"/>
    <w:rsid w:val="00793B03"/>
    <w:rsid w:val="00793CB3"/>
    <w:rsid w:val="00793D72"/>
    <w:rsid w:val="00793E2E"/>
    <w:rsid w:val="0079405F"/>
    <w:rsid w:val="007941BA"/>
    <w:rsid w:val="007941F1"/>
    <w:rsid w:val="00794516"/>
    <w:rsid w:val="007945AE"/>
    <w:rsid w:val="007948FB"/>
    <w:rsid w:val="0079495F"/>
    <w:rsid w:val="00794C3E"/>
    <w:rsid w:val="00794DAC"/>
    <w:rsid w:val="00794E10"/>
    <w:rsid w:val="00795001"/>
    <w:rsid w:val="0079561E"/>
    <w:rsid w:val="00795946"/>
    <w:rsid w:val="00795AC6"/>
    <w:rsid w:val="00795D3B"/>
    <w:rsid w:val="00795DA6"/>
    <w:rsid w:val="00795F9B"/>
    <w:rsid w:val="00796A71"/>
    <w:rsid w:val="00796AB1"/>
    <w:rsid w:val="00796E65"/>
    <w:rsid w:val="00797030"/>
    <w:rsid w:val="00797051"/>
    <w:rsid w:val="007970BD"/>
    <w:rsid w:val="00797484"/>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8C2"/>
    <w:rsid w:val="007A1A40"/>
    <w:rsid w:val="007A1B85"/>
    <w:rsid w:val="007A1C67"/>
    <w:rsid w:val="007A1D01"/>
    <w:rsid w:val="007A1D34"/>
    <w:rsid w:val="007A1D54"/>
    <w:rsid w:val="007A2060"/>
    <w:rsid w:val="007A217F"/>
    <w:rsid w:val="007A21E6"/>
    <w:rsid w:val="007A238B"/>
    <w:rsid w:val="007A24C8"/>
    <w:rsid w:val="007A2740"/>
    <w:rsid w:val="007A28FF"/>
    <w:rsid w:val="007A2924"/>
    <w:rsid w:val="007A29DB"/>
    <w:rsid w:val="007A3016"/>
    <w:rsid w:val="007A3037"/>
    <w:rsid w:val="007A30A9"/>
    <w:rsid w:val="007A3132"/>
    <w:rsid w:val="007A31F6"/>
    <w:rsid w:val="007A3318"/>
    <w:rsid w:val="007A3403"/>
    <w:rsid w:val="007A34A3"/>
    <w:rsid w:val="007A3854"/>
    <w:rsid w:val="007A3886"/>
    <w:rsid w:val="007A3A54"/>
    <w:rsid w:val="007A3A57"/>
    <w:rsid w:val="007A3ADD"/>
    <w:rsid w:val="007A3B13"/>
    <w:rsid w:val="007A3C64"/>
    <w:rsid w:val="007A3D6E"/>
    <w:rsid w:val="007A3FFF"/>
    <w:rsid w:val="007A4171"/>
    <w:rsid w:val="007A419C"/>
    <w:rsid w:val="007A42AF"/>
    <w:rsid w:val="007A4934"/>
    <w:rsid w:val="007A49B2"/>
    <w:rsid w:val="007A4B5F"/>
    <w:rsid w:val="007A4DE9"/>
    <w:rsid w:val="007A4F01"/>
    <w:rsid w:val="007A4FFD"/>
    <w:rsid w:val="007A50A6"/>
    <w:rsid w:val="007A56F4"/>
    <w:rsid w:val="007A57EF"/>
    <w:rsid w:val="007A5AE5"/>
    <w:rsid w:val="007A5BC6"/>
    <w:rsid w:val="007A5D8D"/>
    <w:rsid w:val="007A60FC"/>
    <w:rsid w:val="007A67B1"/>
    <w:rsid w:val="007A6F19"/>
    <w:rsid w:val="007A6F41"/>
    <w:rsid w:val="007A78C5"/>
    <w:rsid w:val="007A7D6B"/>
    <w:rsid w:val="007A7DA0"/>
    <w:rsid w:val="007A7F9B"/>
    <w:rsid w:val="007B00B6"/>
    <w:rsid w:val="007B04AA"/>
    <w:rsid w:val="007B0593"/>
    <w:rsid w:val="007B0DFC"/>
    <w:rsid w:val="007B104A"/>
    <w:rsid w:val="007B10F0"/>
    <w:rsid w:val="007B125D"/>
    <w:rsid w:val="007B15C5"/>
    <w:rsid w:val="007B1640"/>
    <w:rsid w:val="007B19DE"/>
    <w:rsid w:val="007B1B82"/>
    <w:rsid w:val="007B1D37"/>
    <w:rsid w:val="007B1E51"/>
    <w:rsid w:val="007B21F2"/>
    <w:rsid w:val="007B22D8"/>
    <w:rsid w:val="007B23A1"/>
    <w:rsid w:val="007B28A8"/>
    <w:rsid w:val="007B28EE"/>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31E"/>
    <w:rsid w:val="007B43C5"/>
    <w:rsid w:val="007B44B7"/>
    <w:rsid w:val="007B479E"/>
    <w:rsid w:val="007B5020"/>
    <w:rsid w:val="007B5116"/>
    <w:rsid w:val="007B5356"/>
    <w:rsid w:val="007B57EA"/>
    <w:rsid w:val="007B5996"/>
    <w:rsid w:val="007B5A70"/>
    <w:rsid w:val="007B5E68"/>
    <w:rsid w:val="007B644C"/>
    <w:rsid w:val="007B648F"/>
    <w:rsid w:val="007B6705"/>
    <w:rsid w:val="007B6826"/>
    <w:rsid w:val="007B6894"/>
    <w:rsid w:val="007B6917"/>
    <w:rsid w:val="007B6926"/>
    <w:rsid w:val="007B6A0C"/>
    <w:rsid w:val="007B6CC9"/>
    <w:rsid w:val="007B6D4D"/>
    <w:rsid w:val="007B6FDA"/>
    <w:rsid w:val="007B7431"/>
    <w:rsid w:val="007B75FA"/>
    <w:rsid w:val="007B76AA"/>
    <w:rsid w:val="007B7823"/>
    <w:rsid w:val="007B785D"/>
    <w:rsid w:val="007B78E8"/>
    <w:rsid w:val="007B7A55"/>
    <w:rsid w:val="007B7B66"/>
    <w:rsid w:val="007B7D58"/>
    <w:rsid w:val="007B7E41"/>
    <w:rsid w:val="007C019C"/>
    <w:rsid w:val="007C0285"/>
    <w:rsid w:val="007C02CB"/>
    <w:rsid w:val="007C0652"/>
    <w:rsid w:val="007C0830"/>
    <w:rsid w:val="007C09ED"/>
    <w:rsid w:val="007C1371"/>
    <w:rsid w:val="007C14CC"/>
    <w:rsid w:val="007C18F6"/>
    <w:rsid w:val="007C19B4"/>
    <w:rsid w:val="007C1A33"/>
    <w:rsid w:val="007C1DAC"/>
    <w:rsid w:val="007C1ECF"/>
    <w:rsid w:val="007C2331"/>
    <w:rsid w:val="007C281E"/>
    <w:rsid w:val="007C2838"/>
    <w:rsid w:val="007C2987"/>
    <w:rsid w:val="007C2E41"/>
    <w:rsid w:val="007C2E88"/>
    <w:rsid w:val="007C3518"/>
    <w:rsid w:val="007C37A7"/>
    <w:rsid w:val="007C3A12"/>
    <w:rsid w:val="007C3C1F"/>
    <w:rsid w:val="007C3C2F"/>
    <w:rsid w:val="007C3D03"/>
    <w:rsid w:val="007C3D10"/>
    <w:rsid w:val="007C4117"/>
    <w:rsid w:val="007C43BC"/>
    <w:rsid w:val="007C4447"/>
    <w:rsid w:val="007C47F8"/>
    <w:rsid w:val="007C4884"/>
    <w:rsid w:val="007C4914"/>
    <w:rsid w:val="007C4B81"/>
    <w:rsid w:val="007C4BF4"/>
    <w:rsid w:val="007C4C78"/>
    <w:rsid w:val="007C4C84"/>
    <w:rsid w:val="007C4ED3"/>
    <w:rsid w:val="007C51C2"/>
    <w:rsid w:val="007C54B6"/>
    <w:rsid w:val="007C5645"/>
    <w:rsid w:val="007C58D8"/>
    <w:rsid w:val="007C5BD7"/>
    <w:rsid w:val="007C5C59"/>
    <w:rsid w:val="007C60C7"/>
    <w:rsid w:val="007C6148"/>
    <w:rsid w:val="007C618F"/>
    <w:rsid w:val="007C6307"/>
    <w:rsid w:val="007C6336"/>
    <w:rsid w:val="007C6A23"/>
    <w:rsid w:val="007C6BDF"/>
    <w:rsid w:val="007C6BEA"/>
    <w:rsid w:val="007C6F14"/>
    <w:rsid w:val="007C7001"/>
    <w:rsid w:val="007C718F"/>
    <w:rsid w:val="007C7992"/>
    <w:rsid w:val="007C7F6C"/>
    <w:rsid w:val="007D011E"/>
    <w:rsid w:val="007D01DC"/>
    <w:rsid w:val="007D03A1"/>
    <w:rsid w:val="007D066C"/>
    <w:rsid w:val="007D0766"/>
    <w:rsid w:val="007D0A8B"/>
    <w:rsid w:val="007D0C4D"/>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133"/>
    <w:rsid w:val="007D3360"/>
    <w:rsid w:val="007D336C"/>
    <w:rsid w:val="007D33C6"/>
    <w:rsid w:val="007D33E1"/>
    <w:rsid w:val="007D34A0"/>
    <w:rsid w:val="007D34EC"/>
    <w:rsid w:val="007D3564"/>
    <w:rsid w:val="007D37D0"/>
    <w:rsid w:val="007D3A13"/>
    <w:rsid w:val="007D3BCB"/>
    <w:rsid w:val="007D3D2F"/>
    <w:rsid w:val="007D3D77"/>
    <w:rsid w:val="007D3F56"/>
    <w:rsid w:val="007D408E"/>
    <w:rsid w:val="007D43F9"/>
    <w:rsid w:val="007D465A"/>
    <w:rsid w:val="007D4D4D"/>
    <w:rsid w:val="007D4DD3"/>
    <w:rsid w:val="007D4DFD"/>
    <w:rsid w:val="007D4E07"/>
    <w:rsid w:val="007D4E85"/>
    <w:rsid w:val="007D4EEE"/>
    <w:rsid w:val="007D4F76"/>
    <w:rsid w:val="007D51DD"/>
    <w:rsid w:val="007D5B59"/>
    <w:rsid w:val="007D5C46"/>
    <w:rsid w:val="007D5F31"/>
    <w:rsid w:val="007D5F82"/>
    <w:rsid w:val="007D6003"/>
    <w:rsid w:val="007D6059"/>
    <w:rsid w:val="007D61DF"/>
    <w:rsid w:val="007D6242"/>
    <w:rsid w:val="007D67A5"/>
    <w:rsid w:val="007D68E5"/>
    <w:rsid w:val="007D6988"/>
    <w:rsid w:val="007D6BA4"/>
    <w:rsid w:val="007D6C5F"/>
    <w:rsid w:val="007D6CA4"/>
    <w:rsid w:val="007D709D"/>
    <w:rsid w:val="007D70BC"/>
    <w:rsid w:val="007D71EC"/>
    <w:rsid w:val="007D72B3"/>
    <w:rsid w:val="007D73A1"/>
    <w:rsid w:val="007D7578"/>
    <w:rsid w:val="007D75ED"/>
    <w:rsid w:val="007D7636"/>
    <w:rsid w:val="007D7826"/>
    <w:rsid w:val="007D7A38"/>
    <w:rsid w:val="007D7AE0"/>
    <w:rsid w:val="007D7ED5"/>
    <w:rsid w:val="007D7F40"/>
    <w:rsid w:val="007E00E3"/>
    <w:rsid w:val="007E03AE"/>
    <w:rsid w:val="007E0538"/>
    <w:rsid w:val="007E07A3"/>
    <w:rsid w:val="007E09C3"/>
    <w:rsid w:val="007E0AD5"/>
    <w:rsid w:val="007E0F29"/>
    <w:rsid w:val="007E11D4"/>
    <w:rsid w:val="007E1463"/>
    <w:rsid w:val="007E179A"/>
    <w:rsid w:val="007E18C7"/>
    <w:rsid w:val="007E1B14"/>
    <w:rsid w:val="007E1B4E"/>
    <w:rsid w:val="007E1EE0"/>
    <w:rsid w:val="007E20CB"/>
    <w:rsid w:val="007E2122"/>
    <w:rsid w:val="007E217F"/>
    <w:rsid w:val="007E2247"/>
    <w:rsid w:val="007E2273"/>
    <w:rsid w:val="007E2389"/>
    <w:rsid w:val="007E2654"/>
    <w:rsid w:val="007E2988"/>
    <w:rsid w:val="007E2A20"/>
    <w:rsid w:val="007E2AEF"/>
    <w:rsid w:val="007E2B97"/>
    <w:rsid w:val="007E2C10"/>
    <w:rsid w:val="007E2F9E"/>
    <w:rsid w:val="007E32D5"/>
    <w:rsid w:val="007E32EF"/>
    <w:rsid w:val="007E331B"/>
    <w:rsid w:val="007E3569"/>
    <w:rsid w:val="007E3573"/>
    <w:rsid w:val="007E35C5"/>
    <w:rsid w:val="007E3920"/>
    <w:rsid w:val="007E3921"/>
    <w:rsid w:val="007E3ADD"/>
    <w:rsid w:val="007E3AE2"/>
    <w:rsid w:val="007E3AE5"/>
    <w:rsid w:val="007E3BB4"/>
    <w:rsid w:val="007E3C05"/>
    <w:rsid w:val="007E3D0C"/>
    <w:rsid w:val="007E3DC7"/>
    <w:rsid w:val="007E42AB"/>
    <w:rsid w:val="007E45E4"/>
    <w:rsid w:val="007E4677"/>
    <w:rsid w:val="007E4AA7"/>
    <w:rsid w:val="007E4C94"/>
    <w:rsid w:val="007E4C95"/>
    <w:rsid w:val="007E4CCC"/>
    <w:rsid w:val="007E4FE7"/>
    <w:rsid w:val="007E50F5"/>
    <w:rsid w:val="007E55CF"/>
    <w:rsid w:val="007E5847"/>
    <w:rsid w:val="007E5949"/>
    <w:rsid w:val="007E5B56"/>
    <w:rsid w:val="007E5CBC"/>
    <w:rsid w:val="007E5CD5"/>
    <w:rsid w:val="007E5D8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A"/>
    <w:rsid w:val="007E779C"/>
    <w:rsid w:val="007E78DF"/>
    <w:rsid w:val="007E7A5E"/>
    <w:rsid w:val="007E7B59"/>
    <w:rsid w:val="007E7D83"/>
    <w:rsid w:val="007F02AB"/>
    <w:rsid w:val="007F0394"/>
    <w:rsid w:val="007F04ED"/>
    <w:rsid w:val="007F0C23"/>
    <w:rsid w:val="007F0D2F"/>
    <w:rsid w:val="007F0FC7"/>
    <w:rsid w:val="007F100A"/>
    <w:rsid w:val="007F1450"/>
    <w:rsid w:val="007F1587"/>
    <w:rsid w:val="007F1984"/>
    <w:rsid w:val="007F19DA"/>
    <w:rsid w:val="007F1B06"/>
    <w:rsid w:val="007F1C37"/>
    <w:rsid w:val="007F1CEB"/>
    <w:rsid w:val="007F20EA"/>
    <w:rsid w:val="007F2190"/>
    <w:rsid w:val="007F2269"/>
    <w:rsid w:val="007F2447"/>
    <w:rsid w:val="007F26CB"/>
    <w:rsid w:val="007F287A"/>
    <w:rsid w:val="007F28D3"/>
    <w:rsid w:val="007F2902"/>
    <w:rsid w:val="007F2E4A"/>
    <w:rsid w:val="007F3213"/>
    <w:rsid w:val="007F345F"/>
    <w:rsid w:val="007F35C4"/>
    <w:rsid w:val="007F3720"/>
    <w:rsid w:val="007F3906"/>
    <w:rsid w:val="007F3917"/>
    <w:rsid w:val="007F3B22"/>
    <w:rsid w:val="007F3CF8"/>
    <w:rsid w:val="007F3F44"/>
    <w:rsid w:val="007F4287"/>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4E9"/>
    <w:rsid w:val="007F67B8"/>
    <w:rsid w:val="007F6910"/>
    <w:rsid w:val="007F6B19"/>
    <w:rsid w:val="007F6E5B"/>
    <w:rsid w:val="007F73B3"/>
    <w:rsid w:val="007F74F8"/>
    <w:rsid w:val="007F750F"/>
    <w:rsid w:val="007F7701"/>
    <w:rsid w:val="007F7ABE"/>
    <w:rsid w:val="007F7B90"/>
    <w:rsid w:val="007F7CAB"/>
    <w:rsid w:val="007F7F0B"/>
    <w:rsid w:val="00800248"/>
    <w:rsid w:val="008007AD"/>
    <w:rsid w:val="00800971"/>
    <w:rsid w:val="00800A66"/>
    <w:rsid w:val="00800DCE"/>
    <w:rsid w:val="00800E35"/>
    <w:rsid w:val="0080104E"/>
    <w:rsid w:val="00801057"/>
    <w:rsid w:val="00801209"/>
    <w:rsid w:val="00801352"/>
    <w:rsid w:val="008017DF"/>
    <w:rsid w:val="00801BB8"/>
    <w:rsid w:val="00801D17"/>
    <w:rsid w:val="008021B3"/>
    <w:rsid w:val="00802394"/>
    <w:rsid w:val="00802398"/>
    <w:rsid w:val="00802479"/>
    <w:rsid w:val="00802591"/>
    <w:rsid w:val="00802738"/>
    <w:rsid w:val="00802A96"/>
    <w:rsid w:val="00802AE9"/>
    <w:rsid w:val="00802B93"/>
    <w:rsid w:val="00802BEF"/>
    <w:rsid w:val="00802D99"/>
    <w:rsid w:val="00802FA7"/>
    <w:rsid w:val="0080335A"/>
    <w:rsid w:val="00803A14"/>
    <w:rsid w:val="00803C6D"/>
    <w:rsid w:val="00803CB2"/>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D33"/>
    <w:rsid w:val="00805F9C"/>
    <w:rsid w:val="0080604E"/>
    <w:rsid w:val="0080618C"/>
    <w:rsid w:val="00806235"/>
    <w:rsid w:val="00806319"/>
    <w:rsid w:val="008063A8"/>
    <w:rsid w:val="008065B5"/>
    <w:rsid w:val="008067DB"/>
    <w:rsid w:val="00806898"/>
    <w:rsid w:val="0080694C"/>
    <w:rsid w:val="0080696F"/>
    <w:rsid w:val="008069B9"/>
    <w:rsid w:val="008069F9"/>
    <w:rsid w:val="00806D24"/>
    <w:rsid w:val="0080715F"/>
    <w:rsid w:val="00807251"/>
    <w:rsid w:val="00807276"/>
    <w:rsid w:val="008073CF"/>
    <w:rsid w:val="00807682"/>
    <w:rsid w:val="008079EF"/>
    <w:rsid w:val="00807AA8"/>
    <w:rsid w:val="00807AE1"/>
    <w:rsid w:val="00807ED5"/>
    <w:rsid w:val="00807EFC"/>
    <w:rsid w:val="00810600"/>
    <w:rsid w:val="008108FD"/>
    <w:rsid w:val="00810CDB"/>
    <w:rsid w:val="00810FA1"/>
    <w:rsid w:val="00810FE7"/>
    <w:rsid w:val="008110F7"/>
    <w:rsid w:val="00811626"/>
    <w:rsid w:val="00811AA7"/>
    <w:rsid w:val="00811BC2"/>
    <w:rsid w:val="00811FFE"/>
    <w:rsid w:val="0081200F"/>
    <w:rsid w:val="008120AE"/>
    <w:rsid w:val="00812316"/>
    <w:rsid w:val="00812530"/>
    <w:rsid w:val="0081267C"/>
    <w:rsid w:val="00812A39"/>
    <w:rsid w:val="00812A98"/>
    <w:rsid w:val="00812B71"/>
    <w:rsid w:val="00812DDB"/>
    <w:rsid w:val="00812FB0"/>
    <w:rsid w:val="008130BD"/>
    <w:rsid w:val="00813245"/>
    <w:rsid w:val="008132E3"/>
    <w:rsid w:val="008133E2"/>
    <w:rsid w:val="008136E8"/>
    <w:rsid w:val="00813718"/>
    <w:rsid w:val="00813780"/>
    <w:rsid w:val="00813796"/>
    <w:rsid w:val="00813915"/>
    <w:rsid w:val="00813AE0"/>
    <w:rsid w:val="00813E79"/>
    <w:rsid w:val="00813F9F"/>
    <w:rsid w:val="008142D6"/>
    <w:rsid w:val="008143D2"/>
    <w:rsid w:val="008144CE"/>
    <w:rsid w:val="00814982"/>
    <w:rsid w:val="00814A10"/>
    <w:rsid w:val="00814C0D"/>
    <w:rsid w:val="00814D10"/>
    <w:rsid w:val="00814EC2"/>
    <w:rsid w:val="00815054"/>
    <w:rsid w:val="0081515E"/>
    <w:rsid w:val="00815173"/>
    <w:rsid w:val="0081536A"/>
    <w:rsid w:val="00815A39"/>
    <w:rsid w:val="00815DA9"/>
    <w:rsid w:val="00815F4B"/>
    <w:rsid w:val="00815FEC"/>
    <w:rsid w:val="0081614D"/>
    <w:rsid w:val="0081677C"/>
    <w:rsid w:val="008167DE"/>
    <w:rsid w:val="008168AE"/>
    <w:rsid w:val="0081696C"/>
    <w:rsid w:val="00816C22"/>
    <w:rsid w:val="00816EEF"/>
    <w:rsid w:val="00816F39"/>
    <w:rsid w:val="0081704D"/>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8C9"/>
    <w:rsid w:val="00820A6A"/>
    <w:rsid w:val="00820C7F"/>
    <w:rsid w:val="008210B6"/>
    <w:rsid w:val="008210F0"/>
    <w:rsid w:val="00821358"/>
    <w:rsid w:val="00821469"/>
    <w:rsid w:val="008214BE"/>
    <w:rsid w:val="008217C3"/>
    <w:rsid w:val="008217DE"/>
    <w:rsid w:val="00821893"/>
    <w:rsid w:val="00821BD3"/>
    <w:rsid w:val="00821FD5"/>
    <w:rsid w:val="0082201F"/>
    <w:rsid w:val="0082206C"/>
    <w:rsid w:val="008220DD"/>
    <w:rsid w:val="00822333"/>
    <w:rsid w:val="0082239C"/>
    <w:rsid w:val="0082272C"/>
    <w:rsid w:val="008227D3"/>
    <w:rsid w:val="008227DB"/>
    <w:rsid w:val="00822BC0"/>
    <w:rsid w:val="00822C40"/>
    <w:rsid w:val="00822CE3"/>
    <w:rsid w:val="00822EA7"/>
    <w:rsid w:val="00823018"/>
    <w:rsid w:val="008234C1"/>
    <w:rsid w:val="008235DD"/>
    <w:rsid w:val="00823751"/>
    <w:rsid w:val="00823862"/>
    <w:rsid w:val="00823B0B"/>
    <w:rsid w:val="00824012"/>
    <w:rsid w:val="00824265"/>
    <w:rsid w:val="0082426F"/>
    <w:rsid w:val="008243F3"/>
    <w:rsid w:val="00824557"/>
    <w:rsid w:val="0082459A"/>
    <w:rsid w:val="0082459B"/>
    <w:rsid w:val="00824706"/>
    <w:rsid w:val="0082473C"/>
    <w:rsid w:val="00824AE1"/>
    <w:rsid w:val="00824E7A"/>
    <w:rsid w:val="00824F28"/>
    <w:rsid w:val="00824F2A"/>
    <w:rsid w:val="00825224"/>
    <w:rsid w:val="0082534B"/>
    <w:rsid w:val="0082575F"/>
    <w:rsid w:val="00825836"/>
    <w:rsid w:val="0082584A"/>
    <w:rsid w:val="00825BC7"/>
    <w:rsid w:val="00825D88"/>
    <w:rsid w:val="00825E64"/>
    <w:rsid w:val="00825E85"/>
    <w:rsid w:val="0082604C"/>
    <w:rsid w:val="0082616E"/>
    <w:rsid w:val="008263F6"/>
    <w:rsid w:val="00826682"/>
    <w:rsid w:val="00826A47"/>
    <w:rsid w:val="00826A99"/>
    <w:rsid w:val="00826E41"/>
    <w:rsid w:val="00826FED"/>
    <w:rsid w:val="008272DD"/>
    <w:rsid w:val="00827A7E"/>
    <w:rsid w:val="00827E94"/>
    <w:rsid w:val="008302D7"/>
    <w:rsid w:val="0083040A"/>
    <w:rsid w:val="008307DB"/>
    <w:rsid w:val="00830A3E"/>
    <w:rsid w:val="00830D6F"/>
    <w:rsid w:val="0083102D"/>
    <w:rsid w:val="0083103A"/>
    <w:rsid w:val="00831706"/>
    <w:rsid w:val="008317FF"/>
    <w:rsid w:val="008319E2"/>
    <w:rsid w:val="00831B47"/>
    <w:rsid w:val="00831E42"/>
    <w:rsid w:val="00831ED4"/>
    <w:rsid w:val="0083244A"/>
    <w:rsid w:val="008324A9"/>
    <w:rsid w:val="0083266E"/>
    <w:rsid w:val="00832AD1"/>
    <w:rsid w:val="00832D67"/>
    <w:rsid w:val="00833006"/>
    <w:rsid w:val="0083309F"/>
    <w:rsid w:val="008330F0"/>
    <w:rsid w:val="00833127"/>
    <w:rsid w:val="008337FE"/>
    <w:rsid w:val="00833A21"/>
    <w:rsid w:val="00833BEC"/>
    <w:rsid w:val="00833DB2"/>
    <w:rsid w:val="00834030"/>
    <w:rsid w:val="00834176"/>
    <w:rsid w:val="008341CC"/>
    <w:rsid w:val="00834663"/>
    <w:rsid w:val="00834681"/>
    <w:rsid w:val="008349E3"/>
    <w:rsid w:val="00834C87"/>
    <w:rsid w:val="00834F8B"/>
    <w:rsid w:val="00834F9F"/>
    <w:rsid w:val="008350E4"/>
    <w:rsid w:val="00835328"/>
    <w:rsid w:val="0083535B"/>
    <w:rsid w:val="00835486"/>
    <w:rsid w:val="0083582D"/>
    <w:rsid w:val="008358C5"/>
    <w:rsid w:val="008359CB"/>
    <w:rsid w:val="00835A30"/>
    <w:rsid w:val="00835D9C"/>
    <w:rsid w:val="00835E54"/>
    <w:rsid w:val="00835E73"/>
    <w:rsid w:val="00835F4E"/>
    <w:rsid w:val="008366A5"/>
    <w:rsid w:val="0083684F"/>
    <w:rsid w:val="0083690C"/>
    <w:rsid w:val="00836C70"/>
    <w:rsid w:val="00836CFB"/>
    <w:rsid w:val="00836F28"/>
    <w:rsid w:val="0083705C"/>
    <w:rsid w:val="00837167"/>
    <w:rsid w:val="00837637"/>
    <w:rsid w:val="0083772D"/>
    <w:rsid w:val="008377C1"/>
    <w:rsid w:val="0083787E"/>
    <w:rsid w:val="00837B03"/>
    <w:rsid w:val="00837BF2"/>
    <w:rsid w:val="00837D39"/>
    <w:rsid w:val="008400C6"/>
    <w:rsid w:val="008405C8"/>
    <w:rsid w:val="008405F9"/>
    <w:rsid w:val="008406EF"/>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14A"/>
    <w:rsid w:val="00842202"/>
    <w:rsid w:val="0084223F"/>
    <w:rsid w:val="00842638"/>
    <w:rsid w:val="00842917"/>
    <w:rsid w:val="00842A7C"/>
    <w:rsid w:val="00842C12"/>
    <w:rsid w:val="00842ECB"/>
    <w:rsid w:val="008430B1"/>
    <w:rsid w:val="008433BE"/>
    <w:rsid w:val="008435B9"/>
    <w:rsid w:val="008437E5"/>
    <w:rsid w:val="008437F3"/>
    <w:rsid w:val="00843917"/>
    <w:rsid w:val="00843953"/>
    <w:rsid w:val="00843AAF"/>
    <w:rsid w:val="00843D3A"/>
    <w:rsid w:val="00843D7F"/>
    <w:rsid w:val="00844251"/>
    <w:rsid w:val="0084433C"/>
    <w:rsid w:val="008445FC"/>
    <w:rsid w:val="00844677"/>
    <w:rsid w:val="008446C1"/>
    <w:rsid w:val="00844777"/>
    <w:rsid w:val="008449CE"/>
    <w:rsid w:val="00844A34"/>
    <w:rsid w:val="00844B46"/>
    <w:rsid w:val="00845085"/>
    <w:rsid w:val="0084517F"/>
    <w:rsid w:val="008452F2"/>
    <w:rsid w:val="008453EB"/>
    <w:rsid w:val="00845611"/>
    <w:rsid w:val="008456F5"/>
    <w:rsid w:val="0084570A"/>
    <w:rsid w:val="00845B44"/>
    <w:rsid w:val="00845B5D"/>
    <w:rsid w:val="00845DC8"/>
    <w:rsid w:val="0084646D"/>
    <w:rsid w:val="008465EB"/>
    <w:rsid w:val="00846752"/>
    <w:rsid w:val="0084682A"/>
    <w:rsid w:val="00846A19"/>
    <w:rsid w:val="0084718D"/>
    <w:rsid w:val="00847280"/>
    <w:rsid w:val="00847476"/>
    <w:rsid w:val="00847675"/>
    <w:rsid w:val="00847754"/>
    <w:rsid w:val="00847C73"/>
    <w:rsid w:val="00847D91"/>
    <w:rsid w:val="0085015D"/>
    <w:rsid w:val="008501F1"/>
    <w:rsid w:val="00850548"/>
    <w:rsid w:val="00850721"/>
    <w:rsid w:val="0085072D"/>
    <w:rsid w:val="008507B2"/>
    <w:rsid w:val="008508E0"/>
    <w:rsid w:val="00850926"/>
    <w:rsid w:val="00850A38"/>
    <w:rsid w:val="00850BCC"/>
    <w:rsid w:val="00850C8A"/>
    <w:rsid w:val="00850E27"/>
    <w:rsid w:val="00850E41"/>
    <w:rsid w:val="00850E9B"/>
    <w:rsid w:val="00851319"/>
    <w:rsid w:val="008514F2"/>
    <w:rsid w:val="0085167F"/>
    <w:rsid w:val="00851C74"/>
    <w:rsid w:val="00851E1F"/>
    <w:rsid w:val="00851F82"/>
    <w:rsid w:val="00852329"/>
    <w:rsid w:val="00852380"/>
    <w:rsid w:val="00852418"/>
    <w:rsid w:val="00852609"/>
    <w:rsid w:val="00852876"/>
    <w:rsid w:val="00852A92"/>
    <w:rsid w:val="00852C3D"/>
    <w:rsid w:val="00852C89"/>
    <w:rsid w:val="00852CB2"/>
    <w:rsid w:val="00853444"/>
    <w:rsid w:val="008534C5"/>
    <w:rsid w:val="008535BD"/>
    <w:rsid w:val="0085384F"/>
    <w:rsid w:val="00853DC8"/>
    <w:rsid w:val="00853DE2"/>
    <w:rsid w:val="00853E92"/>
    <w:rsid w:val="00854004"/>
    <w:rsid w:val="008541D5"/>
    <w:rsid w:val="00854540"/>
    <w:rsid w:val="0085463C"/>
    <w:rsid w:val="008548BB"/>
    <w:rsid w:val="00854A24"/>
    <w:rsid w:val="00854BE9"/>
    <w:rsid w:val="00854E6D"/>
    <w:rsid w:val="00854F06"/>
    <w:rsid w:val="00854FF8"/>
    <w:rsid w:val="00855335"/>
    <w:rsid w:val="0085566E"/>
    <w:rsid w:val="0085598D"/>
    <w:rsid w:val="00855C20"/>
    <w:rsid w:val="00855DE6"/>
    <w:rsid w:val="00855E77"/>
    <w:rsid w:val="00856119"/>
    <w:rsid w:val="008562CD"/>
    <w:rsid w:val="00856A50"/>
    <w:rsid w:val="00856A80"/>
    <w:rsid w:val="00856CCA"/>
    <w:rsid w:val="00856DBF"/>
    <w:rsid w:val="00856E39"/>
    <w:rsid w:val="0085706B"/>
    <w:rsid w:val="008576D4"/>
    <w:rsid w:val="00857720"/>
    <w:rsid w:val="00857E53"/>
    <w:rsid w:val="00857FAF"/>
    <w:rsid w:val="00860481"/>
    <w:rsid w:val="0086076F"/>
    <w:rsid w:val="0086086E"/>
    <w:rsid w:val="00860DA0"/>
    <w:rsid w:val="00860E10"/>
    <w:rsid w:val="0086117E"/>
    <w:rsid w:val="00861338"/>
    <w:rsid w:val="0086136A"/>
    <w:rsid w:val="00861491"/>
    <w:rsid w:val="00861522"/>
    <w:rsid w:val="00861562"/>
    <w:rsid w:val="0086180E"/>
    <w:rsid w:val="00861CD9"/>
    <w:rsid w:val="00862013"/>
    <w:rsid w:val="00862310"/>
    <w:rsid w:val="0086280D"/>
    <w:rsid w:val="00862D83"/>
    <w:rsid w:val="00863123"/>
    <w:rsid w:val="0086347B"/>
    <w:rsid w:val="00863779"/>
    <w:rsid w:val="008640D3"/>
    <w:rsid w:val="00864114"/>
    <w:rsid w:val="0086413D"/>
    <w:rsid w:val="00864665"/>
    <w:rsid w:val="008646B2"/>
    <w:rsid w:val="008647F0"/>
    <w:rsid w:val="0086486F"/>
    <w:rsid w:val="008648E0"/>
    <w:rsid w:val="00864A67"/>
    <w:rsid w:val="0086506C"/>
    <w:rsid w:val="00865206"/>
    <w:rsid w:val="008656AC"/>
    <w:rsid w:val="008658CE"/>
    <w:rsid w:val="00865AC4"/>
    <w:rsid w:val="00865AFD"/>
    <w:rsid w:val="008668A9"/>
    <w:rsid w:val="008668EE"/>
    <w:rsid w:val="00866985"/>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64F"/>
    <w:rsid w:val="0086787F"/>
    <w:rsid w:val="008678A9"/>
    <w:rsid w:val="0086798E"/>
    <w:rsid w:val="00867C40"/>
    <w:rsid w:val="00867D37"/>
    <w:rsid w:val="00867F44"/>
    <w:rsid w:val="00867F75"/>
    <w:rsid w:val="0087004D"/>
    <w:rsid w:val="008700D2"/>
    <w:rsid w:val="00870702"/>
    <w:rsid w:val="00870A20"/>
    <w:rsid w:val="00870BEB"/>
    <w:rsid w:val="00870CF5"/>
    <w:rsid w:val="00870E19"/>
    <w:rsid w:val="00870E8D"/>
    <w:rsid w:val="0087169D"/>
    <w:rsid w:val="00871AE7"/>
    <w:rsid w:val="00871C0A"/>
    <w:rsid w:val="00871D4A"/>
    <w:rsid w:val="00871E1C"/>
    <w:rsid w:val="00871E65"/>
    <w:rsid w:val="008721BB"/>
    <w:rsid w:val="00872319"/>
    <w:rsid w:val="00872525"/>
    <w:rsid w:val="00872680"/>
    <w:rsid w:val="00872795"/>
    <w:rsid w:val="00872B34"/>
    <w:rsid w:val="00872B7D"/>
    <w:rsid w:val="00872C26"/>
    <w:rsid w:val="00872D76"/>
    <w:rsid w:val="00872FE1"/>
    <w:rsid w:val="008730A7"/>
    <w:rsid w:val="00873208"/>
    <w:rsid w:val="0087326A"/>
    <w:rsid w:val="00873447"/>
    <w:rsid w:val="008734D4"/>
    <w:rsid w:val="008735D3"/>
    <w:rsid w:val="008736DF"/>
    <w:rsid w:val="0087374B"/>
    <w:rsid w:val="00873D95"/>
    <w:rsid w:val="00873F36"/>
    <w:rsid w:val="008740E2"/>
    <w:rsid w:val="00874106"/>
    <w:rsid w:val="00874261"/>
    <w:rsid w:val="00874281"/>
    <w:rsid w:val="008743AE"/>
    <w:rsid w:val="00874552"/>
    <w:rsid w:val="00874658"/>
    <w:rsid w:val="00874677"/>
    <w:rsid w:val="0087472D"/>
    <w:rsid w:val="00874855"/>
    <w:rsid w:val="008749A4"/>
    <w:rsid w:val="00874A7E"/>
    <w:rsid w:val="00874CCE"/>
    <w:rsid w:val="00874E8A"/>
    <w:rsid w:val="00874EC2"/>
    <w:rsid w:val="00875091"/>
    <w:rsid w:val="008750ED"/>
    <w:rsid w:val="00875327"/>
    <w:rsid w:val="0087559D"/>
    <w:rsid w:val="00875D10"/>
    <w:rsid w:val="00875D18"/>
    <w:rsid w:val="00875E49"/>
    <w:rsid w:val="00875EAF"/>
    <w:rsid w:val="0087612B"/>
    <w:rsid w:val="008764DE"/>
    <w:rsid w:val="00876596"/>
    <w:rsid w:val="00876658"/>
    <w:rsid w:val="00876738"/>
    <w:rsid w:val="008767F0"/>
    <w:rsid w:val="00876CA8"/>
    <w:rsid w:val="00876E6B"/>
    <w:rsid w:val="00876EF8"/>
    <w:rsid w:val="00876FB6"/>
    <w:rsid w:val="0087712A"/>
    <w:rsid w:val="00877704"/>
    <w:rsid w:val="00877863"/>
    <w:rsid w:val="00877D86"/>
    <w:rsid w:val="00877F7B"/>
    <w:rsid w:val="008803A6"/>
    <w:rsid w:val="008804A7"/>
    <w:rsid w:val="008804D1"/>
    <w:rsid w:val="00880539"/>
    <w:rsid w:val="00880617"/>
    <w:rsid w:val="00880678"/>
    <w:rsid w:val="008807F6"/>
    <w:rsid w:val="00880A96"/>
    <w:rsid w:val="00880A99"/>
    <w:rsid w:val="00880DD7"/>
    <w:rsid w:val="00881227"/>
    <w:rsid w:val="00881354"/>
    <w:rsid w:val="00881437"/>
    <w:rsid w:val="0088182F"/>
    <w:rsid w:val="00881923"/>
    <w:rsid w:val="008819D2"/>
    <w:rsid w:val="00881A2D"/>
    <w:rsid w:val="00881A58"/>
    <w:rsid w:val="008820B6"/>
    <w:rsid w:val="0088232F"/>
    <w:rsid w:val="0088247D"/>
    <w:rsid w:val="0088252F"/>
    <w:rsid w:val="00882599"/>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750"/>
    <w:rsid w:val="008838C2"/>
    <w:rsid w:val="008838EC"/>
    <w:rsid w:val="00883A6B"/>
    <w:rsid w:val="00883D65"/>
    <w:rsid w:val="00883DEA"/>
    <w:rsid w:val="0088405D"/>
    <w:rsid w:val="00884584"/>
    <w:rsid w:val="00884AB0"/>
    <w:rsid w:val="00884BC5"/>
    <w:rsid w:val="00884E68"/>
    <w:rsid w:val="00884EC3"/>
    <w:rsid w:val="008850B6"/>
    <w:rsid w:val="0088536A"/>
    <w:rsid w:val="008853F3"/>
    <w:rsid w:val="008854F6"/>
    <w:rsid w:val="00885964"/>
    <w:rsid w:val="00885C2A"/>
    <w:rsid w:val="00886325"/>
    <w:rsid w:val="0088643E"/>
    <w:rsid w:val="008864EA"/>
    <w:rsid w:val="0088662D"/>
    <w:rsid w:val="008868F0"/>
    <w:rsid w:val="00886CBC"/>
    <w:rsid w:val="00886E40"/>
    <w:rsid w:val="00886F1D"/>
    <w:rsid w:val="00886FD3"/>
    <w:rsid w:val="008870D5"/>
    <w:rsid w:val="00887891"/>
    <w:rsid w:val="00887AC4"/>
    <w:rsid w:val="00887AC7"/>
    <w:rsid w:val="00887B3E"/>
    <w:rsid w:val="00887C14"/>
    <w:rsid w:val="00887F53"/>
    <w:rsid w:val="00887F7F"/>
    <w:rsid w:val="0089007D"/>
    <w:rsid w:val="00890384"/>
    <w:rsid w:val="00890A7D"/>
    <w:rsid w:val="00890AC3"/>
    <w:rsid w:val="00890C89"/>
    <w:rsid w:val="00890EC9"/>
    <w:rsid w:val="00891167"/>
    <w:rsid w:val="00891545"/>
    <w:rsid w:val="00891784"/>
    <w:rsid w:val="00891799"/>
    <w:rsid w:val="00891987"/>
    <w:rsid w:val="00891DFC"/>
    <w:rsid w:val="0089239C"/>
    <w:rsid w:val="00892807"/>
    <w:rsid w:val="00892894"/>
    <w:rsid w:val="00892957"/>
    <w:rsid w:val="00892AF0"/>
    <w:rsid w:val="00892B8B"/>
    <w:rsid w:val="00892CBF"/>
    <w:rsid w:val="00892D48"/>
    <w:rsid w:val="00892DF2"/>
    <w:rsid w:val="00892E4A"/>
    <w:rsid w:val="00893385"/>
    <w:rsid w:val="008934A2"/>
    <w:rsid w:val="0089354A"/>
    <w:rsid w:val="0089356B"/>
    <w:rsid w:val="00893996"/>
    <w:rsid w:val="008939A0"/>
    <w:rsid w:val="00893A0C"/>
    <w:rsid w:val="00893A3E"/>
    <w:rsid w:val="00893BA2"/>
    <w:rsid w:val="00893FA4"/>
    <w:rsid w:val="00893FFD"/>
    <w:rsid w:val="008943C5"/>
    <w:rsid w:val="008946BD"/>
    <w:rsid w:val="008947EF"/>
    <w:rsid w:val="008948B6"/>
    <w:rsid w:val="00894D66"/>
    <w:rsid w:val="00894E45"/>
    <w:rsid w:val="00894ECD"/>
    <w:rsid w:val="00894FB6"/>
    <w:rsid w:val="00895094"/>
    <w:rsid w:val="0089517D"/>
    <w:rsid w:val="00895258"/>
    <w:rsid w:val="008953B5"/>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A35"/>
    <w:rsid w:val="00896AC4"/>
    <w:rsid w:val="00896B61"/>
    <w:rsid w:val="00896BFD"/>
    <w:rsid w:val="00896C2B"/>
    <w:rsid w:val="00896CF6"/>
    <w:rsid w:val="00896EEC"/>
    <w:rsid w:val="00896F5C"/>
    <w:rsid w:val="00897428"/>
    <w:rsid w:val="008974F8"/>
    <w:rsid w:val="00897535"/>
    <w:rsid w:val="0089777B"/>
    <w:rsid w:val="00897904"/>
    <w:rsid w:val="0089798B"/>
    <w:rsid w:val="00897A07"/>
    <w:rsid w:val="00897A3E"/>
    <w:rsid w:val="00897C80"/>
    <w:rsid w:val="00897D74"/>
    <w:rsid w:val="00897E4E"/>
    <w:rsid w:val="008A000E"/>
    <w:rsid w:val="008A0080"/>
    <w:rsid w:val="008A00BF"/>
    <w:rsid w:val="008A0213"/>
    <w:rsid w:val="008A03F5"/>
    <w:rsid w:val="008A0475"/>
    <w:rsid w:val="008A06C1"/>
    <w:rsid w:val="008A091C"/>
    <w:rsid w:val="008A0B4F"/>
    <w:rsid w:val="008A0C1B"/>
    <w:rsid w:val="008A0E3A"/>
    <w:rsid w:val="008A170C"/>
    <w:rsid w:val="008A1893"/>
    <w:rsid w:val="008A18B8"/>
    <w:rsid w:val="008A1BEF"/>
    <w:rsid w:val="008A1D10"/>
    <w:rsid w:val="008A2130"/>
    <w:rsid w:val="008A21AC"/>
    <w:rsid w:val="008A2550"/>
    <w:rsid w:val="008A25E6"/>
    <w:rsid w:val="008A2631"/>
    <w:rsid w:val="008A27D0"/>
    <w:rsid w:val="008A27E1"/>
    <w:rsid w:val="008A29BA"/>
    <w:rsid w:val="008A305F"/>
    <w:rsid w:val="008A3267"/>
    <w:rsid w:val="008A3270"/>
    <w:rsid w:val="008A333D"/>
    <w:rsid w:val="008A33B4"/>
    <w:rsid w:val="008A3460"/>
    <w:rsid w:val="008A35B8"/>
    <w:rsid w:val="008A3667"/>
    <w:rsid w:val="008A36FF"/>
    <w:rsid w:val="008A3869"/>
    <w:rsid w:val="008A39E3"/>
    <w:rsid w:val="008A3EF5"/>
    <w:rsid w:val="008A4040"/>
    <w:rsid w:val="008A438F"/>
    <w:rsid w:val="008A43FE"/>
    <w:rsid w:val="008A4530"/>
    <w:rsid w:val="008A48B4"/>
    <w:rsid w:val="008A4BEA"/>
    <w:rsid w:val="008A4D95"/>
    <w:rsid w:val="008A4DFF"/>
    <w:rsid w:val="008A4E8E"/>
    <w:rsid w:val="008A4F24"/>
    <w:rsid w:val="008A515A"/>
    <w:rsid w:val="008A5252"/>
    <w:rsid w:val="008A527C"/>
    <w:rsid w:val="008A52E1"/>
    <w:rsid w:val="008A5353"/>
    <w:rsid w:val="008A54E0"/>
    <w:rsid w:val="008A56B6"/>
    <w:rsid w:val="008A573E"/>
    <w:rsid w:val="008A5885"/>
    <w:rsid w:val="008A5A4E"/>
    <w:rsid w:val="008A5AB3"/>
    <w:rsid w:val="008A6652"/>
    <w:rsid w:val="008A678E"/>
    <w:rsid w:val="008A68E3"/>
    <w:rsid w:val="008A6A42"/>
    <w:rsid w:val="008A6B68"/>
    <w:rsid w:val="008A6D1A"/>
    <w:rsid w:val="008A7536"/>
    <w:rsid w:val="008A77B8"/>
    <w:rsid w:val="008A7B57"/>
    <w:rsid w:val="008A7EC9"/>
    <w:rsid w:val="008B0122"/>
    <w:rsid w:val="008B0255"/>
    <w:rsid w:val="008B0375"/>
    <w:rsid w:val="008B05B1"/>
    <w:rsid w:val="008B09B6"/>
    <w:rsid w:val="008B0BD1"/>
    <w:rsid w:val="008B1351"/>
    <w:rsid w:val="008B140D"/>
    <w:rsid w:val="008B1707"/>
    <w:rsid w:val="008B1ABF"/>
    <w:rsid w:val="008B1AF6"/>
    <w:rsid w:val="008B1F23"/>
    <w:rsid w:val="008B21CF"/>
    <w:rsid w:val="008B2539"/>
    <w:rsid w:val="008B25EA"/>
    <w:rsid w:val="008B2967"/>
    <w:rsid w:val="008B2B99"/>
    <w:rsid w:val="008B2C63"/>
    <w:rsid w:val="008B2CD6"/>
    <w:rsid w:val="008B2F09"/>
    <w:rsid w:val="008B323C"/>
    <w:rsid w:val="008B325C"/>
    <w:rsid w:val="008B346A"/>
    <w:rsid w:val="008B37BF"/>
    <w:rsid w:val="008B39FE"/>
    <w:rsid w:val="008B3E4A"/>
    <w:rsid w:val="008B407C"/>
    <w:rsid w:val="008B407E"/>
    <w:rsid w:val="008B424F"/>
    <w:rsid w:val="008B4440"/>
    <w:rsid w:val="008B45AF"/>
    <w:rsid w:val="008B485D"/>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875"/>
    <w:rsid w:val="008C0876"/>
    <w:rsid w:val="008C08BE"/>
    <w:rsid w:val="008C0A4E"/>
    <w:rsid w:val="008C0A5F"/>
    <w:rsid w:val="008C0C91"/>
    <w:rsid w:val="008C0DBA"/>
    <w:rsid w:val="008C0EF0"/>
    <w:rsid w:val="008C1373"/>
    <w:rsid w:val="008C1430"/>
    <w:rsid w:val="008C14C1"/>
    <w:rsid w:val="008C19C0"/>
    <w:rsid w:val="008C1BBF"/>
    <w:rsid w:val="008C1C08"/>
    <w:rsid w:val="008C1D4B"/>
    <w:rsid w:val="008C1D78"/>
    <w:rsid w:val="008C218D"/>
    <w:rsid w:val="008C258E"/>
    <w:rsid w:val="008C29EC"/>
    <w:rsid w:val="008C29FE"/>
    <w:rsid w:val="008C2CAA"/>
    <w:rsid w:val="008C2F9F"/>
    <w:rsid w:val="008C32C7"/>
    <w:rsid w:val="008C32F7"/>
    <w:rsid w:val="008C348A"/>
    <w:rsid w:val="008C3524"/>
    <w:rsid w:val="008C37EF"/>
    <w:rsid w:val="008C39E1"/>
    <w:rsid w:val="008C3BDC"/>
    <w:rsid w:val="008C3EA8"/>
    <w:rsid w:val="008C42C7"/>
    <w:rsid w:val="008C4894"/>
    <w:rsid w:val="008C48F1"/>
    <w:rsid w:val="008C4920"/>
    <w:rsid w:val="008C4B6F"/>
    <w:rsid w:val="008C52C7"/>
    <w:rsid w:val="008C53FD"/>
    <w:rsid w:val="008C5408"/>
    <w:rsid w:val="008C54EB"/>
    <w:rsid w:val="008C5D0A"/>
    <w:rsid w:val="008C5F9C"/>
    <w:rsid w:val="008C602B"/>
    <w:rsid w:val="008C617A"/>
    <w:rsid w:val="008C6281"/>
    <w:rsid w:val="008C63BB"/>
    <w:rsid w:val="008C6420"/>
    <w:rsid w:val="008C64FA"/>
    <w:rsid w:val="008C6676"/>
    <w:rsid w:val="008C667D"/>
    <w:rsid w:val="008C673A"/>
    <w:rsid w:val="008C6AF0"/>
    <w:rsid w:val="008C6D43"/>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28C"/>
    <w:rsid w:val="008D0439"/>
    <w:rsid w:val="008D0731"/>
    <w:rsid w:val="008D07A6"/>
    <w:rsid w:val="008D07EF"/>
    <w:rsid w:val="008D0B8D"/>
    <w:rsid w:val="008D0D53"/>
    <w:rsid w:val="008D0FA6"/>
    <w:rsid w:val="008D1375"/>
    <w:rsid w:val="008D147F"/>
    <w:rsid w:val="008D1484"/>
    <w:rsid w:val="008D1499"/>
    <w:rsid w:val="008D1661"/>
    <w:rsid w:val="008D175E"/>
    <w:rsid w:val="008D1A5A"/>
    <w:rsid w:val="008D1B8F"/>
    <w:rsid w:val="008D1F52"/>
    <w:rsid w:val="008D20B1"/>
    <w:rsid w:val="008D2267"/>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32"/>
    <w:rsid w:val="008D3D47"/>
    <w:rsid w:val="008D3F3C"/>
    <w:rsid w:val="008D3FA9"/>
    <w:rsid w:val="008D443E"/>
    <w:rsid w:val="008D44E1"/>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DC"/>
    <w:rsid w:val="008D5E9E"/>
    <w:rsid w:val="008D60A5"/>
    <w:rsid w:val="008D60FD"/>
    <w:rsid w:val="008D618B"/>
    <w:rsid w:val="008D61C1"/>
    <w:rsid w:val="008D6AD1"/>
    <w:rsid w:val="008D6B3B"/>
    <w:rsid w:val="008D6CE2"/>
    <w:rsid w:val="008D6CFF"/>
    <w:rsid w:val="008D6F54"/>
    <w:rsid w:val="008D712D"/>
    <w:rsid w:val="008D744B"/>
    <w:rsid w:val="008D75BB"/>
    <w:rsid w:val="008D78FA"/>
    <w:rsid w:val="008D7BBE"/>
    <w:rsid w:val="008D7C6F"/>
    <w:rsid w:val="008E0433"/>
    <w:rsid w:val="008E0487"/>
    <w:rsid w:val="008E05E2"/>
    <w:rsid w:val="008E0B5B"/>
    <w:rsid w:val="008E0CF5"/>
    <w:rsid w:val="008E0EF9"/>
    <w:rsid w:val="008E10A7"/>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9F9"/>
    <w:rsid w:val="008E2AB4"/>
    <w:rsid w:val="008E2AC4"/>
    <w:rsid w:val="008E2C37"/>
    <w:rsid w:val="008E2C9C"/>
    <w:rsid w:val="008E2F2F"/>
    <w:rsid w:val="008E2F30"/>
    <w:rsid w:val="008E319A"/>
    <w:rsid w:val="008E330B"/>
    <w:rsid w:val="008E3914"/>
    <w:rsid w:val="008E3D02"/>
    <w:rsid w:val="008E4063"/>
    <w:rsid w:val="008E40D5"/>
    <w:rsid w:val="008E44EF"/>
    <w:rsid w:val="008E478D"/>
    <w:rsid w:val="008E49B1"/>
    <w:rsid w:val="008E49FC"/>
    <w:rsid w:val="008E4D8B"/>
    <w:rsid w:val="008E5015"/>
    <w:rsid w:val="008E52CD"/>
    <w:rsid w:val="008E579B"/>
    <w:rsid w:val="008E57DC"/>
    <w:rsid w:val="008E5A7E"/>
    <w:rsid w:val="008E5BDA"/>
    <w:rsid w:val="008E5E12"/>
    <w:rsid w:val="008E613F"/>
    <w:rsid w:val="008E637C"/>
    <w:rsid w:val="008E6473"/>
    <w:rsid w:val="008E64A9"/>
    <w:rsid w:val="008E665C"/>
    <w:rsid w:val="008E6692"/>
    <w:rsid w:val="008E6B75"/>
    <w:rsid w:val="008E6D0E"/>
    <w:rsid w:val="008E7080"/>
    <w:rsid w:val="008E7153"/>
    <w:rsid w:val="008E73E6"/>
    <w:rsid w:val="008E75EB"/>
    <w:rsid w:val="008E762A"/>
    <w:rsid w:val="008E790A"/>
    <w:rsid w:val="008E7D24"/>
    <w:rsid w:val="008E7E69"/>
    <w:rsid w:val="008E7E70"/>
    <w:rsid w:val="008F0313"/>
    <w:rsid w:val="008F0455"/>
    <w:rsid w:val="008F0590"/>
    <w:rsid w:val="008F066B"/>
    <w:rsid w:val="008F0ACE"/>
    <w:rsid w:val="008F0B6D"/>
    <w:rsid w:val="008F1011"/>
    <w:rsid w:val="008F1223"/>
    <w:rsid w:val="008F1367"/>
    <w:rsid w:val="008F1574"/>
    <w:rsid w:val="008F1841"/>
    <w:rsid w:val="008F1A24"/>
    <w:rsid w:val="008F1B9C"/>
    <w:rsid w:val="008F1D77"/>
    <w:rsid w:val="008F1E62"/>
    <w:rsid w:val="008F1F79"/>
    <w:rsid w:val="008F2255"/>
    <w:rsid w:val="008F2296"/>
    <w:rsid w:val="008F23D8"/>
    <w:rsid w:val="008F2528"/>
    <w:rsid w:val="008F29ED"/>
    <w:rsid w:val="008F2AF0"/>
    <w:rsid w:val="008F2EAC"/>
    <w:rsid w:val="008F2EE7"/>
    <w:rsid w:val="008F30D9"/>
    <w:rsid w:val="008F30EE"/>
    <w:rsid w:val="008F3656"/>
    <w:rsid w:val="008F3BBA"/>
    <w:rsid w:val="008F3FA9"/>
    <w:rsid w:val="008F4224"/>
    <w:rsid w:val="008F448C"/>
    <w:rsid w:val="008F4722"/>
    <w:rsid w:val="008F48D3"/>
    <w:rsid w:val="008F4922"/>
    <w:rsid w:val="008F4A90"/>
    <w:rsid w:val="008F4B14"/>
    <w:rsid w:val="008F4B16"/>
    <w:rsid w:val="008F4C00"/>
    <w:rsid w:val="008F4CA0"/>
    <w:rsid w:val="008F4DE1"/>
    <w:rsid w:val="008F4F8C"/>
    <w:rsid w:val="008F5647"/>
    <w:rsid w:val="008F57EB"/>
    <w:rsid w:val="008F58D9"/>
    <w:rsid w:val="008F59B5"/>
    <w:rsid w:val="008F5A15"/>
    <w:rsid w:val="008F5A91"/>
    <w:rsid w:val="008F5B4C"/>
    <w:rsid w:val="008F5B67"/>
    <w:rsid w:val="008F5F84"/>
    <w:rsid w:val="008F63BB"/>
    <w:rsid w:val="008F63FF"/>
    <w:rsid w:val="008F64D1"/>
    <w:rsid w:val="008F650F"/>
    <w:rsid w:val="008F66C3"/>
    <w:rsid w:val="008F67E9"/>
    <w:rsid w:val="008F6A6C"/>
    <w:rsid w:val="008F6AEB"/>
    <w:rsid w:val="008F6AF2"/>
    <w:rsid w:val="008F6F4D"/>
    <w:rsid w:val="008F704C"/>
    <w:rsid w:val="008F70A1"/>
    <w:rsid w:val="008F70AD"/>
    <w:rsid w:val="008F7239"/>
    <w:rsid w:val="008F72B5"/>
    <w:rsid w:val="008F74EA"/>
    <w:rsid w:val="008F76F9"/>
    <w:rsid w:val="008F7833"/>
    <w:rsid w:val="008F783E"/>
    <w:rsid w:val="008F78EE"/>
    <w:rsid w:val="008F7A8B"/>
    <w:rsid w:val="008F7B73"/>
    <w:rsid w:val="008F7C85"/>
    <w:rsid w:val="008F7CAE"/>
    <w:rsid w:val="008F7D00"/>
    <w:rsid w:val="008F7D16"/>
    <w:rsid w:val="008F7D64"/>
    <w:rsid w:val="00900118"/>
    <w:rsid w:val="0090014E"/>
    <w:rsid w:val="009002A3"/>
    <w:rsid w:val="00900704"/>
    <w:rsid w:val="00900713"/>
    <w:rsid w:val="0090086D"/>
    <w:rsid w:val="0090090A"/>
    <w:rsid w:val="00900962"/>
    <w:rsid w:val="009009E3"/>
    <w:rsid w:val="00901588"/>
    <w:rsid w:val="009016C0"/>
    <w:rsid w:val="009016D3"/>
    <w:rsid w:val="009016D5"/>
    <w:rsid w:val="0090170C"/>
    <w:rsid w:val="009018EF"/>
    <w:rsid w:val="00901975"/>
    <w:rsid w:val="009019FF"/>
    <w:rsid w:val="00901A66"/>
    <w:rsid w:val="00901BE5"/>
    <w:rsid w:val="00901FBB"/>
    <w:rsid w:val="00902403"/>
    <w:rsid w:val="00902409"/>
    <w:rsid w:val="00902B68"/>
    <w:rsid w:val="00902DCD"/>
    <w:rsid w:val="00902EAB"/>
    <w:rsid w:val="009033F3"/>
    <w:rsid w:val="00903457"/>
    <w:rsid w:val="00903552"/>
    <w:rsid w:val="009035AE"/>
    <w:rsid w:val="00903855"/>
    <w:rsid w:val="00903882"/>
    <w:rsid w:val="0090403F"/>
    <w:rsid w:val="00904198"/>
    <w:rsid w:val="009047FD"/>
    <w:rsid w:val="009048DB"/>
    <w:rsid w:val="009049AD"/>
    <w:rsid w:val="00904AF1"/>
    <w:rsid w:val="00904CA1"/>
    <w:rsid w:val="00904CCD"/>
    <w:rsid w:val="00904E27"/>
    <w:rsid w:val="00904EA1"/>
    <w:rsid w:val="00904F21"/>
    <w:rsid w:val="00905006"/>
    <w:rsid w:val="009055BE"/>
    <w:rsid w:val="009055CB"/>
    <w:rsid w:val="00905693"/>
    <w:rsid w:val="009056E6"/>
    <w:rsid w:val="00905988"/>
    <w:rsid w:val="00905A5D"/>
    <w:rsid w:val="00905B1C"/>
    <w:rsid w:val="00905B81"/>
    <w:rsid w:val="00905BF9"/>
    <w:rsid w:val="00905D34"/>
    <w:rsid w:val="00905ED4"/>
    <w:rsid w:val="00906122"/>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64D"/>
    <w:rsid w:val="00911B71"/>
    <w:rsid w:val="00911C77"/>
    <w:rsid w:val="00911C93"/>
    <w:rsid w:val="00911E16"/>
    <w:rsid w:val="009121BD"/>
    <w:rsid w:val="00912278"/>
    <w:rsid w:val="00912368"/>
    <w:rsid w:val="009124E9"/>
    <w:rsid w:val="00912695"/>
    <w:rsid w:val="00912849"/>
    <w:rsid w:val="00912890"/>
    <w:rsid w:val="0091295F"/>
    <w:rsid w:val="00912A6F"/>
    <w:rsid w:val="00912BBC"/>
    <w:rsid w:val="00912DEE"/>
    <w:rsid w:val="00912F53"/>
    <w:rsid w:val="00912FAA"/>
    <w:rsid w:val="009130F6"/>
    <w:rsid w:val="00913A59"/>
    <w:rsid w:val="00913AE9"/>
    <w:rsid w:val="00913AF1"/>
    <w:rsid w:val="00913C68"/>
    <w:rsid w:val="00913F00"/>
    <w:rsid w:val="00914080"/>
    <w:rsid w:val="00914081"/>
    <w:rsid w:val="009141C2"/>
    <w:rsid w:val="009141F0"/>
    <w:rsid w:val="009142E5"/>
    <w:rsid w:val="00914391"/>
    <w:rsid w:val="009145E8"/>
    <w:rsid w:val="0091472A"/>
    <w:rsid w:val="00914954"/>
    <w:rsid w:val="00914B89"/>
    <w:rsid w:val="00914BE6"/>
    <w:rsid w:val="00914C92"/>
    <w:rsid w:val="00914E5C"/>
    <w:rsid w:val="00915014"/>
    <w:rsid w:val="009152A1"/>
    <w:rsid w:val="009152E7"/>
    <w:rsid w:val="00915395"/>
    <w:rsid w:val="009157BF"/>
    <w:rsid w:val="0091580D"/>
    <w:rsid w:val="0091594D"/>
    <w:rsid w:val="00915A88"/>
    <w:rsid w:val="00916062"/>
    <w:rsid w:val="009160C6"/>
    <w:rsid w:val="00916222"/>
    <w:rsid w:val="0091650F"/>
    <w:rsid w:val="00916697"/>
    <w:rsid w:val="00916809"/>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685"/>
    <w:rsid w:val="00920688"/>
    <w:rsid w:val="0092082A"/>
    <w:rsid w:val="009208DF"/>
    <w:rsid w:val="00920A8A"/>
    <w:rsid w:val="00920C1C"/>
    <w:rsid w:val="00920D1C"/>
    <w:rsid w:val="00920ED1"/>
    <w:rsid w:val="00920FBC"/>
    <w:rsid w:val="00921020"/>
    <w:rsid w:val="009217AD"/>
    <w:rsid w:val="00921879"/>
    <w:rsid w:val="00921948"/>
    <w:rsid w:val="00921BE8"/>
    <w:rsid w:val="00921BE9"/>
    <w:rsid w:val="00921C4E"/>
    <w:rsid w:val="00921DAC"/>
    <w:rsid w:val="00921F0C"/>
    <w:rsid w:val="00921F25"/>
    <w:rsid w:val="00921FE3"/>
    <w:rsid w:val="00921FF2"/>
    <w:rsid w:val="00922012"/>
    <w:rsid w:val="00922013"/>
    <w:rsid w:val="009220F7"/>
    <w:rsid w:val="00922357"/>
    <w:rsid w:val="009225F3"/>
    <w:rsid w:val="00922829"/>
    <w:rsid w:val="00922F34"/>
    <w:rsid w:val="00923017"/>
    <w:rsid w:val="00923187"/>
    <w:rsid w:val="00923193"/>
    <w:rsid w:val="009231A1"/>
    <w:rsid w:val="009231CF"/>
    <w:rsid w:val="009232BC"/>
    <w:rsid w:val="00923321"/>
    <w:rsid w:val="00923424"/>
    <w:rsid w:val="00923534"/>
    <w:rsid w:val="00923A3D"/>
    <w:rsid w:val="00923A83"/>
    <w:rsid w:val="00923E46"/>
    <w:rsid w:val="009240BB"/>
    <w:rsid w:val="0092427E"/>
    <w:rsid w:val="00924539"/>
    <w:rsid w:val="009245B8"/>
    <w:rsid w:val="00924905"/>
    <w:rsid w:val="0092496A"/>
    <w:rsid w:val="00924A9E"/>
    <w:rsid w:val="00924F5D"/>
    <w:rsid w:val="00924F86"/>
    <w:rsid w:val="0092512A"/>
    <w:rsid w:val="00925157"/>
    <w:rsid w:val="00925286"/>
    <w:rsid w:val="00925292"/>
    <w:rsid w:val="00925338"/>
    <w:rsid w:val="00925628"/>
    <w:rsid w:val="0092572F"/>
    <w:rsid w:val="009257DA"/>
    <w:rsid w:val="00925E2F"/>
    <w:rsid w:val="00925F18"/>
    <w:rsid w:val="009262AB"/>
    <w:rsid w:val="00926346"/>
    <w:rsid w:val="009264BF"/>
    <w:rsid w:val="00926776"/>
    <w:rsid w:val="00926D8A"/>
    <w:rsid w:val="00927213"/>
    <w:rsid w:val="00927270"/>
    <w:rsid w:val="0092734F"/>
    <w:rsid w:val="0092739A"/>
    <w:rsid w:val="00927404"/>
    <w:rsid w:val="009274D2"/>
    <w:rsid w:val="0092796C"/>
    <w:rsid w:val="00927E30"/>
    <w:rsid w:val="00927FF1"/>
    <w:rsid w:val="009300B4"/>
    <w:rsid w:val="00930243"/>
    <w:rsid w:val="00930527"/>
    <w:rsid w:val="00930D61"/>
    <w:rsid w:val="00930DC1"/>
    <w:rsid w:val="00930E7F"/>
    <w:rsid w:val="00930FF2"/>
    <w:rsid w:val="00931032"/>
    <w:rsid w:val="00931054"/>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488"/>
    <w:rsid w:val="0093353D"/>
    <w:rsid w:val="00933579"/>
    <w:rsid w:val="00933711"/>
    <w:rsid w:val="009339C4"/>
    <w:rsid w:val="00933EEF"/>
    <w:rsid w:val="00933EF7"/>
    <w:rsid w:val="00933FB6"/>
    <w:rsid w:val="00933FD2"/>
    <w:rsid w:val="009340EE"/>
    <w:rsid w:val="00934174"/>
    <w:rsid w:val="009345DE"/>
    <w:rsid w:val="00934722"/>
    <w:rsid w:val="009347F7"/>
    <w:rsid w:val="0093487E"/>
    <w:rsid w:val="00934A32"/>
    <w:rsid w:val="00934B8F"/>
    <w:rsid w:val="00934D92"/>
    <w:rsid w:val="009358CF"/>
    <w:rsid w:val="00935C1F"/>
    <w:rsid w:val="00935EE5"/>
    <w:rsid w:val="00936006"/>
    <w:rsid w:val="00936013"/>
    <w:rsid w:val="009367A7"/>
    <w:rsid w:val="009369E1"/>
    <w:rsid w:val="00936B07"/>
    <w:rsid w:val="00936BAF"/>
    <w:rsid w:val="00936F5C"/>
    <w:rsid w:val="00936F7D"/>
    <w:rsid w:val="00937257"/>
    <w:rsid w:val="00937487"/>
    <w:rsid w:val="009378C5"/>
    <w:rsid w:val="0093799F"/>
    <w:rsid w:val="009379E9"/>
    <w:rsid w:val="00937C43"/>
    <w:rsid w:val="00937FD8"/>
    <w:rsid w:val="00940144"/>
    <w:rsid w:val="00940159"/>
    <w:rsid w:val="0094016C"/>
    <w:rsid w:val="0094022B"/>
    <w:rsid w:val="0094034F"/>
    <w:rsid w:val="00940790"/>
    <w:rsid w:val="00940918"/>
    <w:rsid w:val="009410BC"/>
    <w:rsid w:val="009411F7"/>
    <w:rsid w:val="00941273"/>
    <w:rsid w:val="009412C6"/>
    <w:rsid w:val="00941471"/>
    <w:rsid w:val="00941749"/>
    <w:rsid w:val="00941F47"/>
    <w:rsid w:val="00942097"/>
    <w:rsid w:val="0094219C"/>
    <w:rsid w:val="009424E6"/>
    <w:rsid w:val="00942860"/>
    <w:rsid w:val="00942CA1"/>
    <w:rsid w:val="00942EA1"/>
    <w:rsid w:val="00942F88"/>
    <w:rsid w:val="0094359D"/>
    <w:rsid w:val="00943AC0"/>
    <w:rsid w:val="00943C40"/>
    <w:rsid w:val="00943D21"/>
    <w:rsid w:val="00943F13"/>
    <w:rsid w:val="00943F1F"/>
    <w:rsid w:val="00943F7C"/>
    <w:rsid w:val="00944020"/>
    <w:rsid w:val="00944043"/>
    <w:rsid w:val="009441D4"/>
    <w:rsid w:val="009442A0"/>
    <w:rsid w:val="009444C1"/>
    <w:rsid w:val="009446E2"/>
    <w:rsid w:val="0094470E"/>
    <w:rsid w:val="00944857"/>
    <w:rsid w:val="009448B0"/>
    <w:rsid w:val="00944B3A"/>
    <w:rsid w:val="00944C0C"/>
    <w:rsid w:val="00944CB6"/>
    <w:rsid w:val="00944D83"/>
    <w:rsid w:val="00944DDA"/>
    <w:rsid w:val="00944FAD"/>
    <w:rsid w:val="0094538D"/>
    <w:rsid w:val="0094557E"/>
    <w:rsid w:val="00945865"/>
    <w:rsid w:val="00945B8F"/>
    <w:rsid w:val="00945EAD"/>
    <w:rsid w:val="009460B2"/>
    <w:rsid w:val="00946AFB"/>
    <w:rsid w:val="00946EFE"/>
    <w:rsid w:val="00946F31"/>
    <w:rsid w:val="0094709C"/>
    <w:rsid w:val="0094721B"/>
    <w:rsid w:val="009472B7"/>
    <w:rsid w:val="00947B2D"/>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A41"/>
    <w:rsid w:val="00951A74"/>
    <w:rsid w:val="00951B0D"/>
    <w:rsid w:val="00951B4E"/>
    <w:rsid w:val="00951C86"/>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997"/>
    <w:rsid w:val="00954C13"/>
    <w:rsid w:val="00954D19"/>
    <w:rsid w:val="009552F5"/>
    <w:rsid w:val="009554C8"/>
    <w:rsid w:val="0095556B"/>
    <w:rsid w:val="00955771"/>
    <w:rsid w:val="009559FC"/>
    <w:rsid w:val="00955BDB"/>
    <w:rsid w:val="00955C5A"/>
    <w:rsid w:val="00955CF5"/>
    <w:rsid w:val="00955E49"/>
    <w:rsid w:val="0095610B"/>
    <w:rsid w:val="00956153"/>
    <w:rsid w:val="0095633A"/>
    <w:rsid w:val="009565CE"/>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C53"/>
    <w:rsid w:val="009604FB"/>
    <w:rsid w:val="00960533"/>
    <w:rsid w:val="009607CF"/>
    <w:rsid w:val="00960947"/>
    <w:rsid w:val="009609E7"/>
    <w:rsid w:val="00960B29"/>
    <w:rsid w:val="00960CD7"/>
    <w:rsid w:val="00960D03"/>
    <w:rsid w:val="00960E5C"/>
    <w:rsid w:val="00961583"/>
    <w:rsid w:val="00961594"/>
    <w:rsid w:val="009615AF"/>
    <w:rsid w:val="009615F2"/>
    <w:rsid w:val="00961665"/>
    <w:rsid w:val="0096171D"/>
    <w:rsid w:val="00961776"/>
    <w:rsid w:val="00961B23"/>
    <w:rsid w:val="009621BC"/>
    <w:rsid w:val="0096275B"/>
    <w:rsid w:val="00962814"/>
    <w:rsid w:val="0096284F"/>
    <w:rsid w:val="00962865"/>
    <w:rsid w:val="009628D6"/>
    <w:rsid w:val="009629FF"/>
    <w:rsid w:val="00962B03"/>
    <w:rsid w:val="00962C01"/>
    <w:rsid w:val="00962DFB"/>
    <w:rsid w:val="00963975"/>
    <w:rsid w:val="00963D73"/>
    <w:rsid w:val="00963FA8"/>
    <w:rsid w:val="009642CE"/>
    <w:rsid w:val="0096455C"/>
    <w:rsid w:val="009647B2"/>
    <w:rsid w:val="0096487C"/>
    <w:rsid w:val="0096487D"/>
    <w:rsid w:val="009648EA"/>
    <w:rsid w:val="00964F73"/>
    <w:rsid w:val="00964FAF"/>
    <w:rsid w:val="00964FB6"/>
    <w:rsid w:val="009650E2"/>
    <w:rsid w:val="009651A3"/>
    <w:rsid w:val="009651E2"/>
    <w:rsid w:val="00965636"/>
    <w:rsid w:val="009656CF"/>
    <w:rsid w:val="00965E1A"/>
    <w:rsid w:val="00965F54"/>
    <w:rsid w:val="009660D2"/>
    <w:rsid w:val="00966509"/>
    <w:rsid w:val="00966BCF"/>
    <w:rsid w:val="00966CD9"/>
    <w:rsid w:val="00966EC8"/>
    <w:rsid w:val="00966FEA"/>
    <w:rsid w:val="0096704E"/>
    <w:rsid w:val="0096724F"/>
    <w:rsid w:val="00967264"/>
    <w:rsid w:val="009672AF"/>
    <w:rsid w:val="00967440"/>
    <w:rsid w:val="00967572"/>
    <w:rsid w:val="00967616"/>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FBB"/>
    <w:rsid w:val="00972282"/>
    <w:rsid w:val="009725C2"/>
    <w:rsid w:val="009726EC"/>
    <w:rsid w:val="0097273F"/>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BE"/>
    <w:rsid w:val="00973824"/>
    <w:rsid w:val="0097387A"/>
    <w:rsid w:val="00973A28"/>
    <w:rsid w:val="00973BC1"/>
    <w:rsid w:val="00973C6B"/>
    <w:rsid w:val="00973CE7"/>
    <w:rsid w:val="00974670"/>
    <w:rsid w:val="0097490A"/>
    <w:rsid w:val="00974A38"/>
    <w:rsid w:val="00974A3B"/>
    <w:rsid w:val="00974BD5"/>
    <w:rsid w:val="00974C03"/>
    <w:rsid w:val="009751DE"/>
    <w:rsid w:val="00975401"/>
    <w:rsid w:val="0097551E"/>
    <w:rsid w:val="00975A8A"/>
    <w:rsid w:val="00975D37"/>
    <w:rsid w:val="00975D9A"/>
    <w:rsid w:val="00975E21"/>
    <w:rsid w:val="009761C0"/>
    <w:rsid w:val="00976352"/>
    <w:rsid w:val="00976484"/>
    <w:rsid w:val="009765BA"/>
    <w:rsid w:val="009767D0"/>
    <w:rsid w:val="0097690A"/>
    <w:rsid w:val="00976B60"/>
    <w:rsid w:val="00976C69"/>
    <w:rsid w:val="00976E18"/>
    <w:rsid w:val="00977560"/>
    <w:rsid w:val="00977643"/>
    <w:rsid w:val="00977885"/>
    <w:rsid w:val="009778FF"/>
    <w:rsid w:val="00977A32"/>
    <w:rsid w:val="00977BA6"/>
    <w:rsid w:val="00977BEF"/>
    <w:rsid w:val="00977EFB"/>
    <w:rsid w:val="00980B25"/>
    <w:rsid w:val="00980B9A"/>
    <w:rsid w:val="00980C9C"/>
    <w:rsid w:val="00980CCD"/>
    <w:rsid w:val="0098113D"/>
    <w:rsid w:val="00981194"/>
    <w:rsid w:val="00981692"/>
    <w:rsid w:val="00981713"/>
    <w:rsid w:val="00981752"/>
    <w:rsid w:val="00981892"/>
    <w:rsid w:val="009818AB"/>
    <w:rsid w:val="00981A46"/>
    <w:rsid w:val="00981BA7"/>
    <w:rsid w:val="00981D08"/>
    <w:rsid w:val="0098217F"/>
    <w:rsid w:val="0098226E"/>
    <w:rsid w:val="009826A2"/>
    <w:rsid w:val="00982B17"/>
    <w:rsid w:val="00982BB9"/>
    <w:rsid w:val="00982BDC"/>
    <w:rsid w:val="00982C9B"/>
    <w:rsid w:val="00982D2F"/>
    <w:rsid w:val="00983085"/>
    <w:rsid w:val="009830FD"/>
    <w:rsid w:val="0098361E"/>
    <w:rsid w:val="0098374F"/>
    <w:rsid w:val="009837AC"/>
    <w:rsid w:val="00983A22"/>
    <w:rsid w:val="00983AA7"/>
    <w:rsid w:val="00983DFE"/>
    <w:rsid w:val="00983FB2"/>
    <w:rsid w:val="00983FB7"/>
    <w:rsid w:val="00983FCA"/>
    <w:rsid w:val="00984279"/>
    <w:rsid w:val="009842DD"/>
    <w:rsid w:val="0098488F"/>
    <w:rsid w:val="00984C69"/>
    <w:rsid w:val="00984DDB"/>
    <w:rsid w:val="00984E9B"/>
    <w:rsid w:val="0098502C"/>
    <w:rsid w:val="009850A2"/>
    <w:rsid w:val="0098513A"/>
    <w:rsid w:val="009851D2"/>
    <w:rsid w:val="00985603"/>
    <w:rsid w:val="009858CC"/>
    <w:rsid w:val="009859CA"/>
    <w:rsid w:val="00985A06"/>
    <w:rsid w:val="00985BCB"/>
    <w:rsid w:val="00985D9F"/>
    <w:rsid w:val="00986179"/>
    <w:rsid w:val="00986434"/>
    <w:rsid w:val="00986530"/>
    <w:rsid w:val="00986552"/>
    <w:rsid w:val="009869AB"/>
    <w:rsid w:val="00986A33"/>
    <w:rsid w:val="00986A75"/>
    <w:rsid w:val="00986B3B"/>
    <w:rsid w:val="00986BE1"/>
    <w:rsid w:val="00986D5F"/>
    <w:rsid w:val="00986E8E"/>
    <w:rsid w:val="00986EE9"/>
    <w:rsid w:val="00986FF6"/>
    <w:rsid w:val="00987005"/>
    <w:rsid w:val="00987025"/>
    <w:rsid w:val="0098717F"/>
    <w:rsid w:val="00987510"/>
    <w:rsid w:val="009875DD"/>
    <w:rsid w:val="00987653"/>
    <w:rsid w:val="009877BD"/>
    <w:rsid w:val="00987863"/>
    <w:rsid w:val="00987B6B"/>
    <w:rsid w:val="00987BB0"/>
    <w:rsid w:val="00987CAE"/>
    <w:rsid w:val="009903AF"/>
    <w:rsid w:val="00990507"/>
    <w:rsid w:val="00990754"/>
    <w:rsid w:val="00990B2D"/>
    <w:rsid w:val="00990B33"/>
    <w:rsid w:val="00990B99"/>
    <w:rsid w:val="00990BF8"/>
    <w:rsid w:val="00990C56"/>
    <w:rsid w:val="00990CA3"/>
    <w:rsid w:val="00990D0F"/>
    <w:rsid w:val="0099118B"/>
    <w:rsid w:val="00991527"/>
    <w:rsid w:val="00991711"/>
    <w:rsid w:val="009917AD"/>
    <w:rsid w:val="00991CE3"/>
    <w:rsid w:val="009926B8"/>
    <w:rsid w:val="00992B43"/>
    <w:rsid w:val="00992D43"/>
    <w:rsid w:val="00993815"/>
    <w:rsid w:val="00993ACB"/>
    <w:rsid w:val="00993B92"/>
    <w:rsid w:val="0099407F"/>
    <w:rsid w:val="009942FD"/>
    <w:rsid w:val="00994354"/>
    <w:rsid w:val="00994355"/>
    <w:rsid w:val="009943C5"/>
    <w:rsid w:val="00994468"/>
    <w:rsid w:val="0099453F"/>
    <w:rsid w:val="00994676"/>
    <w:rsid w:val="00994856"/>
    <w:rsid w:val="00994B9D"/>
    <w:rsid w:val="00994E5F"/>
    <w:rsid w:val="00994E7E"/>
    <w:rsid w:val="00994E96"/>
    <w:rsid w:val="00994EA2"/>
    <w:rsid w:val="00994FC1"/>
    <w:rsid w:val="00995030"/>
    <w:rsid w:val="00995F82"/>
    <w:rsid w:val="00995F85"/>
    <w:rsid w:val="00996189"/>
    <w:rsid w:val="009965DB"/>
    <w:rsid w:val="00996671"/>
    <w:rsid w:val="009966A8"/>
    <w:rsid w:val="009966B8"/>
    <w:rsid w:val="00996883"/>
    <w:rsid w:val="00996B9A"/>
    <w:rsid w:val="00996CC6"/>
    <w:rsid w:val="00996D66"/>
    <w:rsid w:val="00996E07"/>
    <w:rsid w:val="00996F4B"/>
    <w:rsid w:val="00997034"/>
    <w:rsid w:val="00997050"/>
    <w:rsid w:val="0099710C"/>
    <w:rsid w:val="0099728C"/>
    <w:rsid w:val="00997527"/>
    <w:rsid w:val="00997702"/>
    <w:rsid w:val="009977EE"/>
    <w:rsid w:val="00997CD2"/>
    <w:rsid w:val="009A02EF"/>
    <w:rsid w:val="009A0315"/>
    <w:rsid w:val="009A064D"/>
    <w:rsid w:val="009A0D5C"/>
    <w:rsid w:val="009A0E1C"/>
    <w:rsid w:val="009A1135"/>
    <w:rsid w:val="009A11F7"/>
    <w:rsid w:val="009A13E3"/>
    <w:rsid w:val="009A146E"/>
    <w:rsid w:val="009A1C3B"/>
    <w:rsid w:val="009A1D4A"/>
    <w:rsid w:val="009A1E86"/>
    <w:rsid w:val="009A1ED0"/>
    <w:rsid w:val="009A2316"/>
    <w:rsid w:val="009A2426"/>
    <w:rsid w:val="009A24A9"/>
    <w:rsid w:val="009A24EC"/>
    <w:rsid w:val="009A263D"/>
    <w:rsid w:val="009A27AC"/>
    <w:rsid w:val="009A2AD0"/>
    <w:rsid w:val="009A30A0"/>
    <w:rsid w:val="009A30FE"/>
    <w:rsid w:val="009A3126"/>
    <w:rsid w:val="009A31D7"/>
    <w:rsid w:val="009A33E3"/>
    <w:rsid w:val="009A367E"/>
    <w:rsid w:val="009A375A"/>
    <w:rsid w:val="009A3B8C"/>
    <w:rsid w:val="009A3BD3"/>
    <w:rsid w:val="009A3C94"/>
    <w:rsid w:val="009A3FA6"/>
    <w:rsid w:val="009A3FCB"/>
    <w:rsid w:val="009A42D6"/>
    <w:rsid w:val="009A4314"/>
    <w:rsid w:val="009A4411"/>
    <w:rsid w:val="009A4483"/>
    <w:rsid w:val="009A4722"/>
    <w:rsid w:val="009A47F7"/>
    <w:rsid w:val="009A48BD"/>
    <w:rsid w:val="009A4A2F"/>
    <w:rsid w:val="009A4C4A"/>
    <w:rsid w:val="009A51A5"/>
    <w:rsid w:val="009A539D"/>
    <w:rsid w:val="009A53A9"/>
    <w:rsid w:val="009A57D3"/>
    <w:rsid w:val="009A5BCA"/>
    <w:rsid w:val="009A614B"/>
    <w:rsid w:val="009A61E8"/>
    <w:rsid w:val="009A636D"/>
    <w:rsid w:val="009A6736"/>
    <w:rsid w:val="009A6B57"/>
    <w:rsid w:val="009A6B5C"/>
    <w:rsid w:val="009A6B66"/>
    <w:rsid w:val="009A6B8D"/>
    <w:rsid w:val="009A6BF3"/>
    <w:rsid w:val="009A6C77"/>
    <w:rsid w:val="009A6D8B"/>
    <w:rsid w:val="009A6EAE"/>
    <w:rsid w:val="009A708C"/>
    <w:rsid w:val="009A7365"/>
    <w:rsid w:val="009A74A0"/>
    <w:rsid w:val="009A75DF"/>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42E"/>
    <w:rsid w:val="009B1494"/>
    <w:rsid w:val="009B1495"/>
    <w:rsid w:val="009B1C80"/>
    <w:rsid w:val="009B2095"/>
    <w:rsid w:val="009B22C5"/>
    <w:rsid w:val="009B23B2"/>
    <w:rsid w:val="009B240A"/>
    <w:rsid w:val="009B2449"/>
    <w:rsid w:val="009B272A"/>
    <w:rsid w:val="009B27DC"/>
    <w:rsid w:val="009B29FB"/>
    <w:rsid w:val="009B2D27"/>
    <w:rsid w:val="009B2F6C"/>
    <w:rsid w:val="009B32FB"/>
    <w:rsid w:val="009B338E"/>
    <w:rsid w:val="009B34B9"/>
    <w:rsid w:val="009B3606"/>
    <w:rsid w:val="009B3883"/>
    <w:rsid w:val="009B416D"/>
    <w:rsid w:val="009B43D4"/>
    <w:rsid w:val="009B43DE"/>
    <w:rsid w:val="009B4652"/>
    <w:rsid w:val="009B4663"/>
    <w:rsid w:val="009B469F"/>
    <w:rsid w:val="009B4A64"/>
    <w:rsid w:val="009B4A6F"/>
    <w:rsid w:val="009B4F81"/>
    <w:rsid w:val="009B51EE"/>
    <w:rsid w:val="009B5248"/>
    <w:rsid w:val="009B5449"/>
    <w:rsid w:val="009B54BA"/>
    <w:rsid w:val="009B5605"/>
    <w:rsid w:val="009B584B"/>
    <w:rsid w:val="009B588E"/>
    <w:rsid w:val="009B6188"/>
    <w:rsid w:val="009B623A"/>
    <w:rsid w:val="009B66D7"/>
    <w:rsid w:val="009B671C"/>
    <w:rsid w:val="009B6B7F"/>
    <w:rsid w:val="009B6B86"/>
    <w:rsid w:val="009B70AD"/>
    <w:rsid w:val="009B768E"/>
    <w:rsid w:val="009B7709"/>
    <w:rsid w:val="009B77E4"/>
    <w:rsid w:val="009B7D4B"/>
    <w:rsid w:val="009B7EEE"/>
    <w:rsid w:val="009B7F25"/>
    <w:rsid w:val="009C0057"/>
    <w:rsid w:val="009C03E0"/>
    <w:rsid w:val="009C07A4"/>
    <w:rsid w:val="009C093C"/>
    <w:rsid w:val="009C0C52"/>
    <w:rsid w:val="009C0E98"/>
    <w:rsid w:val="009C1042"/>
    <w:rsid w:val="009C13A7"/>
    <w:rsid w:val="009C13FA"/>
    <w:rsid w:val="009C1719"/>
    <w:rsid w:val="009C1ADF"/>
    <w:rsid w:val="009C1E14"/>
    <w:rsid w:val="009C1E21"/>
    <w:rsid w:val="009C2110"/>
    <w:rsid w:val="009C2417"/>
    <w:rsid w:val="009C2458"/>
    <w:rsid w:val="009C247C"/>
    <w:rsid w:val="009C26FA"/>
    <w:rsid w:val="009C2821"/>
    <w:rsid w:val="009C29CE"/>
    <w:rsid w:val="009C2A3A"/>
    <w:rsid w:val="009C2B10"/>
    <w:rsid w:val="009C2C5D"/>
    <w:rsid w:val="009C30F2"/>
    <w:rsid w:val="009C3166"/>
    <w:rsid w:val="009C37A2"/>
    <w:rsid w:val="009C392C"/>
    <w:rsid w:val="009C3B52"/>
    <w:rsid w:val="009C41C7"/>
    <w:rsid w:val="009C41FB"/>
    <w:rsid w:val="009C46BA"/>
    <w:rsid w:val="009C47C2"/>
    <w:rsid w:val="009C4875"/>
    <w:rsid w:val="009C5020"/>
    <w:rsid w:val="009C526B"/>
    <w:rsid w:val="009C5416"/>
    <w:rsid w:val="009C5540"/>
    <w:rsid w:val="009C55E3"/>
    <w:rsid w:val="009C5675"/>
    <w:rsid w:val="009C5782"/>
    <w:rsid w:val="009C5886"/>
    <w:rsid w:val="009C58DD"/>
    <w:rsid w:val="009C5B50"/>
    <w:rsid w:val="009C5BB4"/>
    <w:rsid w:val="009C5E4D"/>
    <w:rsid w:val="009C633E"/>
    <w:rsid w:val="009C636A"/>
    <w:rsid w:val="009C63C9"/>
    <w:rsid w:val="009C689B"/>
    <w:rsid w:val="009C68DA"/>
    <w:rsid w:val="009C6935"/>
    <w:rsid w:val="009C693C"/>
    <w:rsid w:val="009C6C1E"/>
    <w:rsid w:val="009C6C47"/>
    <w:rsid w:val="009C6ED9"/>
    <w:rsid w:val="009C70D7"/>
    <w:rsid w:val="009C722B"/>
    <w:rsid w:val="009C7276"/>
    <w:rsid w:val="009C7356"/>
    <w:rsid w:val="009C74C0"/>
    <w:rsid w:val="009C7545"/>
    <w:rsid w:val="009C754B"/>
    <w:rsid w:val="009C75F5"/>
    <w:rsid w:val="009C788B"/>
    <w:rsid w:val="009C7949"/>
    <w:rsid w:val="009C7C60"/>
    <w:rsid w:val="009C7C69"/>
    <w:rsid w:val="009C7D6D"/>
    <w:rsid w:val="009C7D95"/>
    <w:rsid w:val="009D0022"/>
    <w:rsid w:val="009D00ED"/>
    <w:rsid w:val="009D01AA"/>
    <w:rsid w:val="009D071B"/>
    <w:rsid w:val="009D0B41"/>
    <w:rsid w:val="009D0C9B"/>
    <w:rsid w:val="009D1138"/>
    <w:rsid w:val="009D11BE"/>
    <w:rsid w:val="009D11C3"/>
    <w:rsid w:val="009D13DF"/>
    <w:rsid w:val="009D1416"/>
    <w:rsid w:val="009D1621"/>
    <w:rsid w:val="009D17D1"/>
    <w:rsid w:val="009D17E9"/>
    <w:rsid w:val="009D1B37"/>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23"/>
    <w:rsid w:val="009D3ACA"/>
    <w:rsid w:val="009D3C3D"/>
    <w:rsid w:val="009D3D72"/>
    <w:rsid w:val="009D40AB"/>
    <w:rsid w:val="009D4650"/>
    <w:rsid w:val="009D46FC"/>
    <w:rsid w:val="009D478E"/>
    <w:rsid w:val="009D4CFB"/>
    <w:rsid w:val="009D4E07"/>
    <w:rsid w:val="009D5338"/>
    <w:rsid w:val="009D5341"/>
    <w:rsid w:val="009D5721"/>
    <w:rsid w:val="009D59EE"/>
    <w:rsid w:val="009D5A0F"/>
    <w:rsid w:val="009D60D0"/>
    <w:rsid w:val="009D6499"/>
    <w:rsid w:val="009D6578"/>
    <w:rsid w:val="009D6BC8"/>
    <w:rsid w:val="009D718F"/>
    <w:rsid w:val="009D748E"/>
    <w:rsid w:val="009D79A9"/>
    <w:rsid w:val="009D7B4F"/>
    <w:rsid w:val="009D7D6D"/>
    <w:rsid w:val="009E001C"/>
    <w:rsid w:val="009E044D"/>
    <w:rsid w:val="009E0AEF"/>
    <w:rsid w:val="009E0BFF"/>
    <w:rsid w:val="009E0C49"/>
    <w:rsid w:val="009E0D61"/>
    <w:rsid w:val="009E0DDC"/>
    <w:rsid w:val="009E1477"/>
    <w:rsid w:val="009E1908"/>
    <w:rsid w:val="009E1CBB"/>
    <w:rsid w:val="009E2902"/>
    <w:rsid w:val="009E29F5"/>
    <w:rsid w:val="009E2A15"/>
    <w:rsid w:val="009E2ADD"/>
    <w:rsid w:val="009E2FA8"/>
    <w:rsid w:val="009E311C"/>
    <w:rsid w:val="009E3252"/>
    <w:rsid w:val="009E33EE"/>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C0"/>
    <w:rsid w:val="009E54D7"/>
    <w:rsid w:val="009E5594"/>
    <w:rsid w:val="009E559C"/>
    <w:rsid w:val="009E55E1"/>
    <w:rsid w:val="009E56DB"/>
    <w:rsid w:val="009E5784"/>
    <w:rsid w:val="009E591E"/>
    <w:rsid w:val="009E5C95"/>
    <w:rsid w:val="009E5E6E"/>
    <w:rsid w:val="009E616F"/>
    <w:rsid w:val="009E6173"/>
    <w:rsid w:val="009E6361"/>
    <w:rsid w:val="009E6531"/>
    <w:rsid w:val="009E68AB"/>
    <w:rsid w:val="009E6A26"/>
    <w:rsid w:val="009E6C62"/>
    <w:rsid w:val="009E6D00"/>
    <w:rsid w:val="009E6ECC"/>
    <w:rsid w:val="009E7220"/>
    <w:rsid w:val="009E75D5"/>
    <w:rsid w:val="009E788F"/>
    <w:rsid w:val="009E7DB5"/>
    <w:rsid w:val="009F0123"/>
    <w:rsid w:val="009F0357"/>
    <w:rsid w:val="009F085B"/>
    <w:rsid w:val="009F0974"/>
    <w:rsid w:val="009F0977"/>
    <w:rsid w:val="009F0B19"/>
    <w:rsid w:val="009F0F1A"/>
    <w:rsid w:val="009F12D2"/>
    <w:rsid w:val="009F1308"/>
    <w:rsid w:val="009F1348"/>
    <w:rsid w:val="009F14A5"/>
    <w:rsid w:val="009F15A9"/>
    <w:rsid w:val="009F15CE"/>
    <w:rsid w:val="009F161C"/>
    <w:rsid w:val="009F1628"/>
    <w:rsid w:val="009F194A"/>
    <w:rsid w:val="009F1C7E"/>
    <w:rsid w:val="009F1EB8"/>
    <w:rsid w:val="009F1F3A"/>
    <w:rsid w:val="009F1FAF"/>
    <w:rsid w:val="009F1FE5"/>
    <w:rsid w:val="009F1FED"/>
    <w:rsid w:val="009F20B8"/>
    <w:rsid w:val="009F2186"/>
    <w:rsid w:val="009F21DC"/>
    <w:rsid w:val="009F2422"/>
    <w:rsid w:val="009F24E4"/>
    <w:rsid w:val="009F2AC5"/>
    <w:rsid w:val="009F2ED7"/>
    <w:rsid w:val="009F3032"/>
    <w:rsid w:val="009F317F"/>
    <w:rsid w:val="009F330D"/>
    <w:rsid w:val="009F3338"/>
    <w:rsid w:val="009F33E6"/>
    <w:rsid w:val="009F348A"/>
    <w:rsid w:val="009F3596"/>
    <w:rsid w:val="009F3645"/>
    <w:rsid w:val="009F3899"/>
    <w:rsid w:val="009F3D38"/>
    <w:rsid w:val="009F4115"/>
    <w:rsid w:val="009F4243"/>
    <w:rsid w:val="009F42D9"/>
    <w:rsid w:val="009F448F"/>
    <w:rsid w:val="009F453B"/>
    <w:rsid w:val="009F460D"/>
    <w:rsid w:val="009F471A"/>
    <w:rsid w:val="009F4758"/>
    <w:rsid w:val="009F4856"/>
    <w:rsid w:val="009F4D9A"/>
    <w:rsid w:val="009F4DDA"/>
    <w:rsid w:val="009F4FED"/>
    <w:rsid w:val="009F52FB"/>
    <w:rsid w:val="009F5625"/>
    <w:rsid w:val="009F58A0"/>
    <w:rsid w:val="009F5A5E"/>
    <w:rsid w:val="009F5D72"/>
    <w:rsid w:val="009F5F7A"/>
    <w:rsid w:val="009F6376"/>
    <w:rsid w:val="009F6486"/>
    <w:rsid w:val="009F6528"/>
    <w:rsid w:val="009F670D"/>
    <w:rsid w:val="009F677E"/>
    <w:rsid w:val="009F67A9"/>
    <w:rsid w:val="009F6AF1"/>
    <w:rsid w:val="009F6CD3"/>
    <w:rsid w:val="009F6D9E"/>
    <w:rsid w:val="009F6F37"/>
    <w:rsid w:val="009F6FCB"/>
    <w:rsid w:val="009F75BD"/>
    <w:rsid w:val="009F7A6D"/>
    <w:rsid w:val="009F7A88"/>
    <w:rsid w:val="009F7DAF"/>
    <w:rsid w:val="009F7ECE"/>
    <w:rsid w:val="00A000D5"/>
    <w:rsid w:val="00A004A1"/>
    <w:rsid w:val="00A004E5"/>
    <w:rsid w:val="00A00669"/>
    <w:rsid w:val="00A00676"/>
    <w:rsid w:val="00A0097A"/>
    <w:rsid w:val="00A00B4A"/>
    <w:rsid w:val="00A00D36"/>
    <w:rsid w:val="00A00D79"/>
    <w:rsid w:val="00A01211"/>
    <w:rsid w:val="00A0133E"/>
    <w:rsid w:val="00A016AF"/>
    <w:rsid w:val="00A016EB"/>
    <w:rsid w:val="00A017F5"/>
    <w:rsid w:val="00A01A87"/>
    <w:rsid w:val="00A01D03"/>
    <w:rsid w:val="00A01EDE"/>
    <w:rsid w:val="00A020B9"/>
    <w:rsid w:val="00A0231C"/>
    <w:rsid w:val="00A02447"/>
    <w:rsid w:val="00A02533"/>
    <w:rsid w:val="00A02598"/>
    <w:rsid w:val="00A0285A"/>
    <w:rsid w:val="00A02905"/>
    <w:rsid w:val="00A0296C"/>
    <w:rsid w:val="00A02982"/>
    <w:rsid w:val="00A02B4F"/>
    <w:rsid w:val="00A02C85"/>
    <w:rsid w:val="00A02E92"/>
    <w:rsid w:val="00A03013"/>
    <w:rsid w:val="00A03682"/>
    <w:rsid w:val="00A039EA"/>
    <w:rsid w:val="00A03A79"/>
    <w:rsid w:val="00A03A83"/>
    <w:rsid w:val="00A03AFA"/>
    <w:rsid w:val="00A03B5F"/>
    <w:rsid w:val="00A03D39"/>
    <w:rsid w:val="00A03D76"/>
    <w:rsid w:val="00A03E55"/>
    <w:rsid w:val="00A04036"/>
    <w:rsid w:val="00A04104"/>
    <w:rsid w:val="00A0415A"/>
    <w:rsid w:val="00A045B4"/>
    <w:rsid w:val="00A047ED"/>
    <w:rsid w:val="00A049B0"/>
    <w:rsid w:val="00A04BEF"/>
    <w:rsid w:val="00A04BF7"/>
    <w:rsid w:val="00A04C16"/>
    <w:rsid w:val="00A05102"/>
    <w:rsid w:val="00A0521D"/>
    <w:rsid w:val="00A053DF"/>
    <w:rsid w:val="00A05783"/>
    <w:rsid w:val="00A05C8A"/>
    <w:rsid w:val="00A05D81"/>
    <w:rsid w:val="00A05E54"/>
    <w:rsid w:val="00A05EF8"/>
    <w:rsid w:val="00A0609E"/>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07E0E"/>
    <w:rsid w:val="00A102A3"/>
    <w:rsid w:val="00A106A5"/>
    <w:rsid w:val="00A1087B"/>
    <w:rsid w:val="00A1093D"/>
    <w:rsid w:val="00A10B8A"/>
    <w:rsid w:val="00A10E0B"/>
    <w:rsid w:val="00A11135"/>
    <w:rsid w:val="00A114FB"/>
    <w:rsid w:val="00A1166A"/>
    <w:rsid w:val="00A11DCF"/>
    <w:rsid w:val="00A11E09"/>
    <w:rsid w:val="00A1209A"/>
    <w:rsid w:val="00A12116"/>
    <w:rsid w:val="00A12167"/>
    <w:rsid w:val="00A1241B"/>
    <w:rsid w:val="00A12509"/>
    <w:rsid w:val="00A12630"/>
    <w:rsid w:val="00A12D46"/>
    <w:rsid w:val="00A12D84"/>
    <w:rsid w:val="00A13082"/>
    <w:rsid w:val="00A130C0"/>
    <w:rsid w:val="00A13152"/>
    <w:rsid w:val="00A132A7"/>
    <w:rsid w:val="00A134B7"/>
    <w:rsid w:val="00A13850"/>
    <w:rsid w:val="00A13870"/>
    <w:rsid w:val="00A13913"/>
    <w:rsid w:val="00A1391E"/>
    <w:rsid w:val="00A13925"/>
    <w:rsid w:val="00A13A24"/>
    <w:rsid w:val="00A13C66"/>
    <w:rsid w:val="00A13FF8"/>
    <w:rsid w:val="00A14355"/>
    <w:rsid w:val="00A14715"/>
    <w:rsid w:val="00A14833"/>
    <w:rsid w:val="00A14ABB"/>
    <w:rsid w:val="00A14AF6"/>
    <w:rsid w:val="00A14C73"/>
    <w:rsid w:val="00A14C95"/>
    <w:rsid w:val="00A14DC8"/>
    <w:rsid w:val="00A14EE3"/>
    <w:rsid w:val="00A14FF5"/>
    <w:rsid w:val="00A152B4"/>
    <w:rsid w:val="00A157E4"/>
    <w:rsid w:val="00A158C9"/>
    <w:rsid w:val="00A15A07"/>
    <w:rsid w:val="00A15AAF"/>
    <w:rsid w:val="00A15C68"/>
    <w:rsid w:val="00A15D11"/>
    <w:rsid w:val="00A160D6"/>
    <w:rsid w:val="00A16505"/>
    <w:rsid w:val="00A16562"/>
    <w:rsid w:val="00A165A8"/>
    <w:rsid w:val="00A166D1"/>
    <w:rsid w:val="00A16710"/>
    <w:rsid w:val="00A167A4"/>
    <w:rsid w:val="00A16839"/>
    <w:rsid w:val="00A1683F"/>
    <w:rsid w:val="00A16968"/>
    <w:rsid w:val="00A169FF"/>
    <w:rsid w:val="00A16C35"/>
    <w:rsid w:val="00A16EEA"/>
    <w:rsid w:val="00A16F96"/>
    <w:rsid w:val="00A16FE6"/>
    <w:rsid w:val="00A1711F"/>
    <w:rsid w:val="00A171D5"/>
    <w:rsid w:val="00A173F9"/>
    <w:rsid w:val="00A17625"/>
    <w:rsid w:val="00A1777B"/>
    <w:rsid w:val="00A17C60"/>
    <w:rsid w:val="00A203C7"/>
    <w:rsid w:val="00A205E6"/>
    <w:rsid w:val="00A2091C"/>
    <w:rsid w:val="00A20EAB"/>
    <w:rsid w:val="00A20EBB"/>
    <w:rsid w:val="00A2102D"/>
    <w:rsid w:val="00A2114D"/>
    <w:rsid w:val="00A2154A"/>
    <w:rsid w:val="00A21636"/>
    <w:rsid w:val="00A2182D"/>
    <w:rsid w:val="00A21853"/>
    <w:rsid w:val="00A21A43"/>
    <w:rsid w:val="00A21D01"/>
    <w:rsid w:val="00A21FF0"/>
    <w:rsid w:val="00A22126"/>
    <w:rsid w:val="00A22177"/>
    <w:rsid w:val="00A2224D"/>
    <w:rsid w:val="00A22271"/>
    <w:rsid w:val="00A2232A"/>
    <w:rsid w:val="00A2237C"/>
    <w:rsid w:val="00A2248E"/>
    <w:rsid w:val="00A22499"/>
    <w:rsid w:val="00A225AA"/>
    <w:rsid w:val="00A22A66"/>
    <w:rsid w:val="00A22D81"/>
    <w:rsid w:val="00A2310D"/>
    <w:rsid w:val="00A2318D"/>
    <w:rsid w:val="00A2327F"/>
    <w:rsid w:val="00A23295"/>
    <w:rsid w:val="00A233C2"/>
    <w:rsid w:val="00A23540"/>
    <w:rsid w:val="00A239F9"/>
    <w:rsid w:val="00A23AC9"/>
    <w:rsid w:val="00A23F97"/>
    <w:rsid w:val="00A24120"/>
    <w:rsid w:val="00A24246"/>
    <w:rsid w:val="00A242BD"/>
    <w:rsid w:val="00A24456"/>
    <w:rsid w:val="00A24532"/>
    <w:rsid w:val="00A24637"/>
    <w:rsid w:val="00A2467B"/>
    <w:rsid w:val="00A2473B"/>
    <w:rsid w:val="00A249F7"/>
    <w:rsid w:val="00A24A26"/>
    <w:rsid w:val="00A24ABB"/>
    <w:rsid w:val="00A24C1F"/>
    <w:rsid w:val="00A24CCE"/>
    <w:rsid w:val="00A24CE3"/>
    <w:rsid w:val="00A24D5E"/>
    <w:rsid w:val="00A24DD5"/>
    <w:rsid w:val="00A24E0A"/>
    <w:rsid w:val="00A2523F"/>
    <w:rsid w:val="00A253E4"/>
    <w:rsid w:val="00A2563E"/>
    <w:rsid w:val="00A25642"/>
    <w:rsid w:val="00A25679"/>
    <w:rsid w:val="00A25727"/>
    <w:rsid w:val="00A257FC"/>
    <w:rsid w:val="00A25831"/>
    <w:rsid w:val="00A25A1C"/>
    <w:rsid w:val="00A25CFC"/>
    <w:rsid w:val="00A2609D"/>
    <w:rsid w:val="00A26273"/>
    <w:rsid w:val="00A263E3"/>
    <w:rsid w:val="00A26568"/>
    <w:rsid w:val="00A26673"/>
    <w:rsid w:val="00A266D3"/>
    <w:rsid w:val="00A26732"/>
    <w:rsid w:val="00A267F1"/>
    <w:rsid w:val="00A26B29"/>
    <w:rsid w:val="00A26B85"/>
    <w:rsid w:val="00A26BD6"/>
    <w:rsid w:val="00A26D34"/>
    <w:rsid w:val="00A26EDC"/>
    <w:rsid w:val="00A2700A"/>
    <w:rsid w:val="00A27082"/>
    <w:rsid w:val="00A270D5"/>
    <w:rsid w:val="00A271DF"/>
    <w:rsid w:val="00A27298"/>
    <w:rsid w:val="00A272C3"/>
    <w:rsid w:val="00A2770B"/>
    <w:rsid w:val="00A2770E"/>
    <w:rsid w:val="00A27D0C"/>
    <w:rsid w:val="00A27E01"/>
    <w:rsid w:val="00A27FD2"/>
    <w:rsid w:val="00A3018F"/>
    <w:rsid w:val="00A30279"/>
    <w:rsid w:val="00A30853"/>
    <w:rsid w:val="00A308E5"/>
    <w:rsid w:val="00A3098F"/>
    <w:rsid w:val="00A30C01"/>
    <w:rsid w:val="00A30C83"/>
    <w:rsid w:val="00A30D9F"/>
    <w:rsid w:val="00A30DAE"/>
    <w:rsid w:val="00A30DC4"/>
    <w:rsid w:val="00A30F30"/>
    <w:rsid w:val="00A31001"/>
    <w:rsid w:val="00A31008"/>
    <w:rsid w:val="00A31490"/>
    <w:rsid w:val="00A317E9"/>
    <w:rsid w:val="00A31E6B"/>
    <w:rsid w:val="00A322B9"/>
    <w:rsid w:val="00A3244E"/>
    <w:rsid w:val="00A328BA"/>
    <w:rsid w:val="00A32B8E"/>
    <w:rsid w:val="00A32BAD"/>
    <w:rsid w:val="00A32DA9"/>
    <w:rsid w:val="00A32F2B"/>
    <w:rsid w:val="00A3337C"/>
    <w:rsid w:val="00A33391"/>
    <w:rsid w:val="00A333D7"/>
    <w:rsid w:val="00A33613"/>
    <w:rsid w:val="00A336FD"/>
    <w:rsid w:val="00A33785"/>
    <w:rsid w:val="00A33A6F"/>
    <w:rsid w:val="00A33B42"/>
    <w:rsid w:val="00A33CC1"/>
    <w:rsid w:val="00A33D10"/>
    <w:rsid w:val="00A33D95"/>
    <w:rsid w:val="00A33F90"/>
    <w:rsid w:val="00A344DC"/>
    <w:rsid w:val="00A34784"/>
    <w:rsid w:val="00A35203"/>
    <w:rsid w:val="00A3536B"/>
    <w:rsid w:val="00A355C2"/>
    <w:rsid w:val="00A35744"/>
    <w:rsid w:val="00A35748"/>
    <w:rsid w:val="00A357F9"/>
    <w:rsid w:val="00A359B9"/>
    <w:rsid w:val="00A35B4D"/>
    <w:rsid w:val="00A35BCC"/>
    <w:rsid w:val="00A35C65"/>
    <w:rsid w:val="00A35CFF"/>
    <w:rsid w:val="00A3632D"/>
    <w:rsid w:val="00A363B0"/>
    <w:rsid w:val="00A365A3"/>
    <w:rsid w:val="00A36678"/>
    <w:rsid w:val="00A366FF"/>
    <w:rsid w:val="00A36743"/>
    <w:rsid w:val="00A367B5"/>
    <w:rsid w:val="00A36800"/>
    <w:rsid w:val="00A36940"/>
    <w:rsid w:val="00A369D5"/>
    <w:rsid w:val="00A36E2F"/>
    <w:rsid w:val="00A36F0E"/>
    <w:rsid w:val="00A36F49"/>
    <w:rsid w:val="00A36F87"/>
    <w:rsid w:val="00A37096"/>
    <w:rsid w:val="00A370F8"/>
    <w:rsid w:val="00A37233"/>
    <w:rsid w:val="00A3783E"/>
    <w:rsid w:val="00A37859"/>
    <w:rsid w:val="00A37921"/>
    <w:rsid w:val="00A37C35"/>
    <w:rsid w:val="00A37C5E"/>
    <w:rsid w:val="00A37C98"/>
    <w:rsid w:val="00A37DBB"/>
    <w:rsid w:val="00A37DFE"/>
    <w:rsid w:val="00A37FD8"/>
    <w:rsid w:val="00A400E5"/>
    <w:rsid w:val="00A40458"/>
    <w:rsid w:val="00A405DB"/>
    <w:rsid w:val="00A40B7E"/>
    <w:rsid w:val="00A40CDD"/>
    <w:rsid w:val="00A40D74"/>
    <w:rsid w:val="00A40E70"/>
    <w:rsid w:val="00A414B2"/>
    <w:rsid w:val="00A4185F"/>
    <w:rsid w:val="00A41AA5"/>
    <w:rsid w:val="00A41B3F"/>
    <w:rsid w:val="00A41C30"/>
    <w:rsid w:val="00A41EC0"/>
    <w:rsid w:val="00A41F91"/>
    <w:rsid w:val="00A42040"/>
    <w:rsid w:val="00A420BF"/>
    <w:rsid w:val="00A422DF"/>
    <w:rsid w:val="00A4237B"/>
    <w:rsid w:val="00A423C8"/>
    <w:rsid w:val="00A42485"/>
    <w:rsid w:val="00A4278E"/>
    <w:rsid w:val="00A429C1"/>
    <w:rsid w:val="00A42D00"/>
    <w:rsid w:val="00A42E5C"/>
    <w:rsid w:val="00A438CB"/>
    <w:rsid w:val="00A438E9"/>
    <w:rsid w:val="00A4390B"/>
    <w:rsid w:val="00A43ED0"/>
    <w:rsid w:val="00A44027"/>
    <w:rsid w:val="00A440E4"/>
    <w:rsid w:val="00A44215"/>
    <w:rsid w:val="00A44589"/>
    <w:rsid w:val="00A4467F"/>
    <w:rsid w:val="00A44B63"/>
    <w:rsid w:val="00A44D13"/>
    <w:rsid w:val="00A44D8A"/>
    <w:rsid w:val="00A44F34"/>
    <w:rsid w:val="00A45510"/>
    <w:rsid w:val="00A45883"/>
    <w:rsid w:val="00A45C73"/>
    <w:rsid w:val="00A45CA7"/>
    <w:rsid w:val="00A45F8E"/>
    <w:rsid w:val="00A460DD"/>
    <w:rsid w:val="00A46227"/>
    <w:rsid w:val="00A46328"/>
    <w:rsid w:val="00A464CD"/>
    <w:rsid w:val="00A46547"/>
    <w:rsid w:val="00A4661D"/>
    <w:rsid w:val="00A466A0"/>
    <w:rsid w:val="00A468DA"/>
    <w:rsid w:val="00A46E6D"/>
    <w:rsid w:val="00A46F11"/>
    <w:rsid w:val="00A47C19"/>
    <w:rsid w:val="00A47D31"/>
    <w:rsid w:val="00A50032"/>
    <w:rsid w:val="00A5051A"/>
    <w:rsid w:val="00A507B0"/>
    <w:rsid w:val="00A5081D"/>
    <w:rsid w:val="00A5082A"/>
    <w:rsid w:val="00A50A71"/>
    <w:rsid w:val="00A50AC7"/>
    <w:rsid w:val="00A50B65"/>
    <w:rsid w:val="00A50BAD"/>
    <w:rsid w:val="00A50EE2"/>
    <w:rsid w:val="00A5106F"/>
    <w:rsid w:val="00A51074"/>
    <w:rsid w:val="00A5109D"/>
    <w:rsid w:val="00A510E1"/>
    <w:rsid w:val="00A51225"/>
    <w:rsid w:val="00A51561"/>
    <w:rsid w:val="00A516F4"/>
    <w:rsid w:val="00A51980"/>
    <w:rsid w:val="00A51AC6"/>
    <w:rsid w:val="00A51C35"/>
    <w:rsid w:val="00A51D44"/>
    <w:rsid w:val="00A51ED9"/>
    <w:rsid w:val="00A52149"/>
    <w:rsid w:val="00A5254C"/>
    <w:rsid w:val="00A52640"/>
    <w:rsid w:val="00A52792"/>
    <w:rsid w:val="00A52874"/>
    <w:rsid w:val="00A52ADA"/>
    <w:rsid w:val="00A52AE8"/>
    <w:rsid w:val="00A52EBA"/>
    <w:rsid w:val="00A52FC7"/>
    <w:rsid w:val="00A5309F"/>
    <w:rsid w:val="00A533F1"/>
    <w:rsid w:val="00A5372A"/>
    <w:rsid w:val="00A53ABC"/>
    <w:rsid w:val="00A53BBC"/>
    <w:rsid w:val="00A53D2E"/>
    <w:rsid w:val="00A53D7F"/>
    <w:rsid w:val="00A53E71"/>
    <w:rsid w:val="00A54045"/>
    <w:rsid w:val="00A543DA"/>
    <w:rsid w:val="00A54791"/>
    <w:rsid w:val="00A548D1"/>
    <w:rsid w:val="00A54E3C"/>
    <w:rsid w:val="00A54E61"/>
    <w:rsid w:val="00A55197"/>
    <w:rsid w:val="00A55226"/>
    <w:rsid w:val="00A552D7"/>
    <w:rsid w:val="00A55573"/>
    <w:rsid w:val="00A556C5"/>
    <w:rsid w:val="00A557B3"/>
    <w:rsid w:val="00A558F9"/>
    <w:rsid w:val="00A55AA9"/>
    <w:rsid w:val="00A55B57"/>
    <w:rsid w:val="00A55DCB"/>
    <w:rsid w:val="00A55FBD"/>
    <w:rsid w:val="00A562DF"/>
    <w:rsid w:val="00A569F8"/>
    <w:rsid w:val="00A56B25"/>
    <w:rsid w:val="00A56F6C"/>
    <w:rsid w:val="00A56FC0"/>
    <w:rsid w:val="00A570B8"/>
    <w:rsid w:val="00A576F2"/>
    <w:rsid w:val="00A57D2F"/>
    <w:rsid w:val="00A600B6"/>
    <w:rsid w:val="00A600F2"/>
    <w:rsid w:val="00A605D9"/>
    <w:rsid w:val="00A606A5"/>
    <w:rsid w:val="00A60908"/>
    <w:rsid w:val="00A60A14"/>
    <w:rsid w:val="00A60D3C"/>
    <w:rsid w:val="00A6114D"/>
    <w:rsid w:val="00A611CA"/>
    <w:rsid w:val="00A61474"/>
    <w:rsid w:val="00A6159A"/>
    <w:rsid w:val="00A616F4"/>
    <w:rsid w:val="00A61890"/>
    <w:rsid w:val="00A61B24"/>
    <w:rsid w:val="00A61B3F"/>
    <w:rsid w:val="00A61DAF"/>
    <w:rsid w:val="00A61DE6"/>
    <w:rsid w:val="00A61F1D"/>
    <w:rsid w:val="00A62056"/>
    <w:rsid w:val="00A6217B"/>
    <w:rsid w:val="00A622F4"/>
    <w:rsid w:val="00A622FE"/>
    <w:rsid w:val="00A624A7"/>
    <w:rsid w:val="00A626C0"/>
    <w:rsid w:val="00A626E2"/>
    <w:rsid w:val="00A626E7"/>
    <w:rsid w:val="00A6284C"/>
    <w:rsid w:val="00A6285E"/>
    <w:rsid w:val="00A62D50"/>
    <w:rsid w:val="00A63315"/>
    <w:rsid w:val="00A6358C"/>
    <w:rsid w:val="00A63663"/>
    <w:rsid w:val="00A63694"/>
    <w:rsid w:val="00A638C9"/>
    <w:rsid w:val="00A638F8"/>
    <w:rsid w:val="00A639FD"/>
    <w:rsid w:val="00A63D42"/>
    <w:rsid w:val="00A63ED8"/>
    <w:rsid w:val="00A640B4"/>
    <w:rsid w:val="00A6412B"/>
    <w:rsid w:val="00A641D5"/>
    <w:rsid w:val="00A64342"/>
    <w:rsid w:val="00A6486E"/>
    <w:rsid w:val="00A649E9"/>
    <w:rsid w:val="00A64A5C"/>
    <w:rsid w:val="00A64A8D"/>
    <w:rsid w:val="00A64C10"/>
    <w:rsid w:val="00A64DDE"/>
    <w:rsid w:val="00A64F74"/>
    <w:rsid w:val="00A650DD"/>
    <w:rsid w:val="00A650E9"/>
    <w:rsid w:val="00A651EA"/>
    <w:rsid w:val="00A653FB"/>
    <w:rsid w:val="00A6578F"/>
    <w:rsid w:val="00A65858"/>
    <w:rsid w:val="00A65929"/>
    <w:rsid w:val="00A65A87"/>
    <w:rsid w:val="00A65C20"/>
    <w:rsid w:val="00A65F4A"/>
    <w:rsid w:val="00A6609D"/>
    <w:rsid w:val="00A664D9"/>
    <w:rsid w:val="00A66507"/>
    <w:rsid w:val="00A66707"/>
    <w:rsid w:val="00A667BD"/>
    <w:rsid w:val="00A668BA"/>
    <w:rsid w:val="00A668E4"/>
    <w:rsid w:val="00A669BC"/>
    <w:rsid w:val="00A66A78"/>
    <w:rsid w:val="00A66A91"/>
    <w:rsid w:val="00A66D89"/>
    <w:rsid w:val="00A66F2F"/>
    <w:rsid w:val="00A675FB"/>
    <w:rsid w:val="00A67712"/>
    <w:rsid w:val="00A67AF0"/>
    <w:rsid w:val="00A67C31"/>
    <w:rsid w:val="00A67D43"/>
    <w:rsid w:val="00A67ED7"/>
    <w:rsid w:val="00A67F5D"/>
    <w:rsid w:val="00A70175"/>
    <w:rsid w:val="00A70254"/>
    <w:rsid w:val="00A7029E"/>
    <w:rsid w:val="00A7033F"/>
    <w:rsid w:val="00A70414"/>
    <w:rsid w:val="00A7085F"/>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A43"/>
    <w:rsid w:val="00A73BD9"/>
    <w:rsid w:val="00A73C4C"/>
    <w:rsid w:val="00A73CAD"/>
    <w:rsid w:val="00A740EA"/>
    <w:rsid w:val="00A74364"/>
    <w:rsid w:val="00A75012"/>
    <w:rsid w:val="00A75018"/>
    <w:rsid w:val="00A75533"/>
    <w:rsid w:val="00A75CB6"/>
    <w:rsid w:val="00A75E0E"/>
    <w:rsid w:val="00A761B7"/>
    <w:rsid w:val="00A761F7"/>
    <w:rsid w:val="00A7622D"/>
    <w:rsid w:val="00A76587"/>
    <w:rsid w:val="00A76810"/>
    <w:rsid w:val="00A76DD6"/>
    <w:rsid w:val="00A76DF0"/>
    <w:rsid w:val="00A76EAC"/>
    <w:rsid w:val="00A76FF4"/>
    <w:rsid w:val="00A7706F"/>
    <w:rsid w:val="00A775EA"/>
    <w:rsid w:val="00A776E4"/>
    <w:rsid w:val="00A77965"/>
    <w:rsid w:val="00A77AB2"/>
    <w:rsid w:val="00A77AB4"/>
    <w:rsid w:val="00A77D9B"/>
    <w:rsid w:val="00A77DC7"/>
    <w:rsid w:val="00A800DB"/>
    <w:rsid w:val="00A800FE"/>
    <w:rsid w:val="00A801CC"/>
    <w:rsid w:val="00A8037C"/>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644"/>
    <w:rsid w:val="00A8277B"/>
    <w:rsid w:val="00A82850"/>
    <w:rsid w:val="00A82D25"/>
    <w:rsid w:val="00A82DD6"/>
    <w:rsid w:val="00A8337B"/>
    <w:rsid w:val="00A83507"/>
    <w:rsid w:val="00A83521"/>
    <w:rsid w:val="00A838F6"/>
    <w:rsid w:val="00A83A20"/>
    <w:rsid w:val="00A83B97"/>
    <w:rsid w:val="00A83EC2"/>
    <w:rsid w:val="00A83F77"/>
    <w:rsid w:val="00A83FD6"/>
    <w:rsid w:val="00A842F2"/>
    <w:rsid w:val="00A8468B"/>
    <w:rsid w:val="00A84B8B"/>
    <w:rsid w:val="00A84C28"/>
    <w:rsid w:val="00A84E25"/>
    <w:rsid w:val="00A84F91"/>
    <w:rsid w:val="00A8513D"/>
    <w:rsid w:val="00A8520E"/>
    <w:rsid w:val="00A85599"/>
    <w:rsid w:val="00A857FC"/>
    <w:rsid w:val="00A85845"/>
    <w:rsid w:val="00A85A70"/>
    <w:rsid w:val="00A85A87"/>
    <w:rsid w:val="00A85DBF"/>
    <w:rsid w:val="00A86151"/>
    <w:rsid w:val="00A86357"/>
    <w:rsid w:val="00A8635B"/>
    <w:rsid w:val="00A8649B"/>
    <w:rsid w:val="00A868FE"/>
    <w:rsid w:val="00A86B99"/>
    <w:rsid w:val="00A86BAD"/>
    <w:rsid w:val="00A86D8B"/>
    <w:rsid w:val="00A873CC"/>
    <w:rsid w:val="00A8758C"/>
    <w:rsid w:val="00A87A25"/>
    <w:rsid w:val="00A87D6B"/>
    <w:rsid w:val="00A87DB4"/>
    <w:rsid w:val="00A87DDE"/>
    <w:rsid w:val="00A87F53"/>
    <w:rsid w:val="00A90140"/>
    <w:rsid w:val="00A90197"/>
    <w:rsid w:val="00A90231"/>
    <w:rsid w:val="00A904E8"/>
    <w:rsid w:val="00A905F1"/>
    <w:rsid w:val="00A9086A"/>
    <w:rsid w:val="00A90B9B"/>
    <w:rsid w:val="00A90E53"/>
    <w:rsid w:val="00A90E6A"/>
    <w:rsid w:val="00A90EDE"/>
    <w:rsid w:val="00A91682"/>
    <w:rsid w:val="00A917CC"/>
    <w:rsid w:val="00A9195C"/>
    <w:rsid w:val="00A91990"/>
    <w:rsid w:val="00A91B8F"/>
    <w:rsid w:val="00A91C04"/>
    <w:rsid w:val="00A91C76"/>
    <w:rsid w:val="00A91D85"/>
    <w:rsid w:val="00A9221F"/>
    <w:rsid w:val="00A9226E"/>
    <w:rsid w:val="00A922C1"/>
    <w:rsid w:val="00A92448"/>
    <w:rsid w:val="00A926CD"/>
    <w:rsid w:val="00A927D4"/>
    <w:rsid w:val="00A9288E"/>
    <w:rsid w:val="00A92919"/>
    <w:rsid w:val="00A92968"/>
    <w:rsid w:val="00A929CB"/>
    <w:rsid w:val="00A92A53"/>
    <w:rsid w:val="00A92DE8"/>
    <w:rsid w:val="00A92F77"/>
    <w:rsid w:val="00A930F7"/>
    <w:rsid w:val="00A931C7"/>
    <w:rsid w:val="00A93296"/>
    <w:rsid w:val="00A932E7"/>
    <w:rsid w:val="00A932ED"/>
    <w:rsid w:val="00A93310"/>
    <w:rsid w:val="00A93340"/>
    <w:rsid w:val="00A935F1"/>
    <w:rsid w:val="00A93605"/>
    <w:rsid w:val="00A93759"/>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727"/>
    <w:rsid w:val="00A95925"/>
    <w:rsid w:val="00A95960"/>
    <w:rsid w:val="00A95E1E"/>
    <w:rsid w:val="00A95FCD"/>
    <w:rsid w:val="00A9612A"/>
    <w:rsid w:val="00A9622B"/>
    <w:rsid w:val="00A965A9"/>
    <w:rsid w:val="00A9660D"/>
    <w:rsid w:val="00A96611"/>
    <w:rsid w:val="00A9678B"/>
    <w:rsid w:val="00A96A87"/>
    <w:rsid w:val="00A96E67"/>
    <w:rsid w:val="00A97091"/>
    <w:rsid w:val="00A971B1"/>
    <w:rsid w:val="00A974EF"/>
    <w:rsid w:val="00A97536"/>
    <w:rsid w:val="00A97995"/>
    <w:rsid w:val="00A97CF9"/>
    <w:rsid w:val="00A97E54"/>
    <w:rsid w:val="00A97E60"/>
    <w:rsid w:val="00AA0257"/>
    <w:rsid w:val="00AA0468"/>
    <w:rsid w:val="00AA063D"/>
    <w:rsid w:val="00AA0C81"/>
    <w:rsid w:val="00AA0FE1"/>
    <w:rsid w:val="00AA10E4"/>
    <w:rsid w:val="00AA11B8"/>
    <w:rsid w:val="00AA12BA"/>
    <w:rsid w:val="00AA142B"/>
    <w:rsid w:val="00AA155B"/>
    <w:rsid w:val="00AA19F0"/>
    <w:rsid w:val="00AA1B09"/>
    <w:rsid w:val="00AA1C9A"/>
    <w:rsid w:val="00AA1FD8"/>
    <w:rsid w:val="00AA2B83"/>
    <w:rsid w:val="00AA2BC7"/>
    <w:rsid w:val="00AA2DD3"/>
    <w:rsid w:val="00AA3011"/>
    <w:rsid w:val="00AA313F"/>
    <w:rsid w:val="00AA34DC"/>
    <w:rsid w:val="00AA353A"/>
    <w:rsid w:val="00AA37E7"/>
    <w:rsid w:val="00AA3A2D"/>
    <w:rsid w:val="00AA3AB3"/>
    <w:rsid w:val="00AA3B49"/>
    <w:rsid w:val="00AA3FCF"/>
    <w:rsid w:val="00AA4063"/>
    <w:rsid w:val="00AA430A"/>
    <w:rsid w:val="00AA4328"/>
    <w:rsid w:val="00AA44CF"/>
    <w:rsid w:val="00AA450E"/>
    <w:rsid w:val="00AA486C"/>
    <w:rsid w:val="00AA4A00"/>
    <w:rsid w:val="00AA4ADA"/>
    <w:rsid w:val="00AA4E90"/>
    <w:rsid w:val="00AA5342"/>
    <w:rsid w:val="00AA5560"/>
    <w:rsid w:val="00AA58B4"/>
    <w:rsid w:val="00AA58C1"/>
    <w:rsid w:val="00AA5ABB"/>
    <w:rsid w:val="00AA5C7A"/>
    <w:rsid w:val="00AA5F96"/>
    <w:rsid w:val="00AA6216"/>
    <w:rsid w:val="00AA623C"/>
    <w:rsid w:val="00AA640D"/>
    <w:rsid w:val="00AA67B8"/>
    <w:rsid w:val="00AA6829"/>
    <w:rsid w:val="00AA6A21"/>
    <w:rsid w:val="00AA6BCA"/>
    <w:rsid w:val="00AA6FB9"/>
    <w:rsid w:val="00AA7008"/>
    <w:rsid w:val="00AA744E"/>
    <w:rsid w:val="00AA76B1"/>
    <w:rsid w:val="00AA7A33"/>
    <w:rsid w:val="00AA7D18"/>
    <w:rsid w:val="00AB0151"/>
    <w:rsid w:val="00AB02C4"/>
    <w:rsid w:val="00AB02EE"/>
    <w:rsid w:val="00AB037D"/>
    <w:rsid w:val="00AB0438"/>
    <w:rsid w:val="00AB04F4"/>
    <w:rsid w:val="00AB06E1"/>
    <w:rsid w:val="00AB0740"/>
    <w:rsid w:val="00AB07E6"/>
    <w:rsid w:val="00AB08D9"/>
    <w:rsid w:val="00AB0BBB"/>
    <w:rsid w:val="00AB0D14"/>
    <w:rsid w:val="00AB0F3B"/>
    <w:rsid w:val="00AB14F8"/>
    <w:rsid w:val="00AB1706"/>
    <w:rsid w:val="00AB171A"/>
    <w:rsid w:val="00AB18D2"/>
    <w:rsid w:val="00AB1A68"/>
    <w:rsid w:val="00AB1A71"/>
    <w:rsid w:val="00AB1F76"/>
    <w:rsid w:val="00AB1F83"/>
    <w:rsid w:val="00AB20EE"/>
    <w:rsid w:val="00AB2283"/>
    <w:rsid w:val="00AB25F9"/>
    <w:rsid w:val="00AB2644"/>
    <w:rsid w:val="00AB2727"/>
    <w:rsid w:val="00AB2803"/>
    <w:rsid w:val="00AB2CBB"/>
    <w:rsid w:val="00AB33A9"/>
    <w:rsid w:val="00AB34F3"/>
    <w:rsid w:val="00AB3899"/>
    <w:rsid w:val="00AB38BB"/>
    <w:rsid w:val="00AB3AF0"/>
    <w:rsid w:val="00AB3B2D"/>
    <w:rsid w:val="00AB4169"/>
    <w:rsid w:val="00AB4182"/>
    <w:rsid w:val="00AB4191"/>
    <w:rsid w:val="00AB4229"/>
    <w:rsid w:val="00AB4247"/>
    <w:rsid w:val="00AB42B7"/>
    <w:rsid w:val="00AB469D"/>
    <w:rsid w:val="00AB47EA"/>
    <w:rsid w:val="00AB4CE8"/>
    <w:rsid w:val="00AB4E35"/>
    <w:rsid w:val="00AB503A"/>
    <w:rsid w:val="00AB51A6"/>
    <w:rsid w:val="00AB533B"/>
    <w:rsid w:val="00AB536E"/>
    <w:rsid w:val="00AB5517"/>
    <w:rsid w:val="00AB5666"/>
    <w:rsid w:val="00AB56A2"/>
    <w:rsid w:val="00AB5A99"/>
    <w:rsid w:val="00AB5AF2"/>
    <w:rsid w:val="00AB6269"/>
    <w:rsid w:val="00AB64BA"/>
    <w:rsid w:val="00AB656E"/>
    <w:rsid w:val="00AB659C"/>
    <w:rsid w:val="00AB65E7"/>
    <w:rsid w:val="00AB6BAD"/>
    <w:rsid w:val="00AB6C24"/>
    <w:rsid w:val="00AB6E89"/>
    <w:rsid w:val="00AB70EA"/>
    <w:rsid w:val="00AB7373"/>
    <w:rsid w:val="00AB78CB"/>
    <w:rsid w:val="00AB795E"/>
    <w:rsid w:val="00AB79EA"/>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E52"/>
    <w:rsid w:val="00AC2039"/>
    <w:rsid w:val="00AC2564"/>
    <w:rsid w:val="00AC2587"/>
    <w:rsid w:val="00AC2A68"/>
    <w:rsid w:val="00AC2AB2"/>
    <w:rsid w:val="00AC2AD7"/>
    <w:rsid w:val="00AC2CDB"/>
    <w:rsid w:val="00AC2DF2"/>
    <w:rsid w:val="00AC323A"/>
    <w:rsid w:val="00AC3479"/>
    <w:rsid w:val="00AC34BC"/>
    <w:rsid w:val="00AC35A7"/>
    <w:rsid w:val="00AC37F7"/>
    <w:rsid w:val="00AC3886"/>
    <w:rsid w:val="00AC3B24"/>
    <w:rsid w:val="00AC4583"/>
    <w:rsid w:val="00AC4692"/>
    <w:rsid w:val="00AC4735"/>
    <w:rsid w:val="00AC4ADA"/>
    <w:rsid w:val="00AC4AE5"/>
    <w:rsid w:val="00AC4C0E"/>
    <w:rsid w:val="00AC4D64"/>
    <w:rsid w:val="00AC5442"/>
    <w:rsid w:val="00AC547D"/>
    <w:rsid w:val="00AC56D0"/>
    <w:rsid w:val="00AC576E"/>
    <w:rsid w:val="00AC5870"/>
    <w:rsid w:val="00AC5A30"/>
    <w:rsid w:val="00AC5BE2"/>
    <w:rsid w:val="00AC61D7"/>
    <w:rsid w:val="00AC6202"/>
    <w:rsid w:val="00AC676C"/>
    <w:rsid w:val="00AC68CA"/>
    <w:rsid w:val="00AC69D0"/>
    <w:rsid w:val="00AC6A74"/>
    <w:rsid w:val="00AC6BCF"/>
    <w:rsid w:val="00AC6BD9"/>
    <w:rsid w:val="00AC6DD6"/>
    <w:rsid w:val="00AC6F13"/>
    <w:rsid w:val="00AC6FAA"/>
    <w:rsid w:val="00AC6FFF"/>
    <w:rsid w:val="00AC7581"/>
    <w:rsid w:val="00AC766E"/>
    <w:rsid w:val="00AC7CD6"/>
    <w:rsid w:val="00AD01BD"/>
    <w:rsid w:val="00AD075D"/>
    <w:rsid w:val="00AD0884"/>
    <w:rsid w:val="00AD08A9"/>
    <w:rsid w:val="00AD0AE1"/>
    <w:rsid w:val="00AD11EB"/>
    <w:rsid w:val="00AD132B"/>
    <w:rsid w:val="00AD15F4"/>
    <w:rsid w:val="00AD185E"/>
    <w:rsid w:val="00AD18C2"/>
    <w:rsid w:val="00AD1AA4"/>
    <w:rsid w:val="00AD1C69"/>
    <w:rsid w:val="00AD1C6F"/>
    <w:rsid w:val="00AD1D11"/>
    <w:rsid w:val="00AD210B"/>
    <w:rsid w:val="00AD219D"/>
    <w:rsid w:val="00AD2322"/>
    <w:rsid w:val="00AD25DC"/>
    <w:rsid w:val="00AD28EE"/>
    <w:rsid w:val="00AD2A11"/>
    <w:rsid w:val="00AD2AA1"/>
    <w:rsid w:val="00AD2B8B"/>
    <w:rsid w:val="00AD2EC3"/>
    <w:rsid w:val="00AD2F1D"/>
    <w:rsid w:val="00AD31E2"/>
    <w:rsid w:val="00AD321B"/>
    <w:rsid w:val="00AD34FE"/>
    <w:rsid w:val="00AD3662"/>
    <w:rsid w:val="00AD384B"/>
    <w:rsid w:val="00AD3ABC"/>
    <w:rsid w:val="00AD3C8C"/>
    <w:rsid w:val="00AD3CF0"/>
    <w:rsid w:val="00AD41DD"/>
    <w:rsid w:val="00AD434D"/>
    <w:rsid w:val="00AD4385"/>
    <w:rsid w:val="00AD43F0"/>
    <w:rsid w:val="00AD457E"/>
    <w:rsid w:val="00AD46D0"/>
    <w:rsid w:val="00AD48B1"/>
    <w:rsid w:val="00AD4F02"/>
    <w:rsid w:val="00AD50E8"/>
    <w:rsid w:val="00AD5130"/>
    <w:rsid w:val="00AD56D6"/>
    <w:rsid w:val="00AD57D4"/>
    <w:rsid w:val="00AD582F"/>
    <w:rsid w:val="00AD5B7C"/>
    <w:rsid w:val="00AD5CEF"/>
    <w:rsid w:val="00AD5DB9"/>
    <w:rsid w:val="00AD5E45"/>
    <w:rsid w:val="00AD623C"/>
    <w:rsid w:val="00AD6434"/>
    <w:rsid w:val="00AD648D"/>
    <w:rsid w:val="00AD64C4"/>
    <w:rsid w:val="00AD6714"/>
    <w:rsid w:val="00AD6721"/>
    <w:rsid w:val="00AD6B06"/>
    <w:rsid w:val="00AD6E37"/>
    <w:rsid w:val="00AD6E5E"/>
    <w:rsid w:val="00AD6EBA"/>
    <w:rsid w:val="00AD7078"/>
    <w:rsid w:val="00AD70A8"/>
    <w:rsid w:val="00AD7197"/>
    <w:rsid w:val="00AD722C"/>
    <w:rsid w:val="00AD7231"/>
    <w:rsid w:val="00AD7CD8"/>
    <w:rsid w:val="00AD7F89"/>
    <w:rsid w:val="00AE00A3"/>
    <w:rsid w:val="00AE01C1"/>
    <w:rsid w:val="00AE02D0"/>
    <w:rsid w:val="00AE02EA"/>
    <w:rsid w:val="00AE0533"/>
    <w:rsid w:val="00AE0B50"/>
    <w:rsid w:val="00AE0BA3"/>
    <w:rsid w:val="00AE0C39"/>
    <w:rsid w:val="00AE0C7A"/>
    <w:rsid w:val="00AE0E95"/>
    <w:rsid w:val="00AE1110"/>
    <w:rsid w:val="00AE1129"/>
    <w:rsid w:val="00AE1180"/>
    <w:rsid w:val="00AE1277"/>
    <w:rsid w:val="00AE158B"/>
    <w:rsid w:val="00AE18AA"/>
    <w:rsid w:val="00AE1F5F"/>
    <w:rsid w:val="00AE207E"/>
    <w:rsid w:val="00AE20A0"/>
    <w:rsid w:val="00AE251B"/>
    <w:rsid w:val="00AE261F"/>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3A1"/>
    <w:rsid w:val="00AE4706"/>
    <w:rsid w:val="00AE4843"/>
    <w:rsid w:val="00AE4C69"/>
    <w:rsid w:val="00AE4CAE"/>
    <w:rsid w:val="00AE4DB8"/>
    <w:rsid w:val="00AE4DC6"/>
    <w:rsid w:val="00AE4DD6"/>
    <w:rsid w:val="00AE506A"/>
    <w:rsid w:val="00AE516A"/>
    <w:rsid w:val="00AE51B8"/>
    <w:rsid w:val="00AE52A0"/>
    <w:rsid w:val="00AE5321"/>
    <w:rsid w:val="00AE53AC"/>
    <w:rsid w:val="00AE5793"/>
    <w:rsid w:val="00AE579B"/>
    <w:rsid w:val="00AE5827"/>
    <w:rsid w:val="00AE5907"/>
    <w:rsid w:val="00AE5E28"/>
    <w:rsid w:val="00AE5EF7"/>
    <w:rsid w:val="00AE655B"/>
    <w:rsid w:val="00AE65C3"/>
    <w:rsid w:val="00AE66EF"/>
    <w:rsid w:val="00AE68AF"/>
    <w:rsid w:val="00AE6A89"/>
    <w:rsid w:val="00AE6AFE"/>
    <w:rsid w:val="00AE6CB0"/>
    <w:rsid w:val="00AE6CC6"/>
    <w:rsid w:val="00AE7161"/>
    <w:rsid w:val="00AE71B2"/>
    <w:rsid w:val="00AE73BA"/>
    <w:rsid w:val="00AE7432"/>
    <w:rsid w:val="00AE74C7"/>
    <w:rsid w:val="00AE7809"/>
    <w:rsid w:val="00AE7ACF"/>
    <w:rsid w:val="00AE7B0C"/>
    <w:rsid w:val="00AE7BA9"/>
    <w:rsid w:val="00AE7BB3"/>
    <w:rsid w:val="00AE7C16"/>
    <w:rsid w:val="00AE7C9C"/>
    <w:rsid w:val="00AE7CD1"/>
    <w:rsid w:val="00AE7E32"/>
    <w:rsid w:val="00AE7E44"/>
    <w:rsid w:val="00AE7F1C"/>
    <w:rsid w:val="00AF0258"/>
    <w:rsid w:val="00AF028C"/>
    <w:rsid w:val="00AF082F"/>
    <w:rsid w:val="00AF0AE6"/>
    <w:rsid w:val="00AF0F5C"/>
    <w:rsid w:val="00AF13B7"/>
    <w:rsid w:val="00AF146A"/>
    <w:rsid w:val="00AF16F9"/>
    <w:rsid w:val="00AF17B4"/>
    <w:rsid w:val="00AF1831"/>
    <w:rsid w:val="00AF1838"/>
    <w:rsid w:val="00AF18CA"/>
    <w:rsid w:val="00AF2557"/>
    <w:rsid w:val="00AF2771"/>
    <w:rsid w:val="00AF2A52"/>
    <w:rsid w:val="00AF2D48"/>
    <w:rsid w:val="00AF2F5C"/>
    <w:rsid w:val="00AF2FD1"/>
    <w:rsid w:val="00AF3341"/>
    <w:rsid w:val="00AF33F0"/>
    <w:rsid w:val="00AF3DF5"/>
    <w:rsid w:val="00AF3E50"/>
    <w:rsid w:val="00AF3FA2"/>
    <w:rsid w:val="00AF458C"/>
    <w:rsid w:val="00AF4610"/>
    <w:rsid w:val="00AF469D"/>
    <w:rsid w:val="00AF48C3"/>
    <w:rsid w:val="00AF4A1C"/>
    <w:rsid w:val="00AF4CB2"/>
    <w:rsid w:val="00AF4D04"/>
    <w:rsid w:val="00AF4F6A"/>
    <w:rsid w:val="00AF52EA"/>
    <w:rsid w:val="00AF5542"/>
    <w:rsid w:val="00AF57D9"/>
    <w:rsid w:val="00AF5BBD"/>
    <w:rsid w:val="00AF5C48"/>
    <w:rsid w:val="00AF5E85"/>
    <w:rsid w:val="00AF5F60"/>
    <w:rsid w:val="00AF6280"/>
    <w:rsid w:val="00AF6700"/>
    <w:rsid w:val="00AF673E"/>
    <w:rsid w:val="00AF68E5"/>
    <w:rsid w:val="00AF6AB6"/>
    <w:rsid w:val="00AF6F17"/>
    <w:rsid w:val="00AF7271"/>
    <w:rsid w:val="00AF73A5"/>
    <w:rsid w:val="00AF7453"/>
    <w:rsid w:val="00AF7616"/>
    <w:rsid w:val="00AF76F8"/>
    <w:rsid w:val="00AF7862"/>
    <w:rsid w:val="00AF78F7"/>
    <w:rsid w:val="00AF7961"/>
    <w:rsid w:val="00AF7C6C"/>
    <w:rsid w:val="00AF7D18"/>
    <w:rsid w:val="00AF7E6E"/>
    <w:rsid w:val="00B00042"/>
    <w:rsid w:val="00B00A4E"/>
    <w:rsid w:val="00B00A91"/>
    <w:rsid w:val="00B00AFE"/>
    <w:rsid w:val="00B00B2D"/>
    <w:rsid w:val="00B00FA5"/>
    <w:rsid w:val="00B01403"/>
    <w:rsid w:val="00B01447"/>
    <w:rsid w:val="00B014C8"/>
    <w:rsid w:val="00B016B4"/>
    <w:rsid w:val="00B01843"/>
    <w:rsid w:val="00B01A3C"/>
    <w:rsid w:val="00B01BC6"/>
    <w:rsid w:val="00B01EAA"/>
    <w:rsid w:val="00B0206C"/>
    <w:rsid w:val="00B0217B"/>
    <w:rsid w:val="00B02374"/>
    <w:rsid w:val="00B023AF"/>
    <w:rsid w:val="00B02463"/>
    <w:rsid w:val="00B02769"/>
    <w:rsid w:val="00B02906"/>
    <w:rsid w:val="00B02949"/>
    <w:rsid w:val="00B02962"/>
    <w:rsid w:val="00B029C5"/>
    <w:rsid w:val="00B02D0F"/>
    <w:rsid w:val="00B03048"/>
    <w:rsid w:val="00B03313"/>
    <w:rsid w:val="00B035D2"/>
    <w:rsid w:val="00B03632"/>
    <w:rsid w:val="00B036D8"/>
    <w:rsid w:val="00B03804"/>
    <w:rsid w:val="00B0389E"/>
    <w:rsid w:val="00B03979"/>
    <w:rsid w:val="00B04116"/>
    <w:rsid w:val="00B04492"/>
    <w:rsid w:val="00B046A6"/>
    <w:rsid w:val="00B048D5"/>
    <w:rsid w:val="00B0496A"/>
    <w:rsid w:val="00B04F72"/>
    <w:rsid w:val="00B0523F"/>
    <w:rsid w:val="00B052CB"/>
    <w:rsid w:val="00B0540C"/>
    <w:rsid w:val="00B05452"/>
    <w:rsid w:val="00B055D3"/>
    <w:rsid w:val="00B0560A"/>
    <w:rsid w:val="00B05641"/>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278"/>
    <w:rsid w:val="00B0778F"/>
    <w:rsid w:val="00B079BC"/>
    <w:rsid w:val="00B07AA4"/>
    <w:rsid w:val="00B07B0B"/>
    <w:rsid w:val="00B07D56"/>
    <w:rsid w:val="00B07D7E"/>
    <w:rsid w:val="00B07D9B"/>
    <w:rsid w:val="00B07E6B"/>
    <w:rsid w:val="00B07F8E"/>
    <w:rsid w:val="00B07FB7"/>
    <w:rsid w:val="00B101CF"/>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A46"/>
    <w:rsid w:val="00B11B69"/>
    <w:rsid w:val="00B11C19"/>
    <w:rsid w:val="00B11E66"/>
    <w:rsid w:val="00B11E6B"/>
    <w:rsid w:val="00B12084"/>
    <w:rsid w:val="00B12188"/>
    <w:rsid w:val="00B12452"/>
    <w:rsid w:val="00B125AD"/>
    <w:rsid w:val="00B1273E"/>
    <w:rsid w:val="00B1283B"/>
    <w:rsid w:val="00B128C7"/>
    <w:rsid w:val="00B12FA3"/>
    <w:rsid w:val="00B13EEE"/>
    <w:rsid w:val="00B140F7"/>
    <w:rsid w:val="00B14167"/>
    <w:rsid w:val="00B141B3"/>
    <w:rsid w:val="00B14205"/>
    <w:rsid w:val="00B14221"/>
    <w:rsid w:val="00B1471A"/>
    <w:rsid w:val="00B149DE"/>
    <w:rsid w:val="00B14C0C"/>
    <w:rsid w:val="00B14DE6"/>
    <w:rsid w:val="00B14E68"/>
    <w:rsid w:val="00B14EA6"/>
    <w:rsid w:val="00B151C2"/>
    <w:rsid w:val="00B1522E"/>
    <w:rsid w:val="00B1536C"/>
    <w:rsid w:val="00B15473"/>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403"/>
    <w:rsid w:val="00B16651"/>
    <w:rsid w:val="00B16916"/>
    <w:rsid w:val="00B16D94"/>
    <w:rsid w:val="00B16EE7"/>
    <w:rsid w:val="00B17282"/>
    <w:rsid w:val="00B1735B"/>
    <w:rsid w:val="00B17385"/>
    <w:rsid w:val="00B175C9"/>
    <w:rsid w:val="00B175EA"/>
    <w:rsid w:val="00B178BC"/>
    <w:rsid w:val="00B1792C"/>
    <w:rsid w:val="00B179C7"/>
    <w:rsid w:val="00B17BDD"/>
    <w:rsid w:val="00B17C29"/>
    <w:rsid w:val="00B17C2A"/>
    <w:rsid w:val="00B17EB7"/>
    <w:rsid w:val="00B20001"/>
    <w:rsid w:val="00B20426"/>
    <w:rsid w:val="00B20434"/>
    <w:rsid w:val="00B20748"/>
    <w:rsid w:val="00B2091D"/>
    <w:rsid w:val="00B20BEF"/>
    <w:rsid w:val="00B20C4E"/>
    <w:rsid w:val="00B20F8F"/>
    <w:rsid w:val="00B21033"/>
    <w:rsid w:val="00B21044"/>
    <w:rsid w:val="00B210AC"/>
    <w:rsid w:val="00B211F8"/>
    <w:rsid w:val="00B21486"/>
    <w:rsid w:val="00B217A3"/>
    <w:rsid w:val="00B21905"/>
    <w:rsid w:val="00B21C75"/>
    <w:rsid w:val="00B21F14"/>
    <w:rsid w:val="00B226A4"/>
    <w:rsid w:val="00B226CE"/>
    <w:rsid w:val="00B22AB3"/>
    <w:rsid w:val="00B22B24"/>
    <w:rsid w:val="00B22B92"/>
    <w:rsid w:val="00B22BC8"/>
    <w:rsid w:val="00B22D45"/>
    <w:rsid w:val="00B22FB8"/>
    <w:rsid w:val="00B230B8"/>
    <w:rsid w:val="00B23183"/>
    <w:rsid w:val="00B234D9"/>
    <w:rsid w:val="00B23557"/>
    <w:rsid w:val="00B23950"/>
    <w:rsid w:val="00B23ACB"/>
    <w:rsid w:val="00B23B96"/>
    <w:rsid w:val="00B23E80"/>
    <w:rsid w:val="00B23F49"/>
    <w:rsid w:val="00B24095"/>
    <w:rsid w:val="00B242A6"/>
    <w:rsid w:val="00B24487"/>
    <w:rsid w:val="00B2448F"/>
    <w:rsid w:val="00B2454B"/>
    <w:rsid w:val="00B2456A"/>
    <w:rsid w:val="00B249DE"/>
    <w:rsid w:val="00B24C8D"/>
    <w:rsid w:val="00B24E04"/>
    <w:rsid w:val="00B24F78"/>
    <w:rsid w:val="00B25377"/>
    <w:rsid w:val="00B2541C"/>
    <w:rsid w:val="00B254C9"/>
    <w:rsid w:val="00B2563A"/>
    <w:rsid w:val="00B2576E"/>
    <w:rsid w:val="00B25853"/>
    <w:rsid w:val="00B258A8"/>
    <w:rsid w:val="00B25A25"/>
    <w:rsid w:val="00B25A37"/>
    <w:rsid w:val="00B25B2C"/>
    <w:rsid w:val="00B25D1E"/>
    <w:rsid w:val="00B25D2C"/>
    <w:rsid w:val="00B25DED"/>
    <w:rsid w:val="00B25E90"/>
    <w:rsid w:val="00B26065"/>
    <w:rsid w:val="00B26295"/>
    <w:rsid w:val="00B2635D"/>
    <w:rsid w:val="00B26572"/>
    <w:rsid w:val="00B2660B"/>
    <w:rsid w:val="00B267EB"/>
    <w:rsid w:val="00B26BD5"/>
    <w:rsid w:val="00B26BDC"/>
    <w:rsid w:val="00B26DBE"/>
    <w:rsid w:val="00B2725F"/>
    <w:rsid w:val="00B2726A"/>
    <w:rsid w:val="00B2794F"/>
    <w:rsid w:val="00B27B86"/>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E00"/>
    <w:rsid w:val="00B31014"/>
    <w:rsid w:val="00B3108F"/>
    <w:rsid w:val="00B314C7"/>
    <w:rsid w:val="00B315C7"/>
    <w:rsid w:val="00B319B2"/>
    <w:rsid w:val="00B31A10"/>
    <w:rsid w:val="00B320A0"/>
    <w:rsid w:val="00B32214"/>
    <w:rsid w:val="00B32374"/>
    <w:rsid w:val="00B32534"/>
    <w:rsid w:val="00B3270E"/>
    <w:rsid w:val="00B3271A"/>
    <w:rsid w:val="00B32A30"/>
    <w:rsid w:val="00B32BB1"/>
    <w:rsid w:val="00B32BB2"/>
    <w:rsid w:val="00B32C96"/>
    <w:rsid w:val="00B32DAE"/>
    <w:rsid w:val="00B330A8"/>
    <w:rsid w:val="00B3321E"/>
    <w:rsid w:val="00B332AF"/>
    <w:rsid w:val="00B334F4"/>
    <w:rsid w:val="00B334FC"/>
    <w:rsid w:val="00B33777"/>
    <w:rsid w:val="00B33961"/>
    <w:rsid w:val="00B33D92"/>
    <w:rsid w:val="00B33EE3"/>
    <w:rsid w:val="00B340A1"/>
    <w:rsid w:val="00B340F9"/>
    <w:rsid w:val="00B345DF"/>
    <w:rsid w:val="00B34CFF"/>
    <w:rsid w:val="00B34D80"/>
    <w:rsid w:val="00B34EF4"/>
    <w:rsid w:val="00B353C7"/>
    <w:rsid w:val="00B35510"/>
    <w:rsid w:val="00B35786"/>
    <w:rsid w:val="00B357A5"/>
    <w:rsid w:val="00B358B3"/>
    <w:rsid w:val="00B358B9"/>
    <w:rsid w:val="00B35E44"/>
    <w:rsid w:val="00B35E55"/>
    <w:rsid w:val="00B36100"/>
    <w:rsid w:val="00B36577"/>
    <w:rsid w:val="00B36583"/>
    <w:rsid w:val="00B36856"/>
    <w:rsid w:val="00B36B72"/>
    <w:rsid w:val="00B36DA6"/>
    <w:rsid w:val="00B371CE"/>
    <w:rsid w:val="00B37291"/>
    <w:rsid w:val="00B37316"/>
    <w:rsid w:val="00B3749C"/>
    <w:rsid w:val="00B3750F"/>
    <w:rsid w:val="00B37539"/>
    <w:rsid w:val="00B378DC"/>
    <w:rsid w:val="00B37A0E"/>
    <w:rsid w:val="00B37AF1"/>
    <w:rsid w:val="00B37C04"/>
    <w:rsid w:val="00B37EAC"/>
    <w:rsid w:val="00B37F6E"/>
    <w:rsid w:val="00B400CF"/>
    <w:rsid w:val="00B4025D"/>
    <w:rsid w:val="00B4044E"/>
    <w:rsid w:val="00B40559"/>
    <w:rsid w:val="00B40651"/>
    <w:rsid w:val="00B4072A"/>
    <w:rsid w:val="00B408BD"/>
    <w:rsid w:val="00B40954"/>
    <w:rsid w:val="00B40B41"/>
    <w:rsid w:val="00B40EDC"/>
    <w:rsid w:val="00B40F88"/>
    <w:rsid w:val="00B40FF1"/>
    <w:rsid w:val="00B41192"/>
    <w:rsid w:val="00B412FB"/>
    <w:rsid w:val="00B412FD"/>
    <w:rsid w:val="00B413F9"/>
    <w:rsid w:val="00B41768"/>
    <w:rsid w:val="00B4179F"/>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D04"/>
    <w:rsid w:val="00B42D94"/>
    <w:rsid w:val="00B42E91"/>
    <w:rsid w:val="00B4300E"/>
    <w:rsid w:val="00B430F9"/>
    <w:rsid w:val="00B43167"/>
    <w:rsid w:val="00B431ED"/>
    <w:rsid w:val="00B434A6"/>
    <w:rsid w:val="00B43544"/>
    <w:rsid w:val="00B437C0"/>
    <w:rsid w:val="00B43CFF"/>
    <w:rsid w:val="00B43F00"/>
    <w:rsid w:val="00B4407A"/>
    <w:rsid w:val="00B44481"/>
    <w:rsid w:val="00B444FE"/>
    <w:rsid w:val="00B44773"/>
    <w:rsid w:val="00B44777"/>
    <w:rsid w:val="00B447A3"/>
    <w:rsid w:val="00B447C0"/>
    <w:rsid w:val="00B44B82"/>
    <w:rsid w:val="00B44BE7"/>
    <w:rsid w:val="00B44C0B"/>
    <w:rsid w:val="00B451F9"/>
    <w:rsid w:val="00B452F7"/>
    <w:rsid w:val="00B45A43"/>
    <w:rsid w:val="00B45C96"/>
    <w:rsid w:val="00B45FCB"/>
    <w:rsid w:val="00B4699E"/>
    <w:rsid w:val="00B46CB6"/>
    <w:rsid w:val="00B476D4"/>
    <w:rsid w:val="00B476F7"/>
    <w:rsid w:val="00B4776B"/>
    <w:rsid w:val="00B47796"/>
    <w:rsid w:val="00B47C40"/>
    <w:rsid w:val="00B47FD3"/>
    <w:rsid w:val="00B5001C"/>
    <w:rsid w:val="00B5015F"/>
    <w:rsid w:val="00B5021A"/>
    <w:rsid w:val="00B5038F"/>
    <w:rsid w:val="00B5056C"/>
    <w:rsid w:val="00B50718"/>
    <w:rsid w:val="00B507C7"/>
    <w:rsid w:val="00B50D6D"/>
    <w:rsid w:val="00B50FF2"/>
    <w:rsid w:val="00B511CF"/>
    <w:rsid w:val="00B512E2"/>
    <w:rsid w:val="00B514FE"/>
    <w:rsid w:val="00B517AC"/>
    <w:rsid w:val="00B51B1B"/>
    <w:rsid w:val="00B51C51"/>
    <w:rsid w:val="00B51D1F"/>
    <w:rsid w:val="00B51EE3"/>
    <w:rsid w:val="00B5222D"/>
    <w:rsid w:val="00B52361"/>
    <w:rsid w:val="00B52740"/>
    <w:rsid w:val="00B5286A"/>
    <w:rsid w:val="00B52873"/>
    <w:rsid w:val="00B52AB9"/>
    <w:rsid w:val="00B52D04"/>
    <w:rsid w:val="00B52ECE"/>
    <w:rsid w:val="00B5318F"/>
    <w:rsid w:val="00B53338"/>
    <w:rsid w:val="00B5380D"/>
    <w:rsid w:val="00B53BF0"/>
    <w:rsid w:val="00B53CDD"/>
    <w:rsid w:val="00B53F24"/>
    <w:rsid w:val="00B541E4"/>
    <w:rsid w:val="00B54207"/>
    <w:rsid w:val="00B54507"/>
    <w:rsid w:val="00B547A1"/>
    <w:rsid w:val="00B548EC"/>
    <w:rsid w:val="00B549F1"/>
    <w:rsid w:val="00B54FDF"/>
    <w:rsid w:val="00B550C3"/>
    <w:rsid w:val="00B5513F"/>
    <w:rsid w:val="00B5534A"/>
    <w:rsid w:val="00B5540E"/>
    <w:rsid w:val="00B55609"/>
    <w:rsid w:val="00B5581D"/>
    <w:rsid w:val="00B55948"/>
    <w:rsid w:val="00B55A2C"/>
    <w:rsid w:val="00B55A6C"/>
    <w:rsid w:val="00B55E90"/>
    <w:rsid w:val="00B562D5"/>
    <w:rsid w:val="00B563CA"/>
    <w:rsid w:val="00B56784"/>
    <w:rsid w:val="00B56888"/>
    <w:rsid w:val="00B56AB9"/>
    <w:rsid w:val="00B56D40"/>
    <w:rsid w:val="00B56DCA"/>
    <w:rsid w:val="00B56EAA"/>
    <w:rsid w:val="00B575D8"/>
    <w:rsid w:val="00B57742"/>
    <w:rsid w:val="00B577F2"/>
    <w:rsid w:val="00B57B0E"/>
    <w:rsid w:val="00B57B74"/>
    <w:rsid w:val="00B57C07"/>
    <w:rsid w:val="00B57C6B"/>
    <w:rsid w:val="00B60036"/>
    <w:rsid w:val="00B6012A"/>
    <w:rsid w:val="00B60157"/>
    <w:rsid w:val="00B60316"/>
    <w:rsid w:val="00B60461"/>
    <w:rsid w:val="00B60496"/>
    <w:rsid w:val="00B60573"/>
    <w:rsid w:val="00B6077B"/>
    <w:rsid w:val="00B60863"/>
    <w:rsid w:val="00B60D73"/>
    <w:rsid w:val="00B61194"/>
    <w:rsid w:val="00B613AF"/>
    <w:rsid w:val="00B61503"/>
    <w:rsid w:val="00B61BF9"/>
    <w:rsid w:val="00B61C69"/>
    <w:rsid w:val="00B61D95"/>
    <w:rsid w:val="00B61E06"/>
    <w:rsid w:val="00B61F45"/>
    <w:rsid w:val="00B61F9E"/>
    <w:rsid w:val="00B62027"/>
    <w:rsid w:val="00B625F8"/>
    <w:rsid w:val="00B628DD"/>
    <w:rsid w:val="00B629EF"/>
    <w:rsid w:val="00B62DEA"/>
    <w:rsid w:val="00B62FDC"/>
    <w:rsid w:val="00B63062"/>
    <w:rsid w:val="00B63149"/>
    <w:rsid w:val="00B63228"/>
    <w:rsid w:val="00B6323E"/>
    <w:rsid w:val="00B63694"/>
    <w:rsid w:val="00B6392A"/>
    <w:rsid w:val="00B63C2B"/>
    <w:rsid w:val="00B63EFF"/>
    <w:rsid w:val="00B640AC"/>
    <w:rsid w:val="00B642C8"/>
    <w:rsid w:val="00B6467B"/>
    <w:rsid w:val="00B6497E"/>
    <w:rsid w:val="00B64A57"/>
    <w:rsid w:val="00B64AA7"/>
    <w:rsid w:val="00B64B8C"/>
    <w:rsid w:val="00B64BF3"/>
    <w:rsid w:val="00B64F8E"/>
    <w:rsid w:val="00B64FCB"/>
    <w:rsid w:val="00B654FC"/>
    <w:rsid w:val="00B6555C"/>
    <w:rsid w:val="00B65560"/>
    <w:rsid w:val="00B657E1"/>
    <w:rsid w:val="00B65846"/>
    <w:rsid w:val="00B658A5"/>
    <w:rsid w:val="00B65C57"/>
    <w:rsid w:val="00B65CB1"/>
    <w:rsid w:val="00B65CE8"/>
    <w:rsid w:val="00B65DB0"/>
    <w:rsid w:val="00B65DFA"/>
    <w:rsid w:val="00B66233"/>
    <w:rsid w:val="00B662D0"/>
    <w:rsid w:val="00B6642E"/>
    <w:rsid w:val="00B666DF"/>
    <w:rsid w:val="00B66803"/>
    <w:rsid w:val="00B668EF"/>
    <w:rsid w:val="00B66AB8"/>
    <w:rsid w:val="00B66DEC"/>
    <w:rsid w:val="00B66EEF"/>
    <w:rsid w:val="00B66F15"/>
    <w:rsid w:val="00B671A9"/>
    <w:rsid w:val="00B673C4"/>
    <w:rsid w:val="00B6748F"/>
    <w:rsid w:val="00B67735"/>
    <w:rsid w:val="00B67837"/>
    <w:rsid w:val="00B678C6"/>
    <w:rsid w:val="00B67C2A"/>
    <w:rsid w:val="00B67D71"/>
    <w:rsid w:val="00B67E22"/>
    <w:rsid w:val="00B67FC5"/>
    <w:rsid w:val="00B703ED"/>
    <w:rsid w:val="00B707A3"/>
    <w:rsid w:val="00B70AF7"/>
    <w:rsid w:val="00B70B2B"/>
    <w:rsid w:val="00B70B58"/>
    <w:rsid w:val="00B70B59"/>
    <w:rsid w:val="00B70B7B"/>
    <w:rsid w:val="00B70F71"/>
    <w:rsid w:val="00B71209"/>
    <w:rsid w:val="00B7156D"/>
    <w:rsid w:val="00B7190A"/>
    <w:rsid w:val="00B71ABF"/>
    <w:rsid w:val="00B71BEF"/>
    <w:rsid w:val="00B71CE5"/>
    <w:rsid w:val="00B72065"/>
    <w:rsid w:val="00B72124"/>
    <w:rsid w:val="00B72142"/>
    <w:rsid w:val="00B722C2"/>
    <w:rsid w:val="00B723AA"/>
    <w:rsid w:val="00B72432"/>
    <w:rsid w:val="00B72984"/>
    <w:rsid w:val="00B72991"/>
    <w:rsid w:val="00B72B8E"/>
    <w:rsid w:val="00B72B99"/>
    <w:rsid w:val="00B72BC4"/>
    <w:rsid w:val="00B72C45"/>
    <w:rsid w:val="00B72ED6"/>
    <w:rsid w:val="00B72F27"/>
    <w:rsid w:val="00B7319E"/>
    <w:rsid w:val="00B734CB"/>
    <w:rsid w:val="00B73504"/>
    <w:rsid w:val="00B7359F"/>
    <w:rsid w:val="00B736F5"/>
    <w:rsid w:val="00B73771"/>
    <w:rsid w:val="00B73A36"/>
    <w:rsid w:val="00B73BDA"/>
    <w:rsid w:val="00B73C48"/>
    <w:rsid w:val="00B744A2"/>
    <w:rsid w:val="00B745AA"/>
    <w:rsid w:val="00B74888"/>
    <w:rsid w:val="00B74ABD"/>
    <w:rsid w:val="00B74B89"/>
    <w:rsid w:val="00B74BBE"/>
    <w:rsid w:val="00B74D24"/>
    <w:rsid w:val="00B74E0E"/>
    <w:rsid w:val="00B74F4A"/>
    <w:rsid w:val="00B75351"/>
    <w:rsid w:val="00B7559B"/>
    <w:rsid w:val="00B75715"/>
    <w:rsid w:val="00B757B9"/>
    <w:rsid w:val="00B7582F"/>
    <w:rsid w:val="00B7591A"/>
    <w:rsid w:val="00B7594F"/>
    <w:rsid w:val="00B75995"/>
    <w:rsid w:val="00B759B8"/>
    <w:rsid w:val="00B75B2D"/>
    <w:rsid w:val="00B75CFD"/>
    <w:rsid w:val="00B75DFA"/>
    <w:rsid w:val="00B75F1A"/>
    <w:rsid w:val="00B75F95"/>
    <w:rsid w:val="00B75FA8"/>
    <w:rsid w:val="00B7630B"/>
    <w:rsid w:val="00B76504"/>
    <w:rsid w:val="00B765EE"/>
    <w:rsid w:val="00B76894"/>
    <w:rsid w:val="00B76BBA"/>
    <w:rsid w:val="00B76DC4"/>
    <w:rsid w:val="00B770F6"/>
    <w:rsid w:val="00B7717B"/>
    <w:rsid w:val="00B77273"/>
    <w:rsid w:val="00B77549"/>
    <w:rsid w:val="00B77622"/>
    <w:rsid w:val="00B777D4"/>
    <w:rsid w:val="00B77A6F"/>
    <w:rsid w:val="00B77B11"/>
    <w:rsid w:val="00B77DC4"/>
    <w:rsid w:val="00B802D9"/>
    <w:rsid w:val="00B802FF"/>
    <w:rsid w:val="00B806DA"/>
    <w:rsid w:val="00B8074B"/>
    <w:rsid w:val="00B8074D"/>
    <w:rsid w:val="00B80848"/>
    <w:rsid w:val="00B80882"/>
    <w:rsid w:val="00B8094D"/>
    <w:rsid w:val="00B80B4D"/>
    <w:rsid w:val="00B80D19"/>
    <w:rsid w:val="00B80EDF"/>
    <w:rsid w:val="00B810E1"/>
    <w:rsid w:val="00B813D9"/>
    <w:rsid w:val="00B81473"/>
    <w:rsid w:val="00B815CA"/>
    <w:rsid w:val="00B81875"/>
    <w:rsid w:val="00B81960"/>
    <w:rsid w:val="00B81971"/>
    <w:rsid w:val="00B81A63"/>
    <w:rsid w:val="00B81B41"/>
    <w:rsid w:val="00B81B4D"/>
    <w:rsid w:val="00B81DEF"/>
    <w:rsid w:val="00B81E89"/>
    <w:rsid w:val="00B81EA3"/>
    <w:rsid w:val="00B82280"/>
    <w:rsid w:val="00B823D1"/>
    <w:rsid w:val="00B82711"/>
    <w:rsid w:val="00B8272F"/>
    <w:rsid w:val="00B82913"/>
    <w:rsid w:val="00B829A7"/>
    <w:rsid w:val="00B82A46"/>
    <w:rsid w:val="00B82AC6"/>
    <w:rsid w:val="00B831E1"/>
    <w:rsid w:val="00B8355A"/>
    <w:rsid w:val="00B839B1"/>
    <w:rsid w:val="00B8450E"/>
    <w:rsid w:val="00B846F1"/>
    <w:rsid w:val="00B8476F"/>
    <w:rsid w:val="00B852E0"/>
    <w:rsid w:val="00B8586C"/>
    <w:rsid w:val="00B858C2"/>
    <w:rsid w:val="00B85A66"/>
    <w:rsid w:val="00B85A71"/>
    <w:rsid w:val="00B85ACD"/>
    <w:rsid w:val="00B85AD2"/>
    <w:rsid w:val="00B85B10"/>
    <w:rsid w:val="00B85EE3"/>
    <w:rsid w:val="00B86280"/>
    <w:rsid w:val="00B863E1"/>
    <w:rsid w:val="00B866EE"/>
    <w:rsid w:val="00B86981"/>
    <w:rsid w:val="00B869AC"/>
    <w:rsid w:val="00B86B8E"/>
    <w:rsid w:val="00B86DC0"/>
    <w:rsid w:val="00B8707A"/>
    <w:rsid w:val="00B8711E"/>
    <w:rsid w:val="00B87145"/>
    <w:rsid w:val="00B8735C"/>
    <w:rsid w:val="00B87413"/>
    <w:rsid w:val="00B874C3"/>
    <w:rsid w:val="00B875B0"/>
    <w:rsid w:val="00B87656"/>
    <w:rsid w:val="00B878A9"/>
    <w:rsid w:val="00B879AB"/>
    <w:rsid w:val="00B901C7"/>
    <w:rsid w:val="00B90563"/>
    <w:rsid w:val="00B90925"/>
    <w:rsid w:val="00B90F52"/>
    <w:rsid w:val="00B90F96"/>
    <w:rsid w:val="00B90FE8"/>
    <w:rsid w:val="00B9107B"/>
    <w:rsid w:val="00B91203"/>
    <w:rsid w:val="00B912BC"/>
    <w:rsid w:val="00B91302"/>
    <w:rsid w:val="00B9136C"/>
    <w:rsid w:val="00B91467"/>
    <w:rsid w:val="00B915F7"/>
    <w:rsid w:val="00B917BD"/>
    <w:rsid w:val="00B919EC"/>
    <w:rsid w:val="00B91CA4"/>
    <w:rsid w:val="00B91F27"/>
    <w:rsid w:val="00B923F0"/>
    <w:rsid w:val="00B924A2"/>
    <w:rsid w:val="00B92742"/>
    <w:rsid w:val="00B9279C"/>
    <w:rsid w:val="00B92873"/>
    <w:rsid w:val="00B9289C"/>
    <w:rsid w:val="00B92B50"/>
    <w:rsid w:val="00B92BA4"/>
    <w:rsid w:val="00B92D97"/>
    <w:rsid w:val="00B93573"/>
    <w:rsid w:val="00B93599"/>
    <w:rsid w:val="00B93838"/>
    <w:rsid w:val="00B93891"/>
    <w:rsid w:val="00B9389A"/>
    <w:rsid w:val="00B93B93"/>
    <w:rsid w:val="00B93BD8"/>
    <w:rsid w:val="00B93D97"/>
    <w:rsid w:val="00B94154"/>
    <w:rsid w:val="00B9427B"/>
    <w:rsid w:val="00B944D1"/>
    <w:rsid w:val="00B9452B"/>
    <w:rsid w:val="00B9454C"/>
    <w:rsid w:val="00B94CFE"/>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40"/>
    <w:rsid w:val="00B97ACE"/>
    <w:rsid w:val="00B97AFF"/>
    <w:rsid w:val="00B97B14"/>
    <w:rsid w:val="00B97C1B"/>
    <w:rsid w:val="00B97F4E"/>
    <w:rsid w:val="00B97FD8"/>
    <w:rsid w:val="00BA0146"/>
    <w:rsid w:val="00BA0404"/>
    <w:rsid w:val="00BA041A"/>
    <w:rsid w:val="00BA0660"/>
    <w:rsid w:val="00BA069C"/>
    <w:rsid w:val="00BA078A"/>
    <w:rsid w:val="00BA0B87"/>
    <w:rsid w:val="00BA0C6F"/>
    <w:rsid w:val="00BA0C93"/>
    <w:rsid w:val="00BA0CD7"/>
    <w:rsid w:val="00BA120B"/>
    <w:rsid w:val="00BA164E"/>
    <w:rsid w:val="00BA1875"/>
    <w:rsid w:val="00BA18C1"/>
    <w:rsid w:val="00BA20A0"/>
    <w:rsid w:val="00BA20AB"/>
    <w:rsid w:val="00BA261C"/>
    <w:rsid w:val="00BA280F"/>
    <w:rsid w:val="00BA2A6D"/>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E15"/>
    <w:rsid w:val="00BA3E53"/>
    <w:rsid w:val="00BA3F66"/>
    <w:rsid w:val="00BA3F9C"/>
    <w:rsid w:val="00BA449A"/>
    <w:rsid w:val="00BA4792"/>
    <w:rsid w:val="00BA4975"/>
    <w:rsid w:val="00BA497E"/>
    <w:rsid w:val="00BA4BD4"/>
    <w:rsid w:val="00BA4D57"/>
    <w:rsid w:val="00BA4E5D"/>
    <w:rsid w:val="00BA4F77"/>
    <w:rsid w:val="00BA50DD"/>
    <w:rsid w:val="00BA50F2"/>
    <w:rsid w:val="00BA5316"/>
    <w:rsid w:val="00BA536B"/>
    <w:rsid w:val="00BA585D"/>
    <w:rsid w:val="00BA5880"/>
    <w:rsid w:val="00BA5BF6"/>
    <w:rsid w:val="00BA5E63"/>
    <w:rsid w:val="00BA5F59"/>
    <w:rsid w:val="00BA6253"/>
    <w:rsid w:val="00BA639A"/>
    <w:rsid w:val="00BA6961"/>
    <w:rsid w:val="00BA6D5A"/>
    <w:rsid w:val="00BA6E99"/>
    <w:rsid w:val="00BA6EED"/>
    <w:rsid w:val="00BA7093"/>
    <w:rsid w:val="00BA7143"/>
    <w:rsid w:val="00BA725F"/>
    <w:rsid w:val="00BA72D0"/>
    <w:rsid w:val="00BA7682"/>
    <w:rsid w:val="00BA7683"/>
    <w:rsid w:val="00BA76F1"/>
    <w:rsid w:val="00BA7704"/>
    <w:rsid w:val="00BA7839"/>
    <w:rsid w:val="00BA7B7A"/>
    <w:rsid w:val="00BB0019"/>
    <w:rsid w:val="00BB029F"/>
    <w:rsid w:val="00BB046E"/>
    <w:rsid w:val="00BB0609"/>
    <w:rsid w:val="00BB0AFA"/>
    <w:rsid w:val="00BB0EB7"/>
    <w:rsid w:val="00BB1737"/>
    <w:rsid w:val="00BB182C"/>
    <w:rsid w:val="00BB1B0F"/>
    <w:rsid w:val="00BB1BED"/>
    <w:rsid w:val="00BB1CD8"/>
    <w:rsid w:val="00BB1D23"/>
    <w:rsid w:val="00BB1DA3"/>
    <w:rsid w:val="00BB20C2"/>
    <w:rsid w:val="00BB23E8"/>
    <w:rsid w:val="00BB279B"/>
    <w:rsid w:val="00BB291A"/>
    <w:rsid w:val="00BB2A25"/>
    <w:rsid w:val="00BB2B89"/>
    <w:rsid w:val="00BB3045"/>
    <w:rsid w:val="00BB30EF"/>
    <w:rsid w:val="00BB3183"/>
    <w:rsid w:val="00BB32D3"/>
    <w:rsid w:val="00BB33C0"/>
    <w:rsid w:val="00BB34C5"/>
    <w:rsid w:val="00BB3551"/>
    <w:rsid w:val="00BB36F0"/>
    <w:rsid w:val="00BB3B19"/>
    <w:rsid w:val="00BB3D97"/>
    <w:rsid w:val="00BB438A"/>
    <w:rsid w:val="00BB489C"/>
    <w:rsid w:val="00BB4906"/>
    <w:rsid w:val="00BB4DF6"/>
    <w:rsid w:val="00BB4EDF"/>
    <w:rsid w:val="00BB522D"/>
    <w:rsid w:val="00BB52DA"/>
    <w:rsid w:val="00BB5305"/>
    <w:rsid w:val="00BB5379"/>
    <w:rsid w:val="00BB5481"/>
    <w:rsid w:val="00BB54C3"/>
    <w:rsid w:val="00BB57C7"/>
    <w:rsid w:val="00BB59F1"/>
    <w:rsid w:val="00BB5B9B"/>
    <w:rsid w:val="00BB5BE5"/>
    <w:rsid w:val="00BB5D56"/>
    <w:rsid w:val="00BB5F42"/>
    <w:rsid w:val="00BB624A"/>
    <w:rsid w:val="00BB6401"/>
    <w:rsid w:val="00BB649B"/>
    <w:rsid w:val="00BB6604"/>
    <w:rsid w:val="00BB6624"/>
    <w:rsid w:val="00BB7062"/>
    <w:rsid w:val="00BB7073"/>
    <w:rsid w:val="00BB734E"/>
    <w:rsid w:val="00BB738C"/>
    <w:rsid w:val="00BB73D7"/>
    <w:rsid w:val="00BB7428"/>
    <w:rsid w:val="00BB745A"/>
    <w:rsid w:val="00BB7A32"/>
    <w:rsid w:val="00BB7A5B"/>
    <w:rsid w:val="00BB7C69"/>
    <w:rsid w:val="00BB7F2E"/>
    <w:rsid w:val="00BB7F65"/>
    <w:rsid w:val="00BC0064"/>
    <w:rsid w:val="00BC0116"/>
    <w:rsid w:val="00BC05D3"/>
    <w:rsid w:val="00BC071A"/>
    <w:rsid w:val="00BC07B0"/>
    <w:rsid w:val="00BC08C0"/>
    <w:rsid w:val="00BC092F"/>
    <w:rsid w:val="00BC0C7F"/>
    <w:rsid w:val="00BC0E6E"/>
    <w:rsid w:val="00BC10A9"/>
    <w:rsid w:val="00BC11F0"/>
    <w:rsid w:val="00BC122A"/>
    <w:rsid w:val="00BC1479"/>
    <w:rsid w:val="00BC15FD"/>
    <w:rsid w:val="00BC17FF"/>
    <w:rsid w:val="00BC1B20"/>
    <w:rsid w:val="00BC1B98"/>
    <w:rsid w:val="00BC1C0A"/>
    <w:rsid w:val="00BC1C90"/>
    <w:rsid w:val="00BC24E5"/>
    <w:rsid w:val="00BC2833"/>
    <w:rsid w:val="00BC303F"/>
    <w:rsid w:val="00BC3064"/>
    <w:rsid w:val="00BC3351"/>
    <w:rsid w:val="00BC363D"/>
    <w:rsid w:val="00BC38EE"/>
    <w:rsid w:val="00BC3F6B"/>
    <w:rsid w:val="00BC439B"/>
    <w:rsid w:val="00BC4A00"/>
    <w:rsid w:val="00BC4B3B"/>
    <w:rsid w:val="00BC4C46"/>
    <w:rsid w:val="00BC5167"/>
    <w:rsid w:val="00BC5643"/>
    <w:rsid w:val="00BC573C"/>
    <w:rsid w:val="00BC5992"/>
    <w:rsid w:val="00BC5E24"/>
    <w:rsid w:val="00BC6066"/>
    <w:rsid w:val="00BC61E5"/>
    <w:rsid w:val="00BC61F3"/>
    <w:rsid w:val="00BC6345"/>
    <w:rsid w:val="00BC6387"/>
    <w:rsid w:val="00BC643A"/>
    <w:rsid w:val="00BC6603"/>
    <w:rsid w:val="00BC6711"/>
    <w:rsid w:val="00BC6B91"/>
    <w:rsid w:val="00BC6BA2"/>
    <w:rsid w:val="00BC6E54"/>
    <w:rsid w:val="00BC7420"/>
    <w:rsid w:val="00BC7478"/>
    <w:rsid w:val="00BC7BA6"/>
    <w:rsid w:val="00BC7CD2"/>
    <w:rsid w:val="00BC7E91"/>
    <w:rsid w:val="00BC7EE0"/>
    <w:rsid w:val="00BC7F3B"/>
    <w:rsid w:val="00BC7F8D"/>
    <w:rsid w:val="00BC7FF4"/>
    <w:rsid w:val="00BD0152"/>
    <w:rsid w:val="00BD0262"/>
    <w:rsid w:val="00BD02C4"/>
    <w:rsid w:val="00BD04A3"/>
    <w:rsid w:val="00BD0602"/>
    <w:rsid w:val="00BD07ED"/>
    <w:rsid w:val="00BD0848"/>
    <w:rsid w:val="00BD0C29"/>
    <w:rsid w:val="00BD0C92"/>
    <w:rsid w:val="00BD0E95"/>
    <w:rsid w:val="00BD0F86"/>
    <w:rsid w:val="00BD0FF5"/>
    <w:rsid w:val="00BD1021"/>
    <w:rsid w:val="00BD113E"/>
    <w:rsid w:val="00BD1198"/>
    <w:rsid w:val="00BD1235"/>
    <w:rsid w:val="00BD1C3D"/>
    <w:rsid w:val="00BD1CFD"/>
    <w:rsid w:val="00BD1F82"/>
    <w:rsid w:val="00BD22EA"/>
    <w:rsid w:val="00BD2A96"/>
    <w:rsid w:val="00BD2B9F"/>
    <w:rsid w:val="00BD2BBC"/>
    <w:rsid w:val="00BD2E98"/>
    <w:rsid w:val="00BD3249"/>
    <w:rsid w:val="00BD3266"/>
    <w:rsid w:val="00BD35A3"/>
    <w:rsid w:val="00BD3831"/>
    <w:rsid w:val="00BD38D6"/>
    <w:rsid w:val="00BD40B7"/>
    <w:rsid w:val="00BD43BD"/>
    <w:rsid w:val="00BD490E"/>
    <w:rsid w:val="00BD4939"/>
    <w:rsid w:val="00BD4C99"/>
    <w:rsid w:val="00BD4E59"/>
    <w:rsid w:val="00BD5374"/>
    <w:rsid w:val="00BD551B"/>
    <w:rsid w:val="00BD578C"/>
    <w:rsid w:val="00BD58D3"/>
    <w:rsid w:val="00BD58D6"/>
    <w:rsid w:val="00BD59F0"/>
    <w:rsid w:val="00BD5B87"/>
    <w:rsid w:val="00BD5B89"/>
    <w:rsid w:val="00BD5BD5"/>
    <w:rsid w:val="00BD5BEA"/>
    <w:rsid w:val="00BD5C14"/>
    <w:rsid w:val="00BD5C5D"/>
    <w:rsid w:val="00BD5FBA"/>
    <w:rsid w:val="00BD6075"/>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9"/>
    <w:rsid w:val="00BE07A5"/>
    <w:rsid w:val="00BE082E"/>
    <w:rsid w:val="00BE0B3B"/>
    <w:rsid w:val="00BE0B69"/>
    <w:rsid w:val="00BE0CB0"/>
    <w:rsid w:val="00BE1278"/>
    <w:rsid w:val="00BE17CC"/>
    <w:rsid w:val="00BE1928"/>
    <w:rsid w:val="00BE1D00"/>
    <w:rsid w:val="00BE2017"/>
    <w:rsid w:val="00BE2107"/>
    <w:rsid w:val="00BE23F9"/>
    <w:rsid w:val="00BE2753"/>
    <w:rsid w:val="00BE282E"/>
    <w:rsid w:val="00BE3040"/>
    <w:rsid w:val="00BE3490"/>
    <w:rsid w:val="00BE35B9"/>
    <w:rsid w:val="00BE37FE"/>
    <w:rsid w:val="00BE3822"/>
    <w:rsid w:val="00BE38BD"/>
    <w:rsid w:val="00BE3938"/>
    <w:rsid w:val="00BE39BD"/>
    <w:rsid w:val="00BE3B8A"/>
    <w:rsid w:val="00BE450C"/>
    <w:rsid w:val="00BE4734"/>
    <w:rsid w:val="00BE4912"/>
    <w:rsid w:val="00BE4A9B"/>
    <w:rsid w:val="00BE4BF8"/>
    <w:rsid w:val="00BE507F"/>
    <w:rsid w:val="00BE539C"/>
    <w:rsid w:val="00BE53EA"/>
    <w:rsid w:val="00BE53F1"/>
    <w:rsid w:val="00BE56C5"/>
    <w:rsid w:val="00BE589E"/>
    <w:rsid w:val="00BE58BD"/>
    <w:rsid w:val="00BE5922"/>
    <w:rsid w:val="00BE5D7F"/>
    <w:rsid w:val="00BE5FB3"/>
    <w:rsid w:val="00BE60DA"/>
    <w:rsid w:val="00BE62E7"/>
    <w:rsid w:val="00BE63AD"/>
    <w:rsid w:val="00BE654F"/>
    <w:rsid w:val="00BE6600"/>
    <w:rsid w:val="00BE666E"/>
    <w:rsid w:val="00BE674A"/>
    <w:rsid w:val="00BE6D53"/>
    <w:rsid w:val="00BE6FB6"/>
    <w:rsid w:val="00BE705A"/>
    <w:rsid w:val="00BE7229"/>
    <w:rsid w:val="00BE729B"/>
    <w:rsid w:val="00BE7379"/>
    <w:rsid w:val="00BE7777"/>
    <w:rsid w:val="00BE77CC"/>
    <w:rsid w:val="00BE7C79"/>
    <w:rsid w:val="00BE7E21"/>
    <w:rsid w:val="00BF037D"/>
    <w:rsid w:val="00BF0450"/>
    <w:rsid w:val="00BF04A9"/>
    <w:rsid w:val="00BF0541"/>
    <w:rsid w:val="00BF0591"/>
    <w:rsid w:val="00BF05CA"/>
    <w:rsid w:val="00BF0808"/>
    <w:rsid w:val="00BF0972"/>
    <w:rsid w:val="00BF09D0"/>
    <w:rsid w:val="00BF0C7A"/>
    <w:rsid w:val="00BF0DB7"/>
    <w:rsid w:val="00BF1089"/>
    <w:rsid w:val="00BF113C"/>
    <w:rsid w:val="00BF115F"/>
    <w:rsid w:val="00BF1453"/>
    <w:rsid w:val="00BF151A"/>
    <w:rsid w:val="00BF182B"/>
    <w:rsid w:val="00BF19A1"/>
    <w:rsid w:val="00BF1A1D"/>
    <w:rsid w:val="00BF1C2D"/>
    <w:rsid w:val="00BF1DE4"/>
    <w:rsid w:val="00BF1EAC"/>
    <w:rsid w:val="00BF2141"/>
    <w:rsid w:val="00BF217D"/>
    <w:rsid w:val="00BF2191"/>
    <w:rsid w:val="00BF2244"/>
    <w:rsid w:val="00BF22BF"/>
    <w:rsid w:val="00BF2322"/>
    <w:rsid w:val="00BF235F"/>
    <w:rsid w:val="00BF24E9"/>
    <w:rsid w:val="00BF271A"/>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BD"/>
    <w:rsid w:val="00BF52D9"/>
    <w:rsid w:val="00BF5447"/>
    <w:rsid w:val="00BF5751"/>
    <w:rsid w:val="00BF57D8"/>
    <w:rsid w:val="00BF5888"/>
    <w:rsid w:val="00BF59C2"/>
    <w:rsid w:val="00BF5A14"/>
    <w:rsid w:val="00BF5BA4"/>
    <w:rsid w:val="00BF5DE6"/>
    <w:rsid w:val="00BF5E3D"/>
    <w:rsid w:val="00BF5FDF"/>
    <w:rsid w:val="00BF5FF7"/>
    <w:rsid w:val="00BF6296"/>
    <w:rsid w:val="00BF6465"/>
    <w:rsid w:val="00BF65B4"/>
    <w:rsid w:val="00BF68AA"/>
    <w:rsid w:val="00BF68E9"/>
    <w:rsid w:val="00BF6BDE"/>
    <w:rsid w:val="00BF6C9F"/>
    <w:rsid w:val="00BF6D95"/>
    <w:rsid w:val="00BF6DC9"/>
    <w:rsid w:val="00BF6E51"/>
    <w:rsid w:val="00BF78E5"/>
    <w:rsid w:val="00BF793E"/>
    <w:rsid w:val="00BF7C3D"/>
    <w:rsid w:val="00BF7C83"/>
    <w:rsid w:val="00C002D6"/>
    <w:rsid w:val="00C00495"/>
    <w:rsid w:val="00C007D4"/>
    <w:rsid w:val="00C008A6"/>
    <w:rsid w:val="00C009AF"/>
    <w:rsid w:val="00C00C11"/>
    <w:rsid w:val="00C00DE6"/>
    <w:rsid w:val="00C00DFA"/>
    <w:rsid w:val="00C01187"/>
    <w:rsid w:val="00C01224"/>
    <w:rsid w:val="00C01337"/>
    <w:rsid w:val="00C0153C"/>
    <w:rsid w:val="00C015B1"/>
    <w:rsid w:val="00C0179A"/>
    <w:rsid w:val="00C01819"/>
    <w:rsid w:val="00C0186E"/>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17"/>
    <w:rsid w:val="00C03471"/>
    <w:rsid w:val="00C0351A"/>
    <w:rsid w:val="00C03553"/>
    <w:rsid w:val="00C0388C"/>
    <w:rsid w:val="00C03A04"/>
    <w:rsid w:val="00C03AA2"/>
    <w:rsid w:val="00C03DD8"/>
    <w:rsid w:val="00C041C4"/>
    <w:rsid w:val="00C0428E"/>
    <w:rsid w:val="00C044AA"/>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52"/>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DD0"/>
    <w:rsid w:val="00C10ECD"/>
    <w:rsid w:val="00C11200"/>
    <w:rsid w:val="00C11277"/>
    <w:rsid w:val="00C11414"/>
    <w:rsid w:val="00C11550"/>
    <w:rsid w:val="00C11803"/>
    <w:rsid w:val="00C11987"/>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0"/>
    <w:rsid w:val="00C136F4"/>
    <w:rsid w:val="00C13750"/>
    <w:rsid w:val="00C1375A"/>
    <w:rsid w:val="00C138CC"/>
    <w:rsid w:val="00C13B92"/>
    <w:rsid w:val="00C13BE5"/>
    <w:rsid w:val="00C140EC"/>
    <w:rsid w:val="00C141AC"/>
    <w:rsid w:val="00C14223"/>
    <w:rsid w:val="00C145F8"/>
    <w:rsid w:val="00C14A39"/>
    <w:rsid w:val="00C14AB0"/>
    <w:rsid w:val="00C14B18"/>
    <w:rsid w:val="00C1524B"/>
    <w:rsid w:val="00C152EE"/>
    <w:rsid w:val="00C1551A"/>
    <w:rsid w:val="00C1566C"/>
    <w:rsid w:val="00C15698"/>
    <w:rsid w:val="00C159BB"/>
    <w:rsid w:val="00C15E43"/>
    <w:rsid w:val="00C16187"/>
    <w:rsid w:val="00C162AC"/>
    <w:rsid w:val="00C16375"/>
    <w:rsid w:val="00C1639C"/>
    <w:rsid w:val="00C16547"/>
    <w:rsid w:val="00C167E4"/>
    <w:rsid w:val="00C16987"/>
    <w:rsid w:val="00C169CB"/>
    <w:rsid w:val="00C16E28"/>
    <w:rsid w:val="00C17493"/>
    <w:rsid w:val="00C17546"/>
    <w:rsid w:val="00C1755B"/>
    <w:rsid w:val="00C17561"/>
    <w:rsid w:val="00C175D1"/>
    <w:rsid w:val="00C178E8"/>
    <w:rsid w:val="00C178FF"/>
    <w:rsid w:val="00C17F61"/>
    <w:rsid w:val="00C2016E"/>
    <w:rsid w:val="00C201B8"/>
    <w:rsid w:val="00C203C4"/>
    <w:rsid w:val="00C2061E"/>
    <w:rsid w:val="00C206E4"/>
    <w:rsid w:val="00C2085D"/>
    <w:rsid w:val="00C20881"/>
    <w:rsid w:val="00C208C4"/>
    <w:rsid w:val="00C209CB"/>
    <w:rsid w:val="00C20D45"/>
    <w:rsid w:val="00C2130C"/>
    <w:rsid w:val="00C21578"/>
    <w:rsid w:val="00C2180C"/>
    <w:rsid w:val="00C21EA7"/>
    <w:rsid w:val="00C22066"/>
    <w:rsid w:val="00C2207B"/>
    <w:rsid w:val="00C2214B"/>
    <w:rsid w:val="00C223ED"/>
    <w:rsid w:val="00C22515"/>
    <w:rsid w:val="00C225AB"/>
    <w:rsid w:val="00C225AF"/>
    <w:rsid w:val="00C22B49"/>
    <w:rsid w:val="00C22D45"/>
    <w:rsid w:val="00C23069"/>
    <w:rsid w:val="00C23084"/>
    <w:rsid w:val="00C23601"/>
    <w:rsid w:val="00C23627"/>
    <w:rsid w:val="00C236C0"/>
    <w:rsid w:val="00C23710"/>
    <w:rsid w:val="00C23AF4"/>
    <w:rsid w:val="00C23C13"/>
    <w:rsid w:val="00C23D0A"/>
    <w:rsid w:val="00C23E6C"/>
    <w:rsid w:val="00C24044"/>
    <w:rsid w:val="00C24154"/>
    <w:rsid w:val="00C2429E"/>
    <w:rsid w:val="00C24691"/>
    <w:rsid w:val="00C24A34"/>
    <w:rsid w:val="00C24B73"/>
    <w:rsid w:val="00C24C03"/>
    <w:rsid w:val="00C24E59"/>
    <w:rsid w:val="00C25017"/>
    <w:rsid w:val="00C25097"/>
    <w:rsid w:val="00C251A7"/>
    <w:rsid w:val="00C25311"/>
    <w:rsid w:val="00C253AA"/>
    <w:rsid w:val="00C254CC"/>
    <w:rsid w:val="00C2558E"/>
    <w:rsid w:val="00C255A5"/>
    <w:rsid w:val="00C25668"/>
    <w:rsid w:val="00C25BD0"/>
    <w:rsid w:val="00C25E2B"/>
    <w:rsid w:val="00C2606E"/>
    <w:rsid w:val="00C261BA"/>
    <w:rsid w:val="00C2623F"/>
    <w:rsid w:val="00C263B9"/>
    <w:rsid w:val="00C2667D"/>
    <w:rsid w:val="00C267C5"/>
    <w:rsid w:val="00C2685C"/>
    <w:rsid w:val="00C26921"/>
    <w:rsid w:val="00C26F1C"/>
    <w:rsid w:val="00C26F72"/>
    <w:rsid w:val="00C27641"/>
    <w:rsid w:val="00C27808"/>
    <w:rsid w:val="00C278D6"/>
    <w:rsid w:val="00C279D8"/>
    <w:rsid w:val="00C279FE"/>
    <w:rsid w:val="00C27A0D"/>
    <w:rsid w:val="00C301A4"/>
    <w:rsid w:val="00C302CB"/>
    <w:rsid w:val="00C303DA"/>
    <w:rsid w:val="00C309F2"/>
    <w:rsid w:val="00C30A43"/>
    <w:rsid w:val="00C30A9A"/>
    <w:rsid w:val="00C30B3A"/>
    <w:rsid w:val="00C30BFA"/>
    <w:rsid w:val="00C30C55"/>
    <w:rsid w:val="00C30F8C"/>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82B"/>
    <w:rsid w:val="00C32AA7"/>
    <w:rsid w:val="00C32BB7"/>
    <w:rsid w:val="00C32D18"/>
    <w:rsid w:val="00C32D92"/>
    <w:rsid w:val="00C32E55"/>
    <w:rsid w:val="00C32EE3"/>
    <w:rsid w:val="00C33012"/>
    <w:rsid w:val="00C332F0"/>
    <w:rsid w:val="00C335FF"/>
    <w:rsid w:val="00C33990"/>
    <w:rsid w:val="00C33BAD"/>
    <w:rsid w:val="00C33D21"/>
    <w:rsid w:val="00C341E2"/>
    <w:rsid w:val="00C34245"/>
    <w:rsid w:val="00C34377"/>
    <w:rsid w:val="00C3484A"/>
    <w:rsid w:val="00C348AE"/>
    <w:rsid w:val="00C3495C"/>
    <w:rsid w:val="00C34C3C"/>
    <w:rsid w:val="00C34C87"/>
    <w:rsid w:val="00C35148"/>
    <w:rsid w:val="00C3523B"/>
    <w:rsid w:val="00C35309"/>
    <w:rsid w:val="00C355BD"/>
    <w:rsid w:val="00C356FD"/>
    <w:rsid w:val="00C35F5C"/>
    <w:rsid w:val="00C3603C"/>
    <w:rsid w:val="00C3604C"/>
    <w:rsid w:val="00C3625B"/>
    <w:rsid w:val="00C362AE"/>
    <w:rsid w:val="00C3652B"/>
    <w:rsid w:val="00C36602"/>
    <w:rsid w:val="00C3666E"/>
    <w:rsid w:val="00C36985"/>
    <w:rsid w:val="00C36DAF"/>
    <w:rsid w:val="00C36EF4"/>
    <w:rsid w:val="00C370FF"/>
    <w:rsid w:val="00C37144"/>
    <w:rsid w:val="00C3755D"/>
    <w:rsid w:val="00C379C6"/>
    <w:rsid w:val="00C37C0D"/>
    <w:rsid w:val="00C403FC"/>
    <w:rsid w:val="00C40633"/>
    <w:rsid w:val="00C4072F"/>
    <w:rsid w:val="00C41032"/>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54"/>
    <w:rsid w:val="00C42AA4"/>
    <w:rsid w:val="00C42B3D"/>
    <w:rsid w:val="00C42DD2"/>
    <w:rsid w:val="00C430AE"/>
    <w:rsid w:val="00C43321"/>
    <w:rsid w:val="00C434C2"/>
    <w:rsid w:val="00C43648"/>
    <w:rsid w:val="00C4395D"/>
    <w:rsid w:val="00C43963"/>
    <w:rsid w:val="00C43AE0"/>
    <w:rsid w:val="00C43B5E"/>
    <w:rsid w:val="00C441C0"/>
    <w:rsid w:val="00C442D1"/>
    <w:rsid w:val="00C44305"/>
    <w:rsid w:val="00C4433D"/>
    <w:rsid w:val="00C4441E"/>
    <w:rsid w:val="00C445D0"/>
    <w:rsid w:val="00C449D7"/>
    <w:rsid w:val="00C44DF0"/>
    <w:rsid w:val="00C44F3D"/>
    <w:rsid w:val="00C453F3"/>
    <w:rsid w:val="00C455BE"/>
    <w:rsid w:val="00C458E5"/>
    <w:rsid w:val="00C45A2B"/>
    <w:rsid w:val="00C45CD5"/>
    <w:rsid w:val="00C45E65"/>
    <w:rsid w:val="00C45ECD"/>
    <w:rsid w:val="00C45F76"/>
    <w:rsid w:val="00C46024"/>
    <w:rsid w:val="00C4610B"/>
    <w:rsid w:val="00C46195"/>
    <w:rsid w:val="00C46656"/>
    <w:rsid w:val="00C467D8"/>
    <w:rsid w:val="00C46932"/>
    <w:rsid w:val="00C46A18"/>
    <w:rsid w:val="00C46CBA"/>
    <w:rsid w:val="00C46EF9"/>
    <w:rsid w:val="00C472DE"/>
    <w:rsid w:val="00C4759F"/>
    <w:rsid w:val="00C47B1D"/>
    <w:rsid w:val="00C47B64"/>
    <w:rsid w:val="00C47CD1"/>
    <w:rsid w:val="00C47EDB"/>
    <w:rsid w:val="00C50401"/>
    <w:rsid w:val="00C50539"/>
    <w:rsid w:val="00C50926"/>
    <w:rsid w:val="00C50A80"/>
    <w:rsid w:val="00C50FA1"/>
    <w:rsid w:val="00C510B8"/>
    <w:rsid w:val="00C5112D"/>
    <w:rsid w:val="00C51149"/>
    <w:rsid w:val="00C513B2"/>
    <w:rsid w:val="00C515FB"/>
    <w:rsid w:val="00C519D8"/>
    <w:rsid w:val="00C51CBA"/>
    <w:rsid w:val="00C51ED0"/>
    <w:rsid w:val="00C52034"/>
    <w:rsid w:val="00C522BF"/>
    <w:rsid w:val="00C5247F"/>
    <w:rsid w:val="00C52914"/>
    <w:rsid w:val="00C53317"/>
    <w:rsid w:val="00C53631"/>
    <w:rsid w:val="00C536CF"/>
    <w:rsid w:val="00C53933"/>
    <w:rsid w:val="00C53D23"/>
    <w:rsid w:val="00C53E7A"/>
    <w:rsid w:val="00C54184"/>
    <w:rsid w:val="00C54337"/>
    <w:rsid w:val="00C544AF"/>
    <w:rsid w:val="00C54665"/>
    <w:rsid w:val="00C54AB3"/>
    <w:rsid w:val="00C54B19"/>
    <w:rsid w:val="00C54C8F"/>
    <w:rsid w:val="00C54D0C"/>
    <w:rsid w:val="00C54D5A"/>
    <w:rsid w:val="00C54F57"/>
    <w:rsid w:val="00C5502D"/>
    <w:rsid w:val="00C5529C"/>
    <w:rsid w:val="00C55570"/>
    <w:rsid w:val="00C5597C"/>
    <w:rsid w:val="00C559C3"/>
    <w:rsid w:val="00C559E2"/>
    <w:rsid w:val="00C55C9F"/>
    <w:rsid w:val="00C55E8A"/>
    <w:rsid w:val="00C56001"/>
    <w:rsid w:val="00C56484"/>
    <w:rsid w:val="00C56608"/>
    <w:rsid w:val="00C56615"/>
    <w:rsid w:val="00C56A0B"/>
    <w:rsid w:val="00C56A3E"/>
    <w:rsid w:val="00C56A77"/>
    <w:rsid w:val="00C56C67"/>
    <w:rsid w:val="00C56E35"/>
    <w:rsid w:val="00C56EC3"/>
    <w:rsid w:val="00C56F58"/>
    <w:rsid w:val="00C57234"/>
    <w:rsid w:val="00C5740E"/>
    <w:rsid w:val="00C574DD"/>
    <w:rsid w:val="00C5751B"/>
    <w:rsid w:val="00C57850"/>
    <w:rsid w:val="00C578F9"/>
    <w:rsid w:val="00C57AD5"/>
    <w:rsid w:val="00C57D2B"/>
    <w:rsid w:val="00C57E78"/>
    <w:rsid w:val="00C600CB"/>
    <w:rsid w:val="00C600E0"/>
    <w:rsid w:val="00C6027F"/>
    <w:rsid w:val="00C60788"/>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95B"/>
    <w:rsid w:val="00C62988"/>
    <w:rsid w:val="00C6316B"/>
    <w:rsid w:val="00C6322A"/>
    <w:rsid w:val="00C63439"/>
    <w:rsid w:val="00C63E8D"/>
    <w:rsid w:val="00C63FAA"/>
    <w:rsid w:val="00C641B6"/>
    <w:rsid w:val="00C646AC"/>
    <w:rsid w:val="00C64A03"/>
    <w:rsid w:val="00C64B15"/>
    <w:rsid w:val="00C64C01"/>
    <w:rsid w:val="00C64D78"/>
    <w:rsid w:val="00C64DBB"/>
    <w:rsid w:val="00C6500F"/>
    <w:rsid w:val="00C650CB"/>
    <w:rsid w:val="00C65237"/>
    <w:rsid w:val="00C65367"/>
    <w:rsid w:val="00C65740"/>
    <w:rsid w:val="00C659A7"/>
    <w:rsid w:val="00C65BCB"/>
    <w:rsid w:val="00C65C9A"/>
    <w:rsid w:val="00C65FC8"/>
    <w:rsid w:val="00C663C7"/>
    <w:rsid w:val="00C66453"/>
    <w:rsid w:val="00C664F3"/>
    <w:rsid w:val="00C6652A"/>
    <w:rsid w:val="00C66760"/>
    <w:rsid w:val="00C6679F"/>
    <w:rsid w:val="00C669FD"/>
    <w:rsid w:val="00C66BE7"/>
    <w:rsid w:val="00C66C84"/>
    <w:rsid w:val="00C66D1C"/>
    <w:rsid w:val="00C671B1"/>
    <w:rsid w:val="00C67260"/>
    <w:rsid w:val="00C6747E"/>
    <w:rsid w:val="00C677A8"/>
    <w:rsid w:val="00C679EE"/>
    <w:rsid w:val="00C67C5B"/>
    <w:rsid w:val="00C67D01"/>
    <w:rsid w:val="00C67D4D"/>
    <w:rsid w:val="00C67D72"/>
    <w:rsid w:val="00C67FEE"/>
    <w:rsid w:val="00C7002A"/>
    <w:rsid w:val="00C7005A"/>
    <w:rsid w:val="00C701DE"/>
    <w:rsid w:val="00C70250"/>
    <w:rsid w:val="00C703A0"/>
    <w:rsid w:val="00C704E9"/>
    <w:rsid w:val="00C704F4"/>
    <w:rsid w:val="00C705EE"/>
    <w:rsid w:val="00C70C58"/>
    <w:rsid w:val="00C70D9B"/>
    <w:rsid w:val="00C70F23"/>
    <w:rsid w:val="00C70F54"/>
    <w:rsid w:val="00C70FA2"/>
    <w:rsid w:val="00C711FE"/>
    <w:rsid w:val="00C7124B"/>
    <w:rsid w:val="00C71396"/>
    <w:rsid w:val="00C71E2B"/>
    <w:rsid w:val="00C7202C"/>
    <w:rsid w:val="00C72058"/>
    <w:rsid w:val="00C720DD"/>
    <w:rsid w:val="00C721FC"/>
    <w:rsid w:val="00C725E1"/>
    <w:rsid w:val="00C728B5"/>
    <w:rsid w:val="00C7290D"/>
    <w:rsid w:val="00C73171"/>
    <w:rsid w:val="00C73384"/>
    <w:rsid w:val="00C73901"/>
    <w:rsid w:val="00C73B14"/>
    <w:rsid w:val="00C73D86"/>
    <w:rsid w:val="00C73D9F"/>
    <w:rsid w:val="00C740DD"/>
    <w:rsid w:val="00C742D7"/>
    <w:rsid w:val="00C74721"/>
    <w:rsid w:val="00C7480F"/>
    <w:rsid w:val="00C74B4A"/>
    <w:rsid w:val="00C74BCC"/>
    <w:rsid w:val="00C74BD0"/>
    <w:rsid w:val="00C74C2E"/>
    <w:rsid w:val="00C75194"/>
    <w:rsid w:val="00C75437"/>
    <w:rsid w:val="00C7544A"/>
    <w:rsid w:val="00C75649"/>
    <w:rsid w:val="00C7575F"/>
    <w:rsid w:val="00C758E8"/>
    <w:rsid w:val="00C75A58"/>
    <w:rsid w:val="00C75B62"/>
    <w:rsid w:val="00C75BC0"/>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3B6"/>
    <w:rsid w:val="00C77532"/>
    <w:rsid w:val="00C77539"/>
    <w:rsid w:val="00C77855"/>
    <w:rsid w:val="00C77A26"/>
    <w:rsid w:val="00C77A90"/>
    <w:rsid w:val="00C77AA8"/>
    <w:rsid w:val="00C77BF5"/>
    <w:rsid w:val="00C77C69"/>
    <w:rsid w:val="00C77D63"/>
    <w:rsid w:val="00C77D95"/>
    <w:rsid w:val="00C77EC2"/>
    <w:rsid w:val="00C77F72"/>
    <w:rsid w:val="00C80138"/>
    <w:rsid w:val="00C801E8"/>
    <w:rsid w:val="00C803E9"/>
    <w:rsid w:val="00C80702"/>
    <w:rsid w:val="00C809C8"/>
    <w:rsid w:val="00C80A1F"/>
    <w:rsid w:val="00C810F2"/>
    <w:rsid w:val="00C817FD"/>
    <w:rsid w:val="00C81B3F"/>
    <w:rsid w:val="00C81C7F"/>
    <w:rsid w:val="00C81E9C"/>
    <w:rsid w:val="00C8253B"/>
    <w:rsid w:val="00C82570"/>
    <w:rsid w:val="00C82859"/>
    <w:rsid w:val="00C82FDE"/>
    <w:rsid w:val="00C833F0"/>
    <w:rsid w:val="00C837B1"/>
    <w:rsid w:val="00C838C2"/>
    <w:rsid w:val="00C838FF"/>
    <w:rsid w:val="00C839AE"/>
    <w:rsid w:val="00C83A4F"/>
    <w:rsid w:val="00C83CDD"/>
    <w:rsid w:val="00C840FB"/>
    <w:rsid w:val="00C84593"/>
    <w:rsid w:val="00C84816"/>
    <w:rsid w:val="00C84989"/>
    <w:rsid w:val="00C84A04"/>
    <w:rsid w:val="00C84AD2"/>
    <w:rsid w:val="00C84DEA"/>
    <w:rsid w:val="00C84E94"/>
    <w:rsid w:val="00C84ED2"/>
    <w:rsid w:val="00C8507A"/>
    <w:rsid w:val="00C8516E"/>
    <w:rsid w:val="00C85235"/>
    <w:rsid w:val="00C854AD"/>
    <w:rsid w:val="00C855CA"/>
    <w:rsid w:val="00C85D1B"/>
    <w:rsid w:val="00C85FDC"/>
    <w:rsid w:val="00C8606B"/>
    <w:rsid w:val="00C8610B"/>
    <w:rsid w:val="00C864C2"/>
    <w:rsid w:val="00C8662A"/>
    <w:rsid w:val="00C869B0"/>
    <w:rsid w:val="00C86A12"/>
    <w:rsid w:val="00C86B43"/>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429"/>
    <w:rsid w:val="00C91617"/>
    <w:rsid w:val="00C91946"/>
    <w:rsid w:val="00C91C15"/>
    <w:rsid w:val="00C91EDC"/>
    <w:rsid w:val="00C9259D"/>
    <w:rsid w:val="00C926A3"/>
    <w:rsid w:val="00C927A7"/>
    <w:rsid w:val="00C92A7E"/>
    <w:rsid w:val="00C92AB1"/>
    <w:rsid w:val="00C92B93"/>
    <w:rsid w:val="00C92BA2"/>
    <w:rsid w:val="00C92EE4"/>
    <w:rsid w:val="00C92FD9"/>
    <w:rsid w:val="00C930F1"/>
    <w:rsid w:val="00C931FB"/>
    <w:rsid w:val="00C9328D"/>
    <w:rsid w:val="00C93591"/>
    <w:rsid w:val="00C935D7"/>
    <w:rsid w:val="00C9366B"/>
    <w:rsid w:val="00C936D3"/>
    <w:rsid w:val="00C93A0D"/>
    <w:rsid w:val="00C93B58"/>
    <w:rsid w:val="00C93C81"/>
    <w:rsid w:val="00C93F3A"/>
    <w:rsid w:val="00C94038"/>
    <w:rsid w:val="00C9418C"/>
    <w:rsid w:val="00C9419C"/>
    <w:rsid w:val="00C94440"/>
    <w:rsid w:val="00C944C6"/>
    <w:rsid w:val="00C946B7"/>
    <w:rsid w:val="00C946C2"/>
    <w:rsid w:val="00C94771"/>
    <w:rsid w:val="00C94AB0"/>
    <w:rsid w:val="00C94ED2"/>
    <w:rsid w:val="00C95944"/>
    <w:rsid w:val="00C95965"/>
    <w:rsid w:val="00C95A04"/>
    <w:rsid w:val="00C95AAB"/>
    <w:rsid w:val="00C95B9F"/>
    <w:rsid w:val="00C95EB2"/>
    <w:rsid w:val="00C961CD"/>
    <w:rsid w:val="00C9622F"/>
    <w:rsid w:val="00C96344"/>
    <w:rsid w:val="00C96355"/>
    <w:rsid w:val="00C96CB8"/>
    <w:rsid w:val="00C96F0F"/>
    <w:rsid w:val="00C971C1"/>
    <w:rsid w:val="00C971CE"/>
    <w:rsid w:val="00C976F4"/>
    <w:rsid w:val="00C9770B"/>
    <w:rsid w:val="00C9770E"/>
    <w:rsid w:val="00C97CE6"/>
    <w:rsid w:val="00C97EE9"/>
    <w:rsid w:val="00CA046D"/>
    <w:rsid w:val="00CA04DD"/>
    <w:rsid w:val="00CA05DA"/>
    <w:rsid w:val="00CA0B4B"/>
    <w:rsid w:val="00CA0ED1"/>
    <w:rsid w:val="00CA111D"/>
    <w:rsid w:val="00CA1318"/>
    <w:rsid w:val="00CA1379"/>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62"/>
    <w:rsid w:val="00CA459C"/>
    <w:rsid w:val="00CA4649"/>
    <w:rsid w:val="00CA487E"/>
    <w:rsid w:val="00CA4AD4"/>
    <w:rsid w:val="00CA4C7B"/>
    <w:rsid w:val="00CA4E32"/>
    <w:rsid w:val="00CA4F57"/>
    <w:rsid w:val="00CA4FA9"/>
    <w:rsid w:val="00CA5021"/>
    <w:rsid w:val="00CA506D"/>
    <w:rsid w:val="00CA50FE"/>
    <w:rsid w:val="00CA5398"/>
    <w:rsid w:val="00CA53BA"/>
    <w:rsid w:val="00CA55F5"/>
    <w:rsid w:val="00CA58E9"/>
    <w:rsid w:val="00CA59B8"/>
    <w:rsid w:val="00CA5A77"/>
    <w:rsid w:val="00CA5E09"/>
    <w:rsid w:val="00CA5E41"/>
    <w:rsid w:val="00CA64DB"/>
    <w:rsid w:val="00CA67FF"/>
    <w:rsid w:val="00CA68BF"/>
    <w:rsid w:val="00CA696C"/>
    <w:rsid w:val="00CA6976"/>
    <w:rsid w:val="00CA69ED"/>
    <w:rsid w:val="00CA6C3E"/>
    <w:rsid w:val="00CA6E01"/>
    <w:rsid w:val="00CA7227"/>
    <w:rsid w:val="00CA745D"/>
    <w:rsid w:val="00CA75A9"/>
    <w:rsid w:val="00CA781E"/>
    <w:rsid w:val="00CA783B"/>
    <w:rsid w:val="00CA793C"/>
    <w:rsid w:val="00CA7B54"/>
    <w:rsid w:val="00CA7BA9"/>
    <w:rsid w:val="00CA7D5C"/>
    <w:rsid w:val="00CA7D82"/>
    <w:rsid w:val="00CB035B"/>
    <w:rsid w:val="00CB0521"/>
    <w:rsid w:val="00CB06A4"/>
    <w:rsid w:val="00CB0A6C"/>
    <w:rsid w:val="00CB0BE4"/>
    <w:rsid w:val="00CB13A0"/>
    <w:rsid w:val="00CB14C3"/>
    <w:rsid w:val="00CB1B03"/>
    <w:rsid w:val="00CB1B39"/>
    <w:rsid w:val="00CB1E1D"/>
    <w:rsid w:val="00CB2A94"/>
    <w:rsid w:val="00CB2B1B"/>
    <w:rsid w:val="00CB2B32"/>
    <w:rsid w:val="00CB2DF2"/>
    <w:rsid w:val="00CB2F9D"/>
    <w:rsid w:val="00CB2F9E"/>
    <w:rsid w:val="00CB361B"/>
    <w:rsid w:val="00CB365F"/>
    <w:rsid w:val="00CB3AD7"/>
    <w:rsid w:val="00CB3BAC"/>
    <w:rsid w:val="00CB3CC8"/>
    <w:rsid w:val="00CB3EA2"/>
    <w:rsid w:val="00CB4139"/>
    <w:rsid w:val="00CB4173"/>
    <w:rsid w:val="00CB4225"/>
    <w:rsid w:val="00CB47FF"/>
    <w:rsid w:val="00CB490D"/>
    <w:rsid w:val="00CB4AB4"/>
    <w:rsid w:val="00CB552F"/>
    <w:rsid w:val="00CB5753"/>
    <w:rsid w:val="00CB5801"/>
    <w:rsid w:val="00CB591E"/>
    <w:rsid w:val="00CB5A66"/>
    <w:rsid w:val="00CB5B6F"/>
    <w:rsid w:val="00CB5C85"/>
    <w:rsid w:val="00CB6196"/>
    <w:rsid w:val="00CB6240"/>
    <w:rsid w:val="00CB65FA"/>
    <w:rsid w:val="00CB667C"/>
    <w:rsid w:val="00CB6CE2"/>
    <w:rsid w:val="00CB6E00"/>
    <w:rsid w:val="00CB6E2A"/>
    <w:rsid w:val="00CB6F9A"/>
    <w:rsid w:val="00CB7048"/>
    <w:rsid w:val="00CB7690"/>
    <w:rsid w:val="00CB79C2"/>
    <w:rsid w:val="00CB7A33"/>
    <w:rsid w:val="00CB7C67"/>
    <w:rsid w:val="00CC0204"/>
    <w:rsid w:val="00CC0436"/>
    <w:rsid w:val="00CC0780"/>
    <w:rsid w:val="00CC0818"/>
    <w:rsid w:val="00CC0985"/>
    <w:rsid w:val="00CC09B9"/>
    <w:rsid w:val="00CC09E4"/>
    <w:rsid w:val="00CC0ADB"/>
    <w:rsid w:val="00CC0AFE"/>
    <w:rsid w:val="00CC0B9A"/>
    <w:rsid w:val="00CC0DB6"/>
    <w:rsid w:val="00CC14C7"/>
    <w:rsid w:val="00CC17E3"/>
    <w:rsid w:val="00CC2072"/>
    <w:rsid w:val="00CC26D2"/>
    <w:rsid w:val="00CC30C0"/>
    <w:rsid w:val="00CC3669"/>
    <w:rsid w:val="00CC36F3"/>
    <w:rsid w:val="00CC3CDD"/>
    <w:rsid w:val="00CC3D39"/>
    <w:rsid w:val="00CC3DBE"/>
    <w:rsid w:val="00CC3DE2"/>
    <w:rsid w:val="00CC4249"/>
    <w:rsid w:val="00CC4343"/>
    <w:rsid w:val="00CC4395"/>
    <w:rsid w:val="00CC4595"/>
    <w:rsid w:val="00CC4859"/>
    <w:rsid w:val="00CC488C"/>
    <w:rsid w:val="00CC49C6"/>
    <w:rsid w:val="00CC4A63"/>
    <w:rsid w:val="00CC4F96"/>
    <w:rsid w:val="00CC4FBF"/>
    <w:rsid w:val="00CC51C5"/>
    <w:rsid w:val="00CC525E"/>
    <w:rsid w:val="00CC53D9"/>
    <w:rsid w:val="00CC5414"/>
    <w:rsid w:val="00CC5589"/>
    <w:rsid w:val="00CC5593"/>
    <w:rsid w:val="00CC563D"/>
    <w:rsid w:val="00CC5777"/>
    <w:rsid w:val="00CC5797"/>
    <w:rsid w:val="00CC5798"/>
    <w:rsid w:val="00CC5996"/>
    <w:rsid w:val="00CC5A64"/>
    <w:rsid w:val="00CC5ABA"/>
    <w:rsid w:val="00CC5EAE"/>
    <w:rsid w:val="00CC5FA2"/>
    <w:rsid w:val="00CC5FA7"/>
    <w:rsid w:val="00CC620D"/>
    <w:rsid w:val="00CC66D7"/>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A51"/>
    <w:rsid w:val="00CD0C2E"/>
    <w:rsid w:val="00CD0F67"/>
    <w:rsid w:val="00CD1770"/>
    <w:rsid w:val="00CD1C69"/>
    <w:rsid w:val="00CD1CE4"/>
    <w:rsid w:val="00CD1F3E"/>
    <w:rsid w:val="00CD1FCC"/>
    <w:rsid w:val="00CD2111"/>
    <w:rsid w:val="00CD21CC"/>
    <w:rsid w:val="00CD258E"/>
    <w:rsid w:val="00CD28E8"/>
    <w:rsid w:val="00CD2D88"/>
    <w:rsid w:val="00CD3594"/>
    <w:rsid w:val="00CD4073"/>
    <w:rsid w:val="00CD4131"/>
    <w:rsid w:val="00CD4146"/>
    <w:rsid w:val="00CD4312"/>
    <w:rsid w:val="00CD4480"/>
    <w:rsid w:val="00CD4490"/>
    <w:rsid w:val="00CD45C1"/>
    <w:rsid w:val="00CD46CC"/>
    <w:rsid w:val="00CD4735"/>
    <w:rsid w:val="00CD4959"/>
    <w:rsid w:val="00CD4B02"/>
    <w:rsid w:val="00CD4B3D"/>
    <w:rsid w:val="00CD4F70"/>
    <w:rsid w:val="00CD4FC9"/>
    <w:rsid w:val="00CD518E"/>
    <w:rsid w:val="00CD5255"/>
    <w:rsid w:val="00CD52AB"/>
    <w:rsid w:val="00CD5834"/>
    <w:rsid w:val="00CD5C6A"/>
    <w:rsid w:val="00CD5EFD"/>
    <w:rsid w:val="00CD619A"/>
    <w:rsid w:val="00CD62FC"/>
    <w:rsid w:val="00CD660A"/>
    <w:rsid w:val="00CD67E0"/>
    <w:rsid w:val="00CD6818"/>
    <w:rsid w:val="00CD6B02"/>
    <w:rsid w:val="00CD6F97"/>
    <w:rsid w:val="00CD6FBF"/>
    <w:rsid w:val="00CD7714"/>
    <w:rsid w:val="00CD7835"/>
    <w:rsid w:val="00CD7857"/>
    <w:rsid w:val="00CD7A47"/>
    <w:rsid w:val="00CD7AEC"/>
    <w:rsid w:val="00CD7BC4"/>
    <w:rsid w:val="00CD7EAC"/>
    <w:rsid w:val="00CE063D"/>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347"/>
    <w:rsid w:val="00CE2443"/>
    <w:rsid w:val="00CE2613"/>
    <w:rsid w:val="00CE2751"/>
    <w:rsid w:val="00CE2A94"/>
    <w:rsid w:val="00CE2ADC"/>
    <w:rsid w:val="00CE2B0E"/>
    <w:rsid w:val="00CE2D37"/>
    <w:rsid w:val="00CE311D"/>
    <w:rsid w:val="00CE3268"/>
    <w:rsid w:val="00CE335E"/>
    <w:rsid w:val="00CE37B9"/>
    <w:rsid w:val="00CE38BA"/>
    <w:rsid w:val="00CE3AD4"/>
    <w:rsid w:val="00CE3B3B"/>
    <w:rsid w:val="00CE3C4E"/>
    <w:rsid w:val="00CE3E4D"/>
    <w:rsid w:val="00CE3F2E"/>
    <w:rsid w:val="00CE4050"/>
    <w:rsid w:val="00CE4088"/>
    <w:rsid w:val="00CE4172"/>
    <w:rsid w:val="00CE4975"/>
    <w:rsid w:val="00CE4E15"/>
    <w:rsid w:val="00CE5061"/>
    <w:rsid w:val="00CE53FF"/>
    <w:rsid w:val="00CE577A"/>
    <w:rsid w:val="00CE598F"/>
    <w:rsid w:val="00CE5999"/>
    <w:rsid w:val="00CE5C4D"/>
    <w:rsid w:val="00CE5CFD"/>
    <w:rsid w:val="00CE5D60"/>
    <w:rsid w:val="00CE5D9A"/>
    <w:rsid w:val="00CE61F1"/>
    <w:rsid w:val="00CE6384"/>
    <w:rsid w:val="00CE646A"/>
    <w:rsid w:val="00CE68CC"/>
    <w:rsid w:val="00CE6954"/>
    <w:rsid w:val="00CE6A02"/>
    <w:rsid w:val="00CE6A06"/>
    <w:rsid w:val="00CE6A59"/>
    <w:rsid w:val="00CE6A7C"/>
    <w:rsid w:val="00CE6D46"/>
    <w:rsid w:val="00CE6D5E"/>
    <w:rsid w:val="00CE716D"/>
    <w:rsid w:val="00CE71F8"/>
    <w:rsid w:val="00CE7389"/>
    <w:rsid w:val="00CE75FC"/>
    <w:rsid w:val="00CE7DA6"/>
    <w:rsid w:val="00CF0184"/>
    <w:rsid w:val="00CF022A"/>
    <w:rsid w:val="00CF023C"/>
    <w:rsid w:val="00CF0270"/>
    <w:rsid w:val="00CF02D2"/>
    <w:rsid w:val="00CF0456"/>
    <w:rsid w:val="00CF05D5"/>
    <w:rsid w:val="00CF08D7"/>
    <w:rsid w:val="00CF09FD"/>
    <w:rsid w:val="00CF0E14"/>
    <w:rsid w:val="00CF0F2E"/>
    <w:rsid w:val="00CF1148"/>
    <w:rsid w:val="00CF1291"/>
    <w:rsid w:val="00CF130E"/>
    <w:rsid w:val="00CF148D"/>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4257"/>
    <w:rsid w:val="00CF4330"/>
    <w:rsid w:val="00CF43F3"/>
    <w:rsid w:val="00CF46B0"/>
    <w:rsid w:val="00CF4802"/>
    <w:rsid w:val="00CF4A47"/>
    <w:rsid w:val="00CF4C61"/>
    <w:rsid w:val="00CF4FB4"/>
    <w:rsid w:val="00CF5099"/>
    <w:rsid w:val="00CF50DF"/>
    <w:rsid w:val="00CF5108"/>
    <w:rsid w:val="00CF52CD"/>
    <w:rsid w:val="00CF542E"/>
    <w:rsid w:val="00CF5530"/>
    <w:rsid w:val="00CF5B60"/>
    <w:rsid w:val="00CF5BD8"/>
    <w:rsid w:val="00CF5C2A"/>
    <w:rsid w:val="00CF5DEA"/>
    <w:rsid w:val="00CF60E7"/>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D00076"/>
    <w:rsid w:val="00D003A6"/>
    <w:rsid w:val="00D00600"/>
    <w:rsid w:val="00D00AC8"/>
    <w:rsid w:val="00D00C12"/>
    <w:rsid w:val="00D00C5B"/>
    <w:rsid w:val="00D01119"/>
    <w:rsid w:val="00D01501"/>
    <w:rsid w:val="00D0152F"/>
    <w:rsid w:val="00D01669"/>
    <w:rsid w:val="00D01776"/>
    <w:rsid w:val="00D0187B"/>
    <w:rsid w:val="00D01A1B"/>
    <w:rsid w:val="00D01D45"/>
    <w:rsid w:val="00D01F1B"/>
    <w:rsid w:val="00D0216E"/>
    <w:rsid w:val="00D022D7"/>
    <w:rsid w:val="00D0233D"/>
    <w:rsid w:val="00D0262C"/>
    <w:rsid w:val="00D02BB1"/>
    <w:rsid w:val="00D02E11"/>
    <w:rsid w:val="00D02E9A"/>
    <w:rsid w:val="00D034C0"/>
    <w:rsid w:val="00D037F0"/>
    <w:rsid w:val="00D03866"/>
    <w:rsid w:val="00D038C0"/>
    <w:rsid w:val="00D039D1"/>
    <w:rsid w:val="00D03BDD"/>
    <w:rsid w:val="00D03E60"/>
    <w:rsid w:val="00D03EBF"/>
    <w:rsid w:val="00D03ECF"/>
    <w:rsid w:val="00D04021"/>
    <w:rsid w:val="00D04282"/>
    <w:rsid w:val="00D0455A"/>
    <w:rsid w:val="00D049BD"/>
    <w:rsid w:val="00D04AEF"/>
    <w:rsid w:val="00D04B3D"/>
    <w:rsid w:val="00D04E89"/>
    <w:rsid w:val="00D04F57"/>
    <w:rsid w:val="00D05098"/>
    <w:rsid w:val="00D0513D"/>
    <w:rsid w:val="00D05145"/>
    <w:rsid w:val="00D05202"/>
    <w:rsid w:val="00D053D5"/>
    <w:rsid w:val="00D05A4C"/>
    <w:rsid w:val="00D05CA8"/>
    <w:rsid w:val="00D05F47"/>
    <w:rsid w:val="00D06420"/>
    <w:rsid w:val="00D066E7"/>
    <w:rsid w:val="00D06774"/>
    <w:rsid w:val="00D067EA"/>
    <w:rsid w:val="00D06A4E"/>
    <w:rsid w:val="00D06ADD"/>
    <w:rsid w:val="00D06C3D"/>
    <w:rsid w:val="00D06D90"/>
    <w:rsid w:val="00D07408"/>
    <w:rsid w:val="00D074F0"/>
    <w:rsid w:val="00D0771B"/>
    <w:rsid w:val="00D0775C"/>
    <w:rsid w:val="00D079BC"/>
    <w:rsid w:val="00D079C8"/>
    <w:rsid w:val="00D07FEA"/>
    <w:rsid w:val="00D1042F"/>
    <w:rsid w:val="00D104E9"/>
    <w:rsid w:val="00D10506"/>
    <w:rsid w:val="00D10628"/>
    <w:rsid w:val="00D1074D"/>
    <w:rsid w:val="00D10B09"/>
    <w:rsid w:val="00D10BE3"/>
    <w:rsid w:val="00D10C3A"/>
    <w:rsid w:val="00D10C67"/>
    <w:rsid w:val="00D10CCC"/>
    <w:rsid w:val="00D10F02"/>
    <w:rsid w:val="00D10F55"/>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A7"/>
    <w:rsid w:val="00D130AC"/>
    <w:rsid w:val="00D134D5"/>
    <w:rsid w:val="00D13971"/>
    <w:rsid w:val="00D139C5"/>
    <w:rsid w:val="00D13A69"/>
    <w:rsid w:val="00D13B19"/>
    <w:rsid w:val="00D13B1F"/>
    <w:rsid w:val="00D13C4E"/>
    <w:rsid w:val="00D13E9B"/>
    <w:rsid w:val="00D13F31"/>
    <w:rsid w:val="00D13F56"/>
    <w:rsid w:val="00D13FBC"/>
    <w:rsid w:val="00D14209"/>
    <w:rsid w:val="00D14255"/>
    <w:rsid w:val="00D14383"/>
    <w:rsid w:val="00D143C4"/>
    <w:rsid w:val="00D145E2"/>
    <w:rsid w:val="00D146AC"/>
    <w:rsid w:val="00D146EA"/>
    <w:rsid w:val="00D14885"/>
    <w:rsid w:val="00D14B4F"/>
    <w:rsid w:val="00D14BDE"/>
    <w:rsid w:val="00D15239"/>
    <w:rsid w:val="00D152F4"/>
    <w:rsid w:val="00D153FD"/>
    <w:rsid w:val="00D15406"/>
    <w:rsid w:val="00D1557B"/>
    <w:rsid w:val="00D15789"/>
    <w:rsid w:val="00D15965"/>
    <w:rsid w:val="00D15B62"/>
    <w:rsid w:val="00D15DFD"/>
    <w:rsid w:val="00D1615C"/>
    <w:rsid w:val="00D16173"/>
    <w:rsid w:val="00D1620F"/>
    <w:rsid w:val="00D16361"/>
    <w:rsid w:val="00D16494"/>
    <w:rsid w:val="00D1650F"/>
    <w:rsid w:val="00D16630"/>
    <w:rsid w:val="00D166D8"/>
    <w:rsid w:val="00D16BB2"/>
    <w:rsid w:val="00D16DCE"/>
    <w:rsid w:val="00D16E39"/>
    <w:rsid w:val="00D17145"/>
    <w:rsid w:val="00D17173"/>
    <w:rsid w:val="00D178CA"/>
    <w:rsid w:val="00D179AA"/>
    <w:rsid w:val="00D17A54"/>
    <w:rsid w:val="00D17ED5"/>
    <w:rsid w:val="00D17FDE"/>
    <w:rsid w:val="00D2013E"/>
    <w:rsid w:val="00D20151"/>
    <w:rsid w:val="00D20D1C"/>
    <w:rsid w:val="00D20F4E"/>
    <w:rsid w:val="00D210AA"/>
    <w:rsid w:val="00D214F5"/>
    <w:rsid w:val="00D215AD"/>
    <w:rsid w:val="00D21C59"/>
    <w:rsid w:val="00D21CF8"/>
    <w:rsid w:val="00D21D69"/>
    <w:rsid w:val="00D21DE6"/>
    <w:rsid w:val="00D21FD8"/>
    <w:rsid w:val="00D2229B"/>
    <w:rsid w:val="00D22323"/>
    <w:rsid w:val="00D22400"/>
    <w:rsid w:val="00D224CA"/>
    <w:rsid w:val="00D22546"/>
    <w:rsid w:val="00D22B98"/>
    <w:rsid w:val="00D22CD7"/>
    <w:rsid w:val="00D22F87"/>
    <w:rsid w:val="00D22FBF"/>
    <w:rsid w:val="00D230DA"/>
    <w:rsid w:val="00D234A3"/>
    <w:rsid w:val="00D23517"/>
    <w:rsid w:val="00D23642"/>
    <w:rsid w:val="00D236E0"/>
    <w:rsid w:val="00D23AC9"/>
    <w:rsid w:val="00D23B80"/>
    <w:rsid w:val="00D23DA6"/>
    <w:rsid w:val="00D24350"/>
    <w:rsid w:val="00D243C2"/>
    <w:rsid w:val="00D246FD"/>
    <w:rsid w:val="00D24786"/>
    <w:rsid w:val="00D247C4"/>
    <w:rsid w:val="00D24879"/>
    <w:rsid w:val="00D2489F"/>
    <w:rsid w:val="00D2492C"/>
    <w:rsid w:val="00D24942"/>
    <w:rsid w:val="00D24AD3"/>
    <w:rsid w:val="00D24DF4"/>
    <w:rsid w:val="00D24F54"/>
    <w:rsid w:val="00D2527A"/>
    <w:rsid w:val="00D253BB"/>
    <w:rsid w:val="00D2550C"/>
    <w:rsid w:val="00D256C6"/>
    <w:rsid w:val="00D257A5"/>
    <w:rsid w:val="00D25A42"/>
    <w:rsid w:val="00D25D45"/>
    <w:rsid w:val="00D25DB9"/>
    <w:rsid w:val="00D25E9A"/>
    <w:rsid w:val="00D25EF8"/>
    <w:rsid w:val="00D25EFE"/>
    <w:rsid w:val="00D260B0"/>
    <w:rsid w:val="00D26106"/>
    <w:rsid w:val="00D26202"/>
    <w:rsid w:val="00D2639D"/>
    <w:rsid w:val="00D2656B"/>
    <w:rsid w:val="00D26673"/>
    <w:rsid w:val="00D266F7"/>
    <w:rsid w:val="00D26731"/>
    <w:rsid w:val="00D2682D"/>
    <w:rsid w:val="00D26A0E"/>
    <w:rsid w:val="00D26B0A"/>
    <w:rsid w:val="00D26BC5"/>
    <w:rsid w:val="00D26E16"/>
    <w:rsid w:val="00D26F5B"/>
    <w:rsid w:val="00D27197"/>
    <w:rsid w:val="00D27208"/>
    <w:rsid w:val="00D2731E"/>
    <w:rsid w:val="00D27339"/>
    <w:rsid w:val="00D27445"/>
    <w:rsid w:val="00D2752A"/>
    <w:rsid w:val="00D276AC"/>
    <w:rsid w:val="00D2791C"/>
    <w:rsid w:val="00D27975"/>
    <w:rsid w:val="00D27F19"/>
    <w:rsid w:val="00D3012A"/>
    <w:rsid w:val="00D302DC"/>
    <w:rsid w:val="00D303E6"/>
    <w:rsid w:val="00D304AA"/>
    <w:rsid w:val="00D30621"/>
    <w:rsid w:val="00D30624"/>
    <w:rsid w:val="00D309E2"/>
    <w:rsid w:val="00D30A22"/>
    <w:rsid w:val="00D30B20"/>
    <w:rsid w:val="00D30F34"/>
    <w:rsid w:val="00D31127"/>
    <w:rsid w:val="00D31164"/>
    <w:rsid w:val="00D317EF"/>
    <w:rsid w:val="00D3184A"/>
    <w:rsid w:val="00D318B2"/>
    <w:rsid w:val="00D318F1"/>
    <w:rsid w:val="00D31B6A"/>
    <w:rsid w:val="00D31DA0"/>
    <w:rsid w:val="00D32006"/>
    <w:rsid w:val="00D322E2"/>
    <w:rsid w:val="00D326B5"/>
    <w:rsid w:val="00D326E2"/>
    <w:rsid w:val="00D32737"/>
    <w:rsid w:val="00D329AB"/>
    <w:rsid w:val="00D32C3F"/>
    <w:rsid w:val="00D3309B"/>
    <w:rsid w:val="00D331DC"/>
    <w:rsid w:val="00D33687"/>
    <w:rsid w:val="00D336D6"/>
    <w:rsid w:val="00D33718"/>
    <w:rsid w:val="00D3384E"/>
    <w:rsid w:val="00D3391A"/>
    <w:rsid w:val="00D33BCA"/>
    <w:rsid w:val="00D33DF0"/>
    <w:rsid w:val="00D33F48"/>
    <w:rsid w:val="00D3426B"/>
    <w:rsid w:val="00D345F7"/>
    <w:rsid w:val="00D34689"/>
    <w:rsid w:val="00D34693"/>
    <w:rsid w:val="00D34CB7"/>
    <w:rsid w:val="00D34D40"/>
    <w:rsid w:val="00D34E36"/>
    <w:rsid w:val="00D35238"/>
    <w:rsid w:val="00D35256"/>
    <w:rsid w:val="00D352B1"/>
    <w:rsid w:val="00D353F7"/>
    <w:rsid w:val="00D35460"/>
    <w:rsid w:val="00D35486"/>
    <w:rsid w:val="00D3552D"/>
    <w:rsid w:val="00D355C0"/>
    <w:rsid w:val="00D35600"/>
    <w:rsid w:val="00D3560F"/>
    <w:rsid w:val="00D35775"/>
    <w:rsid w:val="00D357F3"/>
    <w:rsid w:val="00D3599C"/>
    <w:rsid w:val="00D359D5"/>
    <w:rsid w:val="00D35A41"/>
    <w:rsid w:val="00D35AFF"/>
    <w:rsid w:val="00D35B18"/>
    <w:rsid w:val="00D35D8B"/>
    <w:rsid w:val="00D36036"/>
    <w:rsid w:val="00D3625F"/>
    <w:rsid w:val="00D36360"/>
    <w:rsid w:val="00D3674C"/>
    <w:rsid w:val="00D3681B"/>
    <w:rsid w:val="00D36879"/>
    <w:rsid w:val="00D36BCA"/>
    <w:rsid w:val="00D36C1E"/>
    <w:rsid w:val="00D36D8D"/>
    <w:rsid w:val="00D36DD8"/>
    <w:rsid w:val="00D36EC9"/>
    <w:rsid w:val="00D37306"/>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1112"/>
    <w:rsid w:val="00D41162"/>
    <w:rsid w:val="00D41190"/>
    <w:rsid w:val="00D4129B"/>
    <w:rsid w:val="00D41ACE"/>
    <w:rsid w:val="00D41BB2"/>
    <w:rsid w:val="00D41F4F"/>
    <w:rsid w:val="00D42293"/>
    <w:rsid w:val="00D4264D"/>
    <w:rsid w:val="00D42716"/>
    <w:rsid w:val="00D42928"/>
    <w:rsid w:val="00D42C35"/>
    <w:rsid w:val="00D42CD2"/>
    <w:rsid w:val="00D42CF8"/>
    <w:rsid w:val="00D430D6"/>
    <w:rsid w:val="00D436FC"/>
    <w:rsid w:val="00D43866"/>
    <w:rsid w:val="00D43A1B"/>
    <w:rsid w:val="00D43C3D"/>
    <w:rsid w:val="00D43D19"/>
    <w:rsid w:val="00D43E7F"/>
    <w:rsid w:val="00D440D4"/>
    <w:rsid w:val="00D4463D"/>
    <w:rsid w:val="00D4496C"/>
    <w:rsid w:val="00D44CF5"/>
    <w:rsid w:val="00D44D8F"/>
    <w:rsid w:val="00D44D90"/>
    <w:rsid w:val="00D44E84"/>
    <w:rsid w:val="00D44F36"/>
    <w:rsid w:val="00D45033"/>
    <w:rsid w:val="00D45176"/>
    <w:rsid w:val="00D451D0"/>
    <w:rsid w:val="00D45560"/>
    <w:rsid w:val="00D455E3"/>
    <w:rsid w:val="00D45782"/>
    <w:rsid w:val="00D459E6"/>
    <w:rsid w:val="00D45B0C"/>
    <w:rsid w:val="00D45C84"/>
    <w:rsid w:val="00D45E4B"/>
    <w:rsid w:val="00D461E4"/>
    <w:rsid w:val="00D46304"/>
    <w:rsid w:val="00D46357"/>
    <w:rsid w:val="00D46439"/>
    <w:rsid w:val="00D464A8"/>
    <w:rsid w:val="00D46671"/>
    <w:rsid w:val="00D46C37"/>
    <w:rsid w:val="00D46CCB"/>
    <w:rsid w:val="00D46F52"/>
    <w:rsid w:val="00D473BE"/>
    <w:rsid w:val="00D474CE"/>
    <w:rsid w:val="00D47529"/>
    <w:rsid w:val="00D4758F"/>
    <w:rsid w:val="00D477F5"/>
    <w:rsid w:val="00D4799B"/>
    <w:rsid w:val="00D479CA"/>
    <w:rsid w:val="00D47A65"/>
    <w:rsid w:val="00D47D20"/>
    <w:rsid w:val="00D47EAF"/>
    <w:rsid w:val="00D50426"/>
    <w:rsid w:val="00D50492"/>
    <w:rsid w:val="00D504B0"/>
    <w:rsid w:val="00D50565"/>
    <w:rsid w:val="00D5064E"/>
    <w:rsid w:val="00D5069D"/>
    <w:rsid w:val="00D506F9"/>
    <w:rsid w:val="00D509FC"/>
    <w:rsid w:val="00D50A62"/>
    <w:rsid w:val="00D50C21"/>
    <w:rsid w:val="00D50D95"/>
    <w:rsid w:val="00D50F39"/>
    <w:rsid w:val="00D50F41"/>
    <w:rsid w:val="00D511F1"/>
    <w:rsid w:val="00D520DF"/>
    <w:rsid w:val="00D52288"/>
    <w:rsid w:val="00D52A0F"/>
    <w:rsid w:val="00D52AB4"/>
    <w:rsid w:val="00D52DA0"/>
    <w:rsid w:val="00D52DBB"/>
    <w:rsid w:val="00D530AF"/>
    <w:rsid w:val="00D533A3"/>
    <w:rsid w:val="00D535EB"/>
    <w:rsid w:val="00D536AC"/>
    <w:rsid w:val="00D536B9"/>
    <w:rsid w:val="00D53799"/>
    <w:rsid w:val="00D537A2"/>
    <w:rsid w:val="00D5389D"/>
    <w:rsid w:val="00D53DC5"/>
    <w:rsid w:val="00D53E1D"/>
    <w:rsid w:val="00D540F8"/>
    <w:rsid w:val="00D541A5"/>
    <w:rsid w:val="00D542EB"/>
    <w:rsid w:val="00D543B2"/>
    <w:rsid w:val="00D543D6"/>
    <w:rsid w:val="00D54653"/>
    <w:rsid w:val="00D54700"/>
    <w:rsid w:val="00D54B8A"/>
    <w:rsid w:val="00D551E0"/>
    <w:rsid w:val="00D55415"/>
    <w:rsid w:val="00D55B3F"/>
    <w:rsid w:val="00D55CBE"/>
    <w:rsid w:val="00D55FB9"/>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F2"/>
    <w:rsid w:val="00D57CDF"/>
    <w:rsid w:val="00D57E26"/>
    <w:rsid w:val="00D60446"/>
    <w:rsid w:val="00D60786"/>
    <w:rsid w:val="00D6083F"/>
    <w:rsid w:val="00D60A3F"/>
    <w:rsid w:val="00D60B05"/>
    <w:rsid w:val="00D60B7D"/>
    <w:rsid w:val="00D60C6C"/>
    <w:rsid w:val="00D6113A"/>
    <w:rsid w:val="00D61199"/>
    <w:rsid w:val="00D613B0"/>
    <w:rsid w:val="00D617C4"/>
    <w:rsid w:val="00D6188F"/>
    <w:rsid w:val="00D61929"/>
    <w:rsid w:val="00D61B6E"/>
    <w:rsid w:val="00D61C03"/>
    <w:rsid w:val="00D61D4B"/>
    <w:rsid w:val="00D61EDA"/>
    <w:rsid w:val="00D61F08"/>
    <w:rsid w:val="00D61FA9"/>
    <w:rsid w:val="00D62228"/>
    <w:rsid w:val="00D62639"/>
    <w:rsid w:val="00D627F9"/>
    <w:rsid w:val="00D62A75"/>
    <w:rsid w:val="00D62CC1"/>
    <w:rsid w:val="00D62D2D"/>
    <w:rsid w:val="00D62DB0"/>
    <w:rsid w:val="00D62DFF"/>
    <w:rsid w:val="00D63012"/>
    <w:rsid w:val="00D630C8"/>
    <w:rsid w:val="00D63375"/>
    <w:rsid w:val="00D63414"/>
    <w:rsid w:val="00D6358A"/>
    <w:rsid w:val="00D63638"/>
    <w:rsid w:val="00D63714"/>
    <w:rsid w:val="00D63748"/>
    <w:rsid w:val="00D6398A"/>
    <w:rsid w:val="00D63B0D"/>
    <w:rsid w:val="00D63D2A"/>
    <w:rsid w:val="00D63E41"/>
    <w:rsid w:val="00D64092"/>
    <w:rsid w:val="00D6416A"/>
    <w:rsid w:val="00D64269"/>
    <w:rsid w:val="00D642EC"/>
    <w:rsid w:val="00D6438F"/>
    <w:rsid w:val="00D643B7"/>
    <w:rsid w:val="00D645B7"/>
    <w:rsid w:val="00D64ABB"/>
    <w:rsid w:val="00D64B81"/>
    <w:rsid w:val="00D64C1C"/>
    <w:rsid w:val="00D64EB0"/>
    <w:rsid w:val="00D65110"/>
    <w:rsid w:val="00D6511A"/>
    <w:rsid w:val="00D65392"/>
    <w:rsid w:val="00D655CA"/>
    <w:rsid w:val="00D658B2"/>
    <w:rsid w:val="00D6594F"/>
    <w:rsid w:val="00D65C2C"/>
    <w:rsid w:val="00D65DD2"/>
    <w:rsid w:val="00D65F42"/>
    <w:rsid w:val="00D65FC1"/>
    <w:rsid w:val="00D66682"/>
    <w:rsid w:val="00D66C7F"/>
    <w:rsid w:val="00D66DFF"/>
    <w:rsid w:val="00D66F53"/>
    <w:rsid w:val="00D671C0"/>
    <w:rsid w:val="00D67351"/>
    <w:rsid w:val="00D67499"/>
    <w:rsid w:val="00D679D8"/>
    <w:rsid w:val="00D67BBA"/>
    <w:rsid w:val="00D67C2C"/>
    <w:rsid w:val="00D67E67"/>
    <w:rsid w:val="00D7039E"/>
    <w:rsid w:val="00D704DC"/>
    <w:rsid w:val="00D706AE"/>
    <w:rsid w:val="00D7072F"/>
    <w:rsid w:val="00D70735"/>
    <w:rsid w:val="00D709D1"/>
    <w:rsid w:val="00D7118A"/>
    <w:rsid w:val="00D714E9"/>
    <w:rsid w:val="00D715BB"/>
    <w:rsid w:val="00D71B52"/>
    <w:rsid w:val="00D71CD6"/>
    <w:rsid w:val="00D71CF6"/>
    <w:rsid w:val="00D71E08"/>
    <w:rsid w:val="00D71F3E"/>
    <w:rsid w:val="00D72210"/>
    <w:rsid w:val="00D722DE"/>
    <w:rsid w:val="00D724BE"/>
    <w:rsid w:val="00D7284B"/>
    <w:rsid w:val="00D729D4"/>
    <w:rsid w:val="00D72A46"/>
    <w:rsid w:val="00D72B65"/>
    <w:rsid w:val="00D72D75"/>
    <w:rsid w:val="00D72FEE"/>
    <w:rsid w:val="00D7327E"/>
    <w:rsid w:val="00D73621"/>
    <w:rsid w:val="00D7365F"/>
    <w:rsid w:val="00D73912"/>
    <w:rsid w:val="00D73A9A"/>
    <w:rsid w:val="00D73AB5"/>
    <w:rsid w:val="00D73B7B"/>
    <w:rsid w:val="00D744A7"/>
    <w:rsid w:val="00D74539"/>
    <w:rsid w:val="00D74626"/>
    <w:rsid w:val="00D74657"/>
    <w:rsid w:val="00D747C7"/>
    <w:rsid w:val="00D74836"/>
    <w:rsid w:val="00D74A66"/>
    <w:rsid w:val="00D74C31"/>
    <w:rsid w:val="00D74C68"/>
    <w:rsid w:val="00D74CFF"/>
    <w:rsid w:val="00D74EAB"/>
    <w:rsid w:val="00D7574B"/>
    <w:rsid w:val="00D759F4"/>
    <w:rsid w:val="00D760DF"/>
    <w:rsid w:val="00D76423"/>
    <w:rsid w:val="00D765B2"/>
    <w:rsid w:val="00D76833"/>
    <w:rsid w:val="00D76909"/>
    <w:rsid w:val="00D7694B"/>
    <w:rsid w:val="00D76B11"/>
    <w:rsid w:val="00D76CF6"/>
    <w:rsid w:val="00D76D90"/>
    <w:rsid w:val="00D77265"/>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C45"/>
    <w:rsid w:val="00D8135F"/>
    <w:rsid w:val="00D8140C"/>
    <w:rsid w:val="00D81473"/>
    <w:rsid w:val="00D819DD"/>
    <w:rsid w:val="00D81A17"/>
    <w:rsid w:val="00D81A67"/>
    <w:rsid w:val="00D81C7E"/>
    <w:rsid w:val="00D81EA5"/>
    <w:rsid w:val="00D8204A"/>
    <w:rsid w:val="00D82109"/>
    <w:rsid w:val="00D82319"/>
    <w:rsid w:val="00D825A3"/>
    <w:rsid w:val="00D825B0"/>
    <w:rsid w:val="00D82810"/>
    <w:rsid w:val="00D8286A"/>
    <w:rsid w:val="00D82B39"/>
    <w:rsid w:val="00D82CD2"/>
    <w:rsid w:val="00D8314F"/>
    <w:rsid w:val="00D8325A"/>
    <w:rsid w:val="00D832E3"/>
    <w:rsid w:val="00D83417"/>
    <w:rsid w:val="00D83C97"/>
    <w:rsid w:val="00D83D0F"/>
    <w:rsid w:val="00D83D34"/>
    <w:rsid w:val="00D83F74"/>
    <w:rsid w:val="00D83FA1"/>
    <w:rsid w:val="00D8419E"/>
    <w:rsid w:val="00D84209"/>
    <w:rsid w:val="00D8424E"/>
    <w:rsid w:val="00D84B2D"/>
    <w:rsid w:val="00D84BD7"/>
    <w:rsid w:val="00D850D2"/>
    <w:rsid w:val="00D8518F"/>
    <w:rsid w:val="00D851C8"/>
    <w:rsid w:val="00D8548B"/>
    <w:rsid w:val="00D85B95"/>
    <w:rsid w:val="00D85C14"/>
    <w:rsid w:val="00D85C61"/>
    <w:rsid w:val="00D85C97"/>
    <w:rsid w:val="00D8632B"/>
    <w:rsid w:val="00D86424"/>
    <w:rsid w:val="00D864A4"/>
    <w:rsid w:val="00D86607"/>
    <w:rsid w:val="00D86752"/>
    <w:rsid w:val="00D868F0"/>
    <w:rsid w:val="00D87065"/>
    <w:rsid w:val="00D870D1"/>
    <w:rsid w:val="00D87342"/>
    <w:rsid w:val="00D874EE"/>
    <w:rsid w:val="00D8760D"/>
    <w:rsid w:val="00D876AF"/>
    <w:rsid w:val="00D87725"/>
    <w:rsid w:val="00D878C4"/>
    <w:rsid w:val="00D878F2"/>
    <w:rsid w:val="00D87962"/>
    <w:rsid w:val="00D87C6E"/>
    <w:rsid w:val="00D87DC9"/>
    <w:rsid w:val="00D87F0B"/>
    <w:rsid w:val="00D900AD"/>
    <w:rsid w:val="00D90156"/>
    <w:rsid w:val="00D90639"/>
    <w:rsid w:val="00D907D7"/>
    <w:rsid w:val="00D90AE7"/>
    <w:rsid w:val="00D90B6B"/>
    <w:rsid w:val="00D90DD2"/>
    <w:rsid w:val="00D90E5A"/>
    <w:rsid w:val="00D90F86"/>
    <w:rsid w:val="00D91483"/>
    <w:rsid w:val="00D91677"/>
    <w:rsid w:val="00D91891"/>
    <w:rsid w:val="00D91A52"/>
    <w:rsid w:val="00D91C57"/>
    <w:rsid w:val="00D91D1C"/>
    <w:rsid w:val="00D92093"/>
    <w:rsid w:val="00D924A0"/>
    <w:rsid w:val="00D926E0"/>
    <w:rsid w:val="00D926E5"/>
    <w:rsid w:val="00D9281F"/>
    <w:rsid w:val="00D928FA"/>
    <w:rsid w:val="00D92C49"/>
    <w:rsid w:val="00D93077"/>
    <w:rsid w:val="00D93295"/>
    <w:rsid w:val="00D93328"/>
    <w:rsid w:val="00D935CE"/>
    <w:rsid w:val="00D939CA"/>
    <w:rsid w:val="00D939D7"/>
    <w:rsid w:val="00D94298"/>
    <w:rsid w:val="00D9445C"/>
    <w:rsid w:val="00D94805"/>
    <w:rsid w:val="00D949E0"/>
    <w:rsid w:val="00D94AA8"/>
    <w:rsid w:val="00D94D01"/>
    <w:rsid w:val="00D94DD6"/>
    <w:rsid w:val="00D94F26"/>
    <w:rsid w:val="00D95105"/>
    <w:rsid w:val="00D95221"/>
    <w:rsid w:val="00D955B3"/>
    <w:rsid w:val="00D9572A"/>
    <w:rsid w:val="00D95929"/>
    <w:rsid w:val="00D9597B"/>
    <w:rsid w:val="00D95A67"/>
    <w:rsid w:val="00D95B4F"/>
    <w:rsid w:val="00D9605D"/>
    <w:rsid w:val="00D96506"/>
    <w:rsid w:val="00D96874"/>
    <w:rsid w:val="00D96980"/>
    <w:rsid w:val="00D96994"/>
    <w:rsid w:val="00D96F4D"/>
    <w:rsid w:val="00D97002"/>
    <w:rsid w:val="00D978FE"/>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4E4"/>
    <w:rsid w:val="00DA1678"/>
    <w:rsid w:val="00DA187C"/>
    <w:rsid w:val="00DA1AD0"/>
    <w:rsid w:val="00DA1B5A"/>
    <w:rsid w:val="00DA1E15"/>
    <w:rsid w:val="00DA1E2E"/>
    <w:rsid w:val="00DA2010"/>
    <w:rsid w:val="00DA2175"/>
    <w:rsid w:val="00DA23B4"/>
    <w:rsid w:val="00DA2832"/>
    <w:rsid w:val="00DA287E"/>
    <w:rsid w:val="00DA289E"/>
    <w:rsid w:val="00DA2AB6"/>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39"/>
    <w:rsid w:val="00DA3E4D"/>
    <w:rsid w:val="00DA3F58"/>
    <w:rsid w:val="00DA3FCF"/>
    <w:rsid w:val="00DA404C"/>
    <w:rsid w:val="00DA42A2"/>
    <w:rsid w:val="00DA42CE"/>
    <w:rsid w:val="00DA4ACB"/>
    <w:rsid w:val="00DA4C90"/>
    <w:rsid w:val="00DA4DA0"/>
    <w:rsid w:val="00DA500C"/>
    <w:rsid w:val="00DA5376"/>
    <w:rsid w:val="00DA5390"/>
    <w:rsid w:val="00DA55CF"/>
    <w:rsid w:val="00DA560D"/>
    <w:rsid w:val="00DA5807"/>
    <w:rsid w:val="00DA5C56"/>
    <w:rsid w:val="00DA5C7A"/>
    <w:rsid w:val="00DA5ECD"/>
    <w:rsid w:val="00DA5EE1"/>
    <w:rsid w:val="00DA64D1"/>
    <w:rsid w:val="00DA660A"/>
    <w:rsid w:val="00DA6989"/>
    <w:rsid w:val="00DA69BE"/>
    <w:rsid w:val="00DA69D7"/>
    <w:rsid w:val="00DA6B98"/>
    <w:rsid w:val="00DA6D61"/>
    <w:rsid w:val="00DA6D95"/>
    <w:rsid w:val="00DA6E77"/>
    <w:rsid w:val="00DA6FB4"/>
    <w:rsid w:val="00DA6FCB"/>
    <w:rsid w:val="00DA7050"/>
    <w:rsid w:val="00DA709F"/>
    <w:rsid w:val="00DA738D"/>
    <w:rsid w:val="00DA77E9"/>
    <w:rsid w:val="00DA782B"/>
    <w:rsid w:val="00DA7A2F"/>
    <w:rsid w:val="00DA7A89"/>
    <w:rsid w:val="00DB00EE"/>
    <w:rsid w:val="00DB0647"/>
    <w:rsid w:val="00DB0721"/>
    <w:rsid w:val="00DB07AD"/>
    <w:rsid w:val="00DB0888"/>
    <w:rsid w:val="00DB09A1"/>
    <w:rsid w:val="00DB0A58"/>
    <w:rsid w:val="00DB0ADE"/>
    <w:rsid w:val="00DB1139"/>
    <w:rsid w:val="00DB13FF"/>
    <w:rsid w:val="00DB152A"/>
    <w:rsid w:val="00DB172D"/>
    <w:rsid w:val="00DB17A6"/>
    <w:rsid w:val="00DB191E"/>
    <w:rsid w:val="00DB1955"/>
    <w:rsid w:val="00DB1A74"/>
    <w:rsid w:val="00DB1BBB"/>
    <w:rsid w:val="00DB2983"/>
    <w:rsid w:val="00DB2B29"/>
    <w:rsid w:val="00DB2C62"/>
    <w:rsid w:val="00DB3074"/>
    <w:rsid w:val="00DB30FB"/>
    <w:rsid w:val="00DB32F8"/>
    <w:rsid w:val="00DB37A6"/>
    <w:rsid w:val="00DB37F9"/>
    <w:rsid w:val="00DB3CF5"/>
    <w:rsid w:val="00DB3E1D"/>
    <w:rsid w:val="00DB4106"/>
    <w:rsid w:val="00DB41EA"/>
    <w:rsid w:val="00DB42A0"/>
    <w:rsid w:val="00DB4315"/>
    <w:rsid w:val="00DB47F2"/>
    <w:rsid w:val="00DB4B1F"/>
    <w:rsid w:val="00DB4DBB"/>
    <w:rsid w:val="00DB508F"/>
    <w:rsid w:val="00DB523B"/>
    <w:rsid w:val="00DB5481"/>
    <w:rsid w:val="00DB5489"/>
    <w:rsid w:val="00DB569C"/>
    <w:rsid w:val="00DB5738"/>
    <w:rsid w:val="00DB592B"/>
    <w:rsid w:val="00DB5E30"/>
    <w:rsid w:val="00DB60AB"/>
    <w:rsid w:val="00DB60D1"/>
    <w:rsid w:val="00DB6541"/>
    <w:rsid w:val="00DB6BD1"/>
    <w:rsid w:val="00DB6FCE"/>
    <w:rsid w:val="00DB7010"/>
    <w:rsid w:val="00DB724F"/>
    <w:rsid w:val="00DB7364"/>
    <w:rsid w:val="00DB7451"/>
    <w:rsid w:val="00DB751E"/>
    <w:rsid w:val="00DB771A"/>
    <w:rsid w:val="00DB77E4"/>
    <w:rsid w:val="00DB78E3"/>
    <w:rsid w:val="00DB7904"/>
    <w:rsid w:val="00DB7A4D"/>
    <w:rsid w:val="00DB7ADE"/>
    <w:rsid w:val="00DB7B36"/>
    <w:rsid w:val="00DB7C6F"/>
    <w:rsid w:val="00DB7CFB"/>
    <w:rsid w:val="00DB7D1F"/>
    <w:rsid w:val="00DC01CA"/>
    <w:rsid w:val="00DC0614"/>
    <w:rsid w:val="00DC0674"/>
    <w:rsid w:val="00DC06F8"/>
    <w:rsid w:val="00DC0745"/>
    <w:rsid w:val="00DC07C8"/>
    <w:rsid w:val="00DC0B46"/>
    <w:rsid w:val="00DC0BB3"/>
    <w:rsid w:val="00DC0C73"/>
    <w:rsid w:val="00DC0E5E"/>
    <w:rsid w:val="00DC0E7D"/>
    <w:rsid w:val="00DC14E7"/>
    <w:rsid w:val="00DC1642"/>
    <w:rsid w:val="00DC19FD"/>
    <w:rsid w:val="00DC1A09"/>
    <w:rsid w:val="00DC1B18"/>
    <w:rsid w:val="00DC1CD7"/>
    <w:rsid w:val="00DC1CF6"/>
    <w:rsid w:val="00DC1D1C"/>
    <w:rsid w:val="00DC1DB6"/>
    <w:rsid w:val="00DC2164"/>
    <w:rsid w:val="00DC24BC"/>
    <w:rsid w:val="00DC25B2"/>
    <w:rsid w:val="00DC2781"/>
    <w:rsid w:val="00DC28FF"/>
    <w:rsid w:val="00DC2A52"/>
    <w:rsid w:val="00DC2D5F"/>
    <w:rsid w:val="00DC2D62"/>
    <w:rsid w:val="00DC2DD2"/>
    <w:rsid w:val="00DC2E67"/>
    <w:rsid w:val="00DC2F9B"/>
    <w:rsid w:val="00DC3157"/>
    <w:rsid w:val="00DC3160"/>
    <w:rsid w:val="00DC3649"/>
    <w:rsid w:val="00DC373E"/>
    <w:rsid w:val="00DC3ACC"/>
    <w:rsid w:val="00DC3AF0"/>
    <w:rsid w:val="00DC3B74"/>
    <w:rsid w:val="00DC3CB0"/>
    <w:rsid w:val="00DC408C"/>
    <w:rsid w:val="00DC4670"/>
    <w:rsid w:val="00DC47BC"/>
    <w:rsid w:val="00DC49C2"/>
    <w:rsid w:val="00DC4AC1"/>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9D1"/>
    <w:rsid w:val="00DC6CA1"/>
    <w:rsid w:val="00DC6D1E"/>
    <w:rsid w:val="00DC7145"/>
    <w:rsid w:val="00DC7312"/>
    <w:rsid w:val="00DC779D"/>
    <w:rsid w:val="00DC77F1"/>
    <w:rsid w:val="00DC78BB"/>
    <w:rsid w:val="00DC7A35"/>
    <w:rsid w:val="00DC7C54"/>
    <w:rsid w:val="00DC7DDE"/>
    <w:rsid w:val="00DC7F29"/>
    <w:rsid w:val="00DC7F50"/>
    <w:rsid w:val="00DC7F97"/>
    <w:rsid w:val="00DD0122"/>
    <w:rsid w:val="00DD045B"/>
    <w:rsid w:val="00DD0791"/>
    <w:rsid w:val="00DD0A14"/>
    <w:rsid w:val="00DD0CC4"/>
    <w:rsid w:val="00DD0FC5"/>
    <w:rsid w:val="00DD15DB"/>
    <w:rsid w:val="00DD160A"/>
    <w:rsid w:val="00DD1637"/>
    <w:rsid w:val="00DD16A2"/>
    <w:rsid w:val="00DD1970"/>
    <w:rsid w:val="00DD1E88"/>
    <w:rsid w:val="00DD237E"/>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4D82"/>
    <w:rsid w:val="00DD537C"/>
    <w:rsid w:val="00DD5736"/>
    <w:rsid w:val="00DD57F2"/>
    <w:rsid w:val="00DD57F9"/>
    <w:rsid w:val="00DD5C80"/>
    <w:rsid w:val="00DD5CD2"/>
    <w:rsid w:val="00DD5CF6"/>
    <w:rsid w:val="00DD5D82"/>
    <w:rsid w:val="00DD5DB8"/>
    <w:rsid w:val="00DD5E5C"/>
    <w:rsid w:val="00DD65FC"/>
    <w:rsid w:val="00DD6824"/>
    <w:rsid w:val="00DD6A09"/>
    <w:rsid w:val="00DD6DC6"/>
    <w:rsid w:val="00DD7089"/>
    <w:rsid w:val="00DD7272"/>
    <w:rsid w:val="00DD78B9"/>
    <w:rsid w:val="00DD7A69"/>
    <w:rsid w:val="00DE0061"/>
    <w:rsid w:val="00DE010A"/>
    <w:rsid w:val="00DE0241"/>
    <w:rsid w:val="00DE0276"/>
    <w:rsid w:val="00DE0A76"/>
    <w:rsid w:val="00DE0AE2"/>
    <w:rsid w:val="00DE0C0F"/>
    <w:rsid w:val="00DE10A6"/>
    <w:rsid w:val="00DE1245"/>
    <w:rsid w:val="00DE125D"/>
    <w:rsid w:val="00DE126F"/>
    <w:rsid w:val="00DE12F5"/>
    <w:rsid w:val="00DE1991"/>
    <w:rsid w:val="00DE230B"/>
    <w:rsid w:val="00DE235C"/>
    <w:rsid w:val="00DE2AA5"/>
    <w:rsid w:val="00DE2D4D"/>
    <w:rsid w:val="00DE2FC0"/>
    <w:rsid w:val="00DE312C"/>
    <w:rsid w:val="00DE3223"/>
    <w:rsid w:val="00DE329E"/>
    <w:rsid w:val="00DE3419"/>
    <w:rsid w:val="00DE3606"/>
    <w:rsid w:val="00DE365D"/>
    <w:rsid w:val="00DE399F"/>
    <w:rsid w:val="00DE3A07"/>
    <w:rsid w:val="00DE3AC9"/>
    <w:rsid w:val="00DE3E99"/>
    <w:rsid w:val="00DE3F2C"/>
    <w:rsid w:val="00DE4707"/>
    <w:rsid w:val="00DE47A9"/>
    <w:rsid w:val="00DE4A74"/>
    <w:rsid w:val="00DE4A9B"/>
    <w:rsid w:val="00DE538E"/>
    <w:rsid w:val="00DE5579"/>
    <w:rsid w:val="00DE57EA"/>
    <w:rsid w:val="00DE5BF4"/>
    <w:rsid w:val="00DE5C87"/>
    <w:rsid w:val="00DE5FEC"/>
    <w:rsid w:val="00DE6626"/>
    <w:rsid w:val="00DE6BD5"/>
    <w:rsid w:val="00DE6DE7"/>
    <w:rsid w:val="00DE704B"/>
    <w:rsid w:val="00DE7093"/>
    <w:rsid w:val="00DE715C"/>
    <w:rsid w:val="00DE7521"/>
    <w:rsid w:val="00DE7522"/>
    <w:rsid w:val="00DE7681"/>
    <w:rsid w:val="00DE76DA"/>
    <w:rsid w:val="00DE7B4D"/>
    <w:rsid w:val="00DE7B5C"/>
    <w:rsid w:val="00DE7C5F"/>
    <w:rsid w:val="00DE7F75"/>
    <w:rsid w:val="00DF015F"/>
    <w:rsid w:val="00DF0303"/>
    <w:rsid w:val="00DF03C4"/>
    <w:rsid w:val="00DF041B"/>
    <w:rsid w:val="00DF04A4"/>
    <w:rsid w:val="00DF0689"/>
    <w:rsid w:val="00DF09E7"/>
    <w:rsid w:val="00DF0A99"/>
    <w:rsid w:val="00DF0AAA"/>
    <w:rsid w:val="00DF0F2C"/>
    <w:rsid w:val="00DF1092"/>
    <w:rsid w:val="00DF125E"/>
    <w:rsid w:val="00DF14A3"/>
    <w:rsid w:val="00DF15BC"/>
    <w:rsid w:val="00DF16FC"/>
    <w:rsid w:val="00DF1AA5"/>
    <w:rsid w:val="00DF1C6D"/>
    <w:rsid w:val="00DF1E51"/>
    <w:rsid w:val="00DF22A7"/>
    <w:rsid w:val="00DF248A"/>
    <w:rsid w:val="00DF25B8"/>
    <w:rsid w:val="00DF292C"/>
    <w:rsid w:val="00DF2D02"/>
    <w:rsid w:val="00DF32A7"/>
    <w:rsid w:val="00DF335D"/>
    <w:rsid w:val="00DF3449"/>
    <w:rsid w:val="00DF36E1"/>
    <w:rsid w:val="00DF39AE"/>
    <w:rsid w:val="00DF39F6"/>
    <w:rsid w:val="00DF3BCB"/>
    <w:rsid w:val="00DF3DA2"/>
    <w:rsid w:val="00DF3E7A"/>
    <w:rsid w:val="00DF43CB"/>
    <w:rsid w:val="00DF4481"/>
    <w:rsid w:val="00DF4F47"/>
    <w:rsid w:val="00DF4FB1"/>
    <w:rsid w:val="00DF5146"/>
    <w:rsid w:val="00DF5384"/>
    <w:rsid w:val="00DF54B9"/>
    <w:rsid w:val="00DF5A57"/>
    <w:rsid w:val="00DF5ADA"/>
    <w:rsid w:val="00DF62A2"/>
    <w:rsid w:val="00DF62C9"/>
    <w:rsid w:val="00DF62E5"/>
    <w:rsid w:val="00DF6327"/>
    <w:rsid w:val="00DF6369"/>
    <w:rsid w:val="00DF648A"/>
    <w:rsid w:val="00DF655D"/>
    <w:rsid w:val="00DF6A99"/>
    <w:rsid w:val="00DF707C"/>
    <w:rsid w:val="00DF723B"/>
    <w:rsid w:val="00DF7442"/>
    <w:rsid w:val="00DF79BD"/>
    <w:rsid w:val="00DF7AC0"/>
    <w:rsid w:val="00DF7B25"/>
    <w:rsid w:val="00DF7B35"/>
    <w:rsid w:val="00DF7F80"/>
    <w:rsid w:val="00DF7FD1"/>
    <w:rsid w:val="00E0032E"/>
    <w:rsid w:val="00E004FE"/>
    <w:rsid w:val="00E0053E"/>
    <w:rsid w:val="00E007D4"/>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6E"/>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8D0"/>
    <w:rsid w:val="00E05BEF"/>
    <w:rsid w:val="00E05F10"/>
    <w:rsid w:val="00E0632B"/>
    <w:rsid w:val="00E06400"/>
    <w:rsid w:val="00E06677"/>
    <w:rsid w:val="00E06774"/>
    <w:rsid w:val="00E068F3"/>
    <w:rsid w:val="00E06A27"/>
    <w:rsid w:val="00E06D44"/>
    <w:rsid w:val="00E06FD6"/>
    <w:rsid w:val="00E0724A"/>
    <w:rsid w:val="00E072C2"/>
    <w:rsid w:val="00E076FA"/>
    <w:rsid w:val="00E077D6"/>
    <w:rsid w:val="00E07824"/>
    <w:rsid w:val="00E078B6"/>
    <w:rsid w:val="00E078F0"/>
    <w:rsid w:val="00E07CB4"/>
    <w:rsid w:val="00E07E96"/>
    <w:rsid w:val="00E07FB5"/>
    <w:rsid w:val="00E101EF"/>
    <w:rsid w:val="00E10312"/>
    <w:rsid w:val="00E1040D"/>
    <w:rsid w:val="00E10420"/>
    <w:rsid w:val="00E10522"/>
    <w:rsid w:val="00E1064C"/>
    <w:rsid w:val="00E106AC"/>
    <w:rsid w:val="00E107DF"/>
    <w:rsid w:val="00E108B0"/>
    <w:rsid w:val="00E10924"/>
    <w:rsid w:val="00E109C6"/>
    <w:rsid w:val="00E1104A"/>
    <w:rsid w:val="00E1110C"/>
    <w:rsid w:val="00E112DE"/>
    <w:rsid w:val="00E1136D"/>
    <w:rsid w:val="00E1158E"/>
    <w:rsid w:val="00E11636"/>
    <w:rsid w:val="00E1179C"/>
    <w:rsid w:val="00E11988"/>
    <w:rsid w:val="00E11DAF"/>
    <w:rsid w:val="00E11F96"/>
    <w:rsid w:val="00E1202C"/>
    <w:rsid w:val="00E120E9"/>
    <w:rsid w:val="00E12420"/>
    <w:rsid w:val="00E124BE"/>
    <w:rsid w:val="00E126A3"/>
    <w:rsid w:val="00E12768"/>
    <w:rsid w:val="00E127DE"/>
    <w:rsid w:val="00E128BB"/>
    <w:rsid w:val="00E12D7B"/>
    <w:rsid w:val="00E12EF1"/>
    <w:rsid w:val="00E130BD"/>
    <w:rsid w:val="00E135B0"/>
    <w:rsid w:val="00E1379A"/>
    <w:rsid w:val="00E13A62"/>
    <w:rsid w:val="00E1434A"/>
    <w:rsid w:val="00E145C2"/>
    <w:rsid w:val="00E1476D"/>
    <w:rsid w:val="00E1478A"/>
    <w:rsid w:val="00E14A7F"/>
    <w:rsid w:val="00E14D94"/>
    <w:rsid w:val="00E15084"/>
    <w:rsid w:val="00E15246"/>
    <w:rsid w:val="00E152FF"/>
    <w:rsid w:val="00E15359"/>
    <w:rsid w:val="00E1552E"/>
    <w:rsid w:val="00E155F6"/>
    <w:rsid w:val="00E156F2"/>
    <w:rsid w:val="00E158F4"/>
    <w:rsid w:val="00E15A01"/>
    <w:rsid w:val="00E15A5A"/>
    <w:rsid w:val="00E15B8D"/>
    <w:rsid w:val="00E15BF8"/>
    <w:rsid w:val="00E15C7E"/>
    <w:rsid w:val="00E15F34"/>
    <w:rsid w:val="00E1609C"/>
    <w:rsid w:val="00E160EE"/>
    <w:rsid w:val="00E164D9"/>
    <w:rsid w:val="00E165FC"/>
    <w:rsid w:val="00E1673A"/>
    <w:rsid w:val="00E16AF9"/>
    <w:rsid w:val="00E16BC1"/>
    <w:rsid w:val="00E16C3B"/>
    <w:rsid w:val="00E17127"/>
    <w:rsid w:val="00E1713B"/>
    <w:rsid w:val="00E172A6"/>
    <w:rsid w:val="00E172EC"/>
    <w:rsid w:val="00E173CF"/>
    <w:rsid w:val="00E1744D"/>
    <w:rsid w:val="00E175F0"/>
    <w:rsid w:val="00E17864"/>
    <w:rsid w:val="00E179AE"/>
    <w:rsid w:val="00E17C67"/>
    <w:rsid w:val="00E17EE0"/>
    <w:rsid w:val="00E17F13"/>
    <w:rsid w:val="00E200A9"/>
    <w:rsid w:val="00E200B6"/>
    <w:rsid w:val="00E200EA"/>
    <w:rsid w:val="00E2028C"/>
    <w:rsid w:val="00E20496"/>
    <w:rsid w:val="00E204B1"/>
    <w:rsid w:val="00E2060A"/>
    <w:rsid w:val="00E20680"/>
    <w:rsid w:val="00E20778"/>
    <w:rsid w:val="00E20A17"/>
    <w:rsid w:val="00E20A53"/>
    <w:rsid w:val="00E20DC7"/>
    <w:rsid w:val="00E20DD8"/>
    <w:rsid w:val="00E20E5E"/>
    <w:rsid w:val="00E20E6C"/>
    <w:rsid w:val="00E20FFC"/>
    <w:rsid w:val="00E20FFD"/>
    <w:rsid w:val="00E21045"/>
    <w:rsid w:val="00E210DF"/>
    <w:rsid w:val="00E214DE"/>
    <w:rsid w:val="00E2182F"/>
    <w:rsid w:val="00E21A18"/>
    <w:rsid w:val="00E21A8D"/>
    <w:rsid w:val="00E21B35"/>
    <w:rsid w:val="00E21BD8"/>
    <w:rsid w:val="00E21C45"/>
    <w:rsid w:val="00E21CF9"/>
    <w:rsid w:val="00E21D18"/>
    <w:rsid w:val="00E21DF7"/>
    <w:rsid w:val="00E2228A"/>
    <w:rsid w:val="00E222AD"/>
    <w:rsid w:val="00E2239F"/>
    <w:rsid w:val="00E22575"/>
    <w:rsid w:val="00E226AE"/>
    <w:rsid w:val="00E226CA"/>
    <w:rsid w:val="00E2285C"/>
    <w:rsid w:val="00E22B57"/>
    <w:rsid w:val="00E22D99"/>
    <w:rsid w:val="00E22E65"/>
    <w:rsid w:val="00E23348"/>
    <w:rsid w:val="00E233B2"/>
    <w:rsid w:val="00E23409"/>
    <w:rsid w:val="00E23590"/>
    <w:rsid w:val="00E2372C"/>
    <w:rsid w:val="00E2397B"/>
    <w:rsid w:val="00E23B0A"/>
    <w:rsid w:val="00E23C27"/>
    <w:rsid w:val="00E23C3B"/>
    <w:rsid w:val="00E23CF2"/>
    <w:rsid w:val="00E240A0"/>
    <w:rsid w:val="00E249E7"/>
    <w:rsid w:val="00E24A92"/>
    <w:rsid w:val="00E24AA9"/>
    <w:rsid w:val="00E24BAC"/>
    <w:rsid w:val="00E24C75"/>
    <w:rsid w:val="00E24D19"/>
    <w:rsid w:val="00E24D9B"/>
    <w:rsid w:val="00E2507E"/>
    <w:rsid w:val="00E25143"/>
    <w:rsid w:val="00E25430"/>
    <w:rsid w:val="00E25446"/>
    <w:rsid w:val="00E2551F"/>
    <w:rsid w:val="00E256A1"/>
    <w:rsid w:val="00E256EC"/>
    <w:rsid w:val="00E25735"/>
    <w:rsid w:val="00E259C5"/>
    <w:rsid w:val="00E25AFB"/>
    <w:rsid w:val="00E25DF3"/>
    <w:rsid w:val="00E25E4A"/>
    <w:rsid w:val="00E25F8A"/>
    <w:rsid w:val="00E2623C"/>
    <w:rsid w:val="00E26447"/>
    <w:rsid w:val="00E26715"/>
    <w:rsid w:val="00E26746"/>
    <w:rsid w:val="00E2690A"/>
    <w:rsid w:val="00E269C2"/>
    <w:rsid w:val="00E26A08"/>
    <w:rsid w:val="00E26A8B"/>
    <w:rsid w:val="00E26F7A"/>
    <w:rsid w:val="00E2706E"/>
    <w:rsid w:val="00E27113"/>
    <w:rsid w:val="00E2717B"/>
    <w:rsid w:val="00E275A3"/>
    <w:rsid w:val="00E275EC"/>
    <w:rsid w:val="00E27609"/>
    <w:rsid w:val="00E277F5"/>
    <w:rsid w:val="00E2780D"/>
    <w:rsid w:val="00E2795A"/>
    <w:rsid w:val="00E27AB3"/>
    <w:rsid w:val="00E27B40"/>
    <w:rsid w:val="00E27B55"/>
    <w:rsid w:val="00E27CF9"/>
    <w:rsid w:val="00E27F58"/>
    <w:rsid w:val="00E27F59"/>
    <w:rsid w:val="00E30249"/>
    <w:rsid w:val="00E303CA"/>
    <w:rsid w:val="00E305A8"/>
    <w:rsid w:val="00E30621"/>
    <w:rsid w:val="00E30994"/>
    <w:rsid w:val="00E30EE9"/>
    <w:rsid w:val="00E30F0B"/>
    <w:rsid w:val="00E30F4D"/>
    <w:rsid w:val="00E311EB"/>
    <w:rsid w:val="00E31665"/>
    <w:rsid w:val="00E31E50"/>
    <w:rsid w:val="00E31E98"/>
    <w:rsid w:val="00E326AA"/>
    <w:rsid w:val="00E326E7"/>
    <w:rsid w:val="00E3270A"/>
    <w:rsid w:val="00E32CB3"/>
    <w:rsid w:val="00E32DD0"/>
    <w:rsid w:val="00E32E99"/>
    <w:rsid w:val="00E32F21"/>
    <w:rsid w:val="00E32FE3"/>
    <w:rsid w:val="00E3302E"/>
    <w:rsid w:val="00E3313D"/>
    <w:rsid w:val="00E33243"/>
    <w:rsid w:val="00E3326F"/>
    <w:rsid w:val="00E33419"/>
    <w:rsid w:val="00E33498"/>
    <w:rsid w:val="00E334B1"/>
    <w:rsid w:val="00E3372E"/>
    <w:rsid w:val="00E34123"/>
    <w:rsid w:val="00E3414D"/>
    <w:rsid w:val="00E34179"/>
    <w:rsid w:val="00E342C3"/>
    <w:rsid w:val="00E344A1"/>
    <w:rsid w:val="00E34BDB"/>
    <w:rsid w:val="00E34C5B"/>
    <w:rsid w:val="00E34DAC"/>
    <w:rsid w:val="00E34FA0"/>
    <w:rsid w:val="00E35097"/>
    <w:rsid w:val="00E35112"/>
    <w:rsid w:val="00E3545B"/>
    <w:rsid w:val="00E35975"/>
    <w:rsid w:val="00E35A1B"/>
    <w:rsid w:val="00E35B60"/>
    <w:rsid w:val="00E35BFB"/>
    <w:rsid w:val="00E3616D"/>
    <w:rsid w:val="00E362EE"/>
    <w:rsid w:val="00E3642B"/>
    <w:rsid w:val="00E36502"/>
    <w:rsid w:val="00E366F0"/>
    <w:rsid w:val="00E36A7D"/>
    <w:rsid w:val="00E36B2A"/>
    <w:rsid w:val="00E36BFE"/>
    <w:rsid w:val="00E36EDA"/>
    <w:rsid w:val="00E36F9E"/>
    <w:rsid w:val="00E370CE"/>
    <w:rsid w:val="00E3712B"/>
    <w:rsid w:val="00E37255"/>
    <w:rsid w:val="00E375EE"/>
    <w:rsid w:val="00E37641"/>
    <w:rsid w:val="00E37753"/>
    <w:rsid w:val="00E377F6"/>
    <w:rsid w:val="00E37A48"/>
    <w:rsid w:val="00E37D1C"/>
    <w:rsid w:val="00E37D44"/>
    <w:rsid w:val="00E37E53"/>
    <w:rsid w:val="00E4034C"/>
    <w:rsid w:val="00E409A8"/>
    <w:rsid w:val="00E40BDA"/>
    <w:rsid w:val="00E41144"/>
    <w:rsid w:val="00E4122A"/>
    <w:rsid w:val="00E4153E"/>
    <w:rsid w:val="00E417AE"/>
    <w:rsid w:val="00E417D8"/>
    <w:rsid w:val="00E418AA"/>
    <w:rsid w:val="00E4197A"/>
    <w:rsid w:val="00E41DB1"/>
    <w:rsid w:val="00E41E30"/>
    <w:rsid w:val="00E41E91"/>
    <w:rsid w:val="00E4209D"/>
    <w:rsid w:val="00E421F9"/>
    <w:rsid w:val="00E42212"/>
    <w:rsid w:val="00E42767"/>
    <w:rsid w:val="00E42EDA"/>
    <w:rsid w:val="00E430BE"/>
    <w:rsid w:val="00E43309"/>
    <w:rsid w:val="00E435EC"/>
    <w:rsid w:val="00E436CF"/>
    <w:rsid w:val="00E4396B"/>
    <w:rsid w:val="00E43C58"/>
    <w:rsid w:val="00E43DB1"/>
    <w:rsid w:val="00E44398"/>
    <w:rsid w:val="00E444AC"/>
    <w:rsid w:val="00E444E4"/>
    <w:rsid w:val="00E446E9"/>
    <w:rsid w:val="00E44991"/>
    <w:rsid w:val="00E44B90"/>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BBE"/>
    <w:rsid w:val="00E47CEA"/>
    <w:rsid w:val="00E47F2C"/>
    <w:rsid w:val="00E502A6"/>
    <w:rsid w:val="00E5054D"/>
    <w:rsid w:val="00E506D1"/>
    <w:rsid w:val="00E50D2B"/>
    <w:rsid w:val="00E50D98"/>
    <w:rsid w:val="00E50E66"/>
    <w:rsid w:val="00E51105"/>
    <w:rsid w:val="00E51174"/>
    <w:rsid w:val="00E51345"/>
    <w:rsid w:val="00E51690"/>
    <w:rsid w:val="00E5173C"/>
    <w:rsid w:val="00E517EA"/>
    <w:rsid w:val="00E517F1"/>
    <w:rsid w:val="00E5186C"/>
    <w:rsid w:val="00E51E10"/>
    <w:rsid w:val="00E51EB8"/>
    <w:rsid w:val="00E51FBA"/>
    <w:rsid w:val="00E5214B"/>
    <w:rsid w:val="00E5283A"/>
    <w:rsid w:val="00E52865"/>
    <w:rsid w:val="00E52A43"/>
    <w:rsid w:val="00E52B4D"/>
    <w:rsid w:val="00E52FB0"/>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BB4"/>
    <w:rsid w:val="00E55D77"/>
    <w:rsid w:val="00E55E56"/>
    <w:rsid w:val="00E55F08"/>
    <w:rsid w:val="00E563C2"/>
    <w:rsid w:val="00E5643D"/>
    <w:rsid w:val="00E56623"/>
    <w:rsid w:val="00E568CA"/>
    <w:rsid w:val="00E56C85"/>
    <w:rsid w:val="00E56CAE"/>
    <w:rsid w:val="00E56DF0"/>
    <w:rsid w:val="00E571D7"/>
    <w:rsid w:val="00E5720B"/>
    <w:rsid w:val="00E573BE"/>
    <w:rsid w:val="00E57492"/>
    <w:rsid w:val="00E576C6"/>
    <w:rsid w:val="00E576F3"/>
    <w:rsid w:val="00E57805"/>
    <w:rsid w:val="00E57A0B"/>
    <w:rsid w:val="00E57E27"/>
    <w:rsid w:val="00E57E62"/>
    <w:rsid w:val="00E57EBB"/>
    <w:rsid w:val="00E602C6"/>
    <w:rsid w:val="00E602EB"/>
    <w:rsid w:val="00E60463"/>
    <w:rsid w:val="00E60627"/>
    <w:rsid w:val="00E606A0"/>
    <w:rsid w:val="00E608AE"/>
    <w:rsid w:val="00E60A03"/>
    <w:rsid w:val="00E60C40"/>
    <w:rsid w:val="00E60DD7"/>
    <w:rsid w:val="00E610F0"/>
    <w:rsid w:val="00E6117D"/>
    <w:rsid w:val="00E6142F"/>
    <w:rsid w:val="00E61681"/>
    <w:rsid w:val="00E6191E"/>
    <w:rsid w:val="00E61934"/>
    <w:rsid w:val="00E62380"/>
    <w:rsid w:val="00E623D8"/>
    <w:rsid w:val="00E6276F"/>
    <w:rsid w:val="00E62D5D"/>
    <w:rsid w:val="00E62D69"/>
    <w:rsid w:val="00E62EBA"/>
    <w:rsid w:val="00E62ECB"/>
    <w:rsid w:val="00E63100"/>
    <w:rsid w:val="00E63338"/>
    <w:rsid w:val="00E63493"/>
    <w:rsid w:val="00E63BD0"/>
    <w:rsid w:val="00E63CF8"/>
    <w:rsid w:val="00E63D58"/>
    <w:rsid w:val="00E63FC7"/>
    <w:rsid w:val="00E63FEB"/>
    <w:rsid w:val="00E6400D"/>
    <w:rsid w:val="00E64142"/>
    <w:rsid w:val="00E646E2"/>
    <w:rsid w:val="00E64B77"/>
    <w:rsid w:val="00E64DAB"/>
    <w:rsid w:val="00E65152"/>
    <w:rsid w:val="00E653E9"/>
    <w:rsid w:val="00E654B4"/>
    <w:rsid w:val="00E655E1"/>
    <w:rsid w:val="00E657B6"/>
    <w:rsid w:val="00E6587D"/>
    <w:rsid w:val="00E65B38"/>
    <w:rsid w:val="00E65B9A"/>
    <w:rsid w:val="00E65CC8"/>
    <w:rsid w:val="00E65D29"/>
    <w:rsid w:val="00E65D92"/>
    <w:rsid w:val="00E65E5D"/>
    <w:rsid w:val="00E65EE9"/>
    <w:rsid w:val="00E6601B"/>
    <w:rsid w:val="00E66114"/>
    <w:rsid w:val="00E6635C"/>
    <w:rsid w:val="00E66489"/>
    <w:rsid w:val="00E66763"/>
    <w:rsid w:val="00E66826"/>
    <w:rsid w:val="00E66A47"/>
    <w:rsid w:val="00E66A4E"/>
    <w:rsid w:val="00E66B27"/>
    <w:rsid w:val="00E66C14"/>
    <w:rsid w:val="00E66C23"/>
    <w:rsid w:val="00E66C27"/>
    <w:rsid w:val="00E66EF8"/>
    <w:rsid w:val="00E6751A"/>
    <w:rsid w:val="00E67589"/>
    <w:rsid w:val="00E679DE"/>
    <w:rsid w:val="00E67CC5"/>
    <w:rsid w:val="00E70096"/>
    <w:rsid w:val="00E70111"/>
    <w:rsid w:val="00E701DF"/>
    <w:rsid w:val="00E70311"/>
    <w:rsid w:val="00E70320"/>
    <w:rsid w:val="00E703EE"/>
    <w:rsid w:val="00E70B17"/>
    <w:rsid w:val="00E70ED0"/>
    <w:rsid w:val="00E71149"/>
    <w:rsid w:val="00E7174B"/>
    <w:rsid w:val="00E71889"/>
    <w:rsid w:val="00E718F2"/>
    <w:rsid w:val="00E71A2C"/>
    <w:rsid w:val="00E71A69"/>
    <w:rsid w:val="00E71FCA"/>
    <w:rsid w:val="00E71FE8"/>
    <w:rsid w:val="00E723B4"/>
    <w:rsid w:val="00E72553"/>
    <w:rsid w:val="00E728C1"/>
    <w:rsid w:val="00E72903"/>
    <w:rsid w:val="00E729EA"/>
    <w:rsid w:val="00E72B89"/>
    <w:rsid w:val="00E72F97"/>
    <w:rsid w:val="00E731A6"/>
    <w:rsid w:val="00E73330"/>
    <w:rsid w:val="00E73522"/>
    <w:rsid w:val="00E737B7"/>
    <w:rsid w:val="00E737EB"/>
    <w:rsid w:val="00E73860"/>
    <w:rsid w:val="00E738ED"/>
    <w:rsid w:val="00E73A52"/>
    <w:rsid w:val="00E73BF3"/>
    <w:rsid w:val="00E73F61"/>
    <w:rsid w:val="00E74079"/>
    <w:rsid w:val="00E74173"/>
    <w:rsid w:val="00E742DA"/>
    <w:rsid w:val="00E74451"/>
    <w:rsid w:val="00E7463C"/>
    <w:rsid w:val="00E74B0A"/>
    <w:rsid w:val="00E74E19"/>
    <w:rsid w:val="00E74E58"/>
    <w:rsid w:val="00E75133"/>
    <w:rsid w:val="00E751C5"/>
    <w:rsid w:val="00E75207"/>
    <w:rsid w:val="00E7559B"/>
    <w:rsid w:val="00E75991"/>
    <w:rsid w:val="00E75B30"/>
    <w:rsid w:val="00E75E0B"/>
    <w:rsid w:val="00E7624B"/>
    <w:rsid w:val="00E762C6"/>
    <w:rsid w:val="00E76385"/>
    <w:rsid w:val="00E76562"/>
    <w:rsid w:val="00E768C2"/>
    <w:rsid w:val="00E76AB4"/>
    <w:rsid w:val="00E76B2A"/>
    <w:rsid w:val="00E76BC6"/>
    <w:rsid w:val="00E76DAF"/>
    <w:rsid w:val="00E76DF2"/>
    <w:rsid w:val="00E771C4"/>
    <w:rsid w:val="00E772D9"/>
    <w:rsid w:val="00E77519"/>
    <w:rsid w:val="00E779F6"/>
    <w:rsid w:val="00E77A3D"/>
    <w:rsid w:val="00E77A66"/>
    <w:rsid w:val="00E77ABF"/>
    <w:rsid w:val="00E77BD2"/>
    <w:rsid w:val="00E77DE9"/>
    <w:rsid w:val="00E80104"/>
    <w:rsid w:val="00E8039E"/>
    <w:rsid w:val="00E8071F"/>
    <w:rsid w:val="00E80A39"/>
    <w:rsid w:val="00E80BDA"/>
    <w:rsid w:val="00E810DA"/>
    <w:rsid w:val="00E81346"/>
    <w:rsid w:val="00E81797"/>
    <w:rsid w:val="00E817E1"/>
    <w:rsid w:val="00E8188F"/>
    <w:rsid w:val="00E818C7"/>
    <w:rsid w:val="00E81A06"/>
    <w:rsid w:val="00E81F03"/>
    <w:rsid w:val="00E82007"/>
    <w:rsid w:val="00E824DE"/>
    <w:rsid w:val="00E82534"/>
    <w:rsid w:val="00E82BD4"/>
    <w:rsid w:val="00E83001"/>
    <w:rsid w:val="00E8327D"/>
    <w:rsid w:val="00E832DE"/>
    <w:rsid w:val="00E835B6"/>
    <w:rsid w:val="00E835BC"/>
    <w:rsid w:val="00E8373F"/>
    <w:rsid w:val="00E8381E"/>
    <w:rsid w:val="00E83912"/>
    <w:rsid w:val="00E83985"/>
    <w:rsid w:val="00E83E08"/>
    <w:rsid w:val="00E84423"/>
    <w:rsid w:val="00E844F8"/>
    <w:rsid w:val="00E845C5"/>
    <w:rsid w:val="00E847A8"/>
    <w:rsid w:val="00E84948"/>
    <w:rsid w:val="00E84A92"/>
    <w:rsid w:val="00E84AB1"/>
    <w:rsid w:val="00E84B20"/>
    <w:rsid w:val="00E84CCD"/>
    <w:rsid w:val="00E84D69"/>
    <w:rsid w:val="00E84E48"/>
    <w:rsid w:val="00E851E6"/>
    <w:rsid w:val="00E85455"/>
    <w:rsid w:val="00E85B34"/>
    <w:rsid w:val="00E85C55"/>
    <w:rsid w:val="00E85D00"/>
    <w:rsid w:val="00E85DEF"/>
    <w:rsid w:val="00E85F9D"/>
    <w:rsid w:val="00E860EF"/>
    <w:rsid w:val="00E863F8"/>
    <w:rsid w:val="00E8653F"/>
    <w:rsid w:val="00E86714"/>
    <w:rsid w:val="00E868A5"/>
    <w:rsid w:val="00E8691B"/>
    <w:rsid w:val="00E86A4B"/>
    <w:rsid w:val="00E8702A"/>
    <w:rsid w:val="00E8709F"/>
    <w:rsid w:val="00E871D3"/>
    <w:rsid w:val="00E8724F"/>
    <w:rsid w:val="00E876C8"/>
    <w:rsid w:val="00E87746"/>
    <w:rsid w:val="00E879E8"/>
    <w:rsid w:val="00E87D75"/>
    <w:rsid w:val="00E87EEE"/>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11AB"/>
    <w:rsid w:val="00E915D9"/>
    <w:rsid w:val="00E91613"/>
    <w:rsid w:val="00E91AD2"/>
    <w:rsid w:val="00E91B58"/>
    <w:rsid w:val="00E91BE9"/>
    <w:rsid w:val="00E91EE6"/>
    <w:rsid w:val="00E91F55"/>
    <w:rsid w:val="00E91FC5"/>
    <w:rsid w:val="00E91FCD"/>
    <w:rsid w:val="00E92501"/>
    <w:rsid w:val="00E92571"/>
    <w:rsid w:val="00E92ABD"/>
    <w:rsid w:val="00E92B54"/>
    <w:rsid w:val="00E92E1D"/>
    <w:rsid w:val="00E92E90"/>
    <w:rsid w:val="00E934EE"/>
    <w:rsid w:val="00E9350C"/>
    <w:rsid w:val="00E937A3"/>
    <w:rsid w:val="00E93855"/>
    <w:rsid w:val="00E93CCA"/>
    <w:rsid w:val="00E93D2A"/>
    <w:rsid w:val="00E93E45"/>
    <w:rsid w:val="00E940F8"/>
    <w:rsid w:val="00E94453"/>
    <w:rsid w:val="00E945F5"/>
    <w:rsid w:val="00E94624"/>
    <w:rsid w:val="00E94662"/>
    <w:rsid w:val="00E947F9"/>
    <w:rsid w:val="00E9483B"/>
    <w:rsid w:val="00E94C45"/>
    <w:rsid w:val="00E94F4D"/>
    <w:rsid w:val="00E951E9"/>
    <w:rsid w:val="00E95522"/>
    <w:rsid w:val="00E95669"/>
    <w:rsid w:val="00E958FC"/>
    <w:rsid w:val="00E95A29"/>
    <w:rsid w:val="00E95A4A"/>
    <w:rsid w:val="00E95F06"/>
    <w:rsid w:val="00E96000"/>
    <w:rsid w:val="00E96481"/>
    <w:rsid w:val="00E9649E"/>
    <w:rsid w:val="00E96599"/>
    <w:rsid w:val="00E97234"/>
    <w:rsid w:val="00E97310"/>
    <w:rsid w:val="00E975E3"/>
    <w:rsid w:val="00E97607"/>
    <w:rsid w:val="00E9763B"/>
    <w:rsid w:val="00E97664"/>
    <w:rsid w:val="00E97858"/>
    <w:rsid w:val="00E979A0"/>
    <w:rsid w:val="00E97B08"/>
    <w:rsid w:val="00E97BB2"/>
    <w:rsid w:val="00E97D72"/>
    <w:rsid w:val="00E97E3A"/>
    <w:rsid w:val="00E97F81"/>
    <w:rsid w:val="00E97F86"/>
    <w:rsid w:val="00EA0267"/>
    <w:rsid w:val="00EA0487"/>
    <w:rsid w:val="00EA07EB"/>
    <w:rsid w:val="00EA0B2C"/>
    <w:rsid w:val="00EA0C52"/>
    <w:rsid w:val="00EA1487"/>
    <w:rsid w:val="00EA14FF"/>
    <w:rsid w:val="00EA150B"/>
    <w:rsid w:val="00EA17DE"/>
    <w:rsid w:val="00EA1A70"/>
    <w:rsid w:val="00EA1D0D"/>
    <w:rsid w:val="00EA1E99"/>
    <w:rsid w:val="00EA20DE"/>
    <w:rsid w:val="00EA21FD"/>
    <w:rsid w:val="00EA2431"/>
    <w:rsid w:val="00EA25C1"/>
    <w:rsid w:val="00EA27B5"/>
    <w:rsid w:val="00EA2919"/>
    <w:rsid w:val="00EA2A50"/>
    <w:rsid w:val="00EA2B9D"/>
    <w:rsid w:val="00EA30F5"/>
    <w:rsid w:val="00EA31AF"/>
    <w:rsid w:val="00EA3275"/>
    <w:rsid w:val="00EA33A1"/>
    <w:rsid w:val="00EA3591"/>
    <w:rsid w:val="00EA362D"/>
    <w:rsid w:val="00EA3672"/>
    <w:rsid w:val="00EA374D"/>
    <w:rsid w:val="00EA3992"/>
    <w:rsid w:val="00EA39BB"/>
    <w:rsid w:val="00EA3A5C"/>
    <w:rsid w:val="00EA3CF7"/>
    <w:rsid w:val="00EA3F08"/>
    <w:rsid w:val="00EA3F95"/>
    <w:rsid w:val="00EA4395"/>
    <w:rsid w:val="00EA447D"/>
    <w:rsid w:val="00EA452B"/>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93"/>
    <w:rsid w:val="00EA5DEB"/>
    <w:rsid w:val="00EA616E"/>
    <w:rsid w:val="00EA63DA"/>
    <w:rsid w:val="00EA641C"/>
    <w:rsid w:val="00EA6527"/>
    <w:rsid w:val="00EA652C"/>
    <w:rsid w:val="00EA6596"/>
    <w:rsid w:val="00EA678B"/>
    <w:rsid w:val="00EA6C67"/>
    <w:rsid w:val="00EA6D31"/>
    <w:rsid w:val="00EA6D34"/>
    <w:rsid w:val="00EA6D40"/>
    <w:rsid w:val="00EA743C"/>
    <w:rsid w:val="00EA7555"/>
    <w:rsid w:val="00EA7C1F"/>
    <w:rsid w:val="00EA7DB6"/>
    <w:rsid w:val="00EA7E50"/>
    <w:rsid w:val="00EB0056"/>
    <w:rsid w:val="00EB01B5"/>
    <w:rsid w:val="00EB039B"/>
    <w:rsid w:val="00EB05BF"/>
    <w:rsid w:val="00EB0910"/>
    <w:rsid w:val="00EB0A69"/>
    <w:rsid w:val="00EB0C20"/>
    <w:rsid w:val="00EB0C89"/>
    <w:rsid w:val="00EB11BB"/>
    <w:rsid w:val="00EB12F7"/>
    <w:rsid w:val="00EB1495"/>
    <w:rsid w:val="00EB1696"/>
    <w:rsid w:val="00EB1A4F"/>
    <w:rsid w:val="00EB2050"/>
    <w:rsid w:val="00EB2070"/>
    <w:rsid w:val="00EB20ED"/>
    <w:rsid w:val="00EB2524"/>
    <w:rsid w:val="00EB25A8"/>
    <w:rsid w:val="00EB268D"/>
    <w:rsid w:val="00EB2833"/>
    <w:rsid w:val="00EB2A0D"/>
    <w:rsid w:val="00EB2AA3"/>
    <w:rsid w:val="00EB2B86"/>
    <w:rsid w:val="00EB2E7F"/>
    <w:rsid w:val="00EB322E"/>
    <w:rsid w:val="00EB33EA"/>
    <w:rsid w:val="00EB344D"/>
    <w:rsid w:val="00EB354B"/>
    <w:rsid w:val="00EB3706"/>
    <w:rsid w:val="00EB3B60"/>
    <w:rsid w:val="00EB3C68"/>
    <w:rsid w:val="00EB4163"/>
    <w:rsid w:val="00EB4626"/>
    <w:rsid w:val="00EB4771"/>
    <w:rsid w:val="00EB49DA"/>
    <w:rsid w:val="00EB49EE"/>
    <w:rsid w:val="00EB4F0C"/>
    <w:rsid w:val="00EB505A"/>
    <w:rsid w:val="00EB50E8"/>
    <w:rsid w:val="00EB517C"/>
    <w:rsid w:val="00EB535A"/>
    <w:rsid w:val="00EB55D4"/>
    <w:rsid w:val="00EB571D"/>
    <w:rsid w:val="00EB57BC"/>
    <w:rsid w:val="00EB57E1"/>
    <w:rsid w:val="00EB5A42"/>
    <w:rsid w:val="00EB5AFD"/>
    <w:rsid w:val="00EB5ED1"/>
    <w:rsid w:val="00EB5ED3"/>
    <w:rsid w:val="00EB6055"/>
    <w:rsid w:val="00EB62F8"/>
    <w:rsid w:val="00EB63EC"/>
    <w:rsid w:val="00EB6577"/>
    <w:rsid w:val="00EB68CB"/>
    <w:rsid w:val="00EB6935"/>
    <w:rsid w:val="00EB699B"/>
    <w:rsid w:val="00EB6A4C"/>
    <w:rsid w:val="00EB6F10"/>
    <w:rsid w:val="00EB7101"/>
    <w:rsid w:val="00EB736A"/>
    <w:rsid w:val="00EB74AF"/>
    <w:rsid w:val="00EB7817"/>
    <w:rsid w:val="00EB7A9C"/>
    <w:rsid w:val="00EB7B6D"/>
    <w:rsid w:val="00EB7CE7"/>
    <w:rsid w:val="00EC02E4"/>
    <w:rsid w:val="00EC05BF"/>
    <w:rsid w:val="00EC05E4"/>
    <w:rsid w:val="00EC064C"/>
    <w:rsid w:val="00EC087C"/>
    <w:rsid w:val="00EC097E"/>
    <w:rsid w:val="00EC0BD8"/>
    <w:rsid w:val="00EC0EEF"/>
    <w:rsid w:val="00EC0FCE"/>
    <w:rsid w:val="00EC150D"/>
    <w:rsid w:val="00EC155F"/>
    <w:rsid w:val="00EC16F0"/>
    <w:rsid w:val="00EC198C"/>
    <w:rsid w:val="00EC1AEE"/>
    <w:rsid w:val="00EC1B34"/>
    <w:rsid w:val="00EC1C20"/>
    <w:rsid w:val="00EC1E22"/>
    <w:rsid w:val="00EC1F84"/>
    <w:rsid w:val="00EC1F9B"/>
    <w:rsid w:val="00EC23D1"/>
    <w:rsid w:val="00EC26B0"/>
    <w:rsid w:val="00EC2952"/>
    <w:rsid w:val="00EC2A92"/>
    <w:rsid w:val="00EC2C22"/>
    <w:rsid w:val="00EC2C76"/>
    <w:rsid w:val="00EC2C9B"/>
    <w:rsid w:val="00EC2DEB"/>
    <w:rsid w:val="00EC3093"/>
    <w:rsid w:val="00EC326F"/>
    <w:rsid w:val="00EC35B0"/>
    <w:rsid w:val="00EC35C2"/>
    <w:rsid w:val="00EC3FA7"/>
    <w:rsid w:val="00EC4232"/>
    <w:rsid w:val="00EC42CC"/>
    <w:rsid w:val="00EC42D6"/>
    <w:rsid w:val="00EC43AF"/>
    <w:rsid w:val="00EC43D1"/>
    <w:rsid w:val="00EC442F"/>
    <w:rsid w:val="00EC484D"/>
    <w:rsid w:val="00EC4AF4"/>
    <w:rsid w:val="00EC4B6B"/>
    <w:rsid w:val="00EC4C41"/>
    <w:rsid w:val="00EC4D86"/>
    <w:rsid w:val="00EC4E76"/>
    <w:rsid w:val="00EC4EDA"/>
    <w:rsid w:val="00EC4F00"/>
    <w:rsid w:val="00EC5247"/>
    <w:rsid w:val="00EC53B8"/>
    <w:rsid w:val="00EC5580"/>
    <w:rsid w:val="00EC55D5"/>
    <w:rsid w:val="00EC5AE6"/>
    <w:rsid w:val="00EC5AF3"/>
    <w:rsid w:val="00EC5CA9"/>
    <w:rsid w:val="00EC5D1A"/>
    <w:rsid w:val="00EC5FE7"/>
    <w:rsid w:val="00EC626D"/>
    <w:rsid w:val="00EC628C"/>
    <w:rsid w:val="00EC6439"/>
    <w:rsid w:val="00EC6ACB"/>
    <w:rsid w:val="00EC6EF6"/>
    <w:rsid w:val="00EC6F76"/>
    <w:rsid w:val="00ED0B0A"/>
    <w:rsid w:val="00ED0B93"/>
    <w:rsid w:val="00ED0C3D"/>
    <w:rsid w:val="00ED0C48"/>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7D2"/>
    <w:rsid w:val="00ED29DA"/>
    <w:rsid w:val="00ED2CDC"/>
    <w:rsid w:val="00ED2E6D"/>
    <w:rsid w:val="00ED2F9C"/>
    <w:rsid w:val="00ED3153"/>
    <w:rsid w:val="00ED32AB"/>
    <w:rsid w:val="00ED3343"/>
    <w:rsid w:val="00ED358D"/>
    <w:rsid w:val="00ED3D5C"/>
    <w:rsid w:val="00ED4147"/>
    <w:rsid w:val="00ED42D3"/>
    <w:rsid w:val="00ED430B"/>
    <w:rsid w:val="00ED43F7"/>
    <w:rsid w:val="00ED460D"/>
    <w:rsid w:val="00ED4720"/>
    <w:rsid w:val="00ED4758"/>
    <w:rsid w:val="00ED47C9"/>
    <w:rsid w:val="00ED4870"/>
    <w:rsid w:val="00ED48D7"/>
    <w:rsid w:val="00ED48E0"/>
    <w:rsid w:val="00ED49AA"/>
    <w:rsid w:val="00ED49DF"/>
    <w:rsid w:val="00ED4AC7"/>
    <w:rsid w:val="00ED4BD4"/>
    <w:rsid w:val="00ED4DB0"/>
    <w:rsid w:val="00ED4DDF"/>
    <w:rsid w:val="00ED4FCA"/>
    <w:rsid w:val="00ED544F"/>
    <w:rsid w:val="00ED550B"/>
    <w:rsid w:val="00ED5CEF"/>
    <w:rsid w:val="00ED5D0B"/>
    <w:rsid w:val="00ED5DF1"/>
    <w:rsid w:val="00ED5E30"/>
    <w:rsid w:val="00ED6229"/>
    <w:rsid w:val="00ED65C0"/>
    <w:rsid w:val="00ED664E"/>
    <w:rsid w:val="00ED6A74"/>
    <w:rsid w:val="00ED6AFC"/>
    <w:rsid w:val="00ED6B5A"/>
    <w:rsid w:val="00ED6BE8"/>
    <w:rsid w:val="00ED6D2C"/>
    <w:rsid w:val="00ED6EA7"/>
    <w:rsid w:val="00ED725A"/>
    <w:rsid w:val="00ED7269"/>
    <w:rsid w:val="00ED7364"/>
    <w:rsid w:val="00ED73AC"/>
    <w:rsid w:val="00ED75FE"/>
    <w:rsid w:val="00ED764F"/>
    <w:rsid w:val="00ED7739"/>
    <w:rsid w:val="00ED7CD5"/>
    <w:rsid w:val="00ED7E04"/>
    <w:rsid w:val="00ED7F8F"/>
    <w:rsid w:val="00EE0148"/>
    <w:rsid w:val="00EE0493"/>
    <w:rsid w:val="00EE04B1"/>
    <w:rsid w:val="00EE068E"/>
    <w:rsid w:val="00EE1158"/>
    <w:rsid w:val="00EE14F9"/>
    <w:rsid w:val="00EE159D"/>
    <w:rsid w:val="00EE164C"/>
    <w:rsid w:val="00EE1B08"/>
    <w:rsid w:val="00EE1CBD"/>
    <w:rsid w:val="00EE1D5D"/>
    <w:rsid w:val="00EE248F"/>
    <w:rsid w:val="00EE24B8"/>
    <w:rsid w:val="00EE2919"/>
    <w:rsid w:val="00EE2A6D"/>
    <w:rsid w:val="00EE2BE0"/>
    <w:rsid w:val="00EE2CE0"/>
    <w:rsid w:val="00EE2E05"/>
    <w:rsid w:val="00EE2F9C"/>
    <w:rsid w:val="00EE3495"/>
    <w:rsid w:val="00EE35AC"/>
    <w:rsid w:val="00EE36D5"/>
    <w:rsid w:val="00EE3837"/>
    <w:rsid w:val="00EE3946"/>
    <w:rsid w:val="00EE3FD5"/>
    <w:rsid w:val="00EE3FE1"/>
    <w:rsid w:val="00EE412C"/>
    <w:rsid w:val="00EE484D"/>
    <w:rsid w:val="00EE495E"/>
    <w:rsid w:val="00EE4C13"/>
    <w:rsid w:val="00EE4F2D"/>
    <w:rsid w:val="00EE5236"/>
    <w:rsid w:val="00EE544B"/>
    <w:rsid w:val="00EE5A10"/>
    <w:rsid w:val="00EE5DE2"/>
    <w:rsid w:val="00EE600F"/>
    <w:rsid w:val="00EE613D"/>
    <w:rsid w:val="00EE61AE"/>
    <w:rsid w:val="00EE6451"/>
    <w:rsid w:val="00EE6767"/>
    <w:rsid w:val="00EE6796"/>
    <w:rsid w:val="00EE690A"/>
    <w:rsid w:val="00EE6945"/>
    <w:rsid w:val="00EE6B07"/>
    <w:rsid w:val="00EE6CD3"/>
    <w:rsid w:val="00EE6D76"/>
    <w:rsid w:val="00EE70D5"/>
    <w:rsid w:val="00EE7192"/>
    <w:rsid w:val="00EE74F2"/>
    <w:rsid w:val="00EE75B7"/>
    <w:rsid w:val="00EE75BA"/>
    <w:rsid w:val="00EE793A"/>
    <w:rsid w:val="00EE7A4C"/>
    <w:rsid w:val="00EE7B51"/>
    <w:rsid w:val="00EE7DE7"/>
    <w:rsid w:val="00EE7E3B"/>
    <w:rsid w:val="00EE7E6B"/>
    <w:rsid w:val="00EE7EDC"/>
    <w:rsid w:val="00EF005F"/>
    <w:rsid w:val="00EF0239"/>
    <w:rsid w:val="00EF0405"/>
    <w:rsid w:val="00EF0437"/>
    <w:rsid w:val="00EF0642"/>
    <w:rsid w:val="00EF069A"/>
    <w:rsid w:val="00EF0815"/>
    <w:rsid w:val="00EF0975"/>
    <w:rsid w:val="00EF0A1A"/>
    <w:rsid w:val="00EF0AB9"/>
    <w:rsid w:val="00EF0E61"/>
    <w:rsid w:val="00EF11B5"/>
    <w:rsid w:val="00EF129C"/>
    <w:rsid w:val="00EF15CE"/>
    <w:rsid w:val="00EF1915"/>
    <w:rsid w:val="00EF1938"/>
    <w:rsid w:val="00EF1F86"/>
    <w:rsid w:val="00EF1FAF"/>
    <w:rsid w:val="00EF2069"/>
    <w:rsid w:val="00EF21F5"/>
    <w:rsid w:val="00EF22EA"/>
    <w:rsid w:val="00EF2481"/>
    <w:rsid w:val="00EF24BE"/>
    <w:rsid w:val="00EF26FC"/>
    <w:rsid w:val="00EF2845"/>
    <w:rsid w:val="00EF285A"/>
    <w:rsid w:val="00EF3101"/>
    <w:rsid w:val="00EF3223"/>
    <w:rsid w:val="00EF3238"/>
    <w:rsid w:val="00EF345F"/>
    <w:rsid w:val="00EF367C"/>
    <w:rsid w:val="00EF36A3"/>
    <w:rsid w:val="00EF36F4"/>
    <w:rsid w:val="00EF3856"/>
    <w:rsid w:val="00EF38C8"/>
    <w:rsid w:val="00EF391E"/>
    <w:rsid w:val="00EF40FB"/>
    <w:rsid w:val="00EF4177"/>
    <w:rsid w:val="00EF436E"/>
    <w:rsid w:val="00EF4456"/>
    <w:rsid w:val="00EF470E"/>
    <w:rsid w:val="00EF4A70"/>
    <w:rsid w:val="00EF4D33"/>
    <w:rsid w:val="00EF4D6F"/>
    <w:rsid w:val="00EF4F05"/>
    <w:rsid w:val="00EF5074"/>
    <w:rsid w:val="00EF50C7"/>
    <w:rsid w:val="00EF516A"/>
    <w:rsid w:val="00EF5934"/>
    <w:rsid w:val="00EF5A60"/>
    <w:rsid w:val="00EF5A8D"/>
    <w:rsid w:val="00EF5EDF"/>
    <w:rsid w:val="00EF5F02"/>
    <w:rsid w:val="00EF5FBA"/>
    <w:rsid w:val="00EF6266"/>
    <w:rsid w:val="00EF6380"/>
    <w:rsid w:val="00EF63F8"/>
    <w:rsid w:val="00EF66B1"/>
    <w:rsid w:val="00EF6A92"/>
    <w:rsid w:val="00EF75A1"/>
    <w:rsid w:val="00EF79B3"/>
    <w:rsid w:val="00EF7AF6"/>
    <w:rsid w:val="00EF7B05"/>
    <w:rsid w:val="00EF7B4F"/>
    <w:rsid w:val="00EF7B59"/>
    <w:rsid w:val="00EF7C1E"/>
    <w:rsid w:val="00EF7D31"/>
    <w:rsid w:val="00EF7E8A"/>
    <w:rsid w:val="00EF7FD9"/>
    <w:rsid w:val="00F00212"/>
    <w:rsid w:val="00F002F2"/>
    <w:rsid w:val="00F00510"/>
    <w:rsid w:val="00F005AD"/>
    <w:rsid w:val="00F005D9"/>
    <w:rsid w:val="00F00A21"/>
    <w:rsid w:val="00F00B53"/>
    <w:rsid w:val="00F00E3B"/>
    <w:rsid w:val="00F00F7B"/>
    <w:rsid w:val="00F011E5"/>
    <w:rsid w:val="00F015C3"/>
    <w:rsid w:val="00F01A27"/>
    <w:rsid w:val="00F01D80"/>
    <w:rsid w:val="00F01DDC"/>
    <w:rsid w:val="00F01EBF"/>
    <w:rsid w:val="00F01F21"/>
    <w:rsid w:val="00F01F56"/>
    <w:rsid w:val="00F02350"/>
    <w:rsid w:val="00F0236D"/>
    <w:rsid w:val="00F02577"/>
    <w:rsid w:val="00F02A5D"/>
    <w:rsid w:val="00F02A64"/>
    <w:rsid w:val="00F02C55"/>
    <w:rsid w:val="00F02CCA"/>
    <w:rsid w:val="00F02CCE"/>
    <w:rsid w:val="00F02FE0"/>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DEA"/>
    <w:rsid w:val="00F05025"/>
    <w:rsid w:val="00F052EC"/>
    <w:rsid w:val="00F057BE"/>
    <w:rsid w:val="00F0585D"/>
    <w:rsid w:val="00F0587A"/>
    <w:rsid w:val="00F05A40"/>
    <w:rsid w:val="00F05B5B"/>
    <w:rsid w:val="00F05F57"/>
    <w:rsid w:val="00F06117"/>
    <w:rsid w:val="00F065F6"/>
    <w:rsid w:val="00F06658"/>
    <w:rsid w:val="00F06872"/>
    <w:rsid w:val="00F06BEA"/>
    <w:rsid w:val="00F0729A"/>
    <w:rsid w:val="00F0737B"/>
    <w:rsid w:val="00F07976"/>
    <w:rsid w:val="00F07AF1"/>
    <w:rsid w:val="00F07B32"/>
    <w:rsid w:val="00F07B8D"/>
    <w:rsid w:val="00F1001C"/>
    <w:rsid w:val="00F100D5"/>
    <w:rsid w:val="00F101BC"/>
    <w:rsid w:val="00F102BB"/>
    <w:rsid w:val="00F10728"/>
    <w:rsid w:val="00F10769"/>
    <w:rsid w:val="00F1077A"/>
    <w:rsid w:val="00F10A41"/>
    <w:rsid w:val="00F10AC8"/>
    <w:rsid w:val="00F10EBB"/>
    <w:rsid w:val="00F11681"/>
    <w:rsid w:val="00F11689"/>
    <w:rsid w:val="00F11799"/>
    <w:rsid w:val="00F11A06"/>
    <w:rsid w:val="00F11D98"/>
    <w:rsid w:val="00F11EAC"/>
    <w:rsid w:val="00F11FB8"/>
    <w:rsid w:val="00F121ED"/>
    <w:rsid w:val="00F127E6"/>
    <w:rsid w:val="00F12921"/>
    <w:rsid w:val="00F129A2"/>
    <w:rsid w:val="00F12B92"/>
    <w:rsid w:val="00F12DB4"/>
    <w:rsid w:val="00F1304F"/>
    <w:rsid w:val="00F1309D"/>
    <w:rsid w:val="00F13235"/>
    <w:rsid w:val="00F133B5"/>
    <w:rsid w:val="00F1361B"/>
    <w:rsid w:val="00F13624"/>
    <w:rsid w:val="00F13654"/>
    <w:rsid w:val="00F136DB"/>
    <w:rsid w:val="00F1380A"/>
    <w:rsid w:val="00F13830"/>
    <w:rsid w:val="00F1397D"/>
    <w:rsid w:val="00F13F33"/>
    <w:rsid w:val="00F140F3"/>
    <w:rsid w:val="00F14116"/>
    <w:rsid w:val="00F1429C"/>
    <w:rsid w:val="00F142E3"/>
    <w:rsid w:val="00F14504"/>
    <w:rsid w:val="00F1450A"/>
    <w:rsid w:val="00F149B2"/>
    <w:rsid w:val="00F149F6"/>
    <w:rsid w:val="00F14A22"/>
    <w:rsid w:val="00F1516F"/>
    <w:rsid w:val="00F153B6"/>
    <w:rsid w:val="00F15515"/>
    <w:rsid w:val="00F156C4"/>
    <w:rsid w:val="00F156E5"/>
    <w:rsid w:val="00F159A7"/>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B8"/>
    <w:rsid w:val="00F1762C"/>
    <w:rsid w:val="00F17C56"/>
    <w:rsid w:val="00F203BC"/>
    <w:rsid w:val="00F20445"/>
    <w:rsid w:val="00F20A75"/>
    <w:rsid w:val="00F20D71"/>
    <w:rsid w:val="00F20DB2"/>
    <w:rsid w:val="00F2135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4D"/>
    <w:rsid w:val="00F23401"/>
    <w:rsid w:val="00F2356A"/>
    <w:rsid w:val="00F235CA"/>
    <w:rsid w:val="00F23771"/>
    <w:rsid w:val="00F23905"/>
    <w:rsid w:val="00F23B3F"/>
    <w:rsid w:val="00F23BFE"/>
    <w:rsid w:val="00F23CD1"/>
    <w:rsid w:val="00F24064"/>
    <w:rsid w:val="00F2408C"/>
    <w:rsid w:val="00F2463E"/>
    <w:rsid w:val="00F248AB"/>
    <w:rsid w:val="00F24AF9"/>
    <w:rsid w:val="00F24B16"/>
    <w:rsid w:val="00F24D79"/>
    <w:rsid w:val="00F24F57"/>
    <w:rsid w:val="00F251CD"/>
    <w:rsid w:val="00F253AA"/>
    <w:rsid w:val="00F257F9"/>
    <w:rsid w:val="00F257FC"/>
    <w:rsid w:val="00F25C48"/>
    <w:rsid w:val="00F25C65"/>
    <w:rsid w:val="00F25CF0"/>
    <w:rsid w:val="00F25D7C"/>
    <w:rsid w:val="00F25E0E"/>
    <w:rsid w:val="00F25E18"/>
    <w:rsid w:val="00F26042"/>
    <w:rsid w:val="00F2630C"/>
    <w:rsid w:val="00F2632F"/>
    <w:rsid w:val="00F264DE"/>
    <w:rsid w:val="00F269CC"/>
    <w:rsid w:val="00F26AB4"/>
    <w:rsid w:val="00F26BF5"/>
    <w:rsid w:val="00F27000"/>
    <w:rsid w:val="00F271F0"/>
    <w:rsid w:val="00F274CD"/>
    <w:rsid w:val="00F274FC"/>
    <w:rsid w:val="00F27758"/>
    <w:rsid w:val="00F27874"/>
    <w:rsid w:val="00F27BF9"/>
    <w:rsid w:val="00F27D0D"/>
    <w:rsid w:val="00F27D65"/>
    <w:rsid w:val="00F30073"/>
    <w:rsid w:val="00F30313"/>
    <w:rsid w:val="00F305D1"/>
    <w:rsid w:val="00F30729"/>
    <w:rsid w:val="00F3168B"/>
    <w:rsid w:val="00F31821"/>
    <w:rsid w:val="00F31DE5"/>
    <w:rsid w:val="00F31FC9"/>
    <w:rsid w:val="00F32379"/>
    <w:rsid w:val="00F32702"/>
    <w:rsid w:val="00F32C2F"/>
    <w:rsid w:val="00F32D93"/>
    <w:rsid w:val="00F32FFC"/>
    <w:rsid w:val="00F33477"/>
    <w:rsid w:val="00F335ED"/>
    <w:rsid w:val="00F33879"/>
    <w:rsid w:val="00F33A78"/>
    <w:rsid w:val="00F33EB4"/>
    <w:rsid w:val="00F33EFB"/>
    <w:rsid w:val="00F3403C"/>
    <w:rsid w:val="00F34396"/>
    <w:rsid w:val="00F345DD"/>
    <w:rsid w:val="00F34754"/>
    <w:rsid w:val="00F349C7"/>
    <w:rsid w:val="00F34CF8"/>
    <w:rsid w:val="00F34E33"/>
    <w:rsid w:val="00F35219"/>
    <w:rsid w:val="00F353D0"/>
    <w:rsid w:val="00F3593E"/>
    <w:rsid w:val="00F35A12"/>
    <w:rsid w:val="00F35BB1"/>
    <w:rsid w:val="00F362BD"/>
    <w:rsid w:val="00F3646D"/>
    <w:rsid w:val="00F364D2"/>
    <w:rsid w:val="00F364FC"/>
    <w:rsid w:val="00F36634"/>
    <w:rsid w:val="00F3681D"/>
    <w:rsid w:val="00F36835"/>
    <w:rsid w:val="00F369FC"/>
    <w:rsid w:val="00F36B5B"/>
    <w:rsid w:val="00F37135"/>
    <w:rsid w:val="00F37293"/>
    <w:rsid w:val="00F3729B"/>
    <w:rsid w:val="00F373EB"/>
    <w:rsid w:val="00F3740F"/>
    <w:rsid w:val="00F37619"/>
    <w:rsid w:val="00F3762F"/>
    <w:rsid w:val="00F3765F"/>
    <w:rsid w:val="00F37820"/>
    <w:rsid w:val="00F37C1B"/>
    <w:rsid w:val="00F37EB2"/>
    <w:rsid w:val="00F401B7"/>
    <w:rsid w:val="00F401BF"/>
    <w:rsid w:val="00F402AF"/>
    <w:rsid w:val="00F404B2"/>
    <w:rsid w:val="00F4070C"/>
    <w:rsid w:val="00F40786"/>
    <w:rsid w:val="00F40C87"/>
    <w:rsid w:val="00F40CC2"/>
    <w:rsid w:val="00F40E3A"/>
    <w:rsid w:val="00F40E76"/>
    <w:rsid w:val="00F413F1"/>
    <w:rsid w:val="00F4140A"/>
    <w:rsid w:val="00F414B3"/>
    <w:rsid w:val="00F415BB"/>
    <w:rsid w:val="00F41B4D"/>
    <w:rsid w:val="00F41C13"/>
    <w:rsid w:val="00F41E60"/>
    <w:rsid w:val="00F420D1"/>
    <w:rsid w:val="00F42240"/>
    <w:rsid w:val="00F42729"/>
    <w:rsid w:val="00F429D1"/>
    <w:rsid w:val="00F42B6A"/>
    <w:rsid w:val="00F42B81"/>
    <w:rsid w:val="00F42D0E"/>
    <w:rsid w:val="00F42DA7"/>
    <w:rsid w:val="00F42F2B"/>
    <w:rsid w:val="00F42FFC"/>
    <w:rsid w:val="00F43667"/>
    <w:rsid w:val="00F43827"/>
    <w:rsid w:val="00F43D90"/>
    <w:rsid w:val="00F43E09"/>
    <w:rsid w:val="00F43F0C"/>
    <w:rsid w:val="00F440E2"/>
    <w:rsid w:val="00F444FF"/>
    <w:rsid w:val="00F44762"/>
    <w:rsid w:val="00F447A2"/>
    <w:rsid w:val="00F44A4F"/>
    <w:rsid w:val="00F44AE6"/>
    <w:rsid w:val="00F44E14"/>
    <w:rsid w:val="00F44E26"/>
    <w:rsid w:val="00F44EB6"/>
    <w:rsid w:val="00F44F21"/>
    <w:rsid w:val="00F4510D"/>
    <w:rsid w:val="00F45608"/>
    <w:rsid w:val="00F45731"/>
    <w:rsid w:val="00F45A8F"/>
    <w:rsid w:val="00F45EAB"/>
    <w:rsid w:val="00F461AE"/>
    <w:rsid w:val="00F4653A"/>
    <w:rsid w:val="00F4658B"/>
    <w:rsid w:val="00F465AD"/>
    <w:rsid w:val="00F46635"/>
    <w:rsid w:val="00F46928"/>
    <w:rsid w:val="00F46D81"/>
    <w:rsid w:val="00F46E0B"/>
    <w:rsid w:val="00F46E8F"/>
    <w:rsid w:val="00F46EA9"/>
    <w:rsid w:val="00F471A7"/>
    <w:rsid w:val="00F47274"/>
    <w:rsid w:val="00F4736A"/>
    <w:rsid w:val="00F47562"/>
    <w:rsid w:val="00F4761D"/>
    <w:rsid w:val="00F477B6"/>
    <w:rsid w:val="00F478D4"/>
    <w:rsid w:val="00F47982"/>
    <w:rsid w:val="00F47D77"/>
    <w:rsid w:val="00F47E3D"/>
    <w:rsid w:val="00F47F38"/>
    <w:rsid w:val="00F50247"/>
    <w:rsid w:val="00F50631"/>
    <w:rsid w:val="00F506C7"/>
    <w:rsid w:val="00F507B4"/>
    <w:rsid w:val="00F50F4D"/>
    <w:rsid w:val="00F51033"/>
    <w:rsid w:val="00F51412"/>
    <w:rsid w:val="00F51989"/>
    <w:rsid w:val="00F51A25"/>
    <w:rsid w:val="00F51B12"/>
    <w:rsid w:val="00F51B2D"/>
    <w:rsid w:val="00F51E7D"/>
    <w:rsid w:val="00F51F6B"/>
    <w:rsid w:val="00F52075"/>
    <w:rsid w:val="00F5264D"/>
    <w:rsid w:val="00F5273F"/>
    <w:rsid w:val="00F5278A"/>
    <w:rsid w:val="00F529AE"/>
    <w:rsid w:val="00F52BC0"/>
    <w:rsid w:val="00F52E95"/>
    <w:rsid w:val="00F530B6"/>
    <w:rsid w:val="00F53160"/>
    <w:rsid w:val="00F531F5"/>
    <w:rsid w:val="00F5385F"/>
    <w:rsid w:val="00F5398F"/>
    <w:rsid w:val="00F539FC"/>
    <w:rsid w:val="00F53BD7"/>
    <w:rsid w:val="00F53CF5"/>
    <w:rsid w:val="00F53CF7"/>
    <w:rsid w:val="00F53F21"/>
    <w:rsid w:val="00F53F46"/>
    <w:rsid w:val="00F54050"/>
    <w:rsid w:val="00F54227"/>
    <w:rsid w:val="00F54270"/>
    <w:rsid w:val="00F542DB"/>
    <w:rsid w:val="00F54440"/>
    <w:rsid w:val="00F546E5"/>
    <w:rsid w:val="00F54711"/>
    <w:rsid w:val="00F54914"/>
    <w:rsid w:val="00F54B21"/>
    <w:rsid w:val="00F54D39"/>
    <w:rsid w:val="00F54EB0"/>
    <w:rsid w:val="00F54F78"/>
    <w:rsid w:val="00F5510C"/>
    <w:rsid w:val="00F551BB"/>
    <w:rsid w:val="00F5525E"/>
    <w:rsid w:val="00F5562E"/>
    <w:rsid w:val="00F55636"/>
    <w:rsid w:val="00F55665"/>
    <w:rsid w:val="00F558C2"/>
    <w:rsid w:val="00F55A6F"/>
    <w:rsid w:val="00F55AE7"/>
    <w:rsid w:val="00F55D3C"/>
    <w:rsid w:val="00F55D8A"/>
    <w:rsid w:val="00F55E90"/>
    <w:rsid w:val="00F55EDF"/>
    <w:rsid w:val="00F55F05"/>
    <w:rsid w:val="00F55FD9"/>
    <w:rsid w:val="00F56174"/>
    <w:rsid w:val="00F563AD"/>
    <w:rsid w:val="00F566E8"/>
    <w:rsid w:val="00F56766"/>
    <w:rsid w:val="00F5682E"/>
    <w:rsid w:val="00F568DE"/>
    <w:rsid w:val="00F56958"/>
    <w:rsid w:val="00F56BFB"/>
    <w:rsid w:val="00F56C8E"/>
    <w:rsid w:val="00F56DE5"/>
    <w:rsid w:val="00F56E82"/>
    <w:rsid w:val="00F56FE9"/>
    <w:rsid w:val="00F570BE"/>
    <w:rsid w:val="00F5743D"/>
    <w:rsid w:val="00F576B8"/>
    <w:rsid w:val="00F578DB"/>
    <w:rsid w:val="00F57AEA"/>
    <w:rsid w:val="00F57DD6"/>
    <w:rsid w:val="00F57E63"/>
    <w:rsid w:val="00F60017"/>
    <w:rsid w:val="00F60030"/>
    <w:rsid w:val="00F60276"/>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21EC"/>
    <w:rsid w:val="00F622AA"/>
    <w:rsid w:val="00F6249C"/>
    <w:rsid w:val="00F62826"/>
    <w:rsid w:val="00F62C58"/>
    <w:rsid w:val="00F62F67"/>
    <w:rsid w:val="00F6309E"/>
    <w:rsid w:val="00F63271"/>
    <w:rsid w:val="00F632C3"/>
    <w:rsid w:val="00F634C1"/>
    <w:rsid w:val="00F6366D"/>
    <w:rsid w:val="00F63768"/>
    <w:rsid w:val="00F63777"/>
    <w:rsid w:val="00F63A77"/>
    <w:rsid w:val="00F63AEA"/>
    <w:rsid w:val="00F63C2E"/>
    <w:rsid w:val="00F63CC1"/>
    <w:rsid w:val="00F63E4C"/>
    <w:rsid w:val="00F63E55"/>
    <w:rsid w:val="00F6440E"/>
    <w:rsid w:val="00F644A4"/>
    <w:rsid w:val="00F644A8"/>
    <w:rsid w:val="00F646AE"/>
    <w:rsid w:val="00F646D7"/>
    <w:rsid w:val="00F64A44"/>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1BC"/>
    <w:rsid w:val="00F70219"/>
    <w:rsid w:val="00F70234"/>
    <w:rsid w:val="00F7063E"/>
    <w:rsid w:val="00F70713"/>
    <w:rsid w:val="00F70715"/>
    <w:rsid w:val="00F70759"/>
    <w:rsid w:val="00F70818"/>
    <w:rsid w:val="00F70AA6"/>
    <w:rsid w:val="00F70B0B"/>
    <w:rsid w:val="00F70B29"/>
    <w:rsid w:val="00F70D08"/>
    <w:rsid w:val="00F70D7B"/>
    <w:rsid w:val="00F70FC6"/>
    <w:rsid w:val="00F710A6"/>
    <w:rsid w:val="00F71113"/>
    <w:rsid w:val="00F711BA"/>
    <w:rsid w:val="00F711BD"/>
    <w:rsid w:val="00F71281"/>
    <w:rsid w:val="00F71328"/>
    <w:rsid w:val="00F71776"/>
    <w:rsid w:val="00F71875"/>
    <w:rsid w:val="00F71881"/>
    <w:rsid w:val="00F71A37"/>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E0"/>
    <w:rsid w:val="00F73F97"/>
    <w:rsid w:val="00F74755"/>
    <w:rsid w:val="00F747A2"/>
    <w:rsid w:val="00F747F7"/>
    <w:rsid w:val="00F74921"/>
    <w:rsid w:val="00F74BB7"/>
    <w:rsid w:val="00F74DB8"/>
    <w:rsid w:val="00F74F44"/>
    <w:rsid w:val="00F75019"/>
    <w:rsid w:val="00F75043"/>
    <w:rsid w:val="00F750F8"/>
    <w:rsid w:val="00F75805"/>
    <w:rsid w:val="00F759BD"/>
    <w:rsid w:val="00F75B25"/>
    <w:rsid w:val="00F75F31"/>
    <w:rsid w:val="00F761C6"/>
    <w:rsid w:val="00F76478"/>
    <w:rsid w:val="00F76609"/>
    <w:rsid w:val="00F767B5"/>
    <w:rsid w:val="00F76A0B"/>
    <w:rsid w:val="00F76A77"/>
    <w:rsid w:val="00F76AF3"/>
    <w:rsid w:val="00F76C82"/>
    <w:rsid w:val="00F76D57"/>
    <w:rsid w:val="00F76E47"/>
    <w:rsid w:val="00F77133"/>
    <w:rsid w:val="00F77177"/>
    <w:rsid w:val="00F776C7"/>
    <w:rsid w:val="00F776DD"/>
    <w:rsid w:val="00F778C7"/>
    <w:rsid w:val="00F77BF8"/>
    <w:rsid w:val="00F77C5D"/>
    <w:rsid w:val="00F77E86"/>
    <w:rsid w:val="00F804F8"/>
    <w:rsid w:val="00F80511"/>
    <w:rsid w:val="00F80D73"/>
    <w:rsid w:val="00F80E5E"/>
    <w:rsid w:val="00F81083"/>
    <w:rsid w:val="00F815C6"/>
    <w:rsid w:val="00F81B68"/>
    <w:rsid w:val="00F81E5C"/>
    <w:rsid w:val="00F81EAA"/>
    <w:rsid w:val="00F81F82"/>
    <w:rsid w:val="00F82083"/>
    <w:rsid w:val="00F827DB"/>
    <w:rsid w:val="00F828F3"/>
    <w:rsid w:val="00F82F44"/>
    <w:rsid w:val="00F83042"/>
    <w:rsid w:val="00F8322E"/>
    <w:rsid w:val="00F83389"/>
    <w:rsid w:val="00F833A5"/>
    <w:rsid w:val="00F833C3"/>
    <w:rsid w:val="00F83496"/>
    <w:rsid w:val="00F834A8"/>
    <w:rsid w:val="00F8354A"/>
    <w:rsid w:val="00F83654"/>
    <w:rsid w:val="00F83A26"/>
    <w:rsid w:val="00F83B14"/>
    <w:rsid w:val="00F84347"/>
    <w:rsid w:val="00F84458"/>
    <w:rsid w:val="00F8454F"/>
    <w:rsid w:val="00F84613"/>
    <w:rsid w:val="00F84621"/>
    <w:rsid w:val="00F8468A"/>
    <w:rsid w:val="00F846D9"/>
    <w:rsid w:val="00F84856"/>
    <w:rsid w:val="00F84B20"/>
    <w:rsid w:val="00F84F9B"/>
    <w:rsid w:val="00F84F9C"/>
    <w:rsid w:val="00F850C6"/>
    <w:rsid w:val="00F85398"/>
    <w:rsid w:val="00F853AB"/>
    <w:rsid w:val="00F8560D"/>
    <w:rsid w:val="00F85A23"/>
    <w:rsid w:val="00F85AA2"/>
    <w:rsid w:val="00F85BF1"/>
    <w:rsid w:val="00F85E95"/>
    <w:rsid w:val="00F86028"/>
    <w:rsid w:val="00F86121"/>
    <w:rsid w:val="00F86319"/>
    <w:rsid w:val="00F86496"/>
    <w:rsid w:val="00F8667A"/>
    <w:rsid w:val="00F86717"/>
    <w:rsid w:val="00F868A4"/>
    <w:rsid w:val="00F868B6"/>
    <w:rsid w:val="00F8695B"/>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FD"/>
    <w:rsid w:val="00F907D6"/>
    <w:rsid w:val="00F9086D"/>
    <w:rsid w:val="00F910CB"/>
    <w:rsid w:val="00F9110C"/>
    <w:rsid w:val="00F9167B"/>
    <w:rsid w:val="00F91796"/>
    <w:rsid w:val="00F91840"/>
    <w:rsid w:val="00F91877"/>
    <w:rsid w:val="00F91D23"/>
    <w:rsid w:val="00F91D4E"/>
    <w:rsid w:val="00F91D73"/>
    <w:rsid w:val="00F91F8F"/>
    <w:rsid w:val="00F92175"/>
    <w:rsid w:val="00F923CE"/>
    <w:rsid w:val="00F9265A"/>
    <w:rsid w:val="00F926C3"/>
    <w:rsid w:val="00F928AF"/>
    <w:rsid w:val="00F928DB"/>
    <w:rsid w:val="00F92C04"/>
    <w:rsid w:val="00F92C12"/>
    <w:rsid w:val="00F92D97"/>
    <w:rsid w:val="00F92E6E"/>
    <w:rsid w:val="00F9313B"/>
    <w:rsid w:val="00F93692"/>
    <w:rsid w:val="00F93709"/>
    <w:rsid w:val="00F9387F"/>
    <w:rsid w:val="00F93C19"/>
    <w:rsid w:val="00F93E38"/>
    <w:rsid w:val="00F9401F"/>
    <w:rsid w:val="00F94064"/>
    <w:rsid w:val="00F94232"/>
    <w:rsid w:val="00F9436A"/>
    <w:rsid w:val="00F945EC"/>
    <w:rsid w:val="00F94CE9"/>
    <w:rsid w:val="00F95070"/>
    <w:rsid w:val="00F9510E"/>
    <w:rsid w:val="00F95257"/>
    <w:rsid w:val="00F95312"/>
    <w:rsid w:val="00F9539D"/>
    <w:rsid w:val="00F957D5"/>
    <w:rsid w:val="00F95B34"/>
    <w:rsid w:val="00F95CAB"/>
    <w:rsid w:val="00F95DAC"/>
    <w:rsid w:val="00F95DB3"/>
    <w:rsid w:val="00F961E6"/>
    <w:rsid w:val="00F9635C"/>
    <w:rsid w:val="00F963B3"/>
    <w:rsid w:val="00F963DA"/>
    <w:rsid w:val="00F968C9"/>
    <w:rsid w:val="00F968EA"/>
    <w:rsid w:val="00F968F6"/>
    <w:rsid w:val="00F96A01"/>
    <w:rsid w:val="00F96A0D"/>
    <w:rsid w:val="00F96D4C"/>
    <w:rsid w:val="00F970C3"/>
    <w:rsid w:val="00F97236"/>
    <w:rsid w:val="00F97238"/>
    <w:rsid w:val="00F97307"/>
    <w:rsid w:val="00F9735C"/>
    <w:rsid w:val="00F973D9"/>
    <w:rsid w:val="00F975EC"/>
    <w:rsid w:val="00F976C8"/>
    <w:rsid w:val="00F977DD"/>
    <w:rsid w:val="00F9783C"/>
    <w:rsid w:val="00F9786F"/>
    <w:rsid w:val="00F978C6"/>
    <w:rsid w:val="00F97903"/>
    <w:rsid w:val="00F979FC"/>
    <w:rsid w:val="00F97AEF"/>
    <w:rsid w:val="00FA009C"/>
    <w:rsid w:val="00FA01C1"/>
    <w:rsid w:val="00FA033D"/>
    <w:rsid w:val="00FA0361"/>
    <w:rsid w:val="00FA0632"/>
    <w:rsid w:val="00FA076B"/>
    <w:rsid w:val="00FA08F5"/>
    <w:rsid w:val="00FA0981"/>
    <w:rsid w:val="00FA0BDA"/>
    <w:rsid w:val="00FA0D52"/>
    <w:rsid w:val="00FA0E0B"/>
    <w:rsid w:val="00FA119C"/>
    <w:rsid w:val="00FA1511"/>
    <w:rsid w:val="00FA162F"/>
    <w:rsid w:val="00FA167D"/>
    <w:rsid w:val="00FA1892"/>
    <w:rsid w:val="00FA18A6"/>
    <w:rsid w:val="00FA1B41"/>
    <w:rsid w:val="00FA1DFF"/>
    <w:rsid w:val="00FA2400"/>
    <w:rsid w:val="00FA2840"/>
    <w:rsid w:val="00FA28E0"/>
    <w:rsid w:val="00FA316A"/>
    <w:rsid w:val="00FA31B2"/>
    <w:rsid w:val="00FA33EF"/>
    <w:rsid w:val="00FA3469"/>
    <w:rsid w:val="00FA369A"/>
    <w:rsid w:val="00FA36F6"/>
    <w:rsid w:val="00FA3A9F"/>
    <w:rsid w:val="00FA3D29"/>
    <w:rsid w:val="00FA3EE7"/>
    <w:rsid w:val="00FA40A4"/>
    <w:rsid w:val="00FA41F6"/>
    <w:rsid w:val="00FA473A"/>
    <w:rsid w:val="00FA48D0"/>
    <w:rsid w:val="00FA4C67"/>
    <w:rsid w:val="00FA4C7B"/>
    <w:rsid w:val="00FA5178"/>
    <w:rsid w:val="00FA520B"/>
    <w:rsid w:val="00FA5255"/>
    <w:rsid w:val="00FA55D4"/>
    <w:rsid w:val="00FA5615"/>
    <w:rsid w:val="00FA561A"/>
    <w:rsid w:val="00FA5CCB"/>
    <w:rsid w:val="00FA5E66"/>
    <w:rsid w:val="00FA5FAF"/>
    <w:rsid w:val="00FA5FB8"/>
    <w:rsid w:val="00FA60BC"/>
    <w:rsid w:val="00FA6153"/>
    <w:rsid w:val="00FA619C"/>
    <w:rsid w:val="00FA687C"/>
    <w:rsid w:val="00FA6996"/>
    <w:rsid w:val="00FA6AA8"/>
    <w:rsid w:val="00FA6B59"/>
    <w:rsid w:val="00FA6C16"/>
    <w:rsid w:val="00FA6C7F"/>
    <w:rsid w:val="00FA6D25"/>
    <w:rsid w:val="00FA7F55"/>
    <w:rsid w:val="00FB00CC"/>
    <w:rsid w:val="00FB049E"/>
    <w:rsid w:val="00FB060C"/>
    <w:rsid w:val="00FB0643"/>
    <w:rsid w:val="00FB09D5"/>
    <w:rsid w:val="00FB0B8A"/>
    <w:rsid w:val="00FB0B9D"/>
    <w:rsid w:val="00FB0BAF"/>
    <w:rsid w:val="00FB0E97"/>
    <w:rsid w:val="00FB10B7"/>
    <w:rsid w:val="00FB112F"/>
    <w:rsid w:val="00FB14D5"/>
    <w:rsid w:val="00FB16B5"/>
    <w:rsid w:val="00FB1780"/>
    <w:rsid w:val="00FB1DA8"/>
    <w:rsid w:val="00FB1F19"/>
    <w:rsid w:val="00FB1F39"/>
    <w:rsid w:val="00FB21FE"/>
    <w:rsid w:val="00FB226C"/>
    <w:rsid w:val="00FB235C"/>
    <w:rsid w:val="00FB242A"/>
    <w:rsid w:val="00FB2495"/>
    <w:rsid w:val="00FB2512"/>
    <w:rsid w:val="00FB287A"/>
    <w:rsid w:val="00FB29E7"/>
    <w:rsid w:val="00FB2B42"/>
    <w:rsid w:val="00FB2CD2"/>
    <w:rsid w:val="00FB2D0D"/>
    <w:rsid w:val="00FB2F59"/>
    <w:rsid w:val="00FB3430"/>
    <w:rsid w:val="00FB346D"/>
    <w:rsid w:val="00FB3594"/>
    <w:rsid w:val="00FB35BE"/>
    <w:rsid w:val="00FB38D9"/>
    <w:rsid w:val="00FB3BB5"/>
    <w:rsid w:val="00FB3BC5"/>
    <w:rsid w:val="00FB3C5D"/>
    <w:rsid w:val="00FB3C6C"/>
    <w:rsid w:val="00FB3CC2"/>
    <w:rsid w:val="00FB3DE9"/>
    <w:rsid w:val="00FB4590"/>
    <w:rsid w:val="00FB492B"/>
    <w:rsid w:val="00FB4941"/>
    <w:rsid w:val="00FB498E"/>
    <w:rsid w:val="00FB4A48"/>
    <w:rsid w:val="00FB4AB2"/>
    <w:rsid w:val="00FB4ACC"/>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4ED"/>
    <w:rsid w:val="00FB69C8"/>
    <w:rsid w:val="00FB6A30"/>
    <w:rsid w:val="00FB6AE1"/>
    <w:rsid w:val="00FB6B28"/>
    <w:rsid w:val="00FB6B40"/>
    <w:rsid w:val="00FB6BD1"/>
    <w:rsid w:val="00FB6CFA"/>
    <w:rsid w:val="00FB6DB2"/>
    <w:rsid w:val="00FB7074"/>
    <w:rsid w:val="00FB7097"/>
    <w:rsid w:val="00FB733D"/>
    <w:rsid w:val="00FB73E2"/>
    <w:rsid w:val="00FB7401"/>
    <w:rsid w:val="00FB7540"/>
    <w:rsid w:val="00FB762A"/>
    <w:rsid w:val="00FB79AE"/>
    <w:rsid w:val="00FB7ABA"/>
    <w:rsid w:val="00FB7E35"/>
    <w:rsid w:val="00FB7E44"/>
    <w:rsid w:val="00FC0048"/>
    <w:rsid w:val="00FC00DE"/>
    <w:rsid w:val="00FC0191"/>
    <w:rsid w:val="00FC05F2"/>
    <w:rsid w:val="00FC0687"/>
    <w:rsid w:val="00FC0767"/>
    <w:rsid w:val="00FC0837"/>
    <w:rsid w:val="00FC0C66"/>
    <w:rsid w:val="00FC1208"/>
    <w:rsid w:val="00FC14B1"/>
    <w:rsid w:val="00FC14C6"/>
    <w:rsid w:val="00FC14E7"/>
    <w:rsid w:val="00FC15D7"/>
    <w:rsid w:val="00FC1634"/>
    <w:rsid w:val="00FC1701"/>
    <w:rsid w:val="00FC188C"/>
    <w:rsid w:val="00FC18BE"/>
    <w:rsid w:val="00FC191B"/>
    <w:rsid w:val="00FC1BAD"/>
    <w:rsid w:val="00FC1C78"/>
    <w:rsid w:val="00FC20B3"/>
    <w:rsid w:val="00FC2279"/>
    <w:rsid w:val="00FC23AD"/>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BD1"/>
    <w:rsid w:val="00FC4FAD"/>
    <w:rsid w:val="00FC503D"/>
    <w:rsid w:val="00FC51AB"/>
    <w:rsid w:val="00FC51D7"/>
    <w:rsid w:val="00FC5466"/>
    <w:rsid w:val="00FC5754"/>
    <w:rsid w:val="00FC5918"/>
    <w:rsid w:val="00FC597E"/>
    <w:rsid w:val="00FC5B46"/>
    <w:rsid w:val="00FC5CDF"/>
    <w:rsid w:val="00FC5E07"/>
    <w:rsid w:val="00FC5FEC"/>
    <w:rsid w:val="00FC6049"/>
    <w:rsid w:val="00FC616D"/>
    <w:rsid w:val="00FC6298"/>
    <w:rsid w:val="00FC6B41"/>
    <w:rsid w:val="00FC6D45"/>
    <w:rsid w:val="00FC6EB8"/>
    <w:rsid w:val="00FC76FD"/>
    <w:rsid w:val="00FC790C"/>
    <w:rsid w:val="00FD00D0"/>
    <w:rsid w:val="00FD04EE"/>
    <w:rsid w:val="00FD0BDA"/>
    <w:rsid w:val="00FD0C8E"/>
    <w:rsid w:val="00FD0DE4"/>
    <w:rsid w:val="00FD0EF9"/>
    <w:rsid w:val="00FD1098"/>
    <w:rsid w:val="00FD13AB"/>
    <w:rsid w:val="00FD13E3"/>
    <w:rsid w:val="00FD15D9"/>
    <w:rsid w:val="00FD15F6"/>
    <w:rsid w:val="00FD1881"/>
    <w:rsid w:val="00FD1AE4"/>
    <w:rsid w:val="00FD1D24"/>
    <w:rsid w:val="00FD22E3"/>
    <w:rsid w:val="00FD22F3"/>
    <w:rsid w:val="00FD23CA"/>
    <w:rsid w:val="00FD2433"/>
    <w:rsid w:val="00FD2448"/>
    <w:rsid w:val="00FD2548"/>
    <w:rsid w:val="00FD25E1"/>
    <w:rsid w:val="00FD2A54"/>
    <w:rsid w:val="00FD2AAD"/>
    <w:rsid w:val="00FD30A1"/>
    <w:rsid w:val="00FD342A"/>
    <w:rsid w:val="00FD350A"/>
    <w:rsid w:val="00FD35C5"/>
    <w:rsid w:val="00FD386F"/>
    <w:rsid w:val="00FD3C1C"/>
    <w:rsid w:val="00FD3DDA"/>
    <w:rsid w:val="00FD3DDE"/>
    <w:rsid w:val="00FD4011"/>
    <w:rsid w:val="00FD401C"/>
    <w:rsid w:val="00FD441E"/>
    <w:rsid w:val="00FD465E"/>
    <w:rsid w:val="00FD46B1"/>
    <w:rsid w:val="00FD478C"/>
    <w:rsid w:val="00FD47BC"/>
    <w:rsid w:val="00FD520C"/>
    <w:rsid w:val="00FD52F1"/>
    <w:rsid w:val="00FD5381"/>
    <w:rsid w:val="00FD5789"/>
    <w:rsid w:val="00FD598B"/>
    <w:rsid w:val="00FD5C76"/>
    <w:rsid w:val="00FD6036"/>
    <w:rsid w:val="00FD6296"/>
    <w:rsid w:val="00FD6437"/>
    <w:rsid w:val="00FD6439"/>
    <w:rsid w:val="00FD6440"/>
    <w:rsid w:val="00FD6499"/>
    <w:rsid w:val="00FD68E6"/>
    <w:rsid w:val="00FD6A00"/>
    <w:rsid w:val="00FD6B5D"/>
    <w:rsid w:val="00FD6C42"/>
    <w:rsid w:val="00FD6F90"/>
    <w:rsid w:val="00FD743C"/>
    <w:rsid w:val="00FD7673"/>
    <w:rsid w:val="00FD77E7"/>
    <w:rsid w:val="00FD7DF4"/>
    <w:rsid w:val="00FD7E1A"/>
    <w:rsid w:val="00FD7F85"/>
    <w:rsid w:val="00FE0196"/>
    <w:rsid w:val="00FE03BA"/>
    <w:rsid w:val="00FE07A9"/>
    <w:rsid w:val="00FE0A2C"/>
    <w:rsid w:val="00FE0AD6"/>
    <w:rsid w:val="00FE0CA4"/>
    <w:rsid w:val="00FE0D10"/>
    <w:rsid w:val="00FE0EEC"/>
    <w:rsid w:val="00FE104F"/>
    <w:rsid w:val="00FE106D"/>
    <w:rsid w:val="00FE10AA"/>
    <w:rsid w:val="00FE10F1"/>
    <w:rsid w:val="00FE1444"/>
    <w:rsid w:val="00FE15CA"/>
    <w:rsid w:val="00FE1621"/>
    <w:rsid w:val="00FE166B"/>
    <w:rsid w:val="00FE178F"/>
    <w:rsid w:val="00FE17DC"/>
    <w:rsid w:val="00FE1922"/>
    <w:rsid w:val="00FE1F48"/>
    <w:rsid w:val="00FE1FBE"/>
    <w:rsid w:val="00FE220C"/>
    <w:rsid w:val="00FE2225"/>
    <w:rsid w:val="00FE2266"/>
    <w:rsid w:val="00FE2671"/>
    <w:rsid w:val="00FE28A5"/>
    <w:rsid w:val="00FE291F"/>
    <w:rsid w:val="00FE295A"/>
    <w:rsid w:val="00FE29D5"/>
    <w:rsid w:val="00FE2F65"/>
    <w:rsid w:val="00FE302D"/>
    <w:rsid w:val="00FE3069"/>
    <w:rsid w:val="00FE30BA"/>
    <w:rsid w:val="00FE30EC"/>
    <w:rsid w:val="00FE33C8"/>
    <w:rsid w:val="00FE367D"/>
    <w:rsid w:val="00FE39D9"/>
    <w:rsid w:val="00FE3A33"/>
    <w:rsid w:val="00FE3A8B"/>
    <w:rsid w:val="00FE3C9D"/>
    <w:rsid w:val="00FE3D13"/>
    <w:rsid w:val="00FE3E83"/>
    <w:rsid w:val="00FE40C6"/>
    <w:rsid w:val="00FE46B3"/>
    <w:rsid w:val="00FE4915"/>
    <w:rsid w:val="00FE4925"/>
    <w:rsid w:val="00FE4A31"/>
    <w:rsid w:val="00FE4D08"/>
    <w:rsid w:val="00FE4E35"/>
    <w:rsid w:val="00FE50C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74"/>
    <w:rsid w:val="00FE65DC"/>
    <w:rsid w:val="00FE69BB"/>
    <w:rsid w:val="00FE6A52"/>
    <w:rsid w:val="00FE6CB3"/>
    <w:rsid w:val="00FE6CFA"/>
    <w:rsid w:val="00FE6D67"/>
    <w:rsid w:val="00FE6ED1"/>
    <w:rsid w:val="00FE713E"/>
    <w:rsid w:val="00FE7167"/>
    <w:rsid w:val="00FE763E"/>
    <w:rsid w:val="00FE769E"/>
    <w:rsid w:val="00FE784C"/>
    <w:rsid w:val="00FF0114"/>
    <w:rsid w:val="00FF055D"/>
    <w:rsid w:val="00FF078C"/>
    <w:rsid w:val="00FF081F"/>
    <w:rsid w:val="00FF0B7F"/>
    <w:rsid w:val="00FF102A"/>
    <w:rsid w:val="00FF16A5"/>
    <w:rsid w:val="00FF1786"/>
    <w:rsid w:val="00FF17C3"/>
    <w:rsid w:val="00FF1AE5"/>
    <w:rsid w:val="00FF1BA5"/>
    <w:rsid w:val="00FF20E6"/>
    <w:rsid w:val="00FF2575"/>
    <w:rsid w:val="00FF2954"/>
    <w:rsid w:val="00FF2AB0"/>
    <w:rsid w:val="00FF2C7F"/>
    <w:rsid w:val="00FF2DCE"/>
    <w:rsid w:val="00FF2F16"/>
    <w:rsid w:val="00FF32E6"/>
    <w:rsid w:val="00FF33CD"/>
    <w:rsid w:val="00FF33D9"/>
    <w:rsid w:val="00FF346C"/>
    <w:rsid w:val="00FF34B6"/>
    <w:rsid w:val="00FF351F"/>
    <w:rsid w:val="00FF3580"/>
    <w:rsid w:val="00FF3D11"/>
    <w:rsid w:val="00FF3D4A"/>
    <w:rsid w:val="00FF4047"/>
    <w:rsid w:val="00FF44F4"/>
    <w:rsid w:val="00FF485F"/>
    <w:rsid w:val="00FF493C"/>
    <w:rsid w:val="00FF49BB"/>
    <w:rsid w:val="00FF4A3D"/>
    <w:rsid w:val="00FF4CBC"/>
    <w:rsid w:val="00FF4D17"/>
    <w:rsid w:val="00FF50F8"/>
    <w:rsid w:val="00FF5294"/>
    <w:rsid w:val="00FF541F"/>
    <w:rsid w:val="00FF568F"/>
    <w:rsid w:val="00FF56C2"/>
    <w:rsid w:val="00FF596B"/>
    <w:rsid w:val="00FF5970"/>
    <w:rsid w:val="00FF59EC"/>
    <w:rsid w:val="00FF5A04"/>
    <w:rsid w:val="00FF5A62"/>
    <w:rsid w:val="00FF5B66"/>
    <w:rsid w:val="00FF5CA0"/>
    <w:rsid w:val="00FF5D3A"/>
    <w:rsid w:val="00FF5F59"/>
    <w:rsid w:val="00FF6050"/>
    <w:rsid w:val="00FF62E9"/>
    <w:rsid w:val="00FF6334"/>
    <w:rsid w:val="00FF6472"/>
    <w:rsid w:val="00FF6737"/>
    <w:rsid w:val="00FF6989"/>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15:docId w15:val="{425FCC6A-6C3F-4646-848F-C99127255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5"/>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004150"/>
    <w:pPr>
      <w:tabs>
        <w:tab w:val="left" w:pos="1247"/>
        <w:tab w:val="right" w:leader="dot" w:pos="9639"/>
      </w:tabs>
      <w:spacing w:before="0" w:after="0"/>
      <w:ind w:left="1276" w:hanging="794"/>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qFormat/>
    <w:rsid w:val="00E1104A"/>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uiPriority w:val="1"/>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991711"/>
    <w:pPr>
      <w:keepNext/>
      <w:keepLines/>
      <w:numPr>
        <w:ilvl w:val="3"/>
        <w:numId w:val="2"/>
      </w:numPr>
      <w:tabs>
        <w:tab w:val="clear" w:pos="1986"/>
        <w:tab w:val="num" w:pos="709"/>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991711"/>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qFormat/>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uiPriority w:val="99"/>
    <w:rsid w:val="00AE02D0"/>
    <w:pPr>
      <w:tabs>
        <w:tab w:val="center" w:pos="4513"/>
        <w:tab w:val="right" w:pos="9026"/>
      </w:tabs>
      <w:spacing w:before="0" w:after="0"/>
    </w:pPr>
  </w:style>
  <w:style w:type="character" w:customStyle="1" w:styleId="FooterChar">
    <w:name w:val="Footer Char"/>
    <w:basedOn w:val="DefaultParagraphFont"/>
    <w:link w:val="Footer"/>
    <w:uiPriority w:val="99"/>
    <w:rsid w:val="00AE02D0"/>
    <w:rPr>
      <w:rFonts w:ascii="Calibri" w:hAnsi="Calibri"/>
      <w:sz w:val="22"/>
      <w:szCs w:val="24"/>
    </w:rPr>
  </w:style>
  <w:style w:type="paragraph" w:styleId="FootnoteText">
    <w:name w:val="footnote text"/>
    <w:basedOn w:val="Normal"/>
    <w:link w:val="FootnoteTextChar"/>
    <w:rsid w:val="00DC7F29"/>
    <w:pPr>
      <w:spacing w:before="0" w:after="0"/>
    </w:pPr>
    <w:rPr>
      <w:sz w:val="20"/>
      <w:szCs w:val="20"/>
    </w:rPr>
  </w:style>
  <w:style w:type="character" w:customStyle="1" w:styleId="FootnoteTextChar">
    <w:name w:val="Footnote Text Char"/>
    <w:basedOn w:val="DefaultParagraphFont"/>
    <w:link w:val="FootnoteText"/>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7D71EC"/>
    <w:pPr>
      <w:numPr>
        <w:numId w:val="18"/>
      </w:numPr>
      <w:tabs>
        <w:tab w:val="clear" w:pos="720"/>
        <w:tab w:val="num" w:pos="851"/>
      </w:tabs>
      <w:spacing w:before="240"/>
      <w:ind w:left="360" w:hanging="360"/>
    </w:pPr>
    <w:rPr>
      <w:rFonts w:asciiTheme="minorHAnsi" w:hAnsiTheme="minorHAnsi" w:cstheme="minorHAnsi"/>
      <w:b/>
      <w:bCs w:val="0"/>
      <w:i w:val="0"/>
      <w:color w:val="auto"/>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7D71EC"/>
    <w:rPr>
      <w:rFonts w:asciiTheme="minorHAnsi" w:hAnsiTheme="minorHAnsi" w:cstheme="minorHAnsi"/>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Arial Black" w:hAnsi="Arial Black"/>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link w:val="textfortableChar"/>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2"/>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3"/>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5"/>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6"/>
      </w:numPr>
    </w:pPr>
  </w:style>
  <w:style w:type="paragraph" w:customStyle="1" w:styleId="Licencecondition">
    <w:name w:val="Licence condition"/>
    <w:basedOn w:val="-"/>
    <w:uiPriority w:val="7"/>
    <w:qFormat/>
    <w:rsid w:val="00ED664E"/>
    <w:pPr>
      <w:numPr>
        <w:numId w:val="27"/>
      </w:numPr>
      <w:ind w:right="0"/>
    </w:pPr>
  </w:style>
  <w:style w:type="paragraph" w:customStyle="1" w:styleId="riskpathwaybullet">
    <w:name w:val="risk pathway bullet"/>
    <w:basedOn w:val="Normal"/>
    <w:autoRedefine/>
    <w:qFormat/>
    <w:rsid w:val="00ED664E"/>
    <w:pPr>
      <w:numPr>
        <w:numId w:val="28"/>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29"/>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0"/>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1"/>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uiPriority w:val="2"/>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DE4A74"/>
    <w:pPr>
      <w:numPr>
        <w:numId w:val="34"/>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AA1B09"/>
    <w:pPr>
      <w:numPr>
        <w:numId w:val="35"/>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AA1B09"/>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6"/>
      </w:numPr>
      <w:spacing w:before="60" w:after="60"/>
    </w:pPr>
    <w:rPr>
      <w:sz w:val="24"/>
      <w:lang w:val="en-GB" w:eastAsia="en-US"/>
    </w:rPr>
  </w:style>
  <w:style w:type="paragraph" w:styleId="ListBullet2">
    <w:name w:val="List Bullet 2"/>
    <w:basedOn w:val="Normal"/>
    <w:uiPriority w:val="9"/>
    <w:qFormat/>
    <w:rsid w:val="00161A68"/>
    <w:pPr>
      <w:numPr>
        <w:ilvl w:val="1"/>
        <w:numId w:val="36"/>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6"/>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6"/>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38"/>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39"/>
      </w:numPr>
    </w:pPr>
    <w:rPr>
      <w:rFonts w:asciiTheme="minorHAnsi" w:hAnsiTheme="minorHAnsi"/>
      <w:szCs w:val="20"/>
    </w:rPr>
  </w:style>
  <w:style w:type="character" w:customStyle="1" w:styleId="2RARMPChar">
    <w:name w:val="2 RARMP Char"/>
    <w:basedOn w:val="DefaultParagraphFont"/>
    <w:link w:val="2RARMP"/>
    <w:rsid w:val="00086E71"/>
    <w:rPr>
      <w:rFonts w:ascii="Calibri" w:hAnsi="Calibri" w:cs="Arial"/>
      <w:b/>
      <w:bCs/>
      <w:iCs/>
      <w:sz w:val="28"/>
      <w:szCs w:val="28"/>
    </w:rPr>
  </w:style>
  <w:style w:type="paragraph" w:customStyle="1" w:styleId="RARMPListletter">
    <w:name w:val="RARMP List letter"/>
    <w:basedOn w:val="Normal"/>
    <w:qFormat/>
    <w:rsid w:val="003C754C"/>
    <w:pPr>
      <w:numPr>
        <w:numId w:val="43"/>
      </w:numPr>
      <w:ind w:hanging="513"/>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0"/>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41"/>
      </w:numPr>
      <w:spacing w:before="0" w:after="0"/>
    </w:pPr>
    <w:rPr>
      <w:sz w:val="20"/>
      <w:lang w:eastAsia="en-US"/>
    </w:rPr>
  </w:style>
  <w:style w:type="paragraph" w:customStyle="1" w:styleId="Style23">
    <w:name w:val="Style2 3"/>
    <w:basedOn w:val="Normal"/>
    <w:link w:val="Style23Char"/>
    <w:qFormat/>
    <w:rsid w:val="00086E71"/>
    <w:pPr>
      <w:numPr>
        <w:numId w:val="42"/>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ind w:left="0" w:firstLine="0"/>
      <w:jc w:val="left"/>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8C52C7"/>
    <w:pPr>
      <w:numPr>
        <w:ilvl w:val="2"/>
        <w:numId w:val="44"/>
      </w:numPr>
    </w:pPr>
    <w:rPr>
      <w:rFonts w:asciiTheme="minorHAnsi" w:hAnsiTheme="minorHAnsi" w:cstheme="minorHAnsi"/>
      <w:szCs w:val="22"/>
    </w:rPr>
  </w:style>
  <w:style w:type="paragraph" w:customStyle="1" w:styleId="ConditionLevel2">
    <w:name w:val="Condition Level 2"/>
    <w:basedOn w:val="Normal"/>
    <w:qFormat/>
    <w:rsid w:val="0041777B"/>
    <w:pPr>
      <w:numPr>
        <w:numId w:val="45"/>
      </w:numPr>
    </w:pPr>
    <w:rPr>
      <w:rFonts w:asciiTheme="minorHAnsi" w:hAnsiTheme="minorHAnsi" w:cstheme="minorHAnsi"/>
      <w:szCs w:val="22"/>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54"/>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53"/>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57"/>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57"/>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customStyle="1" w:styleId="Risktable">
    <w:name w:val="Risk table"/>
    <w:basedOn w:val="textfortable"/>
    <w:link w:val="RisktableChar"/>
    <w:qFormat/>
    <w:rsid w:val="000344B5"/>
    <w:pPr>
      <w:spacing w:before="120" w:after="120"/>
      <w:ind w:left="360" w:hanging="360"/>
      <w:jc w:val="left"/>
    </w:pPr>
    <w:rPr>
      <w:rFonts w:ascii="Calibri" w:hAnsi="Calibri"/>
    </w:rPr>
  </w:style>
  <w:style w:type="character" w:customStyle="1" w:styleId="textfortableChar">
    <w:name w:val="text for table Char"/>
    <w:basedOn w:val="DefaultParagraphFont"/>
    <w:link w:val="textfortable"/>
    <w:rsid w:val="000344B5"/>
    <w:rPr>
      <w:rFonts w:ascii="Arial Narrow" w:hAnsi="Arial Narrow"/>
    </w:rPr>
  </w:style>
  <w:style w:type="character" w:customStyle="1" w:styleId="RisktableChar">
    <w:name w:val="Risk table Char"/>
    <w:basedOn w:val="textfortableChar"/>
    <w:link w:val="Risktable"/>
    <w:rsid w:val="000344B5"/>
    <w:rPr>
      <w:rFonts w:ascii="Calibri" w:hAnsi="Calibri"/>
    </w:rPr>
  </w:style>
  <w:style w:type="paragraph" w:customStyle="1" w:styleId="Riskscenariosection">
    <w:name w:val="Risk scenario section"/>
    <w:basedOn w:val="RARMPnumberedparagraphs"/>
    <w:link w:val="RiskscenariosectionChar"/>
    <w:qFormat/>
    <w:rsid w:val="00A14ABB"/>
    <w:pPr>
      <w:numPr>
        <w:numId w:val="0"/>
      </w:numPr>
    </w:pPr>
    <w:rPr>
      <w:i/>
    </w:rPr>
  </w:style>
  <w:style w:type="character" w:customStyle="1" w:styleId="RiskscenariosectionChar">
    <w:name w:val="Risk scenario section Char"/>
    <w:basedOn w:val="RARMPnumberedparagraphsChar"/>
    <w:link w:val="Riskscenariosection"/>
    <w:rsid w:val="00A14ABB"/>
    <w:rPr>
      <w:rFonts w:ascii="Calibri" w:hAnsi="Calibri"/>
      <w:i/>
      <w:sz w:val="22"/>
      <w:szCs w:val="24"/>
    </w:rPr>
  </w:style>
  <w:style w:type="paragraph" w:customStyle="1" w:styleId="Note-Licence">
    <w:name w:val="Note - Licence"/>
    <w:basedOn w:val="RARMPnumberedparagraphs"/>
    <w:link w:val="Note-LicenceChar"/>
    <w:qFormat/>
    <w:rsid w:val="00141DA0"/>
    <w:pPr>
      <w:numPr>
        <w:numId w:val="0"/>
      </w:numPr>
      <w:shd w:val="clear" w:color="auto" w:fill="D9D9D9" w:themeFill="background1" w:themeFillShade="D9"/>
    </w:pPr>
    <w:rPr>
      <w:i/>
      <w:iCs/>
    </w:rPr>
  </w:style>
  <w:style w:type="character" w:customStyle="1" w:styleId="Note-LicenceChar">
    <w:name w:val="Note - Licence Char"/>
    <w:basedOn w:val="RARMPnumberedparagraphsChar"/>
    <w:link w:val="Note-Licence"/>
    <w:rsid w:val="00141DA0"/>
    <w:rPr>
      <w:rFonts w:ascii="Calibri" w:hAnsi="Calibri"/>
      <w:i/>
      <w:iCs/>
      <w:sz w:val="22"/>
      <w:szCs w:val="24"/>
      <w:shd w:val="clear" w:color="auto" w:fill="D9D9D9" w:themeFill="background1" w:themeFillShade="D9"/>
    </w:rPr>
  </w:style>
  <w:style w:type="paragraph" w:customStyle="1" w:styleId="Riskscenariosubheading">
    <w:name w:val="Risk scenario sub heading"/>
    <w:basedOn w:val="RARMPnumberedparagraphs"/>
    <w:link w:val="RiskscenariosubheadingChar"/>
    <w:rsid w:val="001242F5"/>
    <w:pPr>
      <w:numPr>
        <w:numId w:val="0"/>
      </w:numPr>
    </w:pPr>
    <w:rPr>
      <w:i/>
      <w:iCs/>
    </w:rPr>
  </w:style>
  <w:style w:type="character" w:customStyle="1" w:styleId="RiskscenariosubheadingChar">
    <w:name w:val="Risk scenario sub heading Char"/>
    <w:basedOn w:val="RARMPnumberedparagraphsChar"/>
    <w:link w:val="Riskscenariosubheading"/>
    <w:rsid w:val="001242F5"/>
    <w:rPr>
      <w:rFonts w:ascii="Calibri" w:hAnsi="Calibri"/>
      <w:i/>
      <w:iCs/>
      <w:sz w:val="22"/>
      <w:szCs w:val="24"/>
    </w:rPr>
  </w:style>
  <w:style w:type="paragraph" w:customStyle="1" w:styleId="RARMPlist">
    <w:name w:val="RARMP list"/>
    <w:basedOn w:val="ListParagraph"/>
    <w:link w:val="RARMPlistChar"/>
    <w:qFormat/>
    <w:rsid w:val="003C754C"/>
    <w:pPr>
      <w:numPr>
        <w:ilvl w:val="1"/>
        <w:numId w:val="6"/>
      </w:numPr>
      <w:ind w:left="1560" w:hanging="284"/>
    </w:pPr>
    <w:rPr>
      <w:szCs w:val="22"/>
    </w:rPr>
  </w:style>
  <w:style w:type="character" w:customStyle="1" w:styleId="RARMPlistChar">
    <w:name w:val="RARMP list Char"/>
    <w:basedOn w:val="ListParagraphChar"/>
    <w:link w:val="RARMPlist"/>
    <w:rsid w:val="003C754C"/>
    <w:rPr>
      <w:rFonts w:ascii="Calibri" w:hAnsi="Calibri"/>
      <w:sz w:val="22"/>
      <w:szCs w:val="22"/>
    </w:rPr>
  </w:style>
  <w:style w:type="paragraph" w:customStyle="1" w:styleId="AttachmentAbullet">
    <w:name w:val="Attachment A bullet"/>
    <w:basedOn w:val="ListParagraph"/>
    <w:link w:val="AttachmentAbulletChar"/>
    <w:qFormat/>
    <w:rsid w:val="004E2CF8"/>
    <w:pPr>
      <w:numPr>
        <w:numId w:val="69"/>
      </w:numPr>
      <w:spacing w:before="60" w:after="60"/>
      <w:ind w:left="336" w:hanging="336"/>
      <w:contextualSpacing/>
    </w:pPr>
    <w:rPr>
      <w:rFonts w:cs="Calibri"/>
      <w:sz w:val="20"/>
      <w:szCs w:val="20"/>
    </w:rPr>
  </w:style>
  <w:style w:type="character" w:customStyle="1" w:styleId="AttachmentAbulletChar">
    <w:name w:val="Attachment A bullet Char"/>
    <w:basedOn w:val="ListParagraphChar"/>
    <w:link w:val="AttachmentAbullet"/>
    <w:rsid w:val="004E2CF8"/>
    <w:rPr>
      <w:rFonts w:ascii="Calibri" w:hAnsi="Calibri" w:cs="Calibri"/>
      <w:sz w:val="22"/>
      <w:szCs w:val="24"/>
    </w:rPr>
  </w:style>
  <w:style w:type="paragraph" w:customStyle="1" w:styleId="Attachmentmaintext">
    <w:name w:val="Attachment main text"/>
    <w:basedOn w:val="Normal"/>
    <w:link w:val="AttachmentmaintextChar"/>
    <w:qFormat/>
    <w:rsid w:val="004E2CF8"/>
    <w:pPr>
      <w:spacing w:before="60" w:after="60"/>
    </w:pPr>
    <w:rPr>
      <w:rFonts w:cs="Calibri"/>
      <w:sz w:val="20"/>
      <w:szCs w:val="20"/>
    </w:rPr>
  </w:style>
  <w:style w:type="character" w:customStyle="1" w:styleId="AttachmentmaintextChar">
    <w:name w:val="Attachment main text Char"/>
    <w:basedOn w:val="DefaultParagraphFont"/>
    <w:link w:val="Attachmentmaintext"/>
    <w:rsid w:val="004E2CF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health.gov.au/npaac" TargetMode="External"/><Relationship Id="rId26" Type="http://schemas.openxmlformats.org/officeDocument/2006/relationships/hyperlink" Target="https://www.waterquality.gov.au/guidelines/sewerage-systems" TargetMode="External"/><Relationship Id="rId39" Type="http://schemas.openxmlformats.org/officeDocument/2006/relationships/hyperlink" Target="https://www.nhmrc.gov.au/about-us/publications/national-statement-ethical-conduct-human-research-2007-updated-2018" TargetMode="External"/><Relationship Id="rId21" Type="http://schemas.openxmlformats.org/officeDocument/2006/relationships/hyperlink" Target="https://www.safetyandquality.gov.au/standards/nsqhs-standards" TargetMode="External"/><Relationship Id="rId34" Type="http://schemas.openxmlformats.org/officeDocument/2006/relationships/hyperlink" Target="https://www.ogtr.gov.au/resources/publications/risk-analysis-framework-2013" TargetMode="External"/><Relationship Id="rId42"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nata.com.au/" TargetMode="External"/><Relationship Id="rId29" Type="http://schemas.openxmlformats.org/officeDocument/2006/relationships/hyperlink" Target="http://www.clinicaltrials.gov" TargetMode="Externa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ebs.tga.gov.au/servlet/xmlmillr6?dbid=ebs/PublicHTML/pdfStore.nsf&amp;docid=194957&amp;agid=%28PrintDetailsPublic%29&amp;actionid=1" TargetMode="External"/><Relationship Id="rId32" Type="http://schemas.openxmlformats.org/officeDocument/2006/relationships/image" Target="media/image4.png"/><Relationship Id="rId37" Type="http://schemas.openxmlformats.org/officeDocument/2006/relationships/hyperlink" Target="https://healthtimes.com.au/hub/infection-control/33/news/aap/report-warns-superbug-ecoli-driving-australia-sepsis-rates/3202/" TargetMode="External"/><Relationship Id="rId40" Type="http://schemas.openxmlformats.org/officeDocument/2006/relationships/hyperlink" Target="http://hdl.handle.net/102.100.100/100932?index=1" TargetMode="External"/><Relationship Id="rId5" Type="http://schemas.openxmlformats.org/officeDocument/2006/relationships/webSettings" Target="webSettings.xml"/><Relationship Id="rId15" Type="http://schemas.openxmlformats.org/officeDocument/2006/relationships/hyperlink" Target="http://www.ogtr.gov.au/" TargetMode="External"/><Relationship Id="rId23" Type="http://schemas.openxmlformats.org/officeDocument/2006/relationships/hyperlink" Target="https://www.tga.gov.au/resources/publication/publications/ich-guideline-good-clinical-practice" TargetMode="External"/><Relationship Id="rId28" Type="http://schemas.openxmlformats.org/officeDocument/2006/relationships/hyperlink" Target="https://www.detsi.qld.gov.au/_global/policy-register/policy-register-pdf?getdoc=4548&amp;name=wr-eowc-approved-biosolids.pdf?getdoc=4548&amp;name=wr-eowc-approved-biosolids.pdf" TargetMode="External"/><Relationship Id="rId36" Type="http://schemas.openxmlformats.org/officeDocument/2006/relationships/footer" Target="footer6.xml"/><Relationship Id="rId10" Type="http://schemas.openxmlformats.org/officeDocument/2006/relationships/hyperlink" Target="https://www.tga.gov.au/publication/note-guidance-good-clinical-practice" TargetMode="External"/><Relationship Id="rId19" Type="http://schemas.openxmlformats.org/officeDocument/2006/relationships/hyperlink" Target="https://www1.health.gov.au/internet/main/publishing.nsf/Content/health-npaac-index.htm" TargetMode="External"/><Relationship Id="rId31" Type="http://schemas.openxmlformats.org/officeDocument/2006/relationships/footer" Target="footer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hmrc.gov.au/about-us/publications/national-statement-ethical-conduct-human-research-2007-updated-2018" TargetMode="External"/><Relationship Id="rId14" Type="http://schemas.openxmlformats.org/officeDocument/2006/relationships/footer" Target="footer3.xml"/><Relationship Id="rId22" Type="http://schemas.openxmlformats.org/officeDocument/2006/relationships/hyperlink" Target="https://www.nhmrc.gov.au/about-us/publications/australian-guidelines-prevention-and-control-infection-healthcare-2019" TargetMode="External"/><Relationship Id="rId27" Type="http://schemas.openxmlformats.org/officeDocument/2006/relationships/hyperlink" Target="https://www.biosolids.com.au/guidelines/australian-biosolids-statistics/" TargetMode="External"/><Relationship Id="rId30" Type="http://schemas.openxmlformats.org/officeDocument/2006/relationships/hyperlink" Target="https://www.tga.gov.au/resources/artg/194957" TargetMode="External"/><Relationship Id="rId35" Type="http://schemas.openxmlformats.org/officeDocument/2006/relationships/footer" Target="footer5.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nhmrc.gov.au/about-us/publications/australian-guidelines-prevention-and-control-infection-healthcare-2019" TargetMode="External"/><Relationship Id="rId25" Type="http://schemas.openxmlformats.org/officeDocument/2006/relationships/image" Target="media/image3.png"/><Relationship Id="rId33" Type="http://schemas.openxmlformats.org/officeDocument/2006/relationships/hyperlink" Target="https://www.ogtr.gov.au/resources/publications/risk-analysis-framework-2013" TargetMode="External"/><Relationship Id="rId38" Type="http://schemas.openxmlformats.org/officeDocument/2006/relationships/hyperlink" Target="https://www.healthdirect.gov.au/urinary-tract-infection-u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47273</Words>
  <Characters>259060</Characters>
  <Application>Microsoft Office Word</Application>
  <DocSecurity>0</DocSecurity>
  <Lines>4466</Lines>
  <Paragraphs>19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57</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21 - Full Risk Assessment and Risk Management Plan</dc:title>
  <dc:subject/>
  <dc:creator>OGTR.Voicemail@health.gov.au</dc:creator>
  <cp:keywords/>
  <dc:description/>
  <cp:lastModifiedBy>SMITH, Justine</cp:lastModifiedBy>
  <cp:revision>5</cp:revision>
  <cp:lastPrinted>2021-04-01T04:57:00Z</cp:lastPrinted>
  <dcterms:created xsi:type="dcterms:W3CDTF">2026-02-05T02:03:00Z</dcterms:created>
  <dcterms:modified xsi:type="dcterms:W3CDTF">2026-02-0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1b5d287,1565ecf5,41f54058,620d3038,7e4de95f,70013294,c52cd1a,52c04cbf,2ce5644b</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1dde57ee,1819ff47,6252f3bc,1d0153c8,ea9c8d2,4dd69756,709d0e43,20c5d4e9,469434bc,4a461b35,eb6f41c,50a488df,24c35aee,3eca00a7,55739511,4dd528b9,348dd1b9,104535a7,514dbede,78481a52,4dacda19,4d1c41a6,23a9ab3d</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ClassificationContentMarkingFooterShapeIds-1">
    <vt:lpwstr>c5676c4,a5a07f9,72be50f8,ef74662</vt:lpwstr>
  </property>
  <property fmtid="{D5CDD505-2E9C-101B-9397-08002B2CF9AE}" pid="9" name="MSIP_Label_7cd3e8b9-ffed-43a8-b7f4-cc2fa0382d36_Enabled">
    <vt:lpwstr>true</vt:lpwstr>
  </property>
  <property fmtid="{D5CDD505-2E9C-101B-9397-08002B2CF9AE}" pid="10" name="MSIP_Label_7cd3e8b9-ffed-43a8-b7f4-cc2fa0382d36_SetDate">
    <vt:lpwstr>2025-11-03T04:40:17Z</vt:lpwstr>
  </property>
  <property fmtid="{D5CDD505-2E9C-101B-9397-08002B2CF9AE}" pid="11" name="MSIP_Label_7cd3e8b9-ffed-43a8-b7f4-cc2fa0382d36_Method">
    <vt:lpwstr>Privileged</vt:lpwstr>
  </property>
  <property fmtid="{D5CDD505-2E9C-101B-9397-08002B2CF9AE}" pid="12" name="MSIP_Label_7cd3e8b9-ffed-43a8-b7f4-cc2fa0382d36_Name">
    <vt:lpwstr>O</vt:lpwstr>
  </property>
  <property fmtid="{D5CDD505-2E9C-101B-9397-08002B2CF9AE}" pid="13" name="MSIP_Label_7cd3e8b9-ffed-43a8-b7f4-cc2fa0382d36_SiteId">
    <vt:lpwstr>34a3929c-73cf-4954-abfe-147dc3517892</vt:lpwstr>
  </property>
  <property fmtid="{D5CDD505-2E9C-101B-9397-08002B2CF9AE}" pid="14" name="MSIP_Label_7cd3e8b9-ffed-43a8-b7f4-cc2fa0382d36_ActionId">
    <vt:lpwstr>5cea5ded-5938-4976-b058-ed81d6332100</vt:lpwstr>
  </property>
  <property fmtid="{D5CDD505-2E9C-101B-9397-08002B2CF9AE}" pid="15" name="MSIP_Label_7cd3e8b9-ffed-43a8-b7f4-cc2fa0382d36_ContentBits">
    <vt:lpwstr>3</vt:lpwstr>
  </property>
  <property fmtid="{D5CDD505-2E9C-101B-9397-08002B2CF9AE}" pid="16" name="MSIP_Label_7cd3e8b9-ffed-43a8-b7f4-cc2fa0382d36_Tag">
    <vt:lpwstr>10, 0, 1, 1</vt:lpwstr>
  </property>
</Properties>
</file>